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FF3007" w14:textId="77777777" w:rsidR="00DA3B27" w:rsidRPr="00791D37" w:rsidRDefault="00DA3B27" w:rsidP="00791D37">
      <w:pPr>
        <w:sectPr w:rsidR="00DA3B27" w:rsidRPr="00791D37" w:rsidSect="00DA3B27">
          <w:footerReference w:type="even" r:id="rId8"/>
          <w:pgSz w:w="23811" w:h="16838" w:orient="landscape" w:code="8"/>
          <w:pgMar w:top="1701" w:right="1417" w:bottom="1701" w:left="1417" w:header="708" w:footer="708" w:gutter="0"/>
          <w:cols w:space="708"/>
          <w:docGrid w:linePitch="360"/>
        </w:sectPr>
      </w:pPr>
    </w:p>
    <w:p w14:paraId="0E66D116" w14:textId="196FE01C" w:rsidR="00434554" w:rsidRDefault="00DA3B27" w:rsidP="00791D37">
      <w:pPr>
        <w:rPr>
          <w:ins w:id="4" w:author="JORGE CONTRERAS ORTIZ" w:date="2021-09-04T09:18:00Z"/>
        </w:rPr>
        <w:sectPr w:rsidR="00434554" w:rsidSect="00434554">
          <w:footerReference w:type="default" r:id="rId9"/>
          <w:type w:val="continuous"/>
          <w:pgSz w:w="11906" w:h="16838"/>
          <w:pgMar w:top="1417" w:right="1701" w:bottom="1417" w:left="1701" w:header="708" w:footer="708" w:gutter="0"/>
          <w:pgNumType w:fmt="upperRoman" w:start="1"/>
          <w:cols w:space="708"/>
          <w:docGrid w:linePitch="360"/>
        </w:sectPr>
      </w:pPr>
      <w:del w:id="8" w:author="JORGE CONTRERAS ORTIZ" w:date="2021-09-04T09:18:00Z">
        <w:r w:rsidRPr="00791D37" w:rsidDel="00434554">
          <w:lastRenderedPageBreak/>
          <w:br w:type="page"/>
        </w:r>
      </w:del>
    </w:p>
    <w:p w14:paraId="1A2AD297" w14:textId="45DB700F" w:rsidR="00DA3B27" w:rsidRPr="00791D37" w:rsidRDefault="00DA3B27" w:rsidP="00791D37"/>
    <w:p w14:paraId="3F719E04" w14:textId="77777777" w:rsidR="00DA3B27" w:rsidRPr="00791D37" w:rsidRDefault="00DA3B27" w:rsidP="00791D37">
      <w:pPr>
        <w:pStyle w:val="Ttulo1"/>
      </w:pPr>
      <w:bookmarkStart w:id="9" w:name="_Toc81499320"/>
      <w:bookmarkStart w:id="10" w:name="_Toc81650338"/>
      <w:r w:rsidRPr="00791D37">
        <w:t>AGRADECIMIENTOS</w:t>
      </w:r>
      <w:bookmarkEnd w:id="9"/>
      <w:bookmarkEnd w:id="10"/>
    </w:p>
    <w:p w14:paraId="04C7DEC4" w14:textId="77777777" w:rsidR="00DA3B27" w:rsidRPr="00791D37" w:rsidRDefault="00DA3B27" w:rsidP="00791D37"/>
    <w:p w14:paraId="02B9BA7B" w14:textId="77777777" w:rsidR="00DA3B27" w:rsidRPr="00791D37" w:rsidRDefault="00DA3B27" w:rsidP="00791D37">
      <w:r w:rsidRPr="00791D37">
        <w:t>En mi primer lugar, me gustaría agradecer a mis tutores de proyecto Jorge Portilla y Gabriel Mujica. Agradecer su colaboración y su experiencia en redes de sensores inalámbricas.</w:t>
      </w:r>
    </w:p>
    <w:p w14:paraId="2A33B9C8" w14:textId="77777777" w:rsidR="00DA3B27" w:rsidRPr="00791D37" w:rsidRDefault="00DA3B27" w:rsidP="00791D37">
      <w:r w:rsidRPr="00791D37">
        <w:t>Dar las gracias también a mi familia por su constante apoyo y ánimo en épocas difíciles.</w:t>
      </w:r>
    </w:p>
    <w:p w14:paraId="1D6AF0DF" w14:textId="77777777" w:rsidR="00DA3B27" w:rsidRPr="00791D37" w:rsidRDefault="00DA3B27" w:rsidP="00791D37">
      <w:r w:rsidRPr="00791D37">
        <w:t>Gracias a Paula y a José por su amistad y por su apoyo incondicional durante todo este tiempo.</w:t>
      </w:r>
    </w:p>
    <w:p w14:paraId="17B98C86" w14:textId="281D722E" w:rsidR="00DA3B27" w:rsidRPr="00791D37" w:rsidRDefault="00DA3B27" w:rsidP="00791D37">
      <w:r w:rsidRPr="00791D37">
        <w:br w:type="page"/>
      </w:r>
    </w:p>
    <w:p w14:paraId="1D0BB4EF" w14:textId="77777777" w:rsidR="00DA3B27" w:rsidRPr="00791D37" w:rsidRDefault="00DA3B27" w:rsidP="00791D37">
      <w:pPr>
        <w:pStyle w:val="Ttulo1"/>
      </w:pPr>
      <w:bookmarkStart w:id="11" w:name="_Toc81499321"/>
      <w:bookmarkStart w:id="12" w:name="_Toc81650339"/>
      <w:r w:rsidRPr="00791D37">
        <w:lastRenderedPageBreak/>
        <w:t>RESUMEN</w:t>
      </w:r>
      <w:bookmarkEnd w:id="11"/>
      <w:bookmarkEnd w:id="12"/>
    </w:p>
    <w:p w14:paraId="6528E766" w14:textId="77777777" w:rsidR="00DA3B27" w:rsidRPr="00791D37" w:rsidRDefault="00DA3B27" w:rsidP="00791D37"/>
    <w:p w14:paraId="6D422532" w14:textId="77777777" w:rsidR="00DA3B27" w:rsidRPr="00791D37" w:rsidRDefault="00DA3B27" w:rsidP="00791D37">
      <w:r w:rsidRPr="00791D37">
        <w:t xml:space="preserve">El mundo tiende a compartir cada vez más información, a estar cada vez más interconectado.  Cada vez existe un mayor número de dispositivos conectados entre ellos y con Internet de múltiples maneras. De todo esto surge lo que se conoce, en inglés, como </w:t>
      </w:r>
      <w:r w:rsidRPr="00791D37">
        <w:rPr>
          <w:b/>
          <w:bCs/>
        </w:rPr>
        <w:t xml:space="preserve">Internet of Things </w:t>
      </w:r>
      <w:r w:rsidRPr="00791D37">
        <w:t xml:space="preserve">o </w:t>
      </w:r>
      <w:r w:rsidRPr="00791D37">
        <w:rPr>
          <w:b/>
          <w:bCs/>
        </w:rPr>
        <w:t>IoT</w:t>
      </w:r>
      <w:r w:rsidRPr="00791D37">
        <w:t>, o en español, Internet de las cosas.</w:t>
      </w:r>
    </w:p>
    <w:p w14:paraId="1D99D3A5" w14:textId="66DBD78D" w:rsidR="00DA3B27" w:rsidRPr="00791D37" w:rsidRDefault="00DA3B27" w:rsidP="00791D37">
      <w:r w:rsidRPr="00791D37">
        <w:t>Este concepto consiste en redes de sensores capaces de monitorizar su entorno, reaccionando ante posibles cambios.</w:t>
      </w:r>
    </w:p>
    <w:p w14:paraId="1AE93070" w14:textId="77777777" w:rsidR="00DA3B27" w:rsidRPr="00791D37" w:rsidRDefault="00DA3B27" w:rsidP="00791D37">
      <w:r w:rsidRPr="00791D37">
        <w:br w:type="page"/>
      </w:r>
    </w:p>
    <w:p w14:paraId="7EF407F5" w14:textId="1950E2B2" w:rsidR="00DA3B27" w:rsidRPr="00791D37" w:rsidRDefault="00DA3B27" w:rsidP="00791D37">
      <w:pPr>
        <w:pStyle w:val="Ttulo1"/>
      </w:pPr>
      <w:bookmarkStart w:id="13" w:name="_Toc81499322"/>
      <w:bookmarkStart w:id="14" w:name="_Toc81650340"/>
      <w:r w:rsidRPr="00791D37">
        <w:lastRenderedPageBreak/>
        <w:t>INDICE</w:t>
      </w:r>
      <w:bookmarkEnd w:id="13"/>
      <w:bookmarkEnd w:id="14"/>
    </w:p>
    <w:p w14:paraId="4F157ABD" w14:textId="77777777" w:rsidR="00B62082" w:rsidRPr="00791D37" w:rsidRDefault="00B62082" w:rsidP="00791D37"/>
    <w:sdt>
      <w:sdtPr>
        <w:id w:val="-405998157"/>
        <w:docPartObj>
          <w:docPartGallery w:val="Table of Contents"/>
          <w:docPartUnique/>
        </w:docPartObj>
      </w:sdtPr>
      <w:sdtEndPr>
        <w:rPr>
          <w:b/>
          <w:bCs/>
        </w:rPr>
      </w:sdtEndPr>
      <w:sdtContent>
        <w:p w14:paraId="7612F01D" w14:textId="3836DFCF" w:rsidR="00593FA6" w:rsidRDefault="00571788">
          <w:pPr>
            <w:pStyle w:val="TDC1"/>
            <w:tabs>
              <w:tab w:val="right" w:leader="dot" w:pos="8494"/>
            </w:tabs>
            <w:rPr>
              <w:ins w:id="15" w:author="JORGE CONTRERAS ORTIZ" w:date="2021-09-04T12:18:00Z"/>
              <w:rFonts w:asciiTheme="minorHAnsi" w:eastAsiaTheme="minorEastAsia" w:hAnsiTheme="minorHAnsi" w:cstheme="minorBidi"/>
              <w:noProof/>
              <w:lang w:eastAsia="es-ES"/>
            </w:rPr>
          </w:pPr>
          <w:r w:rsidRPr="00791D37">
            <w:fldChar w:fldCharType="begin"/>
          </w:r>
          <w:r w:rsidRPr="00791D37">
            <w:instrText xml:space="preserve"> TOC \o \h \z \u </w:instrText>
          </w:r>
          <w:r w:rsidRPr="00791D37">
            <w:fldChar w:fldCharType="separate"/>
          </w:r>
          <w:ins w:id="16" w:author="JORGE CONTRERAS ORTIZ" w:date="2021-09-04T12:18:00Z">
            <w:r w:rsidR="00593FA6" w:rsidRPr="00F85247">
              <w:rPr>
                <w:rStyle w:val="Hipervnculo"/>
                <w:noProof/>
              </w:rPr>
              <w:fldChar w:fldCharType="begin"/>
            </w:r>
            <w:r w:rsidR="00593FA6" w:rsidRPr="00F85247">
              <w:rPr>
                <w:rStyle w:val="Hipervnculo"/>
                <w:noProof/>
              </w:rPr>
              <w:instrText xml:space="preserve"> </w:instrText>
            </w:r>
            <w:r w:rsidR="00593FA6">
              <w:rPr>
                <w:noProof/>
              </w:rPr>
              <w:instrText>HYPERLINK \l "_Toc81650338"</w:instrText>
            </w:r>
            <w:r w:rsidR="00593FA6" w:rsidRPr="00F85247">
              <w:rPr>
                <w:rStyle w:val="Hipervnculo"/>
                <w:noProof/>
              </w:rPr>
              <w:instrText xml:space="preserve"> </w:instrText>
            </w:r>
            <w:r w:rsidR="00593FA6" w:rsidRPr="00F85247">
              <w:rPr>
                <w:rStyle w:val="Hipervnculo"/>
                <w:noProof/>
              </w:rPr>
            </w:r>
            <w:r w:rsidR="00593FA6" w:rsidRPr="00F85247">
              <w:rPr>
                <w:rStyle w:val="Hipervnculo"/>
                <w:noProof/>
              </w:rPr>
              <w:fldChar w:fldCharType="separate"/>
            </w:r>
            <w:r w:rsidR="00593FA6" w:rsidRPr="00F85247">
              <w:rPr>
                <w:rStyle w:val="Hipervnculo"/>
                <w:noProof/>
              </w:rPr>
              <w:t>AGRADECIMIENTOS</w:t>
            </w:r>
            <w:r w:rsidR="00593FA6">
              <w:rPr>
                <w:noProof/>
                <w:webHidden/>
              </w:rPr>
              <w:tab/>
            </w:r>
            <w:r w:rsidR="00593FA6">
              <w:rPr>
                <w:noProof/>
                <w:webHidden/>
              </w:rPr>
              <w:fldChar w:fldCharType="begin"/>
            </w:r>
            <w:r w:rsidR="00593FA6">
              <w:rPr>
                <w:noProof/>
                <w:webHidden/>
              </w:rPr>
              <w:instrText xml:space="preserve"> PAGEREF _Toc81650338 \h </w:instrText>
            </w:r>
            <w:r w:rsidR="00593FA6">
              <w:rPr>
                <w:noProof/>
                <w:webHidden/>
              </w:rPr>
            </w:r>
          </w:ins>
          <w:r w:rsidR="00593FA6">
            <w:rPr>
              <w:noProof/>
              <w:webHidden/>
            </w:rPr>
            <w:fldChar w:fldCharType="separate"/>
          </w:r>
          <w:ins w:id="17" w:author="JORGE CONTRERAS ORTIZ" w:date="2021-09-04T12:18:00Z">
            <w:r w:rsidR="00593FA6">
              <w:rPr>
                <w:noProof/>
                <w:webHidden/>
              </w:rPr>
              <w:t>I</w:t>
            </w:r>
            <w:r w:rsidR="00593FA6">
              <w:rPr>
                <w:noProof/>
                <w:webHidden/>
              </w:rPr>
              <w:fldChar w:fldCharType="end"/>
            </w:r>
            <w:r w:rsidR="00593FA6" w:rsidRPr="00F85247">
              <w:rPr>
                <w:rStyle w:val="Hipervnculo"/>
                <w:noProof/>
              </w:rPr>
              <w:fldChar w:fldCharType="end"/>
            </w:r>
          </w:ins>
        </w:p>
        <w:p w14:paraId="4F9274F5" w14:textId="6717B559" w:rsidR="00593FA6" w:rsidRDefault="00593FA6">
          <w:pPr>
            <w:pStyle w:val="TDC1"/>
            <w:tabs>
              <w:tab w:val="right" w:leader="dot" w:pos="8494"/>
            </w:tabs>
            <w:rPr>
              <w:ins w:id="18" w:author="JORGE CONTRERAS ORTIZ" w:date="2021-09-04T12:18:00Z"/>
              <w:rFonts w:asciiTheme="minorHAnsi" w:eastAsiaTheme="minorEastAsia" w:hAnsiTheme="minorHAnsi" w:cstheme="minorBidi"/>
              <w:noProof/>
              <w:lang w:eastAsia="es-ES"/>
            </w:rPr>
          </w:pPr>
          <w:ins w:id="19"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339"</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RESUMEN</w:t>
            </w:r>
            <w:r>
              <w:rPr>
                <w:noProof/>
                <w:webHidden/>
              </w:rPr>
              <w:tab/>
            </w:r>
            <w:r>
              <w:rPr>
                <w:noProof/>
                <w:webHidden/>
              </w:rPr>
              <w:fldChar w:fldCharType="begin"/>
            </w:r>
            <w:r>
              <w:rPr>
                <w:noProof/>
                <w:webHidden/>
              </w:rPr>
              <w:instrText xml:space="preserve"> PAGEREF _Toc81650339 \h </w:instrText>
            </w:r>
            <w:r>
              <w:rPr>
                <w:noProof/>
                <w:webHidden/>
              </w:rPr>
            </w:r>
          </w:ins>
          <w:r>
            <w:rPr>
              <w:noProof/>
              <w:webHidden/>
            </w:rPr>
            <w:fldChar w:fldCharType="separate"/>
          </w:r>
          <w:ins w:id="20" w:author="JORGE CONTRERAS ORTIZ" w:date="2021-09-04T12:18:00Z">
            <w:r>
              <w:rPr>
                <w:noProof/>
                <w:webHidden/>
              </w:rPr>
              <w:t>II</w:t>
            </w:r>
            <w:r>
              <w:rPr>
                <w:noProof/>
                <w:webHidden/>
              </w:rPr>
              <w:fldChar w:fldCharType="end"/>
            </w:r>
            <w:r w:rsidRPr="00F85247">
              <w:rPr>
                <w:rStyle w:val="Hipervnculo"/>
                <w:noProof/>
              </w:rPr>
              <w:fldChar w:fldCharType="end"/>
            </w:r>
          </w:ins>
        </w:p>
        <w:p w14:paraId="409DAE8D" w14:textId="45A414FB" w:rsidR="00593FA6" w:rsidRDefault="00593FA6">
          <w:pPr>
            <w:pStyle w:val="TDC1"/>
            <w:tabs>
              <w:tab w:val="right" w:leader="dot" w:pos="8494"/>
            </w:tabs>
            <w:rPr>
              <w:ins w:id="21" w:author="JORGE CONTRERAS ORTIZ" w:date="2021-09-04T12:18:00Z"/>
              <w:rFonts w:asciiTheme="minorHAnsi" w:eastAsiaTheme="minorEastAsia" w:hAnsiTheme="minorHAnsi" w:cstheme="minorBidi"/>
              <w:noProof/>
              <w:lang w:eastAsia="es-ES"/>
            </w:rPr>
          </w:pPr>
          <w:ins w:id="22"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340"</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INDICE</w:t>
            </w:r>
            <w:r>
              <w:rPr>
                <w:noProof/>
                <w:webHidden/>
              </w:rPr>
              <w:tab/>
            </w:r>
            <w:r>
              <w:rPr>
                <w:noProof/>
                <w:webHidden/>
              </w:rPr>
              <w:fldChar w:fldCharType="begin"/>
            </w:r>
            <w:r>
              <w:rPr>
                <w:noProof/>
                <w:webHidden/>
              </w:rPr>
              <w:instrText xml:space="preserve"> PAGEREF _Toc81650340 \h </w:instrText>
            </w:r>
            <w:r>
              <w:rPr>
                <w:noProof/>
                <w:webHidden/>
              </w:rPr>
            </w:r>
          </w:ins>
          <w:r>
            <w:rPr>
              <w:noProof/>
              <w:webHidden/>
            </w:rPr>
            <w:fldChar w:fldCharType="separate"/>
          </w:r>
          <w:ins w:id="23" w:author="JORGE CONTRERAS ORTIZ" w:date="2021-09-04T12:18:00Z">
            <w:r>
              <w:rPr>
                <w:noProof/>
                <w:webHidden/>
              </w:rPr>
              <w:t>III</w:t>
            </w:r>
            <w:r>
              <w:rPr>
                <w:noProof/>
                <w:webHidden/>
              </w:rPr>
              <w:fldChar w:fldCharType="end"/>
            </w:r>
            <w:r w:rsidRPr="00F85247">
              <w:rPr>
                <w:rStyle w:val="Hipervnculo"/>
                <w:noProof/>
              </w:rPr>
              <w:fldChar w:fldCharType="end"/>
            </w:r>
          </w:ins>
        </w:p>
        <w:p w14:paraId="7C3E1F00" w14:textId="63083381" w:rsidR="00593FA6" w:rsidRDefault="00593FA6">
          <w:pPr>
            <w:pStyle w:val="TDC1"/>
            <w:tabs>
              <w:tab w:val="right" w:leader="dot" w:pos="8494"/>
            </w:tabs>
            <w:rPr>
              <w:ins w:id="24" w:author="JORGE CONTRERAS ORTIZ" w:date="2021-09-04T12:18:00Z"/>
              <w:rFonts w:asciiTheme="minorHAnsi" w:eastAsiaTheme="minorEastAsia" w:hAnsiTheme="minorHAnsi" w:cstheme="minorBidi"/>
              <w:noProof/>
              <w:lang w:eastAsia="es-ES"/>
            </w:rPr>
          </w:pPr>
          <w:ins w:id="25"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341"</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ABREVIATURAS Y ACRÓNIMOS</w:t>
            </w:r>
            <w:r>
              <w:rPr>
                <w:noProof/>
                <w:webHidden/>
              </w:rPr>
              <w:tab/>
            </w:r>
            <w:r>
              <w:rPr>
                <w:noProof/>
                <w:webHidden/>
              </w:rPr>
              <w:fldChar w:fldCharType="begin"/>
            </w:r>
            <w:r>
              <w:rPr>
                <w:noProof/>
                <w:webHidden/>
              </w:rPr>
              <w:instrText xml:space="preserve"> PAGEREF _Toc81650341 \h </w:instrText>
            </w:r>
            <w:r>
              <w:rPr>
                <w:noProof/>
                <w:webHidden/>
              </w:rPr>
            </w:r>
          </w:ins>
          <w:r>
            <w:rPr>
              <w:noProof/>
              <w:webHidden/>
            </w:rPr>
            <w:fldChar w:fldCharType="separate"/>
          </w:r>
          <w:ins w:id="26" w:author="JORGE CONTRERAS ORTIZ" w:date="2021-09-04T12:18:00Z">
            <w:r>
              <w:rPr>
                <w:noProof/>
                <w:webHidden/>
              </w:rPr>
              <w:t>VIII</w:t>
            </w:r>
            <w:r>
              <w:rPr>
                <w:noProof/>
                <w:webHidden/>
              </w:rPr>
              <w:fldChar w:fldCharType="end"/>
            </w:r>
            <w:r w:rsidRPr="00F85247">
              <w:rPr>
                <w:rStyle w:val="Hipervnculo"/>
                <w:noProof/>
              </w:rPr>
              <w:fldChar w:fldCharType="end"/>
            </w:r>
          </w:ins>
        </w:p>
        <w:p w14:paraId="763843A6" w14:textId="4D15E647" w:rsidR="00593FA6" w:rsidRDefault="00593FA6">
          <w:pPr>
            <w:pStyle w:val="TDC1"/>
            <w:tabs>
              <w:tab w:val="right" w:leader="dot" w:pos="8494"/>
            </w:tabs>
            <w:rPr>
              <w:ins w:id="27" w:author="JORGE CONTRERAS ORTIZ" w:date="2021-09-04T12:18:00Z"/>
              <w:rFonts w:asciiTheme="minorHAnsi" w:eastAsiaTheme="minorEastAsia" w:hAnsiTheme="minorHAnsi" w:cstheme="minorBidi"/>
              <w:noProof/>
              <w:lang w:eastAsia="es-ES"/>
            </w:rPr>
          </w:pPr>
          <w:ins w:id="28"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342"</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ILUSTRACIONES</w:t>
            </w:r>
            <w:r>
              <w:rPr>
                <w:noProof/>
                <w:webHidden/>
              </w:rPr>
              <w:tab/>
            </w:r>
            <w:r>
              <w:rPr>
                <w:noProof/>
                <w:webHidden/>
              </w:rPr>
              <w:fldChar w:fldCharType="begin"/>
            </w:r>
            <w:r>
              <w:rPr>
                <w:noProof/>
                <w:webHidden/>
              </w:rPr>
              <w:instrText xml:space="preserve"> PAGEREF _Toc81650342 \h </w:instrText>
            </w:r>
            <w:r>
              <w:rPr>
                <w:noProof/>
                <w:webHidden/>
              </w:rPr>
            </w:r>
          </w:ins>
          <w:r>
            <w:rPr>
              <w:noProof/>
              <w:webHidden/>
            </w:rPr>
            <w:fldChar w:fldCharType="separate"/>
          </w:r>
          <w:ins w:id="29" w:author="JORGE CONTRERAS ORTIZ" w:date="2021-09-04T12:18:00Z">
            <w:r>
              <w:rPr>
                <w:noProof/>
                <w:webHidden/>
              </w:rPr>
              <w:t>X</w:t>
            </w:r>
            <w:r>
              <w:rPr>
                <w:noProof/>
                <w:webHidden/>
              </w:rPr>
              <w:fldChar w:fldCharType="end"/>
            </w:r>
            <w:r w:rsidRPr="00F85247">
              <w:rPr>
                <w:rStyle w:val="Hipervnculo"/>
                <w:noProof/>
              </w:rPr>
              <w:fldChar w:fldCharType="end"/>
            </w:r>
          </w:ins>
        </w:p>
        <w:p w14:paraId="678832DC" w14:textId="7455392C" w:rsidR="00593FA6" w:rsidRDefault="00593FA6">
          <w:pPr>
            <w:pStyle w:val="TDC1"/>
            <w:tabs>
              <w:tab w:val="right" w:leader="dot" w:pos="8494"/>
            </w:tabs>
            <w:rPr>
              <w:ins w:id="30" w:author="JORGE CONTRERAS ORTIZ" w:date="2021-09-04T12:18:00Z"/>
              <w:rFonts w:asciiTheme="minorHAnsi" w:eastAsiaTheme="minorEastAsia" w:hAnsiTheme="minorHAnsi" w:cstheme="minorBidi"/>
              <w:noProof/>
              <w:lang w:eastAsia="es-ES"/>
            </w:rPr>
          </w:pPr>
          <w:ins w:id="31"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343"</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ECUACIONES</w:t>
            </w:r>
            <w:r>
              <w:rPr>
                <w:noProof/>
                <w:webHidden/>
              </w:rPr>
              <w:tab/>
            </w:r>
            <w:r>
              <w:rPr>
                <w:noProof/>
                <w:webHidden/>
              </w:rPr>
              <w:fldChar w:fldCharType="begin"/>
            </w:r>
            <w:r>
              <w:rPr>
                <w:noProof/>
                <w:webHidden/>
              </w:rPr>
              <w:instrText xml:space="preserve"> PAGEREF _Toc81650343 \h </w:instrText>
            </w:r>
            <w:r>
              <w:rPr>
                <w:noProof/>
                <w:webHidden/>
              </w:rPr>
            </w:r>
          </w:ins>
          <w:r>
            <w:rPr>
              <w:noProof/>
              <w:webHidden/>
            </w:rPr>
            <w:fldChar w:fldCharType="separate"/>
          </w:r>
          <w:ins w:id="32" w:author="JORGE CONTRERAS ORTIZ" w:date="2021-09-04T12:18:00Z">
            <w:r>
              <w:rPr>
                <w:noProof/>
                <w:webHidden/>
              </w:rPr>
              <w:t>XII</w:t>
            </w:r>
            <w:r>
              <w:rPr>
                <w:noProof/>
                <w:webHidden/>
              </w:rPr>
              <w:fldChar w:fldCharType="end"/>
            </w:r>
            <w:r w:rsidRPr="00F85247">
              <w:rPr>
                <w:rStyle w:val="Hipervnculo"/>
                <w:noProof/>
              </w:rPr>
              <w:fldChar w:fldCharType="end"/>
            </w:r>
          </w:ins>
        </w:p>
        <w:p w14:paraId="6F140FFD" w14:textId="4F194F42" w:rsidR="00593FA6" w:rsidRDefault="00593FA6">
          <w:pPr>
            <w:pStyle w:val="TDC1"/>
            <w:tabs>
              <w:tab w:val="right" w:leader="dot" w:pos="8494"/>
            </w:tabs>
            <w:rPr>
              <w:ins w:id="33" w:author="JORGE CONTRERAS ORTIZ" w:date="2021-09-04T12:18:00Z"/>
              <w:rFonts w:asciiTheme="minorHAnsi" w:eastAsiaTheme="minorEastAsia" w:hAnsiTheme="minorHAnsi" w:cstheme="minorBidi"/>
              <w:noProof/>
              <w:lang w:eastAsia="es-ES"/>
            </w:rPr>
          </w:pPr>
          <w:ins w:id="34"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344"</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TABLAS</w:t>
            </w:r>
            <w:r>
              <w:rPr>
                <w:noProof/>
                <w:webHidden/>
              </w:rPr>
              <w:tab/>
            </w:r>
            <w:r>
              <w:rPr>
                <w:noProof/>
                <w:webHidden/>
              </w:rPr>
              <w:fldChar w:fldCharType="begin"/>
            </w:r>
            <w:r>
              <w:rPr>
                <w:noProof/>
                <w:webHidden/>
              </w:rPr>
              <w:instrText xml:space="preserve"> PAGEREF _Toc81650344 \h </w:instrText>
            </w:r>
            <w:r>
              <w:rPr>
                <w:noProof/>
                <w:webHidden/>
              </w:rPr>
            </w:r>
          </w:ins>
          <w:r>
            <w:rPr>
              <w:noProof/>
              <w:webHidden/>
            </w:rPr>
            <w:fldChar w:fldCharType="separate"/>
          </w:r>
          <w:ins w:id="35" w:author="JORGE CONTRERAS ORTIZ" w:date="2021-09-04T12:18:00Z">
            <w:r>
              <w:rPr>
                <w:noProof/>
                <w:webHidden/>
              </w:rPr>
              <w:t>XIII</w:t>
            </w:r>
            <w:r>
              <w:rPr>
                <w:noProof/>
                <w:webHidden/>
              </w:rPr>
              <w:fldChar w:fldCharType="end"/>
            </w:r>
            <w:r w:rsidRPr="00F85247">
              <w:rPr>
                <w:rStyle w:val="Hipervnculo"/>
                <w:noProof/>
              </w:rPr>
              <w:fldChar w:fldCharType="end"/>
            </w:r>
          </w:ins>
        </w:p>
        <w:p w14:paraId="6FB65697" w14:textId="0FF4C99D" w:rsidR="00593FA6" w:rsidRDefault="00593FA6">
          <w:pPr>
            <w:pStyle w:val="TDC1"/>
            <w:tabs>
              <w:tab w:val="right" w:leader="dot" w:pos="8494"/>
            </w:tabs>
            <w:rPr>
              <w:ins w:id="36" w:author="JORGE CONTRERAS ORTIZ" w:date="2021-09-04T12:18:00Z"/>
              <w:rFonts w:asciiTheme="minorHAnsi" w:eastAsiaTheme="minorEastAsia" w:hAnsiTheme="minorHAnsi" w:cstheme="minorBidi"/>
              <w:noProof/>
              <w:lang w:eastAsia="es-ES"/>
            </w:rPr>
          </w:pPr>
          <w:ins w:id="37"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345"</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CÓDIGOS</w:t>
            </w:r>
            <w:r>
              <w:rPr>
                <w:noProof/>
                <w:webHidden/>
              </w:rPr>
              <w:tab/>
            </w:r>
            <w:r>
              <w:rPr>
                <w:noProof/>
                <w:webHidden/>
              </w:rPr>
              <w:fldChar w:fldCharType="begin"/>
            </w:r>
            <w:r>
              <w:rPr>
                <w:noProof/>
                <w:webHidden/>
              </w:rPr>
              <w:instrText xml:space="preserve"> PAGEREF _Toc81650345 \h </w:instrText>
            </w:r>
            <w:r>
              <w:rPr>
                <w:noProof/>
                <w:webHidden/>
              </w:rPr>
            </w:r>
          </w:ins>
          <w:r>
            <w:rPr>
              <w:noProof/>
              <w:webHidden/>
            </w:rPr>
            <w:fldChar w:fldCharType="separate"/>
          </w:r>
          <w:ins w:id="38" w:author="JORGE CONTRERAS ORTIZ" w:date="2021-09-04T12:18:00Z">
            <w:r>
              <w:rPr>
                <w:noProof/>
                <w:webHidden/>
              </w:rPr>
              <w:t>XIV</w:t>
            </w:r>
            <w:r>
              <w:rPr>
                <w:noProof/>
                <w:webHidden/>
              </w:rPr>
              <w:fldChar w:fldCharType="end"/>
            </w:r>
            <w:r w:rsidRPr="00F85247">
              <w:rPr>
                <w:rStyle w:val="Hipervnculo"/>
                <w:noProof/>
              </w:rPr>
              <w:fldChar w:fldCharType="end"/>
            </w:r>
          </w:ins>
        </w:p>
        <w:p w14:paraId="4124DE75" w14:textId="67901B35" w:rsidR="00593FA6" w:rsidRDefault="00593FA6">
          <w:pPr>
            <w:pStyle w:val="TDC1"/>
            <w:tabs>
              <w:tab w:val="left" w:pos="442"/>
              <w:tab w:val="right" w:leader="dot" w:pos="8494"/>
            </w:tabs>
            <w:rPr>
              <w:ins w:id="39" w:author="JORGE CONTRERAS ORTIZ" w:date="2021-09-04T12:18:00Z"/>
              <w:rFonts w:asciiTheme="minorHAnsi" w:eastAsiaTheme="minorEastAsia" w:hAnsiTheme="minorHAnsi" w:cstheme="minorBidi"/>
              <w:noProof/>
              <w:lang w:eastAsia="es-ES"/>
            </w:rPr>
          </w:pPr>
          <w:ins w:id="40"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346"</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1.</w:t>
            </w:r>
            <w:r>
              <w:rPr>
                <w:rFonts w:asciiTheme="minorHAnsi" w:eastAsiaTheme="minorEastAsia" w:hAnsiTheme="minorHAnsi" w:cstheme="minorBidi"/>
                <w:noProof/>
                <w:lang w:eastAsia="es-ES"/>
              </w:rPr>
              <w:tab/>
            </w:r>
            <w:r w:rsidRPr="00F85247">
              <w:rPr>
                <w:rStyle w:val="Hipervnculo"/>
                <w:noProof/>
              </w:rPr>
              <w:t>INTRODUCCIÓN Y OBJETIVOS DEL TRABAJO</w:t>
            </w:r>
            <w:r>
              <w:rPr>
                <w:noProof/>
                <w:webHidden/>
              </w:rPr>
              <w:tab/>
            </w:r>
            <w:r>
              <w:rPr>
                <w:noProof/>
                <w:webHidden/>
              </w:rPr>
              <w:fldChar w:fldCharType="begin"/>
            </w:r>
            <w:r>
              <w:rPr>
                <w:noProof/>
                <w:webHidden/>
              </w:rPr>
              <w:instrText xml:space="preserve"> PAGEREF _Toc81650346 \h </w:instrText>
            </w:r>
            <w:r>
              <w:rPr>
                <w:noProof/>
                <w:webHidden/>
              </w:rPr>
            </w:r>
          </w:ins>
          <w:r>
            <w:rPr>
              <w:noProof/>
              <w:webHidden/>
            </w:rPr>
            <w:fldChar w:fldCharType="separate"/>
          </w:r>
          <w:ins w:id="41" w:author="JORGE CONTRERAS ORTIZ" w:date="2021-09-04T12:18:00Z">
            <w:r>
              <w:rPr>
                <w:noProof/>
                <w:webHidden/>
              </w:rPr>
              <w:t>15</w:t>
            </w:r>
            <w:r>
              <w:rPr>
                <w:noProof/>
                <w:webHidden/>
              </w:rPr>
              <w:fldChar w:fldCharType="end"/>
            </w:r>
            <w:r w:rsidRPr="00F85247">
              <w:rPr>
                <w:rStyle w:val="Hipervnculo"/>
                <w:noProof/>
              </w:rPr>
              <w:fldChar w:fldCharType="end"/>
            </w:r>
          </w:ins>
        </w:p>
        <w:p w14:paraId="3E77153B" w14:textId="1A8FB9CF" w:rsidR="00593FA6" w:rsidRDefault="00593FA6">
          <w:pPr>
            <w:pStyle w:val="TDC1"/>
            <w:tabs>
              <w:tab w:val="left" w:pos="442"/>
              <w:tab w:val="right" w:leader="dot" w:pos="8494"/>
            </w:tabs>
            <w:rPr>
              <w:ins w:id="42" w:author="JORGE CONTRERAS ORTIZ" w:date="2021-09-04T12:18:00Z"/>
              <w:rFonts w:asciiTheme="minorHAnsi" w:eastAsiaTheme="minorEastAsia" w:hAnsiTheme="minorHAnsi" w:cstheme="minorBidi"/>
              <w:noProof/>
              <w:lang w:eastAsia="es-ES"/>
            </w:rPr>
          </w:pPr>
          <w:ins w:id="43"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347"</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2.</w:t>
            </w:r>
            <w:r>
              <w:rPr>
                <w:rFonts w:asciiTheme="minorHAnsi" w:eastAsiaTheme="minorEastAsia" w:hAnsiTheme="minorHAnsi" w:cstheme="minorBidi"/>
                <w:noProof/>
                <w:lang w:eastAsia="es-ES"/>
              </w:rPr>
              <w:tab/>
            </w:r>
            <w:r w:rsidRPr="00F85247">
              <w:rPr>
                <w:rStyle w:val="Hipervnculo"/>
                <w:noProof/>
              </w:rPr>
              <w:t>ESTADO DEL ARTE</w:t>
            </w:r>
            <w:r>
              <w:rPr>
                <w:noProof/>
                <w:webHidden/>
              </w:rPr>
              <w:tab/>
            </w:r>
            <w:r>
              <w:rPr>
                <w:noProof/>
                <w:webHidden/>
              </w:rPr>
              <w:fldChar w:fldCharType="begin"/>
            </w:r>
            <w:r>
              <w:rPr>
                <w:noProof/>
                <w:webHidden/>
              </w:rPr>
              <w:instrText xml:space="preserve"> PAGEREF _Toc81650347 \h </w:instrText>
            </w:r>
            <w:r>
              <w:rPr>
                <w:noProof/>
                <w:webHidden/>
              </w:rPr>
            </w:r>
          </w:ins>
          <w:r>
            <w:rPr>
              <w:noProof/>
              <w:webHidden/>
            </w:rPr>
            <w:fldChar w:fldCharType="separate"/>
          </w:r>
          <w:ins w:id="44" w:author="JORGE CONTRERAS ORTIZ" w:date="2021-09-04T12:18:00Z">
            <w:r>
              <w:rPr>
                <w:noProof/>
                <w:webHidden/>
              </w:rPr>
              <w:t>17</w:t>
            </w:r>
            <w:r>
              <w:rPr>
                <w:noProof/>
                <w:webHidden/>
              </w:rPr>
              <w:fldChar w:fldCharType="end"/>
            </w:r>
            <w:r w:rsidRPr="00F85247">
              <w:rPr>
                <w:rStyle w:val="Hipervnculo"/>
                <w:noProof/>
              </w:rPr>
              <w:fldChar w:fldCharType="end"/>
            </w:r>
          </w:ins>
        </w:p>
        <w:p w14:paraId="79765365" w14:textId="5E1F2511" w:rsidR="00593FA6" w:rsidRDefault="00593FA6">
          <w:pPr>
            <w:pStyle w:val="TDC2"/>
            <w:tabs>
              <w:tab w:val="left" w:pos="880"/>
              <w:tab w:val="right" w:leader="dot" w:pos="8494"/>
            </w:tabs>
            <w:rPr>
              <w:ins w:id="45" w:author="JORGE CONTRERAS ORTIZ" w:date="2021-09-04T12:18:00Z"/>
              <w:rFonts w:asciiTheme="minorHAnsi" w:eastAsiaTheme="minorEastAsia" w:hAnsiTheme="minorHAnsi" w:cstheme="minorBidi"/>
              <w:noProof/>
              <w:lang w:eastAsia="es-ES"/>
            </w:rPr>
          </w:pPr>
          <w:ins w:id="46"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348"</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2.1.</w:t>
            </w:r>
            <w:r>
              <w:rPr>
                <w:rFonts w:asciiTheme="minorHAnsi" w:eastAsiaTheme="minorEastAsia" w:hAnsiTheme="minorHAnsi" w:cstheme="minorBidi"/>
                <w:noProof/>
                <w:lang w:eastAsia="es-ES"/>
              </w:rPr>
              <w:tab/>
            </w:r>
            <w:r w:rsidRPr="00F85247">
              <w:rPr>
                <w:rStyle w:val="Hipervnculo"/>
                <w:noProof/>
              </w:rPr>
              <w:t>INTERNET OF THINGS (IoT)</w:t>
            </w:r>
            <w:r>
              <w:rPr>
                <w:noProof/>
                <w:webHidden/>
              </w:rPr>
              <w:tab/>
            </w:r>
            <w:r>
              <w:rPr>
                <w:noProof/>
                <w:webHidden/>
              </w:rPr>
              <w:fldChar w:fldCharType="begin"/>
            </w:r>
            <w:r>
              <w:rPr>
                <w:noProof/>
                <w:webHidden/>
              </w:rPr>
              <w:instrText xml:space="preserve"> PAGEREF _Toc81650348 \h </w:instrText>
            </w:r>
            <w:r>
              <w:rPr>
                <w:noProof/>
                <w:webHidden/>
              </w:rPr>
            </w:r>
          </w:ins>
          <w:r>
            <w:rPr>
              <w:noProof/>
              <w:webHidden/>
            </w:rPr>
            <w:fldChar w:fldCharType="separate"/>
          </w:r>
          <w:ins w:id="47" w:author="JORGE CONTRERAS ORTIZ" w:date="2021-09-04T12:18:00Z">
            <w:r>
              <w:rPr>
                <w:noProof/>
                <w:webHidden/>
              </w:rPr>
              <w:t>17</w:t>
            </w:r>
            <w:r>
              <w:rPr>
                <w:noProof/>
                <w:webHidden/>
              </w:rPr>
              <w:fldChar w:fldCharType="end"/>
            </w:r>
            <w:r w:rsidRPr="00F85247">
              <w:rPr>
                <w:rStyle w:val="Hipervnculo"/>
                <w:noProof/>
              </w:rPr>
              <w:fldChar w:fldCharType="end"/>
            </w:r>
          </w:ins>
        </w:p>
        <w:p w14:paraId="4B6A3729" w14:textId="2506C3E0" w:rsidR="00593FA6" w:rsidRDefault="00593FA6">
          <w:pPr>
            <w:pStyle w:val="TDC3"/>
            <w:rPr>
              <w:ins w:id="48" w:author="JORGE CONTRERAS ORTIZ" w:date="2021-09-04T12:18:00Z"/>
              <w:rFonts w:asciiTheme="minorHAnsi" w:hAnsiTheme="minorHAnsi" w:cstheme="minorBidi"/>
              <w:noProof/>
            </w:rPr>
          </w:pPr>
          <w:ins w:id="49"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349"</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2.1.1.</w:t>
            </w:r>
            <w:r>
              <w:rPr>
                <w:rFonts w:asciiTheme="minorHAnsi" w:hAnsiTheme="minorHAnsi" w:cstheme="minorBidi"/>
                <w:noProof/>
              </w:rPr>
              <w:tab/>
            </w:r>
            <w:r w:rsidRPr="00F85247">
              <w:rPr>
                <w:rStyle w:val="Hipervnculo"/>
                <w:noProof/>
              </w:rPr>
              <w:t>INTRODUCCIÓN [2]</w:t>
            </w:r>
            <w:r>
              <w:rPr>
                <w:noProof/>
                <w:webHidden/>
              </w:rPr>
              <w:tab/>
            </w:r>
            <w:r>
              <w:rPr>
                <w:noProof/>
                <w:webHidden/>
              </w:rPr>
              <w:fldChar w:fldCharType="begin"/>
            </w:r>
            <w:r>
              <w:rPr>
                <w:noProof/>
                <w:webHidden/>
              </w:rPr>
              <w:instrText xml:space="preserve"> PAGEREF _Toc81650349 \h </w:instrText>
            </w:r>
            <w:r>
              <w:rPr>
                <w:noProof/>
                <w:webHidden/>
              </w:rPr>
            </w:r>
          </w:ins>
          <w:r>
            <w:rPr>
              <w:noProof/>
              <w:webHidden/>
            </w:rPr>
            <w:fldChar w:fldCharType="separate"/>
          </w:r>
          <w:ins w:id="50" w:author="JORGE CONTRERAS ORTIZ" w:date="2021-09-04T12:18:00Z">
            <w:r>
              <w:rPr>
                <w:noProof/>
                <w:webHidden/>
              </w:rPr>
              <w:t>17</w:t>
            </w:r>
            <w:r>
              <w:rPr>
                <w:noProof/>
                <w:webHidden/>
              </w:rPr>
              <w:fldChar w:fldCharType="end"/>
            </w:r>
            <w:r w:rsidRPr="00F85247">
              <w:rPr>
                <w:rStyle w:val="Hipervnculo"/>
                <w:noProof/>
              </w:rPr>
              <w:fldChar w:fldCharType="end"/>
            </w:r>
          </w:ins>
        </w:p>
        <w:p w14:paraId="44D30845" w14:textId="3F473FCE" w:rsidR="00593FA6" w:rsidRDefault="00593FA6">
          <w:pPr>
            <w:pStyle w:val="TDC3"/>
            <w:rPr>
              <w:ins w:id="51" w:author="JORGE CONTRERAS ORTIZ" w:date="2021-09-04T12:18:00Z"/>
              <w:rFonts w:asciiTheme="minorHAnsi" w:hAnsiTheme="minorHAnsi" w:cstheme="minorBidi"/>
              <w:noProof/>
            </w:rPr>
          </w:pPr>
          <w:ins w:id="52"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350"</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2.1.2.</w:t>
            </w:r>
            <w:r>
              <w:rPr>
                <w:rFonts w:asciiTheme="minorHAnsi" w:hAnsiTheme="minorHAnsi" w:cstheme="minorBidi"/>
                <w:noProof/>
              </w:rPr>
              <w:tab/>
            </w:r>
            <w:r w:rsidRPr="00F85247">
              <w:rPr>
                <w:rStyle w:val="Hipervnculo"/>
                <w:noProof/>
              </w:rPr>
              <w:t>COMPONENTES [2]</w:t>
            </w:r>
            <w:r>
              <w:rPr>
                <w:noProof/>
                <w:webHidden/>
              </w:rPr>
              <w:tab/>
            </w:r>
            <w:r>
              <w:rPr>
                <w:noProof/>
                <w:webHidden/>
              </w:rPr>
              <w:fldChar w:fldCharType="begin"/>
            </w:r>
            <w:r>
              <w:rPr>
                <w:noProof/>
                <w:webHidden/>
              </w:rPr>
              <w:instrText xml:space="preserve"> PAGEREF _Toc81650350 \h </w:instrText>
            </w:r>
            <w:r>
              <w:rPr>
                <w:noProof/>
                <w:webHidden/>
              </w:rPr>
            </w:r>
          </w:ins>
          <w:r>
            <w:rPr>
              <w:noProof/>
              <w:webHidden/>
            </w:rPr>
            <w:fldChar w:fldCharType="separate"/>
          </w:r>
          <w:ins w:id="53" w:author="JORGE CONTRERAS ORTIZ" w:date="2021-09-04T12:18:00Z">
            <w:r>
              <w:rPr>
                <w:noProof/>
                <w:webHidden/>
              </w:rPr>
              <w:t>18</w:t>
            </w:r>
            <w:r>
              <w:rPr>
                <w:noProof/>
                <w:webHidden/>
              </w:rPr>
              <w:fldChar w:fldCharType="end"/>
            </w:r>
            <w:r w:rsidRPr="00F85247">
              <w:rPr>
                <w:rStyle w:val="Hipervnculo"/>
                <w:noProof/>
              </w:rPr>
              <w:fldChar w:fldCharType="end"/>
            </w:r>
          </w:ins>
        </w:p>
        <w:p w14:paraId="6EF119E1" w14:textId="30881D9E" w:rsidR="00593FA6" w:rsidRDefault="00593FA6">
          <w:pPr>
            <w:pStyle w:val="TDC4"/>
            <w:tabs>
              <w:tab w:val="left" w:pos="1760"/>
              <w:tab w:val="right" w:leader="dot" w:pos="8494"/>
            </w:tabs>
            <w:rPr>
              <w:ins w:id="54" w:author="JORGE CONTRERAS ORTIZ" w:date="2021-09-04T12:18:00Z"/>
              <w:rFonts w:asciiTheme="minorHAnsi" w:eastAsiaTheme="minorEastAsia" w:hAnsiTheme="minorHAnsi" w:cstheme="minorBidi"/>
              <w:noProof/>
              <w:lang w:eastAsia="es-ES"/>
            </w:rPr>
          </w:pPr>
          <w:ins w:id="55"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351"</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14:scene3d>
                  <w14:camera w14:prst="orthographicFront"/>
                  <w14:lightRig w14:rig="threePt" w14:dir="t">
                    <w14:rot w14:lat="0" w14:lon="0" w14:rev="0"/>
                  </w14:lightRig>
                </w14:scene3d>
              </w:rPr>
              <w:t>2.1.2.1.</w:t>
            </w:r>
            <w:r>
              <w:rPr>
                <w:rFonts w:asciiTheme="minorHAnsi" w:eastAsiaTheme="minorEastAsia" w:hAnsiTheme="minorHAnsi" w:cstheme="minorBidi"/>
                <w:noProof/>
                <w:lang w:eastAsia="es-ES"/>
              </w:rPr>
              <w:tab/>
            </w:r>
            <w:r w:rsidRPr="00F85247">
              <w:rPr>
                <w:rStyle w:val="Hipervnculo"/>
                <w:noProof/>
              </w:rPr>
              <w:t>DISPOSITIVO</w:t>
            </w:r>
            <w:r>
              <w:rPr>
                <w:noProof/>
                <w:webHidden/>
              </w:rPr>
              <w:tab/>
            </w:r>
            <w:r>
              <w:rPr>
                <w:noProof/>
                <w:webHidden/>
              </w:rPr>
              <w:fldChar w:fldCharType="begin"/>
            </w:r>
            <w:r>
              <w:rPr>
                <w:noProof/>
                <w:webHidden/>
              </w:rPr>
              <w:instrText xml:space="preserve"> PAGEREF _Toc81650351 \h </w:instrText>
            </w:r>
            <w:r>
              <w:rPr>
                <w:noProof/>
                <w:webHidden/>
              </w:rPr>
            </w:r>
          </w:ins>
          <w:r>
            <w:rPr>
              <w:noProof/>
              <w:webHidden/>
            </w:rPr>
            <w:fldChar w:fldCharType="separate"/>
          </w:r>
          <w:ins w:id="56" w:author="JORGE CONTRERAS ORTIZ" w:date="2021-09-04T12:18:00Z">
            <w:r>
              <w:rPr>
                <w:noProof/>
                <w:webHidden/>
              </w:rPr>
              <w:t>18</w:t>
            </w:r>
            <w:r>
              <w:rPr>
                <w:noProof/>
                <w:webHidden/>
              </w:rPr>
              <w:fldChar w:fldCharType="end"/>
            </w:r>
            <w:r w:rsidRPr="00F85247">
              <w:rPr>
                <w:rStyle w:val="Hipervnculo"/>
                <w:noProof/>
              </w:rPr>
              <w:fldChar w:fldCharType="end"/>
            </w:r>
          </w:ins>
        </w:p>
        <w:p w14:paraId="327AAC46" w14:textId="1CDCE873" w:rsidR="00593FA6" w:rsidRDefault="00593FA6">
          <w:pPr>
            <w:pStyle w:val="TDC4"/>
            <w:tabs>
              <w:tab w:val="left" w:pos="1760"/>
              <w:tab w:val="right" w:leader="dot" w:pos="8494"/>
            </w:tabs>
            <w:rPr>
              <w:ins w:id="57" w:author="JORGE CONTRERAS ORTIZ" w:date="2021-09-04T12:18:00Z"/>
              <w:rFonts w:asciiTheme="minorHAnsi" w:eastAsiaTheme="minorEastAsia" w:hAnsiTheme="minorHAnsi" w:cstheme="minorBidi"/>
              <w:noProof/>
              <w:lang w:eastAsia="es-ES"/>
            </w:rPr>
          </w:pPr>
          <w:ins w:id="58"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352"</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14:scene3d>
                  <w14:camera w14:prst="orthographicFront"/>
                  <w14:lightRig w14:rig="threePt" w14:dir="t">
                    <w14:rot w14:lat="0" w14:lon="0" w14:rev="0"/>
                  </w14:lightRig>
                </w14:scene3d>
              </w:rPr>
              <w:t>2.1.2.2.</w:t>
            </w:r>
            <w:r>
              <w:rPr>
                <w:rFonts w:asciiTheme="minorHAnsi" w:eastAsiaTheme="minorEastAsia" w:hAnsiTheme="minorHAnsi" w:cstheme="minorBidi"/>
                <w:noProof/>
                <w:lang w:eastAsia="es-ES"/>
              </w:rPr>
              <w:tab/>
            </w:r>
            <w:r w:rsidRPr="00F85247">
              <w:rPr>
                <w:rStyle w:val="Hipervnculo"/>
                <w:noProof/>
              </w:rPr>
              <w:t>Red Local</w:t>
            </w:r>
            <w:r>
              <w:rPr>
                <w:noProof/>
                <w:webHidden/>
              </w:rPr>
              <w:tab/>
            </w:r>
            <w:r>
              <w:rPr>
                <w:noProof/>
                <w:webHidden/>
              </w:rPr>
              <w:fldChar w:fldCharType="begin"/>
            </w:r>
            <w:r>
              <w:rPr>
                <w:noProof/>
                <w:webHidden/>
              </w:rPr>
              <w:instrText xml:space="preserve"> PAGEREF _Toc81650352 \h </w:instrText>
            </w:r>
            <w:r>
              <w:rPr>
                <w:noProof/>
                <w:webHidden/>
              </w:rPr>
            </w:r>
          </w:ins>
          <w:r>
            <w:rPr>
              <w:noProof/>
              <w:webHidden/>
            </w:rPr>
            <w:fldChar w:fldCharType="separate"/>
          </w:r>
          <w:ins w:id="59" w:author="JORGE CONTRERAS ORTIZ" w:date="2021-09-04T12:18:00Z">
            <w:r>
              <w:rPr>
                <w:noProof/>
                <w:webHidden/>
              </w:rPr>
              <w:t>19</w:t>
            </w:r>
            <w:r>
              <w:rPr>
                <w:noProof/>
                <w:webHidden/>
              </w:rPr>
              <w:fldChar w:fldCharType="end"/>
            </w:r>
            <w:r w:rsidRPr="00F85247">
              <w:rPr>
                <w:rStyle w:val="Hipervnculo"/>
                <w:noProof/>
              </w:rPr>
              <w:fldChar w:fldCharType="end"/>
            </w:r>
          </w:ins>
        </w:p>
        <w:p w14:paraId="272FC3AF" w14:textId="41D20C27" w:rsidR="00593FA6" w:rsidRDefault="00593FA6">
          <w:pPr>
            <w:pStyle w:val="TDC4"/>
            <w:tabs>
              <w:tab w:val="left" w:pos="1760"/>
              <w:tab w:val="right" w:leader="dot" w:pos="8494"/>
            </w:tabs>
            <w:rPr>
              <w:ins w:id="60" w:author="JORGE CONTRERAS ORTIZ" w:date="2021-09-04T12:18:00Z"/>
              <w:rFonts w:asciiTheme="minorHAnsi" w:eastAsiaTheme="minorEastAsia" w:hAnsiTheme="minorHAnsi" w:cstheme="minorBidi"/>
              <w:noProof/>
              <w:lang w:eastAsia="es-ES"/>
            </w:rPr>
          </w:pPr>
          <w:ins w:id="61"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353"</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14:scene3d>
                  <w14:camera w14:prst="orthographicFront"/>
                  <w14:lightRig w14:rig="threePt" w14:dir="t">
                    <w14:rot w14:lat="0" w14:lon="0" w14:rev="0"/>
                  </w14:lightRig>
                </w14:scene3d>
              </w:rPr>
              <w:t>2.1.2.3.</w:t>
            </w:r>
            <w:r>
              <w:rPr>
                <w:rFonts w:asciiTheme="minorHAnsi" w:eastAsiaTheme="minorEastAsia" w:hAnsiTheme="minorHAnsi" w:cstheme="minorBidi"/>
                <w:noProof/>
                <w:lang w:eastAsia="es-ES"/>
              </w:rPr>
              <w:tab/>
            </w:r>
            <w:r w:rsidRPr="00F85247">
              <w:rPr>
                <w:rStyle w:val="Hipervnculo"/>
                <w:noProof/>
              </w:rPr>
              <w:t>Internet</w:t>
            </w:r>
            <w:r>
              <w:rPr>
                <w:noProof/>
                <w:webHidden/>
              </w:rPr>
              <w:tab/>
            </w:r>
            <w:r>
              <w:rPr>
                <w:noProof/>
                <w:webHidden/>
              </w:rPr>
              <w:fldChar w:fldCharType="begin"/>
            </w:r>
            <w:r>
              <w:rPr>
                <w:noProof/>
                <w:webHidden/>
              </w:rPr>
              <w:instrText xml:space="preserve"> PAGEREF _Toc81650353 \h </w:instrText>
            </w:r>
            <w:r>
              <w:rPr>
                <w:noProof/>
                <w:webHidden/>
              </w:rPr>
            </w:r>
          </w:ins>
          <w:r>
            <w:rPr>
              <w:noProof/>
              <w:webHidden/>
            </w:rPr>
            <w:fldChar w:fldCharType="separate"/>
          </w:r>
          <w:ins w:id="62" w:author="JORGE CONTRERAS ORTIZ" w:date="2021-09-04T12:18:00Z">
            <w:r>
              <w:rPr>
                <w:noProof/>
                <w:webHidden/>
              </w:rPr>
              <w:t>19</w:t>
            </w:r>
            <w:r>
              <w:rPr>
                <w:noProof/>
                <w:webHidden/>
              </w:rPr>
              <w:fldChar w:fldCharType="end"/>
            </w:r>
            <w:r w:rsidRPr="00F85247">
              <w:rPr>
                <w:rStyle w:val="Hipervnculo"/>
                <w:noProof/>
              </w:rPr>
              <w:fldChar w:fldCharType="end"/>
            </w:r>
          </w:ins>
        </w:p>
        <w:p w14:paraId="6E72EAA3" w14:textId="64C425E3" w:rsidR="00593FA6" w:rsidRDefault="00593FA6">
          <w:pPr>
            <w:pStyle w:val="TDC4"/>
            <w:tabs>
              <w:tab w:val="left" w:pos="1760"/>
              <w:tab w:val="right" w:leader="dot" w:pos="8494"/>
            </w:tabs>
            <w:rPr>
              <w:ins w:id="63" w:author="JORGE CONTRERAS ORTIZ" w:date="2021-09-04T12:18:00Z"/>
              <w:rFonts w:asciiTheme="minorHAnsi" w:eastAsiaTheme="minorEastAsia" w:hAnsiTheme="minorHAnsi" w:cstheme="minorBidi"/>
              <w:noProof/>
              <w:lang w:eastAsia="es-ES"/>
            </w:rPr>
          </w:pPr>
          <w:ins w:id="64"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354"</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14:scene3d>
                  <w14:camera w14:prst="orthographicFront"/>
                  <w14:lightRig w14:rig="threePt" w14:dir="t">
                    <w14:rot w14:lat="0" w14:lon="0" w14:rev="0"/>
                  </w14:lightRig>
                </w14:scene3d>
              </w:rPr>
              <w:t>2.1.2.4.</w:t>
            </w:r>
            <w:r>
              <w:rPr>
                <w:rFonts w:asciiTheme="minorHAnsi" w:eastAsiaTheme="minorEastAsia" w:hAnsiTheme="minorHAnsi" w:cstheme="minorBidi"/>
                <w:noProof/>
                <w:lang w:eastAsia="es-ES"/>
              </w:rPr>
              <w:tab/>
            </w:r>
            <w:r w:rsidRPr="00F85247">
              <w:rPr>
                <w:rStyle w:val="Hipervnculo"/>
                <w:noProof/>
              </w:rPr>
              <w:t>Servicios Backend</w:t>
            </w:r>
            <w:r>
              <w:rPr>
                <w:noProof/>
                <w:webHidden/>
              </w:rPr>
              <w:tab/>
            </w:r>
            <w:r>
              <w:rPr>
                <w:noProof/>
                <w:webHidden/>
              </w:rPr>
              <w:fldChar w:fldCharType="begin"/>
            </w:r>
            <w:r>
              <w:rPr>
                <w:noProof/>
                <w:webHidden/>
              </w:rPr>
              <w:instrText xml:space="preserve"> PAGEREF _Toc81650354 \h </w:instrText>
            </w:r>
            <w:r>
              <w:rPr>
                <w:noProof/>
                <w:webHidden/>
              </w:rPr>
            </w:r>
          </w:ins>
          <w:r>
            <w:rPr>
              <w:noProof/>
              <w:webHidden/>
            </w:rPr>
            <w:fldChar w:fldCharType="separate"/>
          </w:r>
          <w:ins w:id="65" w:author="JORGE CONTRERAS ORTIZ" w:date="2021-09-04T12:18:00Z">
            <w:r>
              <w:rPr>
                <w:noProof/>
                <w:webHidden/>
              </w:rPr>
              <w:t>19</w:t>
            </w:r>
            <w:r>
              <w:rPr>
                <w:noProof/>
                <w:webHidden/>
              </w:rPr>
              <w:fldChar w:fldCharType="end"/>
            </w:r>
            <w:r w:rsidRPr="00F85247">
              <w:rPr>
                <w:rStyle w:val="Hipervnculo"/>
                <w:noProof/>
              </w:rPr>
              <w:fldChar w:fldCharType="end"/>
            </w:r>
          </w:ins>
        </w:p>
        <w:p w14:paraId="49A055CB" w14:textId="10EAFBC2" w:rsidR="00593FA6" w:rsidRDefault="00593FA6">
          <w:pPr>
            <w:pStyle w:val="TDC4"/>
            <w:tabs>
              <w:tab w:val="left" w:pos="1760"/>
              <w:tab w:val="right" w:leader="dot" w:pos="8494"/>
            </w:tabs>
            <w:rPr>
              <w:ins w:id="66" w:author="JORGE CONTRERAS ORTIZ" w:date="2021-09-04T12:18:00Z"/>
              <w:rFonts w:asciiTheme="minorHAnsi" w:eastAsiaTheme="minorEastAsia" w:hAnsiTheme="minorHAnsi" w:cstheme="minorBidi"/>
              <w:noProof/>
              <w:lang w:eastAsia="es-ES"/>
            </w:rPr>
          </w:pPr>
          <w:ins w:id="67"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355"</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14:scene3d>
                  <w14:camera w14:prst="orthographicFront"/>
                  <w14:lightRig w14:rig="threePt" w14:dir="t">
                    <w14:rot w14:lat="0" w14:lon="0" w14:rev="0"/>
                  </w14:lightRig>
                </w14:scene3d>
              </w:rPr>
              <w:t>2.1.2.5.</w:t>
            </w:r>
            <w:r>
              <w:rPr>
                <w:rFonts w:asciiTheme="minorHAnsi" w:eastAsiaTheme="minorEastAsia" w:hAnsiTheme="minorHAnsi" w:cstheme="minorBidi"/>
                <w:noProof/>
                <w:lang w:eastAsia="es-ES"/>
              </w:rPr>
              <w:tab/>
            </w:r>
            <w:r w:rsidRPr="00F85247">
              <w:rPr>
                <w:rStyle w:val="Hipervnculo"/>
                <w:noProof/>
              </w:rPr>
              <w:t>Aplicaciones</w:t>
            </w:r>
            <w:r>
              <w:rPr>
                <w:noProof/>
                <w:webHidden/>
              </w:rPr>
              <w:tab/>
            </w:r>
            <w:r>
              <w:rPr>
                <w:noProof/>
                <w:webHidden/>
              </w:rPr>
              <w:fldChar w:fldCharType="begin"/>
            </w:r>
            <w:r>
              <w:rPr>
                <w:noProof/>
                <w:webHidden/>
              </w:rPr>
              <w:instrText xml:space="preserve"> PAGEREF _Toc81650355 \h </w:instrText>
            </w:r>
            <w:r>
              <w:rPr>
                <w:noProof/>
                <w:webHidden/>
              </w:rPr>
            </w:r>
          </w:ins>
          <w:r>
            <w:rPr>
              <w:noProof/>
              <w:webHidden/>
            </w:rPr>
            <w:fldChar w:fldCharType="separate"/>
          </w:r>
          <w:ins w:id="68" w:author="JORGE CONTRERAS ORTIZ" w:date="2021-09-04T12:18:00Z">
            <w:r>
              <w:rPr>
                <w:noProof/>
                <w:webHidden/>
              </w:rPr>
              <w:t>20</w:t>
            </w:r>
            <w:r>
              <w:rPr>
                <w:noProof/>
                <w:webHidden/>
              </w:rPr>
              <w:fldChar w:fldCharType="end"/>
            </w:r>
            <w:r w:rsidRPr="00F85247">
              <w:rPr>
                <w:rStyle w:val="Hipervnculo"/>
                <w:noProof/>
              </w:rPr>
              <w:fldChar w:fldCharType="end"/>
            </w:r>
          </w:ins>
        </w:p>
        <w:p w14:paraId="270819D9" w14:textId="2C177A23" w:rsidR="00593FA6" w:rsidRDefault="00593FA6">
          <w:pPr>
            <w:pStyle w:val="TDC3"/>
            <w:rPr>
              <w:ins w:id="69" w:author="JORGE CONTRERAS ORTIZ" w:date="2021-09-04T12:18:00Z"/>
              <w:rFonts w:asciiTheme="minorHAnsi" w:hAnsiTheme="minorHAnsi" w:cstheme="minorBidi"/>
              <w:noProof/>
            </w:rPr>
          </w:pPr>
          <w:ins w:id="70"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356"</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2.1.3.</w:t>
            </w:r>
            <w:r>
              <w:rPr>
                <w:rFonts w:asciiTheme="minorHAnsi" w:hAnsiTheme="minorHAnsi" w:cstheme="minorBidi"/>
                <w:noProof/>
              </w:rPr>
              <w:tab/>
            </w:r>
            <w:r w:rsidRPr="00F85247">
              <w:rPr>
                <w:rStyle w:val="Hipervnculo"/>
                <w:noProof/>
              </w:rPr>
              <w:t>SENSORES</w:t>
            </w:r>
            <w:r>
              <w:rPr>
                <w:noProof/>
                <w:webHidden/>
              </w:rPr>
              <w:tab/>
            </w:r>
            <w:r>
              <w:rPr>
                <w:noProof/>
                <w:webHidden/>
              </w:rPr>
              <w:fldChar w:fldCharType="begin"/>
            </w:r>
            <w:r>
              <w:rPr>
                <w:noProof/>
                <w:webHidden/>
              </w:rPr>
              <w:instrText xml:space="preserve"> PAGEREF _Toc81650356 \h </w:instrText>
            </w:r>
            <w:r>
              <w:rPr>
                <w:noProof/>
                <w:webHidden/>
              </w:rPr>
            </w:r>
          </w:ins>
          <w:r>
            <w:rPr>
              <w:noProof/>
              <w:webHidden/>
            </w:rPr>
            <w:fldChar w:fldCharType="separate"/>
          </w:r>
          <w:ins w:id="71" w:author="JORGE CONTRERAS ORTIZ" w:date="2021-09-04T12:18:00Z">
            <w:r>
              <w:rPr>
                <w:noProof/>
                <w:webHidden/>
              </w:rPr>
              <w:t>20</w:t>
            </w:r>
            <w:r>
              <w:rPr>
                <w:noProof/>
                <w:webHidden/>
              </w:rPr>
              <w:fldChar w:fldCharType="end"/>
            </w:r>
            <w:r w:rsidRPr="00F85247">
              <w:rPr>
                <w:rStyle w:val="Hipervnculo"/>
                <w:noProof/>
              </w:rPr>
              <w:fldChar w:fldCharType="end"/>
            </w:r>
          </w:ins>
        </w:p>
        <w:p w14:paraId="7CD47025" w14:textId="39F1F4BC" w:rsidR="00593FA6" w:rsidRDefault="00593FA6">
          <w:pPr>
            <w:pStyle w:val="TDC3"/>
            <w:rPr>
              <w:ins w:id="72" w:author="JORGE CONTRERAS ORTIZ" w:date="2021-09-04T12:18:00Z"/>
              <w:rFonts w:asciiTheme="minorHAnsi" w:hAnsiTheme="minorHAnsi" w:cstheme="minorBidi"/>
              <w:noProof/>
            </w:rPr>
          </w:pPr>
          <w:ins w:id="73"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357"</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2.1.4.</w:t>
            </w:r>
            <w:r>
              <w:rPr>
                <w:rFonts w:asciiTheme="minorHAnsi" w:hAnsiTheme="minorHAnsi" w:cstheme="minorBidi"/>
                <w:noProof/>
              </w:rPr>
              <w:tab/>
            </w:r>
            <w:r w:rsidRPr="00F85247">
              <w:rPr>
                <w:rStyle w:val="Hipervnculo"/>
                <w:noProof/>
              </w:rPr>
              <w:t>ARQUITECTURA [3]</w:t>
            </w:r>
            <w:r>
              <w:rPr>
                <w:noProof/>
                <w:webHidden/>
              </w:rPr>
              <w:tab/>
            </w:r>
            <w:r>
              <w:rPr>
                <w:noProof/>
                <w:webHidden/>
              </w:rPr>
              <w:fldChar w:fldCharType="begin"/>
            </w:r>
            <w:r>
              <w:rPr>
                <w:noProof/>
                <w:webHidden/>
              </w:rPr>
              <w:instrText xml:space="preserve"> PAGEREF _Toc81650357 \h </w:instrText>
            </w:r>
            <w:r>
              <w:rPr>
                <w:noProof/>
                <w:webHidden/>
              </w:rPr>
            </w:r>
          </w:ins>
          <w:r>
            <w:rPr>
              <w:noProof/>
              <w:webHidden/>
            </w:rPr>
            <w:fldChar w:fldCharType="separate"/>
          </w:r>
          <w:ins w:id="74" w:author="JORGE CONTRERAS ORTIZ" w:date="2021-09-04T12:18:00Z">
            <w:r>
              <w:rPr>
                <w:noProof/>
                <w:webHidden/>
              </w:rPr>
              <w:t>20</w:t>
            </w:r>
            <w:r>
              <w:rPr>
                <w:noProof/>
                <w:webHidden/>
              </w:rPr>
              <w:fldChar w:fldCharType="end"/>
            </w:r>
            <w:r w:rsidRPr="00F85247">
              <w:rPr>
                <w:rStyle w:val="Hipervnculo"/>
                <w:noProof/>
              </w:rPr>
              <w:fldChar w:fldCharType="end"/>
            </w:r>
          </w:ins>
        </w:p>
        <w:p w14:paraId="7CDF453B" w14:textId="75251170" w:rsidR="00593FA6" w:rsidRDefault="00593FA6">
          <w:pPr>
            <w:pStyle w:val="TDC4"/>
            <w:tabs>
              <w:tab w:val="left" w:pos="1760"/>
              <w:tab w:val="right" w:leader="dot" w:pos="8494"/>
            </w:tabs>
            <w:rPr>
              <w:ins w:id="75" w:author="JORGE CONTRERAS ORTIZ" w:date="2021-09-04T12:18:00Z"/>
              <w:rFonts w:asciiTheme="minorHAnsi" w:eastAsiaTheme="minorEastAsia" w:hAnsiTheme="minorHAnsi" w:cstheme="minorBidi"/>
              <w:noProof/>
              <w:lang w:eastAsia="es-ES"/>
            </w:rPr>
          </w:pPr>
          <w:ins w:id="76"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358"</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14:scene3d>
                  <w14:camera w14:prst="orthographicFront"/>
                  <w14:lightRig w14:rig="threePt" w14:dir="t">
                    <w14:rot w14:lat="0" w14:lon="0" w14:rev="0"/>
                  </w14:lightRig>
                </w14:scene3d>
              </w:rPr>
              <w:t>2.1.4.1.</w:t>
            </w:r>
            <w:r>
              <w:rPr>
                <w:rFonts w:asciiTheme="minorHAnsi" w:eastAsiaTheme="minorEastAsia" w:hAnsiTheme="minorHAnsi" w:cstheme="minorBidi"/>
                <w:noProof/>
                <w:lang w:eastAsia="es-ES"/>
              </w:rPr>
              <w:tab/>
            </w:r>
            <w:r w:rsidRPr="00F85247">
              <w:rPr>
                <w:rStyle w:val="Hipervnculo"/>
                <w:noProof/>
              </w:rPr>
              <w:t>Capa de Sensorizado</w:t>
            </w:r>
            <w:r>
              <w:rPr>
                <w:noProof/>
                <w:webHidden/>
              </w:rPr>
              <w:tab/>
            </w:r>
            <w:r>
              <w:rPr>
                <w:noProof/>
                <w:webHidden/>
              </w:rPr>
              <w:fldChar w:fldCharType="begin"/>
            </w:r>
            <w:r>
              <w:rPr>
                <w:noProof/>
                <w:webHidden/>
              </w:rPr>
              <w:instrText xml:space="preserve"> PAGEREF _Toc81650358 \h </w:instrText>
            </w:r>
            <w:r>
              <w:rPr>
                <w:noProof/>
                <w:webHidden/>
              </w:rPr>
            </w:r>
          </w:ins>
          <w:r>
            <w:rPr>
              <w:noProof/>
              <w:webHidden/>
            </w:rPr>
            <w:fldChar w:fldCharType="separate"/>
          </w:r>
          <w:ins w:id="77" w:author="JORGE CONTRERAS ORTIZ" w:date="2021-09-04T12:18:00Z">
            <w:r>
              <w:rPr>
                <w:noProof/>
                <w:webHidden/>
              </w:rPr>
              <w:t>21</w:t>
            </w:r>
            <w:r>
              <w:rPr>
                <w:noProof/>
                <w:webHidden/>
              </w:rPr>
              <w:fldChar w:fldCharType="end"/>
            </w:r>
            <w:r w:rsidRPr="00F85247">
              <w:rPr>
                <w:rStyle w:val="Hipervnculo"/>
                <w:noProof/>
              </w:rPr>
              <w:fldChar w:fldCharType="end"/>
            </w:r>
          </w:ins>
        </w:p>
        <w:p w14:paraId="1C6FEA23" w14:textId="3098F4E8" w:rsidR="00593FA6" w:rsidRDefault="00593FA6">
          <w:pPr>
            <w:pStyle w:val="TDC4"/>
            <w:tabs>
              <w:tab w:val="left" w:pos="1760"/>
              <w:tab w:val="right" w:leader="dot" w:pos="8494"/>
            </w:tabs>
            <w:rPr>
              <w:ins w:id="78" w:author="JORGE CONTRERAS ORTIZ" w:date="2021-09-04T12:18:00Z"/>
              <w:rFonts w:asciiTheme="minorHAnsi" w:eastAsiaTheme="minorEastAsia" w:hAnsiTheme="minorHAnsi" w:cstheme="minorBidi"/>
              <w:noProof/>
              <w:lang w:eastAsia="es-ES"/>
            </w:rPr>
          </w:pPr>
          <w:ins w:id="79"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359"</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14:scene3d>
                  <w14:camera w14:prst="orthographicFront"/>
                  <w14:lightRig w14:rig="threePt" w14:dir="t">
                    <w14:rot w14:lat="0" w14:lon="0" w14:rev="0"/>
                  </w14:lightRig>
                </w14:scene3d>
              </w:rPr>
              <w:t>2.1.4.2.</w:t>
            </w:r>
            <w:r>
              <w:rPr>
                <w:rFonts w:asciiTheme="minorHAnsi" w:eastAsiaTheme="minorEastAsia" w:hAnsiTheme="minorHAnsi" w:cstheme="minorBidi"/>
                <w:noProof/>
                <w:lang w:eastAsia="es-ES"/>
              </w:rPr>
              <w:tab/>
            </w:r>
            <w:r w:rsidRPr="00F85247">
              <w:rPr>
                <w:rStyle w:val="Hipervnculo"/>
                <w:noProof/>
              </w:rPr>
              <w:t>Capa de Red</w:t>
            </w:r>
            <w:r>
              <w:rPr>
                <w:noProof/>
                <w:webHidden/>
              </w:rPr>
              <w:tab/>
            </w:r>
            <w:r>
              <w:rPr>
                <w:noProof/>
                <w:webHidden/>
              </w:rPr>
              <w:fldChar w:fldCharType="begin"/>
            </w:r>
            <w:r>
              <w:rPr>
                <w:noProof/>
                <w:webHidden/>
              </w:rPr>
              <w:instrText xml:space="preserve"> PAGEREF _Toc81650359 \h </w:instrText>
            </w:r>
            <w:r>
              <w:rPr>
                <w:noProof/>
                <w:webHidden/>
              </w:rPr>
            </w:r>
          </w:ins>
          <w:r>
            <w:rPr>
              <w:noProof/>
              <w:webHidden/>
            </w:rPr>
            <w:fldChar w:fldCharType="separate"/>
          </w:r>
          <w:ins w:id="80" w:author="JORGE CONTRERAS ORTIZ" w:date="2021-09-04T12:18:00Z">
            <w:r>
              <w:rPr>
                <w:noProof/>
                <w:webHidden/>
              </w:rPr>
              <w:t>21</w:t>
            </w:r>
            <w:r>
              <w:rPr>
                <w:noProof/>
                <w:webHidden/>
              </w:rPr>
              <w:fldChar w:fldCharType="end"/>
            </w:r>
            <w:r w:rsidRPr="00F85247">
              <w:rPr>
                <w:rStyle w:val="Hipervnculo"/>
                <w:noProof/>
              </w:rPr>
              <w:fldChar w:fldCharType="end"/>
            </w:r>
          </w:ins>
        </w:p>
        <w:p w14:paraId="0C760461" w14:textId="485A7A20" w:rsidR="00593FA6" w:rsidRDefault="00593FA6">
          <w:pPr>
            <w:pStyle w:val="TDC4"/>
            <w:tabs>
              <w:tab w:val="left" w:pos="1760"/>
              <w:tab w:val="right" w:leader="dot" w:pos="8494"/>
            </w:tabs>
            <w:rPr>
              <w:ins w:id="81" w:author="JORGE CONTRERAS ORTIZ" w:date="2021-09-04T12:18:00Z"/>
              <w:rFonts w:asciiTheme="minorHAnsi" w:eastAsiaTheme="minorEastAsia" w:hAnsiTheme="minorHAnsi" w:cstheme="minorBidi"/>
              <w:noProof/>
              <w:lang w:eastAsia="es-ES"/>
            </w:rPr>
          </w:pPr>
          <w:ins w:id="82"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360"</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14:scene3d>
                  <w14:camera w14:prst="orthographicFront"/>
                  <w14:lightRig w14:rig="threePt" w14:dir="t">
                    <w14:rot w14:lat="0" w14:lon="0" w14:rev="0"/>
                  </w14:lightRig>
                </w14:scene3d>
              </w:rPr>
              <w:t>2.1.4.3.</w:t>
            </w:r>
            <w:r>
              <w:rPr>
                <w:rFonts w:asciiTheme="minorHAnsi" w:eastAsiaTheme="minorEastAsia" w:hAnsiTheme="minorHAnsi" w:cstheme="minorBidi"/>
                <w:noProof/>
                <w:lang w:eastAsia="es-ES"/>
              </w:rPr>
              <w:tab/>
            </w:r>
            <w:r w:rsidRPr="00F85247">
              <w:rPr>
                <w:rStyle w:val="Hipervnculo"/>
                <w:noProof/>
              </w:rPr>
              <w:t>Capa de Servicio</w:t>
            </w:r>
            <w:r>
              <w:rPr>
                <w:noProof/>
                <w:webHidden/>
              </w:rPr>
              <w:tab/>
            </w:r>
            <w:r>
              <w:rPr>
                <w:noProof/>
                <w:webHidden/>
              </w:rPr>
              <w:fldChar w:fldCharType="begin"/>
            </w:r>
            <w:r>
              <w:rPr>
                <w:noProof/>
                <w:webHidden/>
              </w:rPr>
              <w:instrText xml:space="preserve"> PAGEREF _Toc81650360 \h </w:instrText>
            </w:r>
            <w:r>
              <w:rPr>
                <w:noProof/>
                <w:webHidden/>
              </w:rPr>
            </w:r>
          </w:ins>
          <w:r>
            <w:rPr>
              <w:noProof/>
              <w:webHidden/>
            </w:rPr>
            <w:fldChar w:fldCharType="separate"/>
          </w:r>
          <w:ins w:id="83" w:author="JORGE CONTRERAS ORTIZ" w:date="2021-09-04T12:18:00Z">
            <w:r>
              <w:rPr>
                <w:noProof/>
                <w:webHidden/>
              </w:rPr>
              <w:t>21</w:t>
            </w:r>
            <w:r>
              <w:rPr>
                <w:noProof/>
                <w:webHidden/>
              </w:rPr>
              <w:fldChar w:fldCharType="end"/>
            </w:r>
            <w:r w:rsidRPr="00F85247">
              <w:rPr>
                <w:rStyle w:val="Hipervnculo"/>
                <w:noProof/>
              </w:rPr>
              <w:fldChar w:fldCharType="end"/>
            </w:r>
          </w:ins>
        </w:p>
        <w:p w14:paraId="2692B18A" w14:textId="4038A509" w:rsidR="00593FA6" w:rsidRDefault="00593FA6">
          <w:pPr>
            <w:pStyle w:val="TDC4"/>
            <w:tabs>
              <w:tab w:val="left" w:pos="1760"/>
              <w:tab w:val="right" w:leader="dot" w:pos="8494"/>
            </w:tabs>
            <w:rPr>
              <w:ins w:id="84" w:author="JORGE CONTRERAS ORTIZ" w:date="2021-09-04T12:18:00Z"/>
              <w:rFonts w:asciiTheme="minorHAnsi" w:eastAsiaTheme="minorEastAsia" w:hAnsiTheme="minorHAnsi" w:cstheme="minorBidi"/>
              <w:noProof/>
              <w:lang w:eastAsia="es-ES"/>
            </w:rPr>
          </w:pPr>
          <w:ins w:id="85"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361"</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14:scene3d>
                  <w14:camera w14:prst="orthographicFront"/>
                  <w14:lightRig w14:rig="threePt" w14:dir="t">
                    <w14:rot w14:lat="0" w14:lon="0" w14:rev="0"/>
                  </w14:lightRig>
                </w14:scene3d>
              </w:rPr>
              <w:t>2.1.4.4.</w:t>
            </w:r>
            <w:r>
              <w:rPr>
                <w:rFonts w:asciiTheme="minorHAnsi" w:eastAsiaTheme="minorEastAsia" w:hAnsiTheme="minorHAnsi" w:cstheme="minorBidi"/>
                <w:noProof/>
                <w:lang w:eastAsia="es-ES"/>
              </w:rPr>
              <w:tab/>
            </w:r>
            <w:r w:rsidRPr="00F85247">
              <w:rPr>
                <w:rStyle w:val="Hipervnculo"/>
                <w:noProof/>
              </w:rPr>
              <w:t>Capa de Interfaz</w:t>
            </w:r>
            <w:r>
              <w:rPr>
                <w:noProof/>
                <w:webHidden/>
              </w:rPr>
              <w:tab/>
            </w:r>
            <w:r>
              <w:rPr>
                <w:noProof/>
                <w:webHidden/>
              </w:rPr>
              <w:fldChar w:fldCharType="begin"/>
            </w:r>
            <w:r>
              <w:rPr>
                <w:noProof/>
                <w:webHidden/>
              </w:rPr>
              <w:instrText xml:space="preserve"> PAGEREF _Toc81650361 \h </w:instrText>
            </w:r>
            <w:r>
              <w:rPr>
                <w:noProof/>
                <w:webHidden/>
              </w:rPr>
            </w:r>
          </w:ins>
          <w:r>
            <w:rPr>
              <w:noProof/>
              <w:webHidden/>
            </w:rPr>
            <w:fldChar w:fldCharType="separate"/>
          </w:r>
          <w:ins w:id="86" w:author="JORGE CONTRERAS ORTIZ" w:date="2021-09-04T12:18:00Z">
            <w:r>
              <w:rPr>
                <w:noProof/>
                <w:webHidden/>
              </w:rPr>
              <w:t>22</w:t>
            </w:r>
            <w:r>
              <w:rPr>
                <w:noProof/>
                <w:webHidden/>
              </w:rPr>
              <w:fldChar w:fldCharType="end"/>
            </w:r>
            <w:r w:rsidRPr="00F85247">
              <w:rPr>
                <w:rStyle w:val="Hipervnculo"/>
                <w:noProof/>
              </w:rPr>
              <w:fldChar w:fldCharType="end"/>
            </w:r>
          </w:ins>
        </w:p>
        <w:p w14:paraId="64B1CCBA" w14:textId="2A58FD9A" w:rsidR="00593FA6" w:rsidRDefault="00593FA6">
          <w:pPr>
            <w:pStyle w:val="TDC2"/>
            <w:tabs>
              <w:tab w:val="left" w:pos="880"/>
              <w:tab w:val="right" w:leader="dot" w:pos="8494"/>
            </w:tabs>
            <w:rPr>
              <w:ins w:id="87" w:author="JORGE CONTRERAS ORTIZ" w:date="2021-09-04T12:18:00Z"/>
              <w:rFonts w:asciiTheme="minorHAnsi" w:eastAsiaTheme="minorEastAsia" w:hAnsiTheme="minorHAnsi" w:cstheme="minorBidi"/>
              <w:noProof/>
              <w:lang w:eastAsia="es-ES"/>
            </w:rPr>
          </w:pPr>
          <w:ins w:id="88"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362"</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2.2.</w:t>
            </w:r>
            <w:r>
              <w:rPr>
                <w:rFonts w:asciiTheme="minorHAnsi" w:eastAsiaTheme="minorEastAsia" w:hAnsiTheme="minorHAnsi" w:cstheme="minorBidi"/>
                <w:noProof/>
                <w:lang w:eastAsia="es-ES"/>
              </w:rPr>
              <w:tab/>
            </w:r>
            <w:r w:rsidRPr="00F85247">
              <w:rPr>
                <w:rStyle w:val="Hipervnculo"/>
                <w:noProof/>
              </w:rPr>
              <w:t>6LoWPAN [4]</w:t>
            </w:r>
            <w:r>
              <w:rPr>
                <w:noProof/>
                <w:webHidden/>
              </w:rPr>
              <w:tab/>
            </w:r>
            <w:r>
              <w:rPr>
                <w:noProof/>
                <w:webHidden/>
              </w:rPr>
              <w:fldChar w:fldCharType="begin"/>
            </w:r>
            <w:r>
              <w:rPr>
                <w:noProof/>
                <w:webHidden/>
              </w:rPr>
              <w:instrText xml:space="preserve"> PAGEREF _Toc81650362 \h </w:instrText>
            </w:r>
            <w:r>
              <w:rPr>
                <w:noProof/>
                <w:webHidden/>
              </w:rPr>
            </w:r>
          </w:ins>
          <w:r>
            <w:rPr>
              <w:noProof/>
              <w:webHidden/>
            </w:rPr>
            <w:fldChar w:fldCharType="separate"/>
          </w:r>
          <w:ins w:id="89" w:author="JORGE CONTRERAS ORTIZ" w:date="2021-09-04T12:18:00Z">
            <w:r>
              <w:rPr>
                <w:noProof/>
                <w:webHidden/>
              </w:rPr>
              <w:t>22</w:t>
            </w:r>
            <w:r>
              <w:rPr>
                <w:noProof/>
                <w:webHidden/>
              </w:rPr>
              <w:fldChar w:fldCharType="end"/>
            </w:r>
            <w:r w:rsidRPr="00F85247">
              <w:rPr>
                <w:rStyle w:val="Hipervnculo"/>
                <w:noProof/>
              </w:rPr>
              <w:fldChar w:fldCharType="end"/>
            </w:r>
          </w:ins>
        </w:p>
        <w:p w14:paraId="1407F45C" w14:textId="4EB555F1" w:rsidR="00593FA6" w:rsidRDefault="00593FA6">
          <w:pPr>
            <w:pStyle w:val="TDC3"/>
            <w:rPr>
              <w:ins w:id="90" w:author="JORGE CONTRERAS ORTIZ" w:date="2021-09-04T12:18:00Z"/>
              <w:rFonts w:asciiTheme="minorHAnsi" w:hAnsiTheme="minorHAnsi" w:cstheme="minorBidi"/>
              <w:noProof/>
            </w:rPr>
          </w:pPr>
          <w:ins w:id="91"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363"</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2.2.1.</w:t>
            </w:r>
            <w:r>
              <w:rPr>
                <w:rFonts w:asciiTheme="minorHAnsi" w:hAnsiTheme="minorHAnsi" w:cstheme="minorBidi"/>
                <w:noProof/>
              </w:rPr>
              <w:tab/>
            </w:r>
            <w:r w:rsidRPr="00F85247">
              <w:rPr>
                <w:rStyle w:val="Hipervnculo"/>
                <w:noProof/>
              </w:rPr>
              <w:t>Significado 6LoWPAN [4]</w:t>
            </w:r>
            <w:r>
              <w:rPr>
                <w:noProof/>
                <w:webHidden/>
              </w:rPr>
              <w:tab/>
            </w:r>
            <w:r>
              <w:rPr>
                <w:noProof/>
                <w:webHidden/>
              </w:rPr>
              <w:fldChar w:fldCharType="begin"/>
            </w:r>
            <w:r>
              <w:rPr>
                <w:noProof/>
                <w:webHidden/>
              </w:rPr>
              <w:instrText xml:space="preserve"> PAGEREF _Toc81650363 \h </w:instrText>
            </w:r>
            <w:r>
              <w:rPr>
                <w:noProof/>
                <w:webHidden/>
              </w:rPr>
            </w:r>
          </w:ins>
          <w:r>
            <w:rPr>
              <w:noProof/>
              <w:webHidden/>
            </w:rPr>
            <w:fldChar w:fldCharType="separate"/>
          </w:r>
          <w:ins w:id="92" w:author="JORGE CONTRERAS ORTIZ" w:date="2021-09-04T12:18:00Z">
            <w:r>
              <w:rPr>
                <w:noProof/>
                <w:webHidden/>
              </w:rPr>
              <w:t>23</w:t>
            </w:r>
            <w:r>
              <w:rPr>
                <w:noProof/>
                <w:webHidden/>
              </w:rPr>
              <w:fldChar w:fldCharType="end"/>
            </w:r>
            <w:r w:rsidRPr="00F85247">
              <w:rPr>
                <w:rStyle w:val="Hipervnculo"/>
                <w:noProof/>
              </w:rPr>
              <w:fldChar w:fldCharType="end"/>
            </w:r>
          </w:ins>
        </w:p>
        <w:p w14:paraId="10361968" w14:textId="6027414A" w:rsidR="00593FA6" w:rsidRDefault="00593FA6">
          <w:pPr>
            <w:pStyle w:val="TDC3"/>
            <w:rPr>
              <w:ins w:id="93" w:author="JORGE CONTRERAS ORTIZ" w:date="2021-09-04T12:18:00Z"/>
              <w:rFonts w:asciiTheme="minorHAnsi" w:hAnsiTheme="minorHAnsi" w:cstheme="minorBidi"/>
              <w:noProof/>
            </w:rPr>
          </w:pPr>
          <w:ins w:id="94"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364"</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2.2.2.</w:t>
            </w:r>
            <w:r>
              <w:rPr>
                <w:rFonts w:asciiTheme="minorHAnsi" w:hAnsiTheme="minorHAnsi" w:cstheme="minorBidi"/>
                <w:noProof/>
              </w:rPr>
              <w:tab/>
            </w:r>
            <w:r w:rsidRPr="00F85247">
              <w:rPr>
                <w:rStyle w:val="Hipervnculo"/>
                <w:noProof/>
              </w:rPr>
              <w:t>Pila de Protocolos de 6LoWPAN [4]–[6]</w:t>
            </w:r>
            <w:r>
              <w:rPr>
                <w:noProof/>
                <w:webHidden/>
              </w:rPr>
              <w:tab/>
            </w:r>
            <w:r>
              <w:rPr>
                <w:noProof/>
                <w:webHidden/>
              </w:rPr>
              <w:fldChar w:fldCharType="begin"/>
            </w:r>
            <w:r>
              <w:rPr>
                <w:noProof/>
                <w:webHidden/>
              </w:rPr>
              <w:instrText xml:space="preserve"> PAGEREF _Toc81650364 \h </w:instrText>
            </w:r>
            <w:r>
              <w:rPr>
                <w:noProof/>
                <w:webHidden/>
              </w:rPr>
            </w:r>
          </w:ins>
          <w:r>
            <w:rPr>
              <w:noProof/>
              <w:webHidden/>
            </w:rPr>
            <w:fldChar w:fldCharType="separate"/>
          </w:r>
          <w:ins w:id="95" w:author="JORGE CONTRERAS ORTIZ" w:date="2021-09-04T12:18:00Z">
            <w:r>
              <w:rPr>
                <w:noProof/>
                <w:webHidden/>
              </w:rPr>
              <w:t>23</w:t>
            </w:r>
            <w:r>
              <w:rPr>
                <w:noProof/>
                <w:webHidden/>
              </w:rPr>
              <w:fldChar w:fldCharType="end"/>
            </w:r>
            <w:r w:rsidRPr="00F85247">
              <w:rPr>
                <w:rStyle w:val="Hipervnculo"/>
                <w:noProof/>
              </w:rPr>
              <w:fldChar w:fldCharType="end"/>
            </w:r>
          </w:ins>
        </w:p>
        <w:p w14:paraId="0679762A" w14:textId="28B4FE15" w:rsidR="00593FA6" w:rsidRDefault="00593FA6">
          <w:pPr>
            <w:pStyle w:val="TDC3"/>
            <w:rPr>
              <w:ins w:id="96" w:author="JORGE CONTRERAS ORTIZ" w:date="2021-09-04T12:18:00Z"/>
              <w:rFonts w:asciiTheme="minorHAnsi" w:hAnsiTheme="minorHAnsi" w:cstheme="minorBidi"/>
              <w:noProof/>
            </w:rPr>
          </w:pPr>
          <w:ins w:id="97"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365"</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2.2.3.</w:t>
            </w:r>
            <w:r>
              <w:rPr>
                <w:rFonts w:asciiTheme="minorHAnsi" w:hAnsiTheme="minorHAnsi" w:cstheme="minorBidi"/>
                <w:noProof/>
              </w:rPr>
              <w:tab/>
            </w:r>
            <w:r w:rsidRPr="00F85247">
              <w:rPr>
                <w:rStyle w:val="Hipervnculo"/>
                <w:noProof/>
              </w:rPr>
              <w:t>Principales características de 6LoWPAN [7]</w:t>
            </w:r>
            <w:r>
              <w:rPr>
                <w:noProof/>
                <w:webHidden/>
              </w:rPr>
              <w:tab/>
            </w:r>
            <w:r>
              <w:rPr>
                <w:noProof/>
                <w:webHidden/>
              </w:rPr>
              <w:fldChar w:fldCharType="begin"/>
            </w:r>
            <w:r>
              <w:rPr>
                <w:noProof/>
                <w:webHidden/>
              </w:rPr>
              <w:instrText xml:space="preserve"> PAGEREF _Toc81650365 \h </w:instrText>
            </w:r>
            <w:r>
              <w:rPr>
                <w:noProof/>
                <w:webHidden/>
              </w:rPr>
            </w:r>
          </w:ins>
          <w:r>
            <w:rPr>
              <w:noProof/>
              <w:webHidden/>
            </w:rPr>
            <w:fldChar w:fldCharType="separate"/>
          </w:r>
          <w:ins w:id="98" w:author="JORGE CONTRERAS ORTIZ" w:date="2021-09-04T12:18:00Z">
            <w:r>
              <w:rPr>
                <w:noProof/>
                <w:webHidden/>
              </w:rPr>
              <w:t>24</w:t>
            </w:r>
            <w:r>
              <w:rPr>
                <w:noProof/>
                <w:webHidden/>
              </w:rPr>
              <w:fldChar w:fldCharType="end"/>
            </w:r>
            <w:r w:rsidRPr="00F85247">
              <w:rPr>
                <w:rStyle w:val="Hipervnculo"/>
                <w:noProof/>
              </w:rPr>
              <w:fldChar w:fldCharType="end"/>
            </w:r>
          </w:ins>
        </w:p>
        <w:p w14:paraId="7CB6D264" w14:textId="2FFC23CE" w:rsidR="00593FA6" w:rsidRDefault="00593FA6">
          <w:pPr>
            <w:pStyle w:val="TDC4"/>
            <w:tabs>
              <w:tab w:val="left" w:pos="1760"/>
              <w:tab w:val="right" w:leader="dot" w:pos="8494"/>
            </w:tabs>
            <w:rPr>
              <w:ins w:id="99" w:author="JORGE CONTRERAS ORTIZ" w:date="2021-09-04T12:18:00Z"/>
              <w:rFonts w:asciiTheme="minorHAnsi" w:eastAsiaTheme="minorEastAsia" w:hAnsiTheme="minorHAnsi" w:cstheme="minorBidi"/>
              <w:noProof/>
              <w:lang w:eastAsia="es-ES"/>
            </w:rPr>
          </w:pPr>
          <w:ins w:id="100"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366"</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14:scene3d>
                  <w14:camera w14:prst="orthographicFront"/>
                  <w14:lightRig w14:rig="threePt" w14:dir="t">
                    <w14:rot w14:lat="0" w14:lon="0" w14:rev="0"/>
                  </w14:lightRig>
                </w14:scene3d>
              </w:rPr>
              <w:t>2.2.3.1.</w:t>
            </w:r>
            <w:r>
              <w:rPr>
                <w:rFonts w:asciiTheme="minorHAnsi" w:eastAsiaTheme="minorEastAsia" w:hAnsiTheme="minorHAnsi" w:cstheme="minorBidi"/>
                <w:noProof/>
                <w:lang w:eastAsia="es-ES"/>
              </w:rPr>
              <w:tab/>
            </w:r>
            <w:r w:rsidRPr="00F85247">
              <w:rPr>
                <w:rStyle w:val="Hipervnculo"/>
                <w:noProof/>
              </w:rPr>
              <w:t>Compresión de cabecera</w:t>
            </w:r>
            <w:r>
              <w:rPr>
                <w:noProof/>
                <w:webHidden/>
              </w:rPr>
              <w:tab/>
            </w:r>
            <w:r>
              <w:rPr>
                <w:noProof/>
                <w:webHidden/>
              </w:rPr>
              <w:fldChar w:fldCharType="begin"/>
            </w:r>
            <w:r>
              <w:rPr>
                <w:noProof/>
                <w:webHidden/>
              </w:rPr>
              <w:instrText xml:space="preserve"> PAGEREF _Toc81650366 \h </w:instrText>
            </w:r>
            <w:r>
              <w:rPr>
                <w:noProof/>
                <w:webHidden/>
              </w:rPr>
            </w:r>
          </w:ins>
          <w:r>
            <w:rPr>
              <w:noProof/>
              <w:webHidden/>
            </w:rPr>
            <w:fldChar w:fldCharType="separate"/>
          </w:r>
          <w:ins w:id="101" w:author="JORGE CONTRERAS ORTIZ" w:date="2021-09-04T12:18:00Z">
            <w:r>
              <w:rPr>
                <w:noProof/>
                <w:webHidden/>
              </w:rPr>
              <w:t>25</w:t>
            </w:r>
            <w:r>
              <w:rPr>
                <w:noProof/>
                <w:webHidden/>
              </w:rPr>
              <w:fldChar w:fldCharType="end"/>
            </w:r>
            <w:r w:rsidRPr="00F85247">
              <w:rPr>
                <w:rStyle w:val="Hipervnculo"/>
                <w:noProof/>
              </w:rPr>
              <w:fldChar w:fldCharType="end"/>
            </w:r>
          </w:ins>
        </w:p>
        <w:p w14:paraId="0CB23BD2" w14:textId="72C91CE2" w:rsidR="00593FA6" w:rsidRDefault="00593FA6">
          <w:pPr>
            <w:pStyle w:val="TDC4"/>
            <w:tabs>
              <w:tab w:val="left" w:pos="1760"/>
              <w:tab w:val="right" w:leader="dot" w:pos="8494"/>
            </w:tabs>
            <w:rPr>
              <w:ins w:id="102" w:author="JORGE CONTRERAS ORTIZ" w:date="2021-09-04T12:18:00Z"/>
              <w:rFonts w:asciiTheme="minorHAnsi" w:eastAsiaTheme="minorEastAsia" w:hAnsiTheme="minorHAnsi" w:cstheme="minorBidi"/>
              <w:noProof/>
              <w:lang w:eastAsia="es-ES"/>
            </w:rPr>
          </w:pPr>
          <w:ins w:id="103"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367"</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14:scene3d>
                  <w14:camera w14:prst="orthographicFront"/>
                  <w14:lightRig w14:rig="threePt" w14:dir="t">
                    <w14:rot w14:lat="0" w14:lon="0" w14:rev="0"/>
                  </w14:lightRig>
                </w14:scene3d>
              </w:rPr>
              <w:t>2.2.3.2.</w:t>
            </w:r>
            <w:r>
              <w:rPr>
                <w:rFonts w:asciiTheme="minorHAnsi" w:eastAsiaTheme="minorEastAsia" w:hAnsiTheme="minorHAnsi" w:cstheme="minorBidi"/>
                <w:noProof/>
                <w:lang w:eastAsia="es-ES"/>
              </w:rPr>
              <w:tab/>
            </w:r>
            <w:r w:rsidRPr="00F85247">
              <w:rPr>
                <w:rStyle w:val="Hipervnculo"/>
                <w:noProof/>
              </w:rPr>
              <w:t>Enrutamiento</w:t>
            </w:r>
            <w:r>
              <w:rPr>
                <w:noProof/>
                <w:webHidden/>
              </w:rPr>
              <w:tab/>
            </w:r>
            <w:r>
              <w:rPr>
                <w:noProof/>
                <w:webHidden/>
              </w:rPr>
              <w:fldChar w:fldCharType="begin"/>
            </w:r>
            <w:r>
              <w:rPr>
                <w:noProof/>
                <w:webHidden/>
              </w:rPr>
              <w:instrText xml:space="preserve"> PAGEREF _Toc81650367 \h </w:instrText>
            </w:r>
            <w:r>
              <w:rPr>
                <w:noProof/>
                <w:webHidden/>
              </w:rPr>
            </w:r>
          </w:ins>
          <w:r>
            <w:rPr>
              <w:noProof/>
              <w:webHidden/>
            </w:rPr>
            <w:fldChar w:fldCharType="separate"/>
          </w:r>
          <w:ins w:id="104" w:author="JORGE CONTRERAS ORTIZ" w:date="2021-09-04T12:18:00Z">
            <w:r>
              <w:rPr>
                <w:noProof/>
                <w:webHidden/>
              </w:rPr>
              <w:t>25</w:t>
            </w:r>
            <w:r>
              <w:rPr>
                <w:noProof/>
                <w:webHidden/>
              </w:rPr>
              <w:fldChar w:fldCharType="end"/>
            </w:r>
            <w:r w:rsidRPr="00F85247">
              <w:rPr>
                <w:rStyle w:val="Hipervnculo"/>
                <w:noProof/>
              </w:rPr>
              <w:fldChar w:fldCharType="end"/>
            </w:r>
          </w:ins>
        </w:p>
        <w:p w14:paraId="2CAD9393" w14:textId="1283E6FC" w:rsidR="00593FA6" w:rsidRDefault="00593FA6">
          <w:pPr>
            <w:pStyle w:val="TDC4"/>
            <w:tabs>
              <w:tab w:val="left" w:pos="1760"/>
              <w:tab w:val="right" w:leader="dot" w:pos="8494"/>
            </w:tabs>
            <w:rPr>
              <w:ins w:id="105" w:author="JORGE CONTRERAS ORTIZ" w:date="2021-09-04T12:18:00Z"/>
              <w:rFonts w:asciiTheme="minorHAnsi" w:eastAsiaTheme="minorEastAsia" w:hAnsiTheme="minorHAnsi" w:cstheme="minorBidi"/>
              <w:noProof/>
              <w:lang w:eastAsia="es-ES"/>
            </w:rPr>
          </w:pPr>
          <w:ins w:id="106"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368"</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14:scene3d>
                  <w14:camera w14:prst="orthographicFront"/>
                  <w14:lightRig w14:rig="threePt" w14:dir="t">
                    <w14:rot w14:lat="0" w14:lon="0" w14:rev="0"/>
                  </w14:lightRig>
                </w14:scene3d>
              </w:rPr>
              <w:t>2.2.3.3.</w:t>
            </w:r>
            <w:r>
              <w:rPr>
                <w:rFonts w:asciiTheme="minorHAnsi" w:eastAsiaTheme="minorEastAsia" w:hAnsiTheme="minorHAnsi" w:cstheme="minorBidi"/>
                <w:noProof/>
                <w:lang w:eastAsia="es-ES"/>
              </w:rPr>
              <w:tab/>
            </w:r>
            <w:r w:rsidRPr="00F85247">
              <w:rPr>
                <w:rStyle w:val="Hipervnculo"/>
                <w:noProof/>
              </w:rPr>
              <w:t>Seguridad</w:t>
            </w:r>
            <w:r>
              <w:rPr>
                <w:noProof/>
                <w:webHidden/>
              </w:rPr>
              <w:tab/>
            </w:r>
            <w:r>
              <w:rPr>
                <w:noProof/>
                <w:webHidden/>
              </w:rPr>
              <w:fldChar w:fldCharType="begin"/>
            </w:r>
            <w:r>
              <w:rPr>
                <w:noProof/>
                <w:webHidden/>
              </w:rPr>
              <w:instrText xml:space="preserve"> PAGEREF _Toc81650368 \h </w:instrText>
            </w:r>
            <w:r>
              <w:rPr>
                <w:noProof/>
                <w:webHidden/>
              </w:rPr>
            </w:r>
          </w:ins>
          <w:r>
            <w:rPr>
              <w:noProof/>
              <w:webHidden/>
            </w:rPr>
            <w:fldChar w:fldCharType="separate"/>
          </w:r>
          <w:ins w:id="107" w:author="JORGE CONTRERAS ORTIZ" w:date="2021-09-04T12:18:00Z">
            <w:r>
              <w:rPr>
                <w:noProof/>
                <w:webHidden/>
              </w:rPr>
              <w:t>25</w:t>
            </w:r>
            <w:r>
              <w:rPr>
                <w:noProof/>
                <w:webHidden/>
              </w:rPr>
              <w:fldChar w:fldCharType="end"/>
            </w:r>
            <w:r w:rsidRPr="00F85247">
              <w:rPr>
                <w:rStyle w:val="Hipervnculo"/>
                <w:noProof/>
              </w:rPr>
              <w:fldChar w:fldCharType="end"/>
            </w:r>
          </w:ins>
        </w:p>
        <w:p w14:paraId="1A032F4B" w14:textId="18D71FF0" w:rsidR="00593FA6" w:rsidRDefault="00593FA6">
          <w:pPr>
            <w:pStyle w:val="TDC4"/>
            <w:tabs>
              <w:tab w:val="left" w:pos="1760"/>
              <w:tab w:val="right" w:leader="dot" w:pos="8494"/>
            </w:tabs>
            <w:rPr>
              <w:ins w:id="108" w:author="JORGE CONTRERAS ORTIZ" w:date="2021-09-04T12:18:00Z"/>
              <w:rFonts w:asciiTheme="minorHAnsi" w:eastAsiaTheme="minorEastAsia" w:hAnsiTheme="minorHAnsi" w:cstheme="minorBidi"/>
              <w:noProof/>
              <w:lang w:eastAsia="es-ES"/>
            </w:rPr>
          </w:pPr>
          <w:ins w:id="109"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369"</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14:scene3d>
                  <w14:camera w14:prst="orthographicFront"/>
                  <w14:lightRig w14:rig="threePt" w14:dir="t">
                    <w14:rot w14:lat="0" w14:lon="0" w14:rev="0"/>
                  </w14:lightRig>
                </w14:scene3d>
              </w:rPr>
              <w:t>2.2.3.4.</w:t>
            </w:r>
            <w:r>
              <w:rPr>
                <w:rFonts w:asciiTheme="minorHAnsi" w:eastAsiaTheme="minorEastAsia" w:hAnsiTheme="minorHAnsi" w:cstheme="minorBidi"/>
                <w:noProof/>
                <w:lang w:eastAsia="es-ES"/>
              </w:rPr>
              <w:tab/>
            </w:r>
            <w:r w:rsidRPr="00F85247">
              <w:rPr>
                <w:rStyle w:val="Hipervnculo"/>
                <w:noProof/>
              </w:rPr>
              <w:t>Protocolos de aplicación</w:t>
            </w:r>
            <w:r>
              <w:rPr>
                <w:noProof/>
                <w:webHidden/>
              </w:rPr>
              <w:tab/>
            </w:r>
            <w:r>
              <w:rPr>
                <w:noProof/>
                <w:webHidden/>
              </w:rPr>
              <w:fldChar w:fldCharType="begin"/>
            </w:r>
            <w:r>
              <w:rPr>
                <w:noProof/>
                <w:webHidden/>
              </w:rPr>
              <w:instrText xml:space="preserve"> PAGEREF _Toc81650369 \h </w:instrText>
            </w:r>
            <w:r>
              <w:rPr>
                <w:noProof/>
                <w:webHidden/>
              </w:rPr>
            </w:r>
          </w:ins>
          <w:r>
            <w:rPr>
              <w:noProof/>
              <w:webHidden/>
            </w:rPr>
            <w:fldChar w:fldCharType="separate"/>
          </w:r>
          <w:ins w:id="110" w:author="JORGE CONTRERAS ORTIZ" w:date="2021-09-04T12:18:00Z">
            <w:r>
              <w:rPr>
                <w:noProof/>
                <w:webHidden/>
              </w:rPr>
              <w:t>25</w:t>
            </w:r>
            <w:r>
              <w:rPr>
                <w:noProof/>
                <w:webHidden/>
              </w:rPr>
              <w:fldChar w:fldCharType="end"/>
            </w:r>
            <w:r w:rsidRPr="00F85247">
              <w:rPr>
                <w:rStyle w:val="Hipervnculo"/>
                <w:noProof/>
              </w:rPr>
              <w:fldChar w:fldCharType="end"/>
            </w:r>
          </w:ins>
        </w:p>
        <w:p w14:paraId="073A0F44" w14:textId="10D75748" w:rsidR="00593FA6" w:rsidRDefault="00593FA6">
          <w:pPr>
            <w:pStyle w:val="TDC3"/>
            <w:rPr>
              <w:ins w:id="111" w:author="JORGE CONTRERAS ORTIZ" w:date="2021-09-04T12:18:00Z"/>
              <w:rFonts w:asciiTheme="minorHAnsi" w:hAnsiTheme="minorHAnsi" w:cstheme="minorBidi"/>
              <w:noProof/>
            </w:rPr>
          </w:pPr>
          <w:ins w:id="112"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370"</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2.2.4.</w:t>
            </w:r>
            <w:r>
              <w:rPr>
                <w:rFonts w:asciiTheme="minorHAnsi" w:hAnsiTheme="minorHAnsi" w:cstheme="minorBidi"/>
                <w:noProof/>
              </w:rPr>
              <w:tab/>
            </w:r>
            <w:r w:rsidRPr="00F85247">
              <w:rPr>
                <w:rStyle w:val="Hipervnculo"/>
                <w:noProof/>
              </w:rPr>
              <w:t>Retos de 6LoWPAN</w:t>
            </w:r>
            <w:r>
              <w:rPr>
                <w:noProof/>
                <w:webHidden/>
              </w:rPr>
              <w:tab/>
            </w:r>
            <w:r>
              <w:rPr>
                <w:noProof/>
                <w:webHidden/>
              </w:rPr>
              <w:fldChar w:fldCharType="begin"/>
            </w:r>
            <w:r>
              <w:rPr>
                <w:noProof/>
                <w:webHidden/>
              </w:rPr>
              <w:instrText xml:space="preserve"> PAGEREF _Toc81650370 \h </w:instrText>
            </w:r>
            <w:r>
              <w:rPr>
                <w:noProof/>
                <w:webHidden/>
              </w:rPr>
            </w:r>
          </w:ins>
          <w:r>
            <w:rPr>
              <w:noProof/>
              <w:webHidden/>
            </w:rPr>
            <w:fldChar w:fldCharType="separate"/>
          </w:r>
          <w:ins w:id="113" w:author="JORGE CONTRERAS ORTIZ" w:date="2021-09-04T12:18:00Z">
            <w:r>
              <w:rPr>
                <w:noProof/>
                <w:webHidden/>
              </w:rPr>
              <w:t>26</w:t>
            </w:r>
            <w:r>
              <w:rPr>
                <w:noProof/>
                <w:webHidden/>
              </w:rPr>
              <w:fldChar w:fldCharType="end"/>
            </w:r>
            <w:r w:rsidRPr="00F85247">
              <w:rPr>
                <w:rStyle w:val="Hipervnculo"/>
                <w:noProof/>
              </w:rPr>
              <w:fldChar w:fldCharType="end"/>
            </w:r>
          </w:ins>
        </w:p>
        <w:p w14:paraId="59684DF6" w14:textId="69F5CACC" w:rsidR="00593FA6" w:rsidRDefault="00593FA6">
          <w:pPr>
            <w:pStyle w:val="TDC3"/>
            <w:rPr>
              <w:ins w:id="114" w:author="JORGE CONTRERAS ORTIZ" w:date="2021-09-04T12:18:00Z"/>
              <w:rFonts w:asciiTheme="minorHAnsi" w:hAnsiTheme="minorHAnsi" w:cstheme="minorBidi"/>
              <w:noProof/>
            </w:rPr>
          </w:pPr>
          <w:ins w:id="115"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371"</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2.2.5.</w:t>
            </w:r>
            <w:r>
              <w:rPr>
                <w:rFonts w:asciiTheme="minorHAnsi" w:hAnsiTheme="minorHAnsi" w:cstheme="minorBidi"/>
                <w:noProof/>
              </w:rPr>
              <w:tab/>
            </w:r>
            <w:r w:rsidRPr="00F85247">
              <w:rPr>
                <w:rStyle w:val="Hipervnculo"/>
                <w:noProof/>
              </w:rPr>
              <w:t>Implementaciones y aplicaciones para 6LoWPAN [5], [7]</w:t>
            </w:r>
            <w:r>
              <w:rPr>
                <w:noProof/>
                <w:webHidden/>
              </w:rPr>
              <w:tab/>
            </w:r>
            <w:r>
              <w:rPr>
                <w:noProof/>
                <w:webHidden/>
              </w:rPr>
              <w:fldChar w:fldCharType="begin"/>
            </w:r>
            <w:r>
              <w:rPr>
                <w:noProof/>
                <w:webHidden/>
              </w:rPr>
              <w:instrText xml:space="preserve"> PAGEREF _Toc81650371 \h </w:instrText>
            </w:r>
            <w:r>
              <w:rPr>
                <w:noProof/>
                <w:webHidden/>
              </w:rPr>
            </w:r>
          </w:ins>
          <w:r>
            <w:rPr>
              <w:noProof/>
              <w:webHidden/>
            </w:rPr>
            <w:fldChar w:fldCharType="separate"/>
          </w:r>
          <w:ins w:id="116" w:author="JORGE CONTRERAS ORTIZ" w:date="2021-09-04T12:18:00Z">
            <w:r>
              <w:rPr>
                <w:noProof/>
                <w:webHidden/>
              </w:rPr>
              <w:t>26</w:t>
            </w:r>
            <w:r>
              <w:rPr>
                <w:noProof/>
                <w:webHidden/>
              </w:rPr>
              <w:fldChar w:fldCharType="end"/>
            </w:r>
            <w:r w:rsidRPr="00F85247">
              <w:rPr>
                <w:rStyle w:val="Hipervnculo"/>
                <w:noProof/>
              </w:rPr>
              <w:fldChar w:fldCharType="end"/>
            </w:r>
          </w:ins>
        </w:p>
        <w:p w14:paraId="1183C14B" w14:textId="20674546" w:rsidR="00593FA6" w:rsidRDefault="00593FA6">
          <w:pPr>
            <w:pStyle w:val="TDC4"/>
            <w:tabs>
              <w:tab w:val="left" w:pos="1760"/>
              <w:tab w:val="right" w:leader="dot" w:pos="8494"/>
            </w:tabs>
            <w:rPr>
              <w:ins w:id="117" w:author="JORGE CONTRERAS ORTIZ" w:date="2021-09-04T12:18:00Z"/>
              <w:rFonts w:asciiTheme="minorHAnsi" w:eastAsiaTheme="minorEastAsia" w:hAnsiTheme="minorHAnsi" w:cstheme="minorBidi"/>
              <w:noProof/>
              <w:lang w:eastAsia="es-ES"/>
            </w:rPr>
          </w:pPr>
          <w:ins w:id="118"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372"</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14:scene3d>
                  <w14:camera w14:prst="orthographicFront"/>
                  <w14:lightRig w14:rig="threePt" w14:dir="t">
                    <w14:rot w14:lat="0" w14:lon="0" w14:rev="0"/>
                  </w14:lightRig>
                </w14:scene3d>
              </w:rPr>
              <w:t>2.2.5.1.</w:t>
            </w:r>
            <w:r>
              <w:rPr>
                <w:rFonts w:asciiTheme="minorHAnsi" w:eastAsiaTheme="minorEastAsia" w:hAnsiTheme="minorHAnsi" w:cstheme="minorBidi"/>
                <w:noProof/>
                <w:lang w:eastAsia="es-ES"/>
              </w:rPr>
              <w:tab/>
            </w:r>
            <w:r w:rsidRPr="00F85247">
              <w:rPr>
                <w:rStyle w:val="Hipervnculo"/>
                <w:noProof/>
              </w:rPr>
              <w:t>Contiki</w:t>
            </w:r>
            <w:r>
              <w:rPr>
                <w:noProof/>
                <w:webHidden/>
              </w:rPr>
              <w:tab/>
            </w:r>
            <w:r>
              <w:rPr>
                <w:noProof/>
                <w:webHidden/>
              </w:rPr>
              <w:fldChar w:fldCharType="begin"/>
            </w:r>
            <w:r>
              <w:rPr>
                <w:noProof/>
                <w:webHidden/>
              </w:rPr>
              <w:instrText xml:space="preserve"> PAGEREF _Toc81650372 \h </w:instrText>
            </w:r>
            <w:r>
              <w:rPr>
                <w:noProof/>
                <w:webHidden/>
              </w:rPr>
            </w:r>
          </w:ins>
          <w:r>
            <w:rPr>
              <w:noProof/>
              <w:webHidden/>
            </w:rPr>
            <w:fldChar w:fldCharType="separate"/>
          </w:r>
          <w:ins w:id="119" w:author="JORGE CONTRERAS ORTIZ" w:date="2021-09-04T12:18:00Z">
            <w:r>
              <w:rPr>
                <w:noProof/>
                <w:webHidden/>
              </w:rPr>
              <w:t>26</w:t>
            </w:r>
            <w:r>
              <w:rPr>
                <w:noProof/>
                <w:webHidden/>
              </w:rPr>
              <w:fldChar w:fldCharType="end"/>
            </w:r>
            <w:r w:rsidRPr="00F85247">
              <w:rPr>
                <w:rStyle w:val="Hipervnculo"/>
                <w:noProof/>
              </w:rPr>
              <w:fldChar w:fldCharType="end"/>
            </w:r>
          </w:ins>
        </w:p>
        <w:p w14:paraId="069B1571" w14:textId="138A86CA" w:rsidR="00593FA6" w:rsidRDefault="00593FA6">
          <w:pPr>
            <w:pStyle w:val="TDC4"/>
            <w:tabs>
              <w:tab w:val="left" w:pos="1760"/>
              <w:tab w:val="right" w:leader="dot" w:pos="8494"/>
            </w:tabs>
            <w:rPr>
              <w:ins w:id="120" w:author="JORGE CONTRERAS ORTIZ" w:date="2021-09-04T12:18:00Z"/>
              <w:rFonts w:asciiTheme="minorHAnsi" w:eastAsiaTheme="minorEastAsia" w:hAnsiTheme="minorHAnsi" w:cstheme="minorBidi"/>
              <w:noProof/>
              <w:lang w:eastAsia="es-ES"/>
            </w:rPr>
          </w:pPr>
          <w:ins w:id="121" w:author="JORGE CONTRERAS ORTIZ" w:date="2021-09-04T12:18:00Z">
            <w:r w:rsidRPr="00F85247">
              <w:rPr>
                <w:rStyle w:val="Hipervnculo"/>
                <w:noProof/>
              </w:rPr>
              <w:lastRenderedPageBreak/>
              <w:fldChar w:fldCharType="begin"/>
            </w:r>
            <w:r w:rsidRPr="00F85247">
              <w:rPr>
                <w:rStyle w:val="Hipervnculo"/>
                <w:noProof/>
              </w:rPr>
              <w:instrText xml:space="preserve"> </w:instrText>
            </w:r>
            <w:r>
              <w:rPr>
                <w:noProof/>
              </w:rPr>
              <w:instrText>HYPERLINK \l "_Toc81650373"</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14:scene3d>
                  <w14:camera w14:prst="orthographicFront"/>
                  <w14:lightRig w14:rig="threePt" w14:dir="t">
                    <w14:rot w14:lat="0" w14:lon="0" w14:rev="0"/>
                  </w14:lightRig>
                </w14:scene3d>
              </w:rPr>
              <w:t>2.2.5.2.</w:t>
            </w:r>
            <w:r>
              <w:rPr>
                <w:rFonts w:asciiTheme="minorHAnsi" w:eastAsiaTheme="minorEastAsia" w:hAnsiTheme="minorHAnsi" w:cstheme="minorBidi"/>
                <w:noProof/>
                <w:lang w:eastAsia="es-ES"/>
              </w:rPr>
              <w:tab/>
            </w:r>
            <w:r w:rsidRPr="00F85247">
              <w:rPr>
                <w:rStyle w:val="Hipervnculo"/>
                <w:noProof/>
              </w:rPr>
              <w:t>TinyOS</w:t>
            </w:r>
            <w:r>
              <w:rPr>
                <w:noProof/>
                <w:webHidden/>
              </w:rPr>
              <w:tab/>
            </w:r>
            <w:r>
              <w:rPr>
                <w:noProof/>
                <w:webHidden/>
              </w:rPr>
              <w:fldChar w:fldCharType="begin"/>
            </w:r>
            <w:r>
              <w:rPr>
                <w:noProof/>
                <w:webHidden/>
              </w:rPr>
              <w:instrText xml:space="preserve"> PAGEREF _Toc81650373 \h </w:instrText>
            </w:r>
            <w:r>
              <w:rPr>
                <w:noProof/>
                <w:webHidden/>
              </w:rPr>
            </w:r>
          </w:ins>
          <w:r>
            <w:rPr>
              <w:noProof/>
              <w:webHidden/>
            </w:rPr>
            <w:fldChar w:fldCharType="separate"/>
          </w:r>
          <w:ins w:id="122" w:author="JORGE CONTRERAS ORTIZ" w:date="2021-09-04T12:18:00Z">
            <w:r>
              <w:rPr>
                <w:noProof/>
                <w:webHidden/>
              </w:rPr>
              <w:t>27</w:t>
            </w:r>
            <w:r>
              <w:rPr>
                <w:noProof/>
                <w:webHidden/>
              </w:rPr>
              <w:fldChar w:fldCharType="end"/>
            </w:r>
            <w:r w:rsidRPr="00F85247">
              <w:rPr>
                <w:rStyle w:val="Hipervnculo"/>
                <w:noProof/>
              </w:rPr>
              <w:fldChar w:fldCharType="end"/>
            </w:r>
          </w:ins>
        </w:p>
        <w:p w14:paraId="06925690" w14:textId="06B2AC5B" w:rsidR="00593FA6" w:rsidRDefault="00593FA6">
          <w:pPr>
            <w:pStyle w:val="TDC4"/>
            <w:tabs>
              <w:tab w:val="left" w:pos="1760"/>
              <w:tab w:val="right" w:leader="dot" w:pos="8494"/>
            </w:tabs>
            <w:rPr>
              <w:ins w:id="123" w:author="JORGE CONTRERAS ORTIZ" w:date="2021-09-04T12:18:00Z"/>
              <w:rFonts w:asciiTheme="minorHAnsi" w:eastAsiaTheme="minorEastAsia" w:hAnsiTheme="minorHAnsi" w:cstheme="minorBidi"/>
              <w:noProof/>
              <w:lang w:eastAsia="es-ES"/>
            </w:rPr>
          </w:pPr>
          <w:ins w:id="124"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374"</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14:scene3d>
                  <w14:camera w14:prst="orthographicFront"/>
                  <w14:lightRig w14:rig="threePt" w14:dir="t">
                    <w14:rot w14:lat="0" w14:lon="0" w14:rev="0"/>
                  </w14:lightRig>
                </w14:scene3d>
              </w:rPr>
              <w:t>2.2.5.3.</w:t>
            </w:r>
            <w:r>
              <w:rPr>
                <w:rFonts w:asciiTheme="minorHAnsi" w:eastAsiaTheme="minorEastAsia" w:hAnsiTheme="minorHAnsi" w:cstheme="minorBidi"/>
                <w:noProof/>
                <w:lang w:eastAsia="es-ES"/>
              </w:rPr>
              <w:tab/>
            </w:r>
            <w:r w:rsidRPr="00F85247">
              <w:rPr>
                <w:rStyle w:val="Hipervnculo"/>
                <w:noProof/>
              </w:rPr>
              <w:t>Thread</w:t>
            </w:r>
            <w:r>
              <w:rPr>
                <w:noProof/>
                <w:webHidden/>
              </w:rPr>
              <w:tab/>
            </w:r>
            <w:r>
              <w:rPr>
                <w:noProof/>
                <w:webHidden/>
              </w:rPr>
              <w:fldChar w:fldCharType="begin"/>
            </w:r>
            <w:r>
              <w:rPr>
                <w:noProof/>
                <w:webHidden/>
              </w:rPr>
              <w:instrText xml:space="preserve"> PAGEREF _Toc81650374 \h </w:instrText>
            </w:r>
            <w:r>
              <w:rPr>
                <w:noProof/>
                <w:webHidden/>
              </w:rPr>
            </w:r>
          </w:ins>
          <w:r>
            <w:rPr>
              <w:noProof/>
              <w:webHidden/>
            </w:rPr>
            <w:fldChar w:fldCharType="separate"/>
          </w:r>
          <w:ins w:id="125" w:author="JORGE CONTRERAS ORTIZ" w:date="2021-09-04T12:18:00Z">
            <w:r>
              <w:rPr>
                <w:noProof/>
                <w:webHidden/>
              </w:rPr>
              <w:t>27</w:t>
            </w:r>
            <w:r>
              <w:rPr>
                <w:noProof/>
                <w:webHidden/>
              </w:rPr>
              <w:fldChar w:fldCharType="end"/>
            </w:r>
            <w:r w:rsidRPr="00F85247">
              <w:rPr>
                <w:rStyle w:val="Hipervnculo"/>
                <w:noProof/>
              </w:rPr>
              <w:fldChar w:fldCharType="end"/>
            </w:r>
          </w:ins>
        </w:p>
        <w:p w14:paraId="370F82DE" w14:textId="696AFEC6" w:rsidR="00593FA6" w:rsidRDefault="00593FA6">
          <w:pPr>
            <w:pStyle w:val="TDC2"/>
            <w:tabs>
              <w:tab w:val="left" w:pos="880"/>
              <w:tab w:val="right" w:leader="dot" w:pos="8494"/>
            </w:tabs>
            <w:rPr>
              <w:ins w:id="126" w:author="JORGE CONTRERAS ORTIZ" w:date="2021-09-04T12:18:00Z"/>
              <w:rFonts w:asciiTheme="minorHAnsi" w:eastAsiaTheme="minorEastAsia" w:hAnsiTheme="minorHAnsi" w:cstheme="minorBidi"/>
              <w:noProof/>
              <w:lang w:eastAsia="es-ES"/>
            </w:rPr>
          </w:pPr>
          <w:ins w:id="127"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375"</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2.3.</w:t>
            </w:r>
            <w:r>
              <w:rPr>
                <w:rFonts w:asciiTheme="minorHAnsi" w:eastAsiaTheme="minorEastAsia" w:hAnsiTheme="minorHAnsi" w:cstheme="minorBidi"/>
                <w:noProof/>
                <w:lang w:eastAsia="es-ES"/>
              </w:rPr>
              <w:tab/>
            </w:r>
            <w:r w:rsidRPr="00F85247">
              <w:rPr>
                <w:rStyle w:val="Hipervnculo"/>
                <w:noProof/>
              </w:rPr>
              <w:t>THREAD</w:t>
            </w:r>
            <w:r>
              <w:rPr>
                <w:noProof/>
                <w:webHidden/>
              </w:rPr>
              <w:tab/>
            </w:r>
            <w:r>
              <w:rPr>
                <w:noProof/>
                <w:webHidden/>
              </w:rPr>
              <w:fldChar w:fldCharType="begin"/>
            </w:r>
            <w:r>
              <w:rPr>
                <w:noProof/>
                <w:webHidden/>
              </w:rPr>
              <w:instrText xml:space="preserve"> PAGEREF _Toc81650375 \h </w:instrText>
            </w:r>
            <w:r>
              <w:rPr>
                <w:noProof/>
                <w:webHidden/>
              </w:rPr>
            </w:r>
          </w:ins>
          <w:r>
            <w:rPr>
              <w:noProof/>
              <w:webHidden/>
            </w:rPr>
            <w:fldChar w:fldCharType="separate"/>
          </w:r>
          <w:ins w:id="128" w:author="JORGE CONTRERAS ORTIZ" w:date="2021-09-04T12:18:00Z">
            <w:r>
              <w:rPr>
                <w:noProof/>
                <w:webHidden/>
              </w:rPr>
              <w:t>29</w:t>
            </w:r>
            <w:r>
              <w:rPr>
                <w:noProof/>
                <w:webHidden/>
              </w:rPr>
              <w:fldChar w:fldCharType="end"/>
            </w:r>
            <w:r w:rsidRPr="00F85247">
              <w:rPr>
                <w:rStyle w:val="Hipervnculo"/>
                <w:noProof/>
              </w:rPr>
              <w:fldChar w:fldCharType="end"/>
            </w:r>
          </w:ins>
        </w:p>
        <w:p w14:paraId="691C4D19" w14:textId="1371B66D" w:rsidR="00593FA6" w:rsidRDefault="00593FA6">
          <w:pPr>
            <w:pStyle w:val="TDC3"/>
            <w:rPr>
              <w:ins w:id="129" w:author="JORGE CONTRERAS ORTIZ" w:date="2021-09-04T12:18:00Z"/>
              <w:rFonts w:asciiTheme="minorHAnsi" w:hAnsiTheme="minorHAnsi" w:cstheme="minorBidi"/>
              <w:noProof/>
            </w:rPr>
          </w:pPr>
          <w:ins w:id="130"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376"</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2.3.1.</w:t>
            </w:r>
            <w:r>
              <w:rPr>
                <w:rFonts w:asciiTheme="minorHAnsi" w:hAnsiTheme="minorHAnsi" w:cstheme="minorBidi"/>
                <w:noProof/>
              </w:rPr>
              <w:tab/>
            </w:r>
            <w:r w:rsidRPr="00F85247">
              <w:rPr>
                <w:rStyle w:val="Hipervnculo"/>
                <w:noProof/>
              </w:rPr>
              <w:t>Introducción a Redes THREAD [8], [10]–[12]</w:t>
            </w:r>
            <w:r>
              <w:rPr>
                <w:noProof/>
                <w:webHidden/>
              </w:rPr>
              <w:tab/>
            </w:r>
            <w:r>
              <w:rPr>
                <w:noProof/>
                <w:webHidden/>
              </w:rPr>
              <w:fldChar w:fldCharType="begin"/>
            </w:r>
            <w:r>
              <w:rPr>
                <w:noProof/>
                <w:webHidden/>
              </w:rPr>
              <w:instrText xml:space="preserve"> PAGEREF _Toc81650376 \h </w:instrText>
            </w:r>
            <w:r>
              <w:rPr>
                <w:noProof/>
                <w:webHidden/>
              </w:rPr>
            </w:r>
          </w:ins>
          <w:r>
            <w:rPr>
              <w:noProof/>
              <w:webHidden/>
            </w:rPr>
            <w:fldChar w:fldCharType="separate"/>
          </w:r>
          <w:ins w:id="131" w:author="JORGE CONTRERAS ORTIZ" w:date="2021-09-04T12:18:00Z">
            <w:r>
              <w:rPr>
                <w:noProof/>
                <w:webHidden/>
              </w:rPr>
              <w:t>29</w:t>
            </w:r>
            <w:r>
              <w:rPr>
                <w:noProof/>
                <w:webHidden/>
              </w:rPr>
              <w:fldChar w:fldCharType="end"/>
            </w:r>
            <w:r w:rsidRPr="00F85247">
              <w:rPr>
                <w:rStyle w:val="Hipervnculo"/>
                <w:noProof/>
              </w:rPr>
              <w:fldChar w:fldCharType="end"/>
            </w:r>
          </w:ins>
        </w:p>
        <w:p w14:paraId="7DC698BC" w14:textId="792A3853" w:rsidR="00593FA6" w:rsidRDefault="00593FA6">
          <w:pPr>
            <w:pStyle w:val="TDC3"/>
            <w:rPr>
              <w:ins w:id="132" w:author="JORGE CONTRERAS ORTIZ" w:date="2021-09-04T12:18:00Z"/>
              <w:rFonts w:asciiTheme="minorHAnsi" w:hAnsiTheme="minorHAnsi" w:cstheme="minorBidi"/>
              <w:noProof/>
            </w:rPr>
          </w:pPr>
          <w:ins w:id="133"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377"</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2.3.2.</w:t>
            </w:r>
            <w:r>
              <w:rPr>
                <w:rFonts w:asciiTheme="minorHAnsi" w:hAnsiTheme="minorHAnsi" w:cstheme="minorBidi"/>
                <w:noProof/>
              </w:rPr>
              <w:tab/>
            </w:r>
            <w:r w:rsidRPr="00F85247">
              <w:rPr>
                <w:rStyle w:val="Hipervnculo"/>
                <w:noProof/>
              </w:rPr>
              <w:t>Tipos de dispositivos</w:t>
            </w:r>
            <w:r>
              <w:rPr>
                <w:noProof/>
                <w:webHidden/>
              </w:rPr>
              <w:tab/>
            </w:r>
            <w:r>
              <w:rPr>
                <w:noProof/>
                <w:webHidden/>
              </w:rPr>
              <w:fldChar w:fldCharType="begin"/>
            </w:r>
            <w:r>
              <w:rPr>
                <w:noProof/>
                <w:webHidden/>
              </w:rPr>
              <w:instrText xml:space="preserve"> PAGEREF _Toc81650377 \h </w:instrText>
            </w:r>
            <w:r>
              <w:rPr>
                <w:noProof/>
                <w:webHidden/>
              </w:rPr>
            </w:r>
          </w:ins>
          <w:r>
            <w:rPr>
              <w:noProof/>
              <w:webHidden/>
            </w:rPr>
            <w:fldChar w:fldCharType="separate"/>
          </w:r>
          <w:ins w:id="134" w:author="JORGE CONTRERAS ORTIZ" w:date="2021-09-04T12:18:00Z">
            <w:r>
              <w:rPr>
                <w:noProof/>
                <w:webHidden/>
              </w:rPr>
              <w:t>30</w:t>
            </w:r>
            <w:r>
              <w:rPr>
                <w:noProof/>
                <w:webHidden/>
              </w:rPr>
              <w:fldChar w:fldCharType="end"/>
            </w:r>
            <w:r w:rsidRPr="00F85247">
              <w:rPr>
                <w:rStyle w:val="Hipervnculo"/>
                <w:noProof/>
              </w:rPr>
              <w:fldChar w:fldCharType="end"/>
            </w:r>
          </w:ins>
        </w:p>
        <w:p w14:paraId="46DE70A3" w14:textId="5F7D3424" w:rsidR="00593FA6" w:rsidRDefault="00593FA6">
          <w:pPr>
            <w:pStyle w:val="TDC3"/>
            <w:rPr>
              <w:ins w:id="135" w:author="JORGE CONTRERAS ORTIZ" w:date="2021-09-04T12:18:00Z"/>
              <w:rFonts w:asciiTheme="minorHAnsi" w:hAnsiTheme="minorHAnsi" w:cstheme="minorBidi"/>
              <w:noProof/>
            </w:rPr>
          </w:pPr>
          <w:ins w:id="136"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378"</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2.3.3.</w:t>
            </w:r>
            <w:r>
              <w:rPr>
                <w:rFonts w:asciiTheme="minorHAnsi" w:hAnsiTheme="minorHAnsi" w:cstheme="minorBidi"/>
                <w:noProof/>
              </w:rPr>
              <w:tab/>
            </w:r>
            <w:r w:rsidRPr="00F85247">
              <w:rPr>
                <w:rStyle w:val="Hipervnculo"/>
                <w:noProof/>
              </w:rPr>
              <w:t>Protocolo Thread</w:t>
            </w:r>
            <w:r>
              <w:rPr>
                <w:noProof/>
                <w:webHidden/>
              </w:rPr>
              <w:tab/>
            </w:r>
            <w:r>
              <w:rPr>
                <w:noProof/>
                <w:webHidden/>
              </w:rPr>
              <w:fldChar w:fldCharType="begin"/>
            </w:r>
            <w:r>
              <w:rPr>
                <w:noProof/>
                <w:webHidden/>
              </w:rPr>
              <w:instrText xml:space="preserve"> PAGEREF _Toc81650378 \h </w:instrText>
            </w:r>
            <w:r>
              <w:rPr>
                <w:noProof/>
                <w:webHidden/>
              </w:rPr>
            </w:r>
          </w:ins>
          <w:r>
            <w:rPr>
              <w:noProof/>
              <w:webHidden/>
            </w:rPr>
            <w:fldChar w:fldCharType="separate"/>
          </w:r>
          <w:ins w:id="137" w:author="JORGE CONTRERAS ORTIZ" w:date="2021-09-04T12:18:00Z">
            <w:r>
              <w:rPr>
                <w:noProof/>
                <w:webHidden/>
              </w:rPr>
              <w:t>31</w:t>
            </w:r>
            <w:r>
              <w:rPr>
                <w:noProof/>
                <w:webHidden/>
              </w:rPr>
              <w:fldChar w:fldCharType="end"/>
            </w:r>
            <w:r w:rsidRPr="00F85247">
              <w:rPr>
                <w:rStyle w:val="Hipervnculo"/>
                <w:noProof/>
              </w:rPr>
              <w:fldChar w:fldCharType="end"/>
            </w:r>
          </w:ins>
        </w:p>
        <w:p w14:paraId="5E93FF4B" w14:textId="603C92A5" w:rsidR="00593FA6" w:rsidRDefault="00593FA6">
          <w:pPr>
            <w:pStyle w:val="TDC4"/>
            <w:tabs>
              <w:tab w:val="left" w:pos="1760"/>
              <w:tab w:val="right" w:leader="dot" w:pos="8494"/>
            </w:tabs>
            <w:rPr>
              <w:ins w:id="138" w:author="JORGE CONTRERAS ORTIZ" w:date="2021-09-04T12:18:00Z"/>
              <w:rFonts w:asciiTheme="minorHAnsi" w:eastAsiaTheme="minorEastAsia" w:hAnsiTheme="minorHAnsi" w:cstheme="minorBidi"/>
              <w:noProof/>
              <w:lang w:eastAsia="es-ES"/>
            </w:rPr>
          </w:pPr>
          <w:ins w:id="139"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379"</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14:scene3d>
                  <w14:camera w14:prst="orthographicFront"/>
                  <w14:lightRig w14:rig="threePt" w14:dir="t">
                    <w14:rot w14:lat="0" w14:lon="0" w14:rev="0"/>
                  </w14:lightRig>
                </w14:scene3d>
              </w:rPr>
              <w:t>2.3.3.1.</w:t>
            </w:r>
            <w:r>
              <w:rPr>
                <w:rFonts w:asciiTheme="minorHAnsi" w:eastAsiaTheme="minorEastAsia" w:hAnsiTheme="minorHAnsi" w:cstheme="minorBidi"/>
                <w:noProof/>
                <w:lang w:eastAsia="es-ES"/>
              </w:rPr>
              <w:tab/>
            </w:r>
            <w:r w:rsidRPr="00F85247">
              <w:rPr>
                <w:rStyle w:val="Hipervnculo"/>
                <w:noProof/>
              </w:rPr>
              <w:t>Redes de área Privada - Private Area Network (PAN) [12]</w:t>
            </w:r>
            <w:r>
              <w:rPr>
                <w:noProof/>
                <w:webHidden/>
              </w:rPr>
              <w:tab/>
            </w:r>
            <w:r>
              <w:rPr>
                <w:noProof/>
                <w:webHidden/>
              </w:rPr>
              <w:fldChar w:fldCharType="begin"/>
            </w:r>
            <w:r>
              <w:rPr>
                <w:noProof/>
                <w:webHidden/>
              </w:rPr>
              <w:instrText xml:space="preserve"> PAGEREF _Toc81650379 \h </w:instrText>
            </w:r>
            <w:r>
              <w:rPr>
                <w:noProof/>
                <w:webHidden/>
              </w:rPr>
            </w:r>
          </w:ins>
          <w:r>
            <w:rPr>
              <w:noProof/>
              <w:webHidden/>
            </w:rPr>
            <w:fldChar w:fldCharType="separate"/>
          </w:r>
          <w:ins w:id="140" w:author="JORGE CONTRERAS ORTIZ" w:date="2021-09-04T12:18:00Z">
            <w:r>
              <w:rPr>
                <w:noProof/>
                <w:webHidden/>
              </w:rPr>
              <w:t>31</w:t>
            </w:r>
            <w:r>
              <w:rPr>
                <w:noProof/>
                <w:webHidden/>
              </w:rPr>
              <w:fldChar w:fldCharType="end"/>
            </w:r>
            <w:r w:rsidRPr="00F85247">
              <w:rPr>
                <w:rStyle w:val="Hipervnculo"/>
                <w:noProof/>
              </w:rPr>
              <w:fldChar w:fldCharType="end"/>
            </w:r>
          </w:ins>
        </w:p>
        <w:p w14:paraId="6EB5D788" w14:textId="5BD439C0" w:rsidR="00593FA6" w:rsidRDefault="00593FA6">
          <w:pPr>
            <w:pStyle w:val="TDC4"/>
            <w:tabs>
              <w:tab w:val="left" w:pos="1760"/>
              <w:tab w:val="right" w:leader="dot" w:pos="8494"/>
            </w:tabs>
            <w:rPr>
              <w:ins w:id="141" w:author="JORGE CONTRERAS ORTIZ" w:date="2021-09-04T12:18:00Z"/>
              <w:rFonts w:asciiTheme="minorHAnsi" w:eastAsiaTheme="minorEastAsia" w:hAnsiTheme="minorHAnsi" w:cstheme="minorBidi"/>
              <w:noProof/>
              <w:lang w:eastAsia="es-ES"/>
            </w:rPr>
          </w:pPr>
          <w:ins w:id="142"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380"</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14:scene3d>
                  <w14:camera w14:prst="orthographicFront"/>
                  <w14:lightRig w14:rig="threePt" w14:dir="t">
                    <w14:rot w14:lat="0" w14:lon="0" w14:rev="0"/>
                  </w14:lightRig>
                </w14:scene3d>
              </w:rPr>
              <w:t>2.3.3.2.</w:t>
            </w:r>
            <w:r>
              <w:rPr>
                <w:rFonts w:asciiTheme="minorHAnsi" w:eastAsiaTheme="minorEastAsia" w:hAnsiTheme="minorHAnsi" w:cstheme="minorBidi"/>
                <w:noProof/>
                <w:lang w:eastAsia="es-ES"/>
              </w:rPr>
              <w:tab/>
            </w:r>
            <w:r w:rsidRPr="00F85247">
              <w:rPr>
                <w:rStyle w:val="Hipervnculo"/>
                <w:noProof/>
              </w:rPr>
              <w:t>Capa Física [12], [14]</w:t>
            </w:r>
            <w:r>
              <w:rPr>
                <w:noProof/>
                <w:webHidden/>
              </w:rPr>
              <w:tab/>
            </w:r>
            <w:r>
              <w:rPr>
                <w:noProof/>
                <w:webHidden/>
              </w:rPr>
              <w:fldChar w:fldCharType="begin"/>
            </w:r>
            <w:r>
              <w:rPr>
                <w:noProof/>
                <w:webHidden/>
              </w:rPr>
              <w:instrText xml:space="preserve"> PAGEREF _Toc81650380 \h </w:instrText>
            </w:r>
            <w:r>
              <w:rPr>
                <w:noProof/>
                <w:webHidden/>
              </w:rPr>
            </w:r>
          </w:ins>
          <w:r>
            <w:rPr>
              <w:noProof/>
              <w:webHidden/>
            </w:rPr>
            <w:fldChar w:fldCharType="separate"/>
          </w:r>
          <w:ins w:id="143" w:author="JORGE CONTRERAS ORTIZ" w:date="2021-09-04T12:18:00Z">
            <w:r>
              <w:rPr>
                <w:noProof/>
                <w:webHidden/>
              </w:rPr>
              <w:t>34</w:t>
            </w:r>
            <w:r>
              <w:rPr>
                <w:noProof/>
                <w:webHidden/>
              </w:rPr>
              <w:fldChar w:fldCharType="end"/>
            </w:r>
            <w:r w:rsidRPr="00F85247">
              <w:rPr>
                <w:rStyle w:val="Hipervnculo"/>
                <w:noProof/>
              </w:rPr>
              <w:fldChar w:fldCharType="end"/>
            </w:r>
          </w:ins>
        </w:p>
        <w:p w14:paraId="511A5CD7" w14:textId="430FCF6D" w:rsidR="00593FA6" w:rsidRDefault="00593FA6">
          <w:pPr>
            <w:pStyle w:val="TDC4"/>
            <w:tabs>
              <w:tab w:val="left" w:pos="1760"/>
              <w:tab w:val="right" w:leader="dot" w:pos="8494"/>
            </w:tabs>
            <w:rPr>
              <w:ins w:id="144" w:author="JORGE CONTRERAS ORTIZ" w:date="2021-09-04T12:18:00Z"/>
              <w:rFonts w:asciiTheme="minorHAnsi" w:eastAsiaTheme="minorEastAsia" w:hAnsiTheme="minorHAnsi" w:cstheme="minorBidi"/>
              <w:noProof/>
              <w:lang w:eastAsia="es-ES"/>
            </w:rPr>
          </w:pPr>
          <w:ins w:id="145"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381"</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14:scene3d>
                  <w14:camera w14:prst="orthographicFront"/>
                  <w14:lightRig w14:rig="threePt" w14:dir="t">
                    <w14:rot w14:lat="0" w14:lon="0" w14:rev="0"/>
                  </w14:lightRig>
                </w14:scene3d>
              </w:rPr>
              <w:t>2.3.3.3.</w:t>
            </w:r>
            <w:r>
              <w:rPr>
                <w:rFonts w:asciiTheme="minorHAnsi" w:eastAsiaTheme="minorEastAsia" w:hAnsiTheme="minorHAnsi" w:cstheme="minorBidi"/>
                <w:noProof/>
                <w:lang w:eastAsia="es-ES"/>
              </w:rPr>
              <w:tab/>
            </w:r>
            <w:r w:rsidRPr="00F85247">
              <w:rPr>
                <w:rStyle w:val="Hipervnculo"/>
                <w:noProof/>
              </w:rPr>
              <w:t>Capa MAC (o enlace de Datos). [12], [14]</w:t>
            </w:r>
            <w:r>
              <w:rPr>
                <w:noProof/>
                <w:webHidden/>
              </w:rPr>
              <w:tab/>
            </w:r>
            <w:r>
              <w:rPr>
                <w:noProof/>
                <w:webHidden/>
              </w:rPr>
              <w:fldChar w:fldCharType="begin"/>
            </w:r>
            <w:r>
              <w:rPr>
                <w:noProof/>
                <w:webHidden/>
              </w:rPr>
              <w:instrText xml:space="preserve"> PAGEREF _Toc81650381 \h </w:instrText>
            </w:r>
            <w:r>
              <w:rPr>
                <w:noProof/>
                <w:webHidden/>
              </w:rPr>
            </w:r>
          </w:ins>
          <w:r>
            <w:rPr>
              <w:noProof/>
              <w:webHidden/>
            </w:rPr>
            <w:fldChar w:fldCharType="separate"/>
          </w:r>
          <w:ins w:id="146" w:author="JORGE CONTRERAS ORTIZ" w:date="2021-09-04T12:18:00Z">
            <w:r>
              <w:rPr>
                <w:noProof/>
                <w:webHidden/>
              </w:rPr>
              <w:t>34</w:t>
            </w:r>
            <w:r>
              <w:rPr>
                <w:noProof/>
                <w:webHidden/>
              </w:rPr>
              <w:fldChar w:fldCharType="end"/>
            </w:r>
            <w:r w:rsidRPr="00F85247">
              <w:rPr>
                <w:rStyle w:val="Hipervnculo"/>
                <w:noProof/>
              </w:rPr>
              <w:fldChar w:fldCharType="end"/>
            </w:r>
          </w:ins>
        </w:p>
        <w:p w14:paraId="7B687540" w14:textId="6A7E2912" w:rsidR="00593FA6" w:rsidRDefault="00593FA6">
          <w:pPr>
            <w:pStyle w:val="TDC4"/>
            <w:tabs>
              <w:tab w:val="left" w:pos="1760"/>
              <w:tab w:val="right" w:leader="dot" w:pos="8494"/>
            </w:tabs>
            <w:rPr>
              <w:ins w:id="147" w:author="JORGE CONTRERAS ORTIZ" w:date="2021-09-04T12:18:00Z"/>
              <w:rFonts w:asciiTheme="minorHAnsi" w:eastAsiaTheme="minorEastAsia" w:hAnsiTheme="minorHAnsi" w:cstheme="minorBidi"/>
              <w:noProof/>
              <w:lang w:eastAsia="es-ES"/>
            </w:rPr>
          </w:pPr>
          <w:ins w:id="148"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382"</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14:scene3d>
                  <w14:camera w14:prst="orthographicFront"/>
                  <w14:lightRig w14:rig="threePt" w14:dir="t">
                    <w14:rot w14:lat="0" w14:lon="0" w14:rev="0"/>
                  </w14:lightRig>
                </w14:scene3d>
              </w:rPr>
              <w:t>2.3.3.4.</w:t>
            </w:r>
            <w:r>
              <w:rPr>
                <w:rFonts w:asciiTheme="minorHAnsi" w:eastAsiaTheme="minorEastAsia" w:hAnsiTheme="minorHAnsi" w:cstheme="minorBidi"/>
                <w:noProof/>
                <w:lang w:eastAsia="es-ES"/>
              </w:rPr>
              <w:tab/>
            </w:r>
            <w:r w:rsidRPr="00F85247">
              <w:rPr>
                <w:rStyle w:val="Hipervnculo"/>
                <w:noProof/>
              </w:rPr>
              <w:t>Capa de adaptación 6LoWPAN [12]</w:t>
            </w:r>
            <w:r>
              <w:rPr>
                <w:noProof/>
                <w:webHidden/>
              </w:rPr>
              <w:tab/>
            </w:r>
            <w:r>
              <w:rPr>
                <w:noProof/>
                <w:webHidden/>
              </w:rPr>
              <w:fldChar w:fldCharType="begin"/>
            </w:r>
            <w:r>
              <w:rPr>
                <w:noProof/>
                <w:webHidden/>
              </w:rPr>
              <w:instrText xml:space="preserve"> PAGEREF _Toc81650382 \h </w:instrText>
            </w:r>
            <w:r>
              <w:rPr>
                <w:noProof/>
                <w:webHidden/>
              </w:rPr>
            </w:r>
          </w:ins>
          <w:r>
            <w:rPr>
              <w:noProof/>
              <w:webHidden/>
            </w:rPr>
            <w:fldChar w:fldCharType="separate"/>
          </w:r>
          <w:ins w:id="149" w:author="JORGE CONTRERAS ORTIZ" w:date="2021-09-04T12:18:00Z">
            <w:r>
              <w:rPr>
                <w:noProof/>
                <w:webHidden/>
              </w:rPr>
              <w:t>35</w:t>
            </w:r>
            <w:r>
              <w:rPr>
                <w:noProof/>
                <w:webHidden/>
              </w:rPr>
              <w:fldChar w:fldCharType="end"/>
            </w:r>
            <w:r w:rsidRPr="00F85247">
              <w:rPr>
                <w:rStyle w:val="Hipervnculo"/>
                <w:noProof/>
              </w:rPr>
              <w:fldChar w:fldCharType="end"/>
            </w:r>
          </w:ins>
        </w:p>
        <w:p w14:paraId="71670D96" w14:textId="02F2969B" w:rsidR="00593FA6" w:rsidRDefault="00593FA6">
          <w:pPr>
            <w:pStyle w:val="TDC4"/>
            <w:tabs>
              <w:tab w:val="left" w:pos="1760"/>
              <w:tab w:val="right" w:leader="dot" w:pos="8494"/>
            </w:tabs>
            <w:rPr>
              <w:ins w:id="150" w:author="JORGE CONTRERAS ORTIZ" w:date="2021-09-04T12:18:00Z"/>
              <w:rFonts w:asciiTheme="minorHAnsi" w:eastAsiaTheme="minorEastAsia" w:hAnsiTheme="minorHAnsi" w:cstheme="minorBidi"/>
              <w:noProof/>
              <w:lang w:eastAsia="es-ES"/>
            </w:rPr>
          </w:pPr>
          <w:ins w:id="151"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383"</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14:scene3d>
                  <w14:camera w14:prst="orthographicFront"/>
                  <w14:lightRig w14:rig="threePt" w14:dir="t">
                    <w14:rot w14:lat="0" w14:lon="0" w14:rev="0"/>
                  </w14:lightRig>
                </w14:scene3d>
              </w:rPr>
              <w:t>2.3.3.5.</w:t>
            </w:r>
            <w:r>
              <w:rPr>
                <w:rFonts w:asciiTheme="minorHAnsi" w:eastAsiaTheme="minorEastAsia" w:hAnsiTheme="minorHAnsi" w:cstheme="minorBidi"/>
                <w:noProof/>
                <w:lang w:eastAsia="es-ES"/>
              </w:rPr>
              <w:tab/>
            </w:r>
            <w:r w:rsidRPr="00F85247">
              <w:rPr>
                <w:rStyle w:val="Hipervnculo"/>
                <w:noProof/>
              </w:rPr>
              <w:t>Capa de Red [12]</w:t>
            </w:r>
            <w:r>
              <w:rPr>
                <w:noProof/>
                <w:webHidden/>
              </w:rPr>
              <w:tab/>
            </w:r>
            <w:r>
              <w:rPr>
                <w:noProof/>
                <w:webHidden/>
              </w:rPr>
              <w:fldChar w:fldCharType="begin"/>
            </w:r>
            <w:r>
              <w:rPr>
                <w:noProof/>
                <w:webHidden/>
              </w:rPr>
              <w:instrText xml:space="preserve"> PAGEREF _Toc81650383 \h </w:instrText>
            </w:r>
            <w:r>
              <w:rPr>
                <w:noProof/>
                <w:webHidden/>
              </w:rPr>
            </w:r>
          </w:ins>
          <w:r>
            <w:rPr>
              <w:noProof/>
              <w:webHidden/>
            </w:rPr>
            <w:fldChar w:fldCharType="separate"/>
          </w:r>
          <w:ins w:id="152" w:author="JORGE CONTRERAS ORTIZ" w:date="2021-09-04T12:18:00Z">
            <w:r>
              <w:rPr>
                <w:noProof/>
                <w:webHidden/>
              </w:rPr>
              <w:t>36</w:t>
            </w:r>
            <w:r>
              <w:rPr>
                <w:noProof/>
                <w:webHidden/>
              </w:rPr>
              <w:fldChar w:fldCharType="end"/>
            </w:r>
            <w:r w:rsidRPr="00F85247">
              <w:rPr>
                <w:rStyle w:val="Hipervnculo"/>
                <w:noProof/>
              </w:rPr>
              <w:fldChar w:fldCharType="end"/>
            </w:r>
          </w:ins>
        </w:p>
        <w:p w14:paraId="19811EB8" w14:textId="6F876E07" w:rsidR="00593FA6" w:rsidRDefault="00593FA6">
          <w:pPr>
            <w:pStyle w:val="TDC4"/>
            <w:tabs>
              <w:tab w:val="left" w:pos="1760"/>
              <w:tab w:val="right" w:leader="dot" w:pos="8494"/>
            </w:tabs>
            <w:rPr>
              <w:ins w:id="153" w:author="JORGE CONTRERAS ORTIZ" w:date="2021-09-04T12:18:00Z"/>
              <w:rFonts w:asciiTheme="minorHAnsi" w:eastAsiaTheme="minorEastAsia" w:hAnsiTheme="minorHAnsi" w:cstheme="minorBidi"/>
              <w:noProof/>
              <w:lang w:eastAsia="es-ES"/>
            </w:rPr>
          </w:pPr>
          <w:ins w:id="154"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384"</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14:scene3d>
                  <w14:camera w14:prst="orthographicFront"/>
                  <w14:lightRig w14:rig="threePt" w14:dir="t">
                    <w14:rot w14:lat="0" w14:lon="0" w14:rev="0"/>
                  </w14:lightRig>
                </w14:scene3d>
              </w:rPr>
              <w:t>2.3.3.6.</w:t>
            </w:r>
            <w:r>
              <w:rPr>
                <w:rFonts w:asciiTheme="minorHAnsi" w:eastAsiaTheme="minorEastAsia" w:hAnsiTheme="minorHAnsi" w:cstheme="minorBidi"/>
                <w:noProof/>
                <w:lang w:eastAsia="es-ES"/>
              </w:rPr>
              <w:tab/>
            </w:r>
            <w:r w:rsidRPr="00F85247">
              <w:rPr>
                <w:rStyle w:val="Hipervnculo"/>
                <w:noProof/>
              </w:rPr>
              <w:t>Protocolo de Enrutamiento</w:t>
            </w:r>
            <w:r>
              <w:rPr>
                <w:noProof/>
                <w:webHidden/>
              </w:rPr>
              <w:tab/>
            </w:r>
            <w:r>
              <w:rPr>
                <w:noProof/>
                <w:webHidden/>
              </w:rPr>
              <w:fldChar w:fldCharType="begin"/>
            </w:r>
            <w:r>
              <w:rPr>
                <w:noProof/>
                <w:webHidden/>
              </w:rPr>
              <w:instrText xml:space="preserve"> PAGEREF _Toc81650384 \h </w:instrText>
            </w:r>
            <w:r>
              <w:rPr>
                <w:noProof/>
                <w:webHidden/>
              </w:rPr>
            </w:r>
          </w:ins>
          <w:r>
            <w:rPr>
              <w:noProof/>
              <w:webHidden/>
            </w:rPr>
            <w:fldChar w:fldCharType="separate"/>
          </w:r>
          <w:ins w:id="155" w:author="JORGE CONTRERAS ORTIZ" w:date="2021-09-04T12:18:00Z">
            <w:r>
              <w:rPr>
                <w:noProof/>
                <w:webHidden/>
              </w:rPr>
              <w:t>36</w:t>
            </w:r>
            <w:r>
              <w:rPr>
                <w:noProof/>
                <w:webHidden/>
              </w:rPr>
              <w:fldChar w:fldCharType="end"/>
            </w:r>
            <w:r w:rsidRPr="00F85247">
              <w:rPr>
                <w:rStyle w:val="Hipervnculo"/>
                <w:noProof/>
              </w:rPr>
              <w:fldChar w:fldCharType="end"/>
            </w:r>
          </w:ins>
        </w:p>
        <w:p w14:paraId="098429A0" w14:textId="358C97F1" w:rsidR="00593FA6" w:rsidRDefault="00593FA6">
          <w:pPr>
            <w:pStyle w:val="TDC4"/>
            <w:tabs>
              <w:tab w:val="left" w:pos="1760"/>
              <w:tab w:val="right" w:leader="dot" w:pos="8494"/>
            </w:tabs>
            <w:rPr>
              <w:ins w:id="156" w:author="JORGE CONTRERAS ORTIZ" w:date="2021-09-04T12:18:00Z"/>
              <w:rFonts w:asciiTheme="minorHAnsi" w:eastAsiaTheme="minorEastAsia" w:hAnsiTheme="minorHAnsi" w:cstheme="minorBidi"/>
              <w:noProof/>
              <w:lang w:eastAsia="es-ES"/>
            </w:rPr>
          </w:pPr>
          <w:ins w:id="157"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385"</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14:scene3d>
                  <w14:camera w14:prst="orthographicFront"/>
                  <w14:lightRig w14:rig="threePt" w14:dir="t">
                    <w14:rot w14:lat="0" w14:lon="0" w14:rev="0"/>
                  </w14:lightRig>
                </w14:scene3d>
              </w:rPr>
              <w:t>2.3.3.7.</w:t>
            </w:r>
            <w:r>
              <w:rPr>
                <w:rFonts w:asciiTheme="minorHAnsi" w:eastAsiaTheme="minorEastAsia" w:hAnsiTheme="minorHAnsi" w:cstheme="minorBidi"/>
                <w:noProof/>
                <w:lang w:eastAsia="es-ES"/>
              </w:rPr>
              <w:tab/>
            </w:r>
            <w:r w:rsidRPr="00F85247">
              <w:rPr>
                <w:rStyle w:val="Hipervnculo"/>
                <w:noProof/>
              </w:rPr>
              <w:t>Capa de Transporte [12]</w:t>
            </w:r>
            <w:r>
              <w:rPr>
                <w:noProof/>
                <w:webHidden/>
              </w:rPr>
              <w:tab/>
            </w:r>
            <w:r>
              <w:rPr>
                <w:noProof/>
                <w:webHidden/>
              </w:rPr>
              <w:fldChar w:fldCharType="begin"/>
            </w:r>
            <w:r>
              <w:rPr>
                <w:noProof/>
                <w:webHidden/>
              </w:rPr>
              <w:instrText xml:space="preserve"> PAGEREF _Toc81650385 \h </w:instrText>
            </w:r>
            <w:r>
              <w:rPr>
                <w:noProof/>
                <w:webHidden/>
              </w:rPr>
            </w:r>
          </w:ins>
          <w:r>
            <w:rPr>
              <w:noProof/>
              <w:webHidden/>
            </w:rPr>
            <w:fldChar w:fldCharType="separate"/>
          </w:r>
          <w:ins w:id="158" w:author="JORGE CONTRERAS ORTIZ" w:date="2021-09-04T12:18:00Z">
            <w:r>
              <w:rPr>
                <w:noProof/>
                <w:webHidden/>
              </w:rPr>
              <w:t>37</w:t>
            </w:r>
            <w:r>
              <w:rPr>
                <w:noProof/>
                <w:webHidden/>
              </w:rPr>
              <w:fldChar w:fldCharType="end"/>
            </w:r>
            <w:r w:rsidRPr="00F85247">
              <w:rPr>
                <w:rStyle w:val="Hipervnculo"/>
                <w:noProof/>
              </w:rPr>
              <w:fldChar w:fldCharType="end"/>
            </w:r>
          </w:ins>
        </w:p>
        <w:p w14:paraId="2E3D9C1E" w14:textId="16438630" w:rsidR="00593FA6" w:rsidRDefault="00593FA6">
          <w:pPr>
            <w:pStyle w:val="TDC4"/>
            <w:tabs>
              <w:tab w:val="left" w:pos="1760"/>
              <w:tab w:val="right" w:leader="dot" w:pos="8494"/>
            </w:tabs>
            <w:rPr>
              <w:ins w:id="159" w:author="JORGE CONTRERAS ORTIZ" w:date="2021-09-04T12:18:00Z"/>
              <w:rFonts w:asciiTheme="minorHAnsi" w:eastAsiaTheme="minorEastAsia" w:hAnsiTheme="minorHAnsi" w:cstheme="minorBidi"/>
              <w:noProof/>
              <w:lang w:eastAsia="es-ES"/>
            </w:rPr>
          </w:pPr>
          <w:ins w:id="160"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386"</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14:scene3d>
                  <w14:camera w14:prst="orthographicFront"/>
                  <w14:lightRig w14:rig="threePt" w14:dir="t">
                    <w14:rot w14:lat="0" w14:lon="0" w14:rev="0"/>
                  </w14:lightRig>
                </w14:scene3d>
              </w:rPr>
              <w:t>2.3.3.8.</w:t>
            </w:r>
            <w:r>
              <w:rPr>
                <w:rFonts w:asciiTheme="minorHAnsi" w:eastAsiaTheme="minorEastAsia" w:hAnsiTheme="minorHAnsi" w:cstheme="minorBidi"/>
                <w:noProof/>
                <w:lang w:eastAsia="es-ES"/>
              </w:rPr>
              <w:tab/>
            </w:r>
            <w:r w:rsidRPr="00F85247">
              <w:rPr>
                <w:rStyle w:val="Hipervnculo"/>
                <w:noProof/>
              </w:rPr>
              <w:t>Seguridad y Comisión de dispositivos [10], [12]</w:t>
            </w:r>
            <w:r>
              <w:rPr>
                <w:noProof/>
                <w:webHidden/>
              </w:rPr>
              <w:tab/>
            </w:r>
            <w:r>
              <w:rPr>
                <w:noProof/>
                <w:webHidden/>
              </w:rPr>
              <w:fldChar w:fldCharType="begin"/>
            </w:r>
            <w:r>
              <w:rPr>
                <w:noProof/>
                <w:webHidden/>
              </w:rPr>
              <w:instrText xml:space="preserve"> PAGEREF _Toc81650386 \h </w:instrText>
            </w:r>
            <w:r>
              <w:rPr>
                <w:noProof/>
                <w:webHidden/>
              </w:rPr>
            </w:r>
          </w:ins>
          <w:r>
            <w:rPr>
              <w:noProof/>
              <w:webHidden/>
            </w:rPr>
            <w:fldChar w:fldCharType="separate"/>
          </w:r>
          <w:ins w:id="161" w:author="JORGE CONTRERAS ORTIZ" w:date="2021-09-04T12:18:00Z">
            <w:r>
              <w:rPr>
                <w:noProof/>
                <w:webHidden/>
              </w:rPr>
              <w:t>37</w:t>
            </w:r>
            <w:r>
              <w:rPr>
                <w:noProof/>
                <w:webHidden/>
              </w:rPr>
              <w:fldChar w:fldCharType="end"/>
            </w:r>
            <w:r w:rsidRPr="00F85247">
              <w:rPr>
                <w:rStyle w:val="Hipervnculo"/>
                <w:noProof/>
              </w:rPr>
              <w:fldChar w:fldCharType="end"/>
            </w:r>
          </w:ins>
        </w:p>
        <w:p w14:paraId="0C9AFF32" w14:textId="4E73D06A" w:rsidR="00593FA6" w:rsidRDefault="00593FA6">
          <w:pPr>
            <w:pStyle w:val="TDC1"/>
            <w:tabs>
              <w:tab w:val="left" w:pos="442"/>
              <w:tab w:val="right" w:leader="dot" w:pos="8494"/>
            </w:tabs>
            <w:rPr>
              <w:ins w:id="162" w:author="JORGE CONTRERAS ORTIZ" w:date="2021-09-04T12:18:00Z"/>
              <w:rFonts w:asciiTheme="minorHAnsi" w:eastAsiaTheme="minorEastAsia" w:hAnsiTheme="minorHAnsi" w:cstheme="minorBidi"/>
              <w:noProof/>
              <w:lang w:eastAsia="es-ES"/>
            </w:rPr>
          </w:pPr>
          <w:ins w:id="163"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387"</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3.</w:t>
            </w:r>
            <w:r>
              <w:rPr>
                <w:rFonts w:asciiTheme="minorHAnsi" w:eastAsiaTheme="minorEastAsia" w:hAnsiTheme="minorHAnsi" w:cstheme="minorBidi"/>
                <w:noProof/>
                <w:lang w:eastAsia="es-ES"/>
              </w:rPr>
              <w:tab/>
            </w:r>
            <w:r w:rsidRPr="00F85247">
              <w:rPr>
                <w:rStyle w:val="Hipervnculo"/>
                <w:noProof/>
              </w:rPr>
              <w:t>ANALISIS DE LA TECNOLOGÍA THREAD</w:t>
            </w:r>
            <w:r>
              <w:rPr>
                <w:noProof/>
                <w:webHidden/>
              </w:rPr>
              <w:tab/>
            </w:r>
            <w:r>
              <w:rPr>
                <w:noProof/>
                <w:webHidden/>
              </w:rPr>
              <w:fldChar w:fldCharType="begin"/>
            </w:r>
            <w:r>
              <w:rPr>
                <w:noProof/>
                <w:webHidden/>
              </w:rPr>
              <w:instrText xml:space="preserve"> PAGEREF _Toc81650387 \h </w:instrText>
            </w:r>
            <w:r>
              <w:rPr>
                <w:noProof/>
                <w:webHidden/>
              </w:rPr>
            </w:r>
          </w:ins>
          <w:r>
            <w:rPr>
              <w:noProof/>
              <w:webHidden/>
            </w:rPr>
            <w:fldChar w:fldCharType="separate"/>
          </w:r>
          <w:ins w:id="164" w:author="JORGE CONTRERAS ORTIZ" w:date="2021-09-04T12:18:00Z">
            <w:r>
              <w:rPr>
                <w:noProof/>
                <w:webHidden/>
              </w:rPr>
              <w:t>39</w:t>
            </w:r>
            <w:r>
              <w:rPr>
                <w:noProof/>
                <w:webHidden/>
              </w:rPr>
              <w:fldChar w:fldCharType="end"/>
            </w:r>
            <w:r w:rsidRPr="00F85247">
              <w:rPr>
                <w:rStyle w:val="Hipervnculo"/>
                <w:noProof/>
              </w:rPr>
              <w:fldChar w:fldCharType="end"/>
            </w:r>
          </w:ins>
        </w:p>
        <w:p w14:paraId="313CE1E7" w14:textId="532550FE" w:rsidR="00593FA6" w:rsidRDefault="00593FA6">
          <w:pPr>
            <w:pStyle w:val="TDC2"/>
            <w:tabs>
              <w:tab w:val="left" w:pos="880"/>
              <w:tab w:val="right" w:leader="dot" w:pos="8494"/>
            </w:tabs>
            <w:rPr>
              <w:ins w:id="165" w:author="JORGE CONTRERAS ORTIZ" w:date="2021-09-04T12:18:00Z"/>
              <w:rFonts w:asciiTheme="minorHAnsi" w:eastAsiaTheme="minorEastAsia" w:hAnsiTheme="minorHAnsi" w:cstheme="minorBidi"/>
              <w:noProof/>
              <w:lang w:eastAsia="es-ES"/>
            </w:rPr>
          </w:pPr>
          <w:ins w:id="166"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388"</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3.1.</w:t>
            </w:r>
            <w:r>
              <w:rPr>
                <w:rFonts w:asciiTheme="minorHAnsi" w:eastAsiaTheme="minorEastAsia" w:hAnsiTheme="minorHAnsi" w:cstheme="minorBidi"/>
                <w:noProof/>
                <w:lang w:eastAsia="es-ES"/>
              </w:rPr>
              <w:tab/>
            </w:r>
            <w:r w:rsidRPr="00F85247">
              <w:rPr>
                <w:rStyle w:val="Hipervnculo"/>
                <w:noProof/>
              </w:rPr>
              <w:t>ANÁLISIS INICIAL DE LA TECNOLOGÍA THREAD</w:t>
            </w:r>
            <w:r>
              <w:rPr>
                <w:noProof/>
                <w:webHidden/>
              </w:rPr>
              <w:tab/>
            </w:r>
            <w:r>
              <w:rPr>
                <w:noProof/>
                <w:webHidden/>
              </w:rPr>
              <w:fldChar w:fldCharType="begin"/>
            </w:r>
            <w:r>
              <w:rPr>
                <w:noProof/>
                <w:webHidden/>
              </w:rPr>
              <w:instrText xml:space="preserve"> PAGEREF _Toc81650388 \h </w:instrText>
            </w:r>
            <w:r>
              <w:rPr>
                <w:noProof/>
                <w:webHidden/>
              </w:rPr>
            </w:r>
          </w:ins>
          <w:r>
            <w:rPr>
              <w:noProof/>
              <w:webHidden/>
            </w:rPr>
            <w:fldChar w:fldCharType="separate"/>
          </w:r>
          <w:ins w:id="167" w:author="JORGE CONTRERAS ORTIZ" w:date="2021-09-04T12:18:00Z">
            <w:r>
              <w:rPr>
                <w:noProof/>
                <w:webHidden/>
              </w:rPr>
              <w:t>39</w:t>
            </w:r>
            <w:r>
              <w:rPr>
                <w:noProof/>
                <w:webHidden/>
              </w:rPr>
              <w:fldChar w:fldCharType="end"/>
            </w:r>
            <w:r w:rsidRPr="00F85247">
              <w:rPr>
                <w:rStyle w:val="Hipervnculo"/>
                <w:noProof/>
              </w:rPr>
              <w:fldChar w:fldCharType="end"/>
            </w:r>
          </w:ins>
        </w:p>
        <w:p w14:paraId="07B3325D" w14:textId="2293CE25" w:rsidR="00593FA6" w:rsidRDefault="00593FA6">
          <w:pPr>
            <w:pStyle w:val="TDC3"/>
            <w:rPr>
              <w:ins w:id="168" w:author="JORGE CONTRERAS ORTIZ" w:date="2021-09-04T12:18:00Z"/>
              <w:rFonts w:asciiTheme="minorHAnsi" w:hAnsiTheme="minorHAnsi" w:cstheme="minorBidi"/>
              <w:noProof/>
            </w:rPr>
          </w:pPr>
          <w:ins w:id="169"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389"</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3.1.1.</w:t>
            </w:r>
            <w:r>
              <w:rPr>
                <w:rFonts w:asciiTheme="minorHAnsi" w:hAnsiTheme="minorHAnsi" w:cstheme="minorBidi"/>
                <w:noProof/>
              </w:rPr>
              <w:tab/>
            </w:r>
            <w:r w:rsidRPr="00F85247">
              <w:rPr>
                <w:rStyle w:val="Hipervnculo"/>
                <w:noProof/>
              </w:rPr>
              <w:t>CARACTERÍSTICAS TÉCNOLOGICAS DE  LOS MÓDULOS KIRALE</w:t>
            </w:r>
            <w:r>
              <w:rPr>
                <w:noProof/>
                <w:webHidden/>
              </w:rPr>
              <w:tab/>
            </w:r>
            <w:r>
              <w:rPr>
                <w:noProof/>
                <w:webHidden/>
              </w:rPr>
              <w:fldChar w:fldCharType="begin"/>
            </w:r>
            <w:r>
              <w:rPr>
                <w:noProof/>
                <w:webHidden/>
              </w:rPr>
              <w:instrText xml:space="preserve"> PAGEREF _Toc81650389 \h </w:instrText>
            </w:r>
            <w:r>
              <w:rPr>
                <w:noProof/>
                <w:webHidden/>
              </w:rPr>
            </w:r>
          </w:ins>
          <w:r>
            <w:rPr>
              <w:noProof/>
              <w:webHidden/>
            </w:rPr>
            <w:fldChar w:fldCharType="separate"/>
          </w:r>
          <w:ins w:id="170" w:author="JORGE CONTRERAS ORTIZ" w:date="2021-09-04T12:18:00Z">
            <w:r>
              <w:rPr>
                <w:noProof/>
                <w:webHidden/>
              </w:rPr>
              <w:t>40</w:t>
            </w:r>
            <w:r>
              <w:rPr>
                <w:noProof/>
                <w:webHidden/>
              </w:rPr>
              <w:fldChar w:fldCharType="end"/>
            </w:r>
            <w:r w:rsidRPr="00F85247">
              <w:rPr>
                <w:rStyle w:val="Hipervnculo"/>
                <w:noProof/>
              </w:rPr>
              <w:fldChar w:fldCharType="end"/>
            </w:r>
          </w:ins>
        </w:p>
        <w:p w14:paraId="009FCC4B" w14:textId="13E0CCE3" w:rsidR="00593FA6" w:rsidRDefault="00593FA6">
          <w:pPr>
            <w:pStyle w:val="TDC4"/>
            <w:tabs>
              <w:tab w:val="left" w:pos="1760"/>
              <w:tab w:val="right" w:leader="dot" w:pos="8494"/>
            </w:tabs>
            <w:rPr>
              <w:ins w:id="171" w:author="JORGE CONTRERAS ORTIZ" w:date="2021-09-04T12:18:00Z"/>
              <w:rFonts w:asciiTheme="minorHAnsi" w:eastAsiaTheme="minorEastAsia" w:hAnsiTheme="minorHAnsi" w:cstheme="minorBidi"/>
              <w:noProof/>
              <w:lang w:eastAsia="es-ES"/>
            </w:rPr>
          </w:pPr>
          <w:ins w:id="172"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390"</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14:scene3d>
                  <w14:camera w14:prst="orthographicFront"/>
                  <w14:lightRig w14:rig="threePt" w14:dir="t">
                    <w14:rot w14:lat="0" w14:lon="0" w14:rev="0"/>
                  </w14:lightRig>
                </w14:scene3d>
              </w:rPr>
              <w:t>3.1.1.1.</w:t>
            </w:r>
            <w:r>
              <w:rPr>
                <w:rFonts w:asciiTheme="minorHAnsi" w:eastAsiaTheme="minorEastAsia" w:hAnsiTheme="minorHAnsi" w:cstheme="minorBidi"/>
                <w:noProof/>
                <w:lang w:eastAsia="es-ES"/>
              </w:rPr>
              <w:tab/>
            </w:r>
            <w:r w:rsidRPr="00F85247">
              <w:rPr>
                <w:rStyle w:val="Hipervnculo"/>
                <w:noProof/>
              </w:rPr>
              <w:t>CARACTERÍSTICAS MÓDULO RF KTWM102</w:t>
            </w:r>
            <w:r>
              <w:rPr>
                <w:noProof/>
                <w:webHidden/>
              </w:rPr>
              <w:tab/>
            </w:r>
            <w:r>
              <w:rPr>
                <w:noProof/>
                <w:webHidden/>
              </w:rPr>
              <w:fldChar w:fldCharType="begin"/>
            </w:r>
            <w:r>
              <w:rPr>
                <w:noProof/>
                <w:webHidden/>
              </w:rPr>
              <w:instrText xml:space="preserve"> PAGEREF _Toc81650390 \h </w:instrText>
            </w:r>
            <w:r>
              <w:rPr>
                <w:noProof/>
                <w:webHidden/>
              </w:rPr>
            </w:r>
          </w:ins>
          <w:r>
            <w:rPr>
              <w:noProof/>
              <w:webHidden/>
            </w:rPr>
            <w:fldChar w:fldCharType="separate"/>
          </w:r>
          <w:ins w:id="173" w:author="JORGE CONTRERAS ORTIZ" w:date="2021-09-04T12:18:00Z">
            <w:r>
              <w:rPr>
                <w:noProof/>
                <w:webHidden/>
              </w:rPr>
              <w:t>40</w:t>
            </w:r>
            <w:r>
              <w:rPr>
                <w:noProof/>
                <w:webHidden/>
              </w:rPr>
              <w:fldChar w:fldCharType="end"/>
            </w:r>
            <w:r w:rsidRPr="00F85247">
              <w:rPr>
                <w:rStyle w:val="Hipervnculo"/>
                <w:noProof/>
              </w:rPr>
              <w:fldChar w:fldCharType="end"/>
            </w:r>
          </w:ins>
        </w:p>
        <w:p w14:paraId="0D6CF6B2" w14:textId="512B4278" w:rsidR="00593FA6" w:rsidRDefault="00593FA6">
          <w:pPr>
            <w:pStyle w:val="TDC4"/>
            <w:tabs>
              <w:tab w:val="left" w:pos="1760"/>
              <w:tab w:val="right" w:leader="dot" w:pos="8494"/>
            </w:tabs>
            <w:rPr>
              <w:ins w:id="174" w:author="JORGE CONTRERAS ORTIZ" w:date="2021-09-04T12:18:00Z"/>
              <w:rFonts w:asciiTheme="minorHAnsi" w:eastAsiaTheme="minorEastAsia" w:hAnsiTheme="minorHAnsi" w:cstheme="minorBidi"/>
              <w:noProof/>
              <w:lang w:eastAsia="es-ES"/>
            </w:rPr>
          </w:pPr>
          <w:ins w:id="175"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391"</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14:scene3d>
                  <w14:camera w14:prst="orthographicFront"/>
                  <w14:lightRig w14:rig="threePt" w14:dir="t">
                    <w14:rot w14:lat="0" w14:lon="0" w14:rev="0"/>
                  </w14:lightRig>
                </w14:scene3d>
              </w:rPr>
              <w:t>3.1.1.2.</w:t>
            </w:r>
            <w:r>
              <w:rPr>
                <w:rFonts w:asciiTheme="minorHAnsi" w:eastAsiaTheme="minorEastAsia" w:hAnsiTheme="minorHAnsi" w:cstheme="minorBidi"/>
                <w:noProof/>
                <w:lang w:eastAsia="es-ES"/>
              </w:rPr>
              <w:tab/>
            </w:r>
            <w:r w:rsidRPr="00F85247">
              <w:rPr>
                <w:rStyle w:val="Hipervnculo"/>
                <w:noProof/>
              </w:rPr>
              <w:t>CARACTERÍSTICAS KTDG102 EVALUATION DONGLE</w:t>
            </w:r>
            <w:r>
              <w:rPr>
                <w:noProof/>
                <w:webHidden/>
              </w:rPr>
              <w:tab/>
            </w:r>
            <w:r>
              <w:rPr>
                <w:noProof/>
                <w:webHidden/>
              </w:rPr>
              <w:fldChar w:fldCharType="begin"/>
            </w:r>
            <w:r>
              <w:rPr>
                <w:noProof/>
                <w:webHidden/>
              </w:rPr>
              <w:instrText xml:space="preserve"> PAGEREF _Toc81650391 \h </w:instrText>
            </w:r>
            <w:r>
              <w:rPr>
                <w:noProof/>
                <w:webHidden/>
              </w:rPr>
            </w:r>
          </w:ins>
          <w:r>
            <w:rPr>
              <w:noProof/>
              <w:webHidden/>
            </w:rPr>
            <w:fldChar w:fldCharType="separate"/>
          </w:r>
          <w:ins w:id="176" w:author="JORGE CONTRERAS ORTIZ" w:date="2021-09-04T12:18:00Z">
            <w:r>
              <w:rPr>
                <w:noProof/>
                <w:webHidden/>
              </w:rPr>
              <w:t>40</w:t>
            </w:r>
            <w:r>
              <w:rPr>
                <w:noProof/>
                <w:webHidden/>
              </w:rPr>
              <w:fldChar w:fldCharType="end"/>
            </w:r>
            <w:r w:rsidRPr="00F85247">
              <w:rPr>
                <w:rStyle w:val="Hipervnculo"/>
                <w:noProof/>
              </w:rPr>
              <w:fldChar w:fldCharType="end"/>
            </w:r>
          </w:ins>
        </w:p>
        <w:p w14:paraId="2840CCE7" w14:textId="27689820" w:rsidR="00593FA6" w:rsidRDefault="00593FA6">
          <w:pPr>
            <w:pStyle w:val="TDC4"/>
            <w:tabs>
              <w:tab w:val="left" w:pos="1760"/>
              <w:tab w:val="right" w:leader="dot" w:pos="8494"/>
            </w:tabs>
            <w:rPr>
              <w:ins w:id="177" w:author="JORGE CONTRERAS ORTIZ" w:date="2021-09-04T12:18:00Z"/>
              <w:rFonts w:asciiTheme="minorHAnsi" w:eastAsiaTheme="minorEastAsia" w:hAnsiTheme="minorHAnsi" w:cstheme="minorBidi"/>
              <w:noProof/>
              <w:lang w:eastAsia="es-ES"/>
            </w:rPr>
          </w:pPr>
          <w:ins w:id="178"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392"</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14:scene3d>
                  <w14:camera w14:prst="orthographicFront"/>
                  <w14:lightRig w14:rig="threePt" w14:dir="t">
                    <w14:rot w14:lat="0" w14:lon="0" w14:rev="0"/>
                  </w14:lightRig>
                </w14:scene3d>
              </w:rPr>
              <w:t>3.1.1.3.</w:t>
            </w:r>
            <w:r>
              <w:rPr>
                <w:rFonts w:asciiTheme="minorHAnsi" w:eastAsiaTheme="minorEastAsia" w:hAnsiTheme="minorHAnsi" w:cstheme="minorBidi"/>
                <w:noProof/>
                <w:lang w:eastAsia="es-ES"/>
              </w:rPr>
              <w:tab/>
            </w:r>
            <w:r w:rsidRPr="00F85247">
              <w:rPr>
                <w:rStyle w:val="Hipervnculo"/>
                <w:noProof/>
              </w:rPr>
              <w:t>CARACTERÍSTICAS DEL BORDER ROUTER KTBRN1</w:t>
            </w:r>
            <w:r>
              <w:rPr>
                <w:noProof/>
                <w:webHidden/>
              </w:rPr>
              <w:tab/>
            </w:r>
            <w:r>
              <w:rPr>
                <w:noProof/>
                <w:webHidden/>
              </w:rPr>
              <w:fldChar w:fldCharType="begin"/>
            </w:r>
            <w:r>
              <w:rPr>
                <w:noProof/>
                <w:webHidden/>
              </w:rPr>
              <w:instrText xml:space="preserve"> PAGEREF _Toc81650392 \h </w:instrText>
            </w:r>
            <w:r>
              <w:rPr>
                <w:noProof/>
                <w:webHidden/>
              </w:rPr>
            </w:r>
          </w:ins>
          <w:r>
            <w:rPr>
              <w:noProof/>
              <w:webHidden/>
            </w:rPr>
            <w:fldChar w:fldCharType="separate"/>
          </w:r>
          <w:ins w:id="179" w:author="JORGE CONTRERAS ORTIZ" w:date="2021-09-04T12:18:00Z">
            <w:r>
              <w:rPr>
                <w:noProof/>
                <w:webHidden/>
              </w:rPr>
              <w:t>40</w:t>
            </w:r>
            <w:r>
              <w:rPr>
                <w:noProof/>
                <w:webHidden/>
              </w:rPr>
              <w:fldChar w:fldCharType="end"/>
            </w:r>
            <w:r w:rsidRPr="00F85247">
              <w:rPr>
                <w:rStyle w:val="Hipervnculo"/>
                <w:noProof/>
              </w:rPr>
              <w:fldChar w:fldCharType="end"/>
            </w:r>
          </w:ins>
        </w:p>
        <w:p w14:paraId="59018EC6" w14:textId="424BDD81" w:rsidR="00593FA6" w:rsidRDefault="00593FA6">
          <w:pPr>
            <w:pStyle w:val="TDC4"/>
            <w:tabs>
              <w:tab w:val="left" w:pos="1760"/>
              <w:tab w:val="right" w:leader="dot" w:pos="8494"/>
            </w:tabs>
            <w:rPr>
              <w:ins w:id="180" w:author="JORGE CONTRERAS ORTIZ" w:date="2021-09-04T12:18:00Z"/>
              <w:rFonts w:asciiTheme="minorHAnsi" w:eastAsiaTheme="minorEastAsia" w:hAnsiTheme="minorHAnsi" w:cstheme="minorBidi"/>
              <w:noProof/>
              <w:lang w:eastAsia="es-ES"/>
            </w:rPr>
          </w:pPr>
          <w:ins w:id="181"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393"</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14:scene3d>
                  <w14:camera w14:prst="orthographicFront"/>
                  <w14:lightRig w14:rig="threePt" w14:dir="t">
                    <w14:rot w14:lat="0" w14:lon="0" w14:rev="0"/>
                  </w14:lightRig>
                </w14:scene3d>
              </w:rPr>
              <w:t>3.1.1.4.</w:t>
            </w:r>
            <w:r>
              <w:rPr>
                <w:rFonts w:asciiTheme="minorHAnsi" w:eastAsiaTheme="minorEastAsia" w:hAnsiTheme="minorHAnsi" w:cstheme="minorBidi"/>
                <w:noProof/>
                <w:lang w:eastAsia="es-ES"/>
              </w:rPr>
              <w:tab/>
            </w:r>
            <w:r w:rsidRPr="00F85247">
              <w:rPr>
                <w:rStyle w:val="Hipervnculo"/>
                <w:noProof/>
              </w:rPr>
              <w:t>CARACTERÍSTICAS KINOS – NETWORK OS</w:t>
            </w:r>
            <w:r>
              <w:rPr>
                <w:noProof/>
                <w:webHidden/>
              </w:rPr>
              <w:tab/>
            </w:r>
            <w:r>
              <w:rPr>
                <w:noProof/>
                <w:webHidden/>
              </w:rPr>
              <w:fldChar w:fldCharType="begin"/>
            </w:r>
            <w:r>
              <w:rPr>
                <w:noProof/>
                <w:webHidden/>
              </w:rPr>
              <w:instrText xml:space="preserve"> PAGEREF _Toc81650393 \h </w:instrText>
            </w:r>
            <w:r>
              <w:rPr>
                <w:noProof/>
                <w:webHidden/>
              </w:rPr>
            </w:r>
          </w:ins>
          <w:r>
            <w:rPr>
              <w:noProof/>
              <w:webHidden/>
            </w:rPr>
            <w:fldChar w:fldCharType="separate"/>
          </w:r>
          <w:ins w:id="182" w:author="JORGE CONTRERAS ORTIZ" w:date="2021-09-04T12:18:00Z">
            <w:r>
              <w:rPr>
                <w:noProof/>
                <w:webHidden/>
              </w:rPr>
              <w:t>41</w:t>
            </w:r>
            <w:r>
              <w:rPr>
                <w:noProof/>
                <w:webHidden/>
              </w:rPr>
              <w:fldChar w:fldCharType="end"/>
            </w:r>
            <w:r w:rsidRPr="00F85247">
              <w:rPr>
                <w:rStyle w:val="Hipervnculo"/>
                <w:noProof/>
              </w:rPr>
              <w:fldChar w:fldCharType="end"/>
            </w:r>
          </w:ins>
        </w:p>
        <w:p w14:paraId="2BCF23C0" w14:textId="0CB09049" w:rsidR="00593FA6" w:rsidRDefault="00593FA6">
          <w:pPr>
            <w:pStyle w:val="TDC3"/>
            <w:rPr>
              <w:ins w:id="183" w:author="JORGE CONTRERAS ORTIZ" w:date="2021-09-04T12:18:00Z"/>
              <w:rFonts w:asciiTheme="minorHAnsi" w:hAnsiTheme="minorHAnsi" w:cstheme="minorBidi"/>
              <w:noProof/>
            </w:rPr>
          </w:pPr>
          <w:ins w:id="184"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394"</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3.1.2.</w:t>
            </w:r>
            <w:r>
              <w:rPr>
                <w:rFonts w:asciiTheme="minorHAnsi" w:hAnsiTheme="minorHAnsi" w:cstheme="minorBidi"/>
                <w:noProof/>
              </w:rPr>
              <w:tab/>
            </w:r>
            <w:r w:rsidRPr="00F85247">
              <w:rPr>
                <w:rStyle w:val="Hipervnculo"/>
                <w:noProof/>
              </w:rPr>
              <w:t>EJEMPLOS DE OTROS DISPOSITIVOS</w:t>
            </w:r>
            <w:r>
              <w:rPr>
                <w:noProof/>
                <w:webHidden/>
              </w:rPr>
              <w:tab/>
            </w:r>
            <w:r>
              <w:rPr>
                <w:noProof/>
                <w:webHidden/>
              </w:rPr>
              <w:fldChar w:fldCharType="begin"/>
            </w:r>
            <w:r>
              <w:rPr>
                <w:noProof/>
                <w:webHidden/>
              </w:rPr>
              <w:instrText xml:space="preserve"> PAGEREF _Toc81650394 \h </w:instrText>
            </w:r>
            <w:r>
              <w:rPr>
                <w:noProof/>
                <w:webHidden/>
              </w:rPr>
            </w:r>
          </w:ins>
          <w:r>
            <w:rPr>
              <w:noProof/>
              <w:webHidden/>
            </w:rPr>
            <w:fldChar w:fldCharType="separate"/>
          </w:r>
          <w:ins w:id="185" w:author="JORGE CONTRERAS ORTIZ" w:date="2021-09-04T12:18:00Z">
            <w:r>
              <w:rPr>
                <w:noProof/>
                <w:webHidden/>
              </w:rPr>
              <w:t>41</w:t>
            </w:r>
            <w:r>
              <w:rPr>
                <w:noProof/>
                <w:webHidden/>
              </w:rPr>
              <w:fldChar w:fldCharType="end"/>
            </w:r>
            <w:r w:rsidRPr="00F85247">
              <w:rPr>
                <w:rStyle w:val="Hipervnculo"/>
                <w:noProof/>
              </w:rPr>
              <w:fldChar w:fldCharType="end"/>
            </w:r>
          </w:ins>
        </w:p>
        <w:p w14:paraId="449B486D" w14:textId="1C90E27F" w:rsidR="00593FA6" w:rsidRDefault="00593FA6">
          <w:pPr>
            <w:pStyle w:val="TDC2"/>
            <w:tabs>
              <w:tab w:val="left" w:pos="880"/>
              <w:tab w:val="right" w:leader="dot" w:pos="8494"/>
            </w:tabs>
            <w:rPr>
              <w:ins w:id="186" w:author="JORGE CONTRERAS ORTIZ" w:date="2021-09-04T12:18:00Z"/>
              <w:rFonts w:asciiTheme="minorHAnsi" w:eastAsiaTheme="minorEastAsia" w:hAnsiTheme="minorHAnsi" w:cstheme="minorBidi"/>
              <w:noProof/>
              <w:lang w:eastAsia="es-ES"/>
            </w:rPr>
          </w:pPr>
          <w:ins w:id="187"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395"</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3.2.</w:t>
            </w:r>
            <w:r>
              <w:rPr>
                <w:rFonts w:asciiTheme="minorHAnsi" w:eastAsiaTheme="minorEastAsia" w:hAnsiTheme="minorHAnsi" w:cstheme="minorBidi"/>
                <w:noProof/>
                <w:lang w:eastAsia="es-ES"/>
              </w:rPr>
              <w:tab/>
            </w:r>
            <w:r w:rsidRPr="00F85247">
              <w:rPr>
                <w:rStyle w:val="Hipervnculo"/>
                <w:noProof/>
              </w:rPr>
              <w:t>CONFIGURACIONES INICIALES</w:t>
            </w:r>
            <w:r>
              <w:rPr>
                <w:noProof/>
                <w:webHidden/>
              </w:rPr>
              <w:tab/>
            </w:r>
            <w:r>
              <w:rPr>
                <w:noProof/>
                <w:webHidden/>
              </w:rPr>
              <w:fldChar w:fldCharType="begin"/>
            </w:r>
            <w:r>
              <w:rPr>
                <w:noProof/>
                <w:webHidden/>
              </w:rPr>
              <w:instrText xml:space="preserve"> PAGEREF _Toc81650395 \h </w:instrText>
            </w:r>
            <w:r>
              <w:rPr>
                <w:noProof/>
                <w:webHidden/>
              </w:rPr>
            </w:r>
          </w:ins>
          <w:r>
            <w:rPr>
              <w:noProof/>
              <w:webHidden/>
            </w:rPr>
            <w:fldChar w:fldCharType="separate"/>
          </w:r>
          <w:ins w:id="188" w:author="JORGE CONTRERAS ORTIZ" w:date="2021-09-04T12:18:00Z">
            <w:r>
              <w:rPr>
                <w:noProof/>
                <w:webHidden/>
              </w:rPr>
              <w:t>42</w:t>
            </w:r>
            <w:r>
              <w:rPr>
                <w:noProof/>
                <w:webHidden/>
              </w:rPr>
              <w:fldChar w:fldCharType="end"/>
            </w:r>
            <w:r w:rsidRPr="00F85247">
              <w:rPr>
                <w:rStyle w:val="Hipervnculo"/>
                <w:noProof/>
              </w:rPr>
              <w:fldChar w:fldCharType="end"/>
            </w:r>
          </w:ins>
        </w:p>
        <w:p w14:paraId="143668F9" w14:textId="2D357ADB" w:rsidR="00593FA6" w:rsidRDefault="00593FA6">
          <w:pPr>
            <w:pStyle w:val="TDC3"/>
            <w:rPr>
              <w:ins w:id="189" w:author="JORGE CONTRERAS ORTIZ" w:date="2021-09-04T12:18:00Z"/>
              <w:rFonts w:asciiTheme="minorHAnsi" w:hAnsiTheme="minorHAnsi" w:cstheme="minorBidi"/>
              <w:noProof/>
            </w:rPr>
          </w:pPr>
          <w:ins w:id="190"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396"</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3.2.1.</w:t>
            </w:r>
            <w:r>
              <w:rPr>
                <w:rFonts w:asciiTheme="minorHAnsi" w:hAnsiTheme="minorHAnsi" w:cstheme="minorBidi"/>
                <w:noProof/>
              </w:rPr>
              <w:tab/>
            </w:r>
            <w:r w:rsidRPr="00F85247">
              <w:rPr>
                <w:rStyle w:val="Hipervnculo"/>
                <w:noProof/>
              </w:rPr>
              <w:t>CONFIGURACIÓN DEL BORDER ROUTER</w:t>
            </w:r>
            <w:r>
              <w:rPr>
                <w:noProof/>
                <w:webHidden/>
              </w:rPr>
              <w:tab/>
            </w:r>
            <w:r>
              <w:rPr>
                <w:noProof/>
                <w:webHidden/>
              </w:rPr>
              <w:fldChar w:fldCharType="begin"/>
            </w:r>
            <w:r>
              <w:rPr>
                <w:noProof/>
                <w:webHidden/>
              </w:rPr>
              <w:instrText xml:space="preserve"> PAGEREF _Toc81650396 \h </w:instrText>
            </w:r>
            <w:r>
              <w:rPr>
                <w:noProof/>
                <w:webHidden/>
              </w:rPr>
            </w:r>
          </w:ins>
          <w:r>
            <w:rPr>
              <w:noProof/>
              <w:webHidden/>
            </w:rPr>
            <w:fldChar w:fldCharType="separate"/>
          </w:r>
          <w:ins w:id="191" w:author="JORGE CONTRERAS ORTIZ" w:date="2021-09-04T12:18:00Z">
            <w:r>
              <w:rPr>
                <w:noProof/>
                <w:webHidden/>
              </w:rPr>
              <w:t>42</w:t>
            </w:r>
            <w:r>
              <w:rPr>
                <w:noProof/>
                <w:webHidden/>
              </w:rPr>
              <w:fldChar w:fldCharType="end"/>
            </w:r>
            <w:r w:rsidRPr="00F85247">
              <w:rPr>
                <w:rStyle w:val="Hipervnculo"/>
                <w:noProof/>
              </w:rPr>
              <w:fldChar w:fldCharType="end"/>
            </w:r>
          </w:ins>
        </w:p>
        <w:p w14:paraId="0665D71A" w14:textId="21D9B651" w:rsidR="00593FA6" w:rsidRDefault="00593FA6">
          <w:pPr>
            <w:pStyle w:val="TDC4"/>
            <w:tabs>
              <w:tab w:val="left" w:pos="1760"/>
              <w:tab w:val="right" w:leader="dot" w:pos="8494"/>
            </w:tabs>
            <w:rPr>
              <w:ins w:id="192" w:author="JORGE CONTRERAS ORTIZ" w:date="2021-09-04T12:18:00Z"/>
              <w:rFonts w:asciiTheme="minorHAnsi" w:eastAsiaTheme="minorEastAsia" w:hAnsiTheme="minorHAnsi" w:cstheme="minorBidi"/>
              <w:noProof/>
              <w:lang w:eastAsia="es-ES"/>
            </w:rPr>
          </w:pPr>
          <w:ins w:id="193"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397"</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14:scene3d>
                  <w14:camera w14:prst="orthographicFront"/>
                  <w14:lightRig w14:rig="threePt" w14:dir="t">
                    <w14:rot w14:lat="0" w14:lon="0" w14:rev="0"/>
                  </w14:lightRig>
                </w14:scene3d>
              </w:rPr>
              <w:t>3.2.1.1.</w:t>
            </w:r>
            <w:r>
              <w:rPr>
                <w:rFonts w:asciiTheme="minorHAnsi" w:eastAsiaTheme="minorEastAsia" w:hAnsiTheme="minorHAnsi" w:cstheme="minorBidi"/>
                <w:noProof/>
                <w:lang w:eastAsia="es-ES"/>
              </w:rPr>
              <w:tab/>
            </w:r>
            <w:r w:rsidRPr="00F85247">
              <w:rPr>
                <w:rStyle w:val="Hipervnculo"/>
                <w:noProof/>
              </w:rPr>
              <w:t>REQUERIMIENTOS</w:t>
            </w:r>
            <w:r>
              <w:rPr>
                <w:noProof/>
                <w:webHidden/>
              </w:rPr>
              <w:tab/>
            </w:r>
            <w:r>
              <w:rPr>
                <w:noProof/>
                <w:webHidden/>
              </w:rPr>
              <w:fldChar w:fldCharType="begin"/>
            </w:r>
            <w:r>
              <w:rPr>
                <w:noProof/>
                <w:webHidden/>
              </w:rPr>
              <w:instrText xml:space="preserve"> PAGEREF _Toc81650397 \h </w:instrText>
            </w:r>
            <w:r>
              <w:rPr>
                <w:noProof/>
                <w:webHidden/>
              </w:rPr>
            </w:r>
          </w:ins>
          <w:r>
            <w:rPr>
              <w:noProof/>
              <w:webHidden/>
            </w:rPr>
            <w:fldChar w:fldCharType="separate"/>
          </w:r>
          <w:ins w:id="194" w:author="JORGE CONTRERAS ORTIZ" w:date="2021-09-04T12:18:00Z">
            <w:r>
              <w:rPr>
                <w:noProof/>
                <w:webHidden/>
              </w:rPr>
              <w:t>42</w:t>
            </w:r>
            <w:r>
              <w:rPr>
                <w:noProof/>
                <w:webHidden/>
              </w:rPr>
              <w:fldChar w:fldCharType="end"/>
            </w:r>
            <w:r w:rsidRPr="00F85247">
              <w:rPr>
                <w:rStyle w:val="Hipervnculo"/>
                <w:noProof/>
              </w:rPr>
              <w:fldChar w:fldCharType="end"/>
            </w:r>
          </w:ins>
        </w:p>
        <w:p w14:paraId="0BF9AE3B" w14:textId="4BBF9EB5" w:rsidR="00593FA6" w:rsidRDefault="00593FA6">
          <w:pPr>
            <w:pStyle w:val="TDC4"/>
            <w:tabs>
              <w:tab w:val="left" w:pos="1760"/>
              <w:tab w:val="right" w:leader="dot" w:pos="8494"/>
            </w:tabs>
            <w:rPr>
              <w:ins w:id="195" w:author="JORGE CONTRERAS ORTIZ" w:date="2021-09-04T12:18:00Z"/>
              <w:rFonts w:asciiTheme="minorHAnsi" w:eastAsiaTheme="minorEastAsia" w:hAnsiTheme="minorHAnsi" w:cstheme="minorBidi"/>
              <w:noProof/>
              <w:lang w:eastAsia="es-ES"/>
            </w:rPr>
          </w:pPr>
          <w:ins w:id="196"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398"</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14:scene3d>
                  <w14:camera w14:prst="orthographicFront"/>
                  <w14:lightRig w14:rig="threePt" w14:dir="t">
                    <w14:rot w14:lat="0" w14:lon="0" w14:rev="0"/>
                  </w14:lightRig>
                </w14:scene3d>
              </w:rPr>
              <w:t>3.2.1.2.</w:t>
            </w:r>
            <w:r>
              <w:rPr>
                <w:rFonts w:asciiTheme="minorHAnsi" w:eastAsiaTheme="minorEastAsia" w:hAnsiTheme="minorHAnsi" w:cstheme="minorBidi"/>
                <w:noProof/>
                <w:lang w:eastAsia="es-ES"/>
              </w:rPr>
              <w:tab/>
            </w:r>
            <w:r w:rsidRPr="00F85247">
              <w:rPr>
                <w:rStyle w:val="Hipervnculo"/>
                <w:noProof/>
              </w:rPr>
              <w:t>GUÍA DE INSTALACIÓN</w:t>
            </w:r>
            <w:r>
              <w:rPr>
                <w:noProof/>
                <w:webHidden/>
              </w:rPr>
              <w:tab/>
            </w:r>
            <w:r>
              <w:rPr>
                <w:noProof/>
                <w:webHidden/>
              </w:rPr>
              <w:fldChar w:fldCharType="begin"/>
            </w:r>
            <w:r>
              <w:rPr>
                <w:noProof/>
                <w:webHidden/>
              </w:rPr>
              <w:instrText xml:space="preserve"> PAGEREF _Toc81650398 \h </w:instrText>
            </w:r>
            <w:r>
              <w:rPr>
                <w:noProof/>
                <w:webHidden/>
              </w:rPr>
            </w:r>
          </w:ins>
          <w:r>
            <w:rPr>
              <w:noProof/>
              <w:webHidden/>
            </w:rPr>
            <w:fldChar w:fldCharType="separate"/>
          </w:r>
          <w:ins w:id="197" w:author="JORGE CONTRERAS ORTIZ" w:date="2021-09-04T12:18:00Z">
            <w:r>
              <w:rPr>
                <w:noProof/>
                <w:webHidden/>
              </w:rPr>
              <w:t>42</w:t>
            </w:r>
            <w:r>
              <w:rPr>
                <w:noProof/>
                <w:webHidden/>
              </w:rPr>
              <w:fldChar w:fldCharType="end"/>
            </w:r>
            <w:r w:rsidRPr="00F85247">
              <w:rPr>
                <w:rStyle w:val="Hipervnculo"/>
                <w:noProof/>
              </w:rPr>
              <w:fldChar w:fldCharType="end"/>
            </w:r>
          </w:ins>
        </w:p>
        <w:p w14:paraId="049DC03D" w14:textId="519ED70B" w:rsidR="00593FA6" w:rsidRDefault="00593FA6">
          <w:pPr>
            <w:pStyle w:val="TDC5"/>
            <w:tabs>
              <w:tab w:val="left" w:pos="2017"/>
              <w:tab w:val="right" w:leader="dot" w:pos="8494"/>
            </w:tabs>
            <w:rPr>
              <w:ins w:id="198" w:author="JORGE CONTRERAS ORTIZ" w:date="2021-09-04T12:18:00Z"/>
              <w:rFonts w:asciiTheme="minorHAnsi" w:eastAsiaTheme="minorEastAsia" w:hAnsiTheme="minorHAnsi" w:cstheme="minorBidi"/>
              <w:noProof/>
              <w:lang w:eastAsia="es-ES"/>
            </w:rPr>
          </w:pPr>
          <w:ins w:id="199"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399"</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3.2.1.2.1.</w:t>
            </w:r>
            <w:r>
              <w:rPr>
                <w:rFonts w:asciiTheme="minorHAnsi" w:eastAsiaTheme="minorEastAsia" w:hAnsiTheme="minorHAnsi" w:cstheme="minorBidi"/>
                <w:noProof/>
                <w:lang w:eastAsia="es-ES"/>
              </w:rPr>
              <w:tab/>
            </w:r>
            <w:r w:rsidRPr="00F85247">
              <w:rPr>
                <w:rStyle w:val="Hipervnculo"/>
                <w:noProof/>
              </w:rPr>
              <w:t>DESCARGA DEL SOFTWARE REQUERIDO</w:t>
            </w:r>
            <w:r>
              <w:rPr>
                <w:noProof/>
                <w:webHidden/>
              </w:rPr>
              <w:tab/>
            </w:r>
            <w:r>
              <w:rPr>
                <w:noProof/>
                <w:webHidden/>
              </w:rPr>
              <w:fldChar w:fldCharType="begin"/>
            </w:r>
            <w:r>
              <w:rPr>
                <w:noProof/>
                <w:webHidden/>
              </w:rPr>
              <w:instrText xml:space="preserve"> PAGEREF _Toc81650399 \h </w:instrText>
            </w:r>
            <w:r>
              <w:rPr>
                <w:noProof/>
                <w:webHidden/>
              </w:rPr>
            </w:r>
          </w:ins>
          <w:r>
            <w:rPr>
              <w:noProof/>
              <w:webHidden/>
            </w:rPr>
            <w:fldChar w:fldCharType="separate"/>
          </w:r>
          <w:ins w:id="200" w:author="JORGE CONTRERAS ORTIZ" w:date="2021-09-04T12:18:00Z">
            <w:r>
              <w:rPr>
                <w:noProof/>
                <w:webHidden/>
              </w:rPr>
              <w:t>42</w:t>
            </w:r>
            <w:r>
              <w:rPr>
                <w:noProof/>
                <w:webHidden/>
              </w:rPr>
              <w:fldChar w:fldCharType="end"/>
            </w:r>
            <w:r w:rsidRPr="00F85247">
              <w:rPr>
                <w:rStyle w:val="Hipervnculo"/>
                <w:noProof/>
              </w:rPr>
              <w:fldChar w:fldCharType="end"/>
            </w:r>
          </w:ins>
        </w:p>
        <w:p w14:paraId="32E49D7B" w14:textId="43E77BE9" w:rsidR="00593FA6" w:rsidRDefault="00593FA6">
          <w:pPr>
            <w:pStyle w:val="TDC5"/>
            <w:tabs>
              <w:tab w:val="left" w:pos="2017"/>
              <w:tab w:val="right" w:leader="dot" w:pos="8494"/>
            </w:tabs>
            <w:rPr>
              <w:ins w:id="201" w:author="JORGE CONTRERAS ORTIZ" w:date="2021-09-04T12:18:00Z"/>
              <w:rFonts w:asciiTheme="minorHAnsi" w:eastAsiaTheme="minorEastAsia" w:hAnsiTheme="minorHAnsi" w:cstheme="minorBidi"/>
              <w:noProof/>
              <w:lang w:eastAsia="es-ES"/>
            </w:rPr>
          </w:pPr>
          <w:ins w:id="202"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00"</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3.2.1.2.2.</w:t>
            </w:r>
            <w:r>
              <w:rPr>
                <w:rFonts w:asciiTheme="minorHAnsi" w:eastAsiaTheme="minorEastAsia" w:hAnsiTheme="minorHAnsi" w:cstheme="minorBidi"/>
                <w:noProof/>
                <w:lang w:eastAsia="es-ES"/>
              </w:rPr>
              <w:tab/>
            </w:r>
            <w:r w:rsidRPr="00F85247">
              <w:rPr>
                <w:rStyle w:val="Hipervnculo"/>
                <w:noProof/>
              </w:rPr>
              <w:t>FLASHEAR LA IMAGEN EN LA TARJETA SD</w:t>
            </w:r>
            <w:r>
              <w:rPr>
                <w:noProof/>
                <w:webHidden/>
              </w:rPr>
              <w:tab/>
            </w:r>
            <w:r>
              <w:rPr>
                <w:noProof/>
                <w:webHidden/>
              </w:rPr>
              <w:fldChar w:fldCharType="begin"/>
            </w:r>
            <w:r>
              <w:rPr>
                <w:noProof/>
                <w:webHidden/>
              </w:rPr>
              <w:instrText xml:space="preserve"> PAGEREF _Toc81650400 \h </w:instrText>
            </w:r>
            <w:r>
              <w:rPr>
                <w:noProof/>
                <w:webHidden/>
              </w:rPr>
            </w:r>
          </w:ins>
          <w:r>
            <w:rPr>
              <w:noProof/>
              <w:webHidden/>
            </w:rPr>
            <w:fldChar w:fldCharType="separate"/>
          </w:r>
          <w:ins w:id="203" w:author="JORGE CONTRERAS ORTIZ" w:date="2021-09-04T12:18:00Z">
            <w:r>
              <w:rPr>
                <w:noProof/>
                <w:webHidden/>
              </w:rPr>
              <w:t>43</w:t>
            </w:r>
            <w:r>
              <w:rPr>
                <w:noProof/>
                <w:webHidden/>
              </w:rPr>
              <w:fldChar w:fldCharType="end"/>
            </w:r>
            <w:r w:rsidRPr="00F85247">
              <w:rPr>
                <w:rStyle w:val="Hipervnculo"/>
                <w:noProof/>
              </w:rPr>
              <w:fldChar w:fldCharType="end"/>
            </w:r>
          </w:ins>
        </w:p>
        <w:p w14:paraId="077A4FCE" w14:textId="11984AB9" w:rsidR="00593FA6" w:rsidRDefault="00593FA6">
          <w:pPr>
            <w:pStyle w:val="TDC5"/>
            <w:tabs>
              <w:tab w:val="left" w:pos="2017"/>
              <w:tab w:val="right" w:leader="dot" w:pos="8494"/>
            </w:tabs>
            <w:rPr>
              <w:ins w:id="204" w:author="JORGE CONTRERAS ORTIZ" w:date="2021-09-04T12:18:00Z"/>
              <w:rFonts w:asciiTheme="minorHAnsi" w:eastAsiaTheme="minorEastAsia" w:hAnsiTheme="minorHAnsi" w:cstheme="minorBidi"/>
              <w:noProof/>
              <w:lang w:eastAsia="es-ES"/>
            </w:rPr>
          </w:pPr>
          <w:ins w:id="205"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01"</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3.2.1.2.3.</w:t>
            </w:r>
            <w:r>
              <w:rPr>
                <w:rFonts w:asciiTheme="minorHAnsi" w:eastAsiaTheme="minorEastAsia" w:hAnsiTheme="minorHAnsi" w:cstheme="minorBidi"/>
                <w:noProof/>
                <w:lang w:eastAsia="es-ES"/>
              </w:rPr>
              <w:tab/>
            </w:r>
            <w:r w:rsidRPr="00F85247">
              <w:rPr>
                <w:rStyle w:val="Hipervnculo"/>
                <w:noProof/>
              </w:rPr>
              <w:t>PRIMERA INSTALACIÓN</w:t>
            </w:r>
            <w:r>
              <w:rPr>
                <w:noProof/>
                <w:webHidden/>
              </w:rPr>
              <w:tab/>
            </w:r>
            <w:r>
              <w:rPr>
                <w:noProof/>
                <w:webHidden/>
              </w:rPr>
              <w:fldChar w:fldCharType="begin"/>
            </w:r>
            <w:r>
              <w:rPr>
                <w:noProof/>
                <w:webHidden/>
              </w:rPr>
              <w:instrText xml:space="preserve"> PAGEREF _Toc81650401 \h </w:instrText>
            </w:r>
            <w:r>
              <w:rPr>
                <w:noProof/>
                <w:webHidden/>
              </w:rPr>
            </w:r>
          </w:ins>
          <w:r>
            <w:rPr>
              <w:noProof/>
              <w:webHidden/>
            </w:rPr>
            <w:fldChar w:fldCharType="separate"/>
          </w:r>
          <w:ins w:id="206" w:author="JORGE CONTRERAS ORTIZ" w:date="2021-09-04T12:18:00Z">
            <w:r>
              <w:rPr>
                <w:noProof/>
                <w:webHidden/>
              </w:rPr>
              <w:t>43</w:t>
            </w:r>
            <w:r>
              <w:rPr>
                <w:noProof/>
                <w:webHidden/>
              </w:rPr>
              <w:fldChar w:fldCharType="end"/>
            </w:r>
            <w:r w:rsidRPr="00F85247">
              <w:rPr>
                <w:rStyle w:val="Hipervnculo"/>
                <w:noProof/>
              </w:rPr>
              <w:fldChar w:fldCharType="end"/>
            </w:r>
          </w:ins>
        </w:p>
        <w:p w14:paraId="7A543653" w14:textId="31815687" w:rsidR="00593FA6" w:rsidRDefault="00593FA6">
          <w:pPr>
            <w:pStyle w:val="TDC6"/>
            <w:tabs>
              <w:tab w:val="left" w:pos="2421"/>
              <w:tab w:val="right" w:leader="dot" w:pos="8494"/>
            </w:tabs>
            <w:rPr>
              <w:ins w:id="207" w:author="JORGE CONTRERAS ORTIZ" w:date="2021-09-04T12:18:00Z"/>
              <w:rFonts w:asciiTheme="minorHAnsi" w:eastAsiaTheme="minorEastAsia" w:hAnsiTheme="minorHAnsi" w:cstheme="minorBidi"/>
              <w:noProof/>
              <w:lang w:eastAsia="es-ES"/>
            </w:rPr>
          </w:pPr>
          <w:ins w:id="208"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02"</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3.2.1.2.3.1.</w:t>
            </w:r>
            <w:r>
              <w:rPr>
                <w:rFonts w:asciiTheme="minorHAnsi" w:eastAsiaTheme="minorEastAsia" w:hAnsiTheme="minorHAnsi" w:cstheme="minorBidi"/>
                <w:noProof/>
                <w:lang w:eastAsia="es-ES"/>
              </w:rPr>
              <w:tab/>
            </w:r>
            <w:r w:rsidRPr="00F85247">
              <w:rPr>
                <w:rStyle w:val="Hipervnculo"/>
                <w:noProof/>
              </w:rPr>
              <w:t>CONEXIÓN VÍA PUERTO USB SERIE</w:t>
            </w:r>
            <w:r>
              <w:rPr>
                <w:noProof/>
                <w:webHidden/>
              </w:rPr>
              <w:tab/>
            </w:r>
            <w:r>
              <w:rPr>
                <w:noProof/>
                <w:webHidden/>
              </w:rPr>
              <w:fldChar w:fldCharType="begin"/>
            </w:r>
            <w:r>
              <w:rPr>
                <w:noProof/>
                <w:webHidden/>
              </w:rPr>
              <w:instrText xml:space="preserve"> PAGEREF _Toc81650402 \h </w:instrText>
            </w:r>
            <w:r>
              <w:rPr>
                <w:noProof/>
                <w:webHidden/>
              </w:rPr>
            </w:r>
          </w:ins>
          <w:r>
            <w:rPr>
              <w:noProof/>
              <w:webHidden/>
            </w:rPr>
            <w:fldChar w:fldCharType="separate"/>
          </w:r>
          <w:ins w:id="209" w:author="JORGE CONTRERAS ORTIZ" w:date="2021-09-04T12:18:00Z">
            <w:r>
              <w:rPr>
                <w:noProof/>
                <w:webHidden/>
              </w:rPr>
              <w:t>44</w:t>
            </w:r>
            <w:r>
              <w:rPr>
                <w:noProof/>
                <w:webHidden/>
              </w:rPr>
              <w:fldChar w:fldCharType="end"/>
            </w:r>
            <w:r w:rsidRPr="00F85247">
              <w:rPr>
                <w:rStyle w:val="Hipervnculo"/>
                <w:noProof/>
              </w:rPr>
              <w:fldChar w:fldCharType="end"/>
            </w:r>
          </w:ins>
        </w:p>
        <w:p w14:paraId="0BB4F99A" w14:textId="592A50E5" w:rsidR="00593FA6" w:rsidRDefault="00593FA6">
          <w:pPr>
            <w:pStyle w:val="TDC4"/>
            <w:tabs>
              <w:tab w:val="left" w:pos="1760"/>
              <w:tab w:val="right" w:leader="dot" w:pos="8494"/>
            </w:tabs>
            <w:rPr>
              <w:ins w:id="210" w:author="JORGE CONTRERAS ORTIZ" w:date="2021-09-04T12:18:00Z"/>
              <w:rFonts w:asciiTheme="minorHAnsi" w:eastAsiaTheme="minorEastAsia" w:hAnsiTheme="minorHAnsi" w:cstheme="minorBidi"/>
              <w:noProof/>
              <w:lang w:eastAsia="es-ES"/>
            </w:rPr>
          </w:pPr>
          <w:ins w:id="211"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03"</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14:scene3d>
                  <w14:camera w14:prst="orthographicFront"/>
                  <w14:lightRig w14:rig="threePt" w14:dir="t">
                    <w14:rot w14:lat="0" w14:lon="0" w14:rev="0"/>
                  </w14:lightRig>
                </w14:scene3d>
              </w:rPr>
              <w:t>3.2.1.3.</w:t>
            </w:r>
            <w:r>
              <w:rPr>
                <w:rFonts w:asciiTheme="minorHAnsi" w:eastAsiaTheme="minorEastAsia" w:hAnsiTheme="minorHAnsi" w:cstheme="minorBidi"/>
                <w:noProof/>
                <w:lang w:eastAsia="es-ES"/>
              </w:rPr>
              <w:tab/>
            </w:r>
            <w:r w:rsidRPr="00F85247">
              <w:rPr>
                <w:rStyle w:val="Hipervnculo"/>
                <w:noProof/>
              </w:rPr>
              <w:t>PANEL DE ADMINISTRACIÓN WEB</w:t>
            </w:r>
            <w:r>
              <w:rPr>
                <w:noProof/>
                <w:webHidden/>
              </w:rPr>
              <w:tab/>
            </w:r>
            <w:r>
              <w:rPr>
                <w:noProof/>
                <w:webHidden/>
              </w:rPr>
              <w:fldChar w:fldCharType="begin"/>
            </w:r>
            <w:r>
              <w:rPr>
                <w:noProof/>
                <w:webHidden/>
              </w:rPr>
              <w:instrText xml:space="preserve"> PAGEREF _Toc81650403 \h </w:instrText>
            </w:r>
            <w:r>
              <w:rPr>
                <w:noProof/>
                <w:webHidden/>
              </w:rPr>
            </w:r>
          </w:ins>
          <w:r>
            <w:rPr>
              <w:noProof/>
              <w:webHidden/>
            </w:rPr>
            <w:fldChar w:fldCharType="separate"/>
          </w:r>
          <w:ins w:id="212" w:author="JORGE CONTRERAS ORTIZ" w:date="2021-09-04T12:18:00Z">
            <w:r>
              <w:rPr>
                <w:noProof/>
                <w:webHidden/>
              </w:rPr>
              <w:t>46</w:t>
            </w:r>
            <w:r>
              <w:rPr>
                <w:noProof/>
                <w:webHidden/>
              </w:rPr>
              <w:fldChar w:fldCharType="end"/>
            </w:r>
            <w:r w:rsidRPr="00F85247">
              <w:rPr>
                <w:rStyle w:val="Hipervnculo"/>
                <w:noProof/>
              </w:rPr>
              <w:fldChar w:fldCharType="end"/>
            </w:r>
          </w:ins>
        </w:p>
        <w:p w14:paraId="38D84EB4" w14:textId="7C2BB985" w:rsidR="00593FA6" w:rsidRDefault="00593FA6">
          <w:pPr>
            <w:pStyle w:val="TDC5"/>
            <w:tabs>
              <w:tab w:val="left" w:pos="2017"/>
              <w:tab w:val="right" w:leader="dot" w:pos="8494"/>
            </w:tabs>
            <w:rPr>
              <w:ins w:id="213" w:author="JORGE CONTRERAS ORTIZ" w:date="2021-09-04T12:18:00Z"/>
              <w:rFonts w:asciiTheme="minorHAnsi" w:eastAsiaTheme="minorEastAsia" w:hAnsiTheme="minorHAnsi" w:cstheme="minorBidi"/>
              <w:noProof/>
              <w:lang w:eastAsia="es-ES"/>
            </w:rPr>
          </w:pPr>
          <w:ins w:id="214"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04"</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3.2.1.3.1.</w:t>
            </w:r>
            <w:r>
              <w:rPr>
                <w:rFonts w:asciiTheme="minorHAnsi" w:eastAsiaTheme="minorEastAsia" w:hAnsiTheme="minorHAnsi" w:cstheme="minorBidi"/>
                <w:noProof/>
                <w:lang w:eastAsia="es-ES"/>
              </w:rPr>
              <w:tab/>
            </w:r>
            <w:r w:rsidRPr="00F85247">
              <w:rPr>
                <w:rStyle w:val="Hipervnculo"/>
                <w:noProof/>
              </w:rPr>
              <w:t>CAMBIAR LA CONFIGURACIÓN DE RED</w:t>
            </w:r>
            <w:r>
              <w:rPr>
                <w:noProof/>
                <w:webHidden/>
              </w:rPr>
              <w:tab/>
            </w:r>
            <w:r>
              <w:rPr>
                <w:noProof/>
                <w:webHidden/>
              </w:rPr>
              <w:fldChar w:fldCharType="begin"/>
            </w:r>
            <w:r>
              <w:rPr>
                <w:noProof/>
                <w:webHidden/>
              </w:rPr>
              <w:instrText xml:space="preserve"> PAGEREF _Toc81650404 \h </w:instrText>
            </w:r>
            <w:r>
              <w:rPr>
                <w:noProof/>
                <w:webHidden/>
              </w:rPr>
            </w:r>
          </w:ins>
          <w:r>
            <w:rPr>
              <w:noProof/>
              <w:webHidden/>
            </w:rPr>
            <w:fldChar w:fldCharType="separate"/>
          </w:r>
          <w:ins w:id="215" w:author="JORGE CONTRERAS ORTIZ" w:date="2021-09-04T12:18:00Z">
            <w:r>
              <w:rPr>
                <w:noProof/>
                <w:webHidden/>
              </w:rPr>
              <w:t>47</w:t>
            </w:r>
            <w:r>
              <w:rPr>
                <w:noProof/>
                <w:webHidden/>
              </w:rPr>
              <w:fldChar w:fldCharType="end"/>
            </w:r>
            <w:r w:rsidRPr="00F85247">
              <w:rPr>
                <w:rStyle w:val="Hipervnculo"/>
                <w:noProof/>
              </w:rPr>
              <w:fldChar w:fldCharType="end"/>
            </w:r>
          </w:ins>
        </w:p>
        <w:p w14:paraId="5D502D59" w14:textId="436C253A" w:rsidR="00593FA6" w:rsidRDefault="00593FA6">
          <w:pPr>
            <w:pStyle w:val="TDC5"/>
            <w:tabs>
              <w:tab w:val="left" w:pos="2017"/>
              <w:tab w:val="right" w:leader="dot" w:pos="8494"/>
            </w:tabs>
            <w:rPr>
              <w:ins w:id="216" w:author="JORGE CONTRERAS ORTIZ" w:date="2021-09-04T12:18:00Z"/>
              <w:rFonts w:asciiTheme="minorHAnsi" w:eastAsiaTheme="minorEastAsia" w:hAnsiTheme="minorHAnsi" w:cstheme="minorBidi"/>
              <w:noProof/>
              <w:lang w:eastAsia="es-ES"/>
            </w:rPr>
          </w:pPr>
          <w:ins w:id="217"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05"</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3.2.1.3.2.</w:t>
            </w:r>
            <w:r>
              <w:rPr>
                <w:rFonts w:asciiTheme="minorHAnsi" w:eastAsiaTheme="minorEastAsia" w:hAnsiTheme="minorHAnsi" w:cstheme="minorBidi"/>
                <w:noProof/>
                <w:lang w:eastAsia="es-ES"/>
              </w:rPr>
              <w:tab/>
            </w:r>
            <w:r w:rsidRPr="00F85247">
              <w:rPr>
                <w:rStyle w:val="Hipervnculo"/>
                <w:noProof/>
              </w:rPr>
              <w:t>ACTUALIZAR KiBRA</w:t>
            </w:r>
            <w:r>
              <w:rPr>
                <w:noProof/>
                <w:webHidden/>
              </w:rPr>
              <w:tab/>
            </w:r>
            <w:r>
              <w:rPr>
                <w:noProof/>
                <w:webHidden/>
              </w:rPr>
              <w:fldChar w:fldCharType="begin"/>
            </w:r>
            <w:r>
              <w:rPr>
                <w:noProof/>
                <w:webHidden/>
              </w:rPr>
              <w:instrText xml:space="preserve"> PAGEREF _Toc81650405 \h </w:instrText>
            </w:r>
            <w:r>
              <w:rPr>
                <w:noProof/>
                <w:webHidden/>
              </w:rPr>
            </w:r>
          </w:ins>
          <w:r>
            <w:rPr>
              <w:noProof/>
              <w:webHidden/>
            </w:rPr>
            <w:fldChar w:fldCharType="separate"/>
          </w:r>
          <w:ins w:id="218" w:author="JORGE CONTRERAS ORTIZ" w:date="2021-09-04T12:18:00Z">
            <w:r>
              <w:rPr>
                <w:noProof/>
                <w:webHidden/>
              </w:rPr>
              <w:t>48</w:t>
            </w:r>
            <w:r>
              <w:rPr>
                <w:noProof/>
                <w:webHidden/>
              </w:rPr>
              <w:fldChar w:fldCharType="end"/>
            </w:r>
            <w:r w:rsidRPr="00F85247">
              <w:rPr>
                <w:rStyle w:val="Hipervnculo"/>
                <w:noProof/>
              </w:rPr>
              <w:fldChar w:fldCharType="end"/>
            </w:r>
          </w:ins>
        </w:p>
        <w:p w14:paraId="67E8A6FE" w14:textId="1DC80B6F" w:rsidR="00593FA6" w:rsidRDefault="00593FA6">
          <w:pPr>
            <w:pStyle w:val="TDC5"/>
            <w:tabs>
              <w:tab w:val="left" w:pos="2017"/>
              <w:tab w:val="right" w:leader="dot" w:pos="8494"/>
            </w:tabs>
            <w:rPr>
              <w:ins w:id="219" w:author="JORGE CONTRERAS ORTIZ" w:date="2021-09-04T12:18:00Z"/>
              <w:rFonts w:asciiTheme="minorHAnsi" w:eastAsiaTheme="minorEastAsia" w:hAnsiTheme="minorHAnsi" w:cstheme="minorBidi"/>
              <w:noProof/>
              <w:lang w:eastAsia="es-ES"/>
            </w:rPr>
          </w:pPr>
          <w:ins w:id="220"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06"</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3.2.1.3.3.</w:t>
            </w:r>
            <w:r>
              <w:rPr>
                <w:rFonts w:asciiTheme="minorHAnsi" w:eastAsiaTheme="minorEastAsia" w:hAnsiTheme="minorHAnsi" w:cstheme="minorBidi"/>
                <w:noProof/>
                <w:lang w:eastAsia="es-ES"/>
              </w:rPr>
              <w:tab/>
            </w:r>
            <w:r w:rsidRPr="00F85247">
              <w:rPr>
                <w:rStyle w:val="Hipervnculo"/>
                <w:noProof/>
              </w:rPr>
              <w:t>CONFIGURAR BORDER ROUTER</w:t>
            </w:r>
            <w:r>
              <w:rPr>
                <w:noProof/>
                <w:webHidden/>
              </w:rPr>
              <w:tab/>
            </w:r>
            <w:r>
              <w:rPr>
                <w:noProof/>
                <w:webHidden/>
              </w:rPr>
              <w:fldChar w:fldCharType="begin"/>
            </w:r>
            <w:r>
              <w:rPr>
                <w:noProof/>
                <w:webHidden/>
              </w:rPr>
              <w:instrText xml:space="preserve"> PAGEREF _Toc81650406 \h </w:instrText>
            </w:r>
            <w:r>
              <w:rPr>
                <w:noProof/>
                <w:webHidden/>
              </w:rPr>
            </w:r>
          </w:ins>
          <w:r>
            <w:rPr>
              <w:noProof/>
              <w:webHidden/>
            </w:rPr>
            <w:fldChar w:fldCharType="separate"/>
          </w:r>
          <w:ins w:id="221" w:author="JORGE CONTRERAS ORTIZ" w:date="2021-09-04T12:18:00Z">
            <w:r>
              <w:rPr>
                <w:noProof/>
                <w:webHidden/>
              </w:rPr>
              <w:t>49</w:t>
            </w:r>
            <w:r>
              <w:rPr>
                <w:noProof/>
                <w:webHidden/>
              </w:rPr>
              <w:fldChar w:fldCharType="end"/>
            </w:r>
            <w:r w:rsidRPr="00F85247">
              <w:rPr>
                <w:rStyle w:val="Hipervnculo"/>
                <w:noProof/>
              </w:rPr>
              <w:fldChar w:fldCharType="end"/>
            </w:r>
          </w:ins>
        </w:p>
        <w:p w14:paraId="635B3B2F" w14:textId="160CF1B0" w:rsidR="00593FA6" w:rsidRDefault="00593FA6">
          <w:pPr>
            <w:pStyle w:val="TDC6"/>
            <w:tabs>
              <w:tab w:val="left" w:pos="2421"/>
              <w:tab w:val="right" w:leader="dot" w:pos="8494"/>
            </w:tabs>
            <w:rPr>
              <w:ins w:id="222" w:author="JORGE CONTRERAS ORTIZ" w:date="2021-09-04T12:18:00Z"/>
              <w:rFonts w:asciiTheme="minorHAnsi" w:eastAsiaTheme="minorEastAsia" w:hAnsiTheme="minorHAnsi" w:cstheme="minorBidi"/>
              <w:noProof/>
              <w:lang w:eastAsia="es-ES"/>
            </w:rPr>
          </w:pPr>
          <w:ins w:id="223"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07"</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3.2.1.3.3.1.</w:t>
            </w:r>
            <w:r>
              <w:rPr>
                <w:rFonts w:asciiTheme="minorHAnsi" w:eastAsiaTheme="minorEastAsia" w:hAnsiTheme="minorHAnsi" w:cstheme="minorBidi"/>
                <w:noProof/>
                <w:lang w:eastAsia="es-ES"/>
              </w:rPr>
              <w:tab/>
            </w:r>
            <w:r w:rsidRPr="00F85247">
              <w:rPr>
                <w:rStyle w:val="Hipervnculo"/>
                <w:noProof/>
              </w:rPr>
              <w:t>UNIRSE O FORMAR UNA RED THREAD</w:t>
            </w:r>
            <w:r>
              <w:rPr>
                <w:noProof/>
                <w:webHidden/>
              </w:rPr>
              <w:tab/>
            </w:r>
            <w:r>
              <w:rPr>
                <w:noProof/>
                <w:webHidden/>
              </w:rPr>
              <w:fldChar w:fldCharType="begin"/>
            </w:r>
            <w:r>
              <w:rPr>
                <w:noProof/>
                <w:webHidden/>
              </w:rPr>
              <w:instrText xml:space="preserve"> PAGEREF _Toc81650407 \h </w:instrText>
            </w:r>
            <w:r>
              <w:rPr>
                <w:noProof/>
                <w:webHidden/>
              </w:rPr>
            </w:r>
          </w:ins>
          <w:r>
            <w:rPr>
              <w:noProof/>
              <w:webHidden/>
            </w:rPr>
            <w:fldChar w:fldCharType="separate"/>
          </w:r>
          <w:ins w:id="224" w:author="JORGE CONTRERAS ORTIZ" w:date="2021-09-04T12:18:00Z">
            <w:r>
              <w:rPr>
                <w:noProof/>
                <w:webHidden/>
              </w:rPr>
              <w:t>49</w:t>
            </w:r>
            <w:r>
              <w:rPr>
                <w:noProof/>
                <w:webHidden/>
              </w:rPr>
              <w:fldChar w:fldCharType="end"/>
            </w:r>
            <w:r w:rsidRPr="00F85247">
              <w:rPr>
                <w:rStyle w:val="Hipervnculo"/>
                <w:noProof/>
              </w:rPr>
              <w:fldChar w:fldCharType="end"/>
            </w:r>
          </w:ins>
        </w:p>
        <w:p w14:paraId="3DFA5CE8" w14:textId="639AFC7D" w:rsidR="00593FA6" w:rsidRDefault="00593FA6">
          <w:pPr>
            <w:pStyle w:val="TDC6"/>
            <w:tabs>
              <w:tab w:val="left" w:pos="2421"/>
              <w:tab w:val="right" w:leader="dot" w:pos="8494"/>
            </w:tabs>
            <w:rPr>
              <w:ins w:id="225" w:author="JORGE CONTRERAS ORTIZ" w:date="2021-09-04T12:18:00Z"/>
              <w:rFonts w:asciiTheme="minorHAnsi" w:eastAsiaTheme="minorEastAsia" w:hAnsiTheme="minorHAnsi" w:cstheme="minorBidi"/>
              <w:noProof/>
              <w:lang w:eastAsia="es-ES"/>
            </w:rPr>
          </w:pPr>
          <w:ins w:id="226"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08"</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3.2.1.3.3.2.</w:t>
            </w:r>
            <w:r>
              <w:rPr>
                <w:rFonts w:asciiTheme="minorHAnsi" w:eastAsiaTheme="minorEastAsia" w:hAnsiTheme="minorHAnsi" w:cstheme="minorBidi"/>
                <w:noProof/>
                <w:lang w:eastAsia="es-ES"/>
              </w:rPr>
              <w:tab/>
            </w:r>
            <w:r w:rsidRPr="00F85247">
              <w:rPr>
                <w:rStyle w:val="Hipervnculo"/>
                <w:noProof/>
              </w:rPr>
              <w:t>BACKBONE ROUTER SERVER (BBR).</w:t>
            </w:r>
            <w:r>
              <w:rPr>
                <w:noProof/>
                <w:webHidden/>
              </w:rPr>
              <w:tab/>
            </w:r>
            <w:r>
              <w:rPr>
                <w:noProof/>
                <w:webHidden/>
              </w:rPr>
              <w:fldChar w:fldCharType="begin"/>
            </w:r>
            <w:r>
              <w:rPr>
                <w:noProof/>
                <w:webHidden/>
              </w:rPr>
              <w:instrText xml:space="preserve"> PAGEREF _Toc81650408 \h </w:instrText>
            </w:r>
            <w:r>
              <w:rPr>
                <w:noProof/>
                <w:webHidden/>
              </w:rPr>
            </w:r>
          </w:ins>
          <w:r>
            <w:rPr>
              <w:noProof/>
              <w:webHidden/>
            </w:rPr>
            <w:fldChar w:fldCharType="separate"/>
          </w:r>
          <w:ins w:id="227" w:author="JORGE CONTRERAS ORTIZ" w:date="2021-09-04T12:18:00Z">
            <w:r>
              <w:rPr>
                <w:noProof/>
                <w:webHidden/>
              </w:rPr>
              <w:t>50</w:t>
            </w:r>
            <w:r>
              <w:rPr>
                <w:noProof/>
                <w:webHidden/>
              </w:rPr>
              <w:fldChar w:fldCharType="end"/>
            </w:r>
            <w:r w:rsidRPr="00F85247">
              <w:rPr>
                <w:rStyle w:val="Hipervnculo"/>
                <w:noProof/>
              </w:rPr>
              <w:fldChar w:fldCharType="end"/>
            </w:r>
          </w:ins>
        </w:p>
        <w:p w14:paraId="48CAFA29" w14:textId="09E5EF66" w:rsidR="00593FA6" w:rsidRDefault="00593FA6">
          <w:pPr>
            <w:pStyle w:val="TDC6"/>
            <w:tabs>
              <w:tab w:val="left" w:pos="2421"/>
              <w:tab w:val="right" w:leader="dot" w:pos="8494"/>
            </w:tabs>
            <w:rPr>
              <w:ins w:id="228" w:author="JORGE CONTRERAS ORTIZ" w:date="2021-09-04T12:18:00Z"/>
              <w:rFonts w:asciiTheme="minorHAnsi" w:eastAsiaTheme="minorEastAsia" w:hAnsiTheme="minorHAnsi" w:cstheme="minorBidi"/>
              <w:noProof/>
              <w:lang w:eastAsia="es-ES"/>
            </w:rPr>
          </w:pPr>
          <w:ins w:id="229"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09"</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3.2.1.3.3.3.</w:t>
            </w:r>
            <w:r>
              <w:rPr>
                <w:rFonts w:asciiTheme="minorHAnsi" w:eastAsiaTheme="minorEastAsia" w:hAnsiTheme="minorHAnsi" w:cstheme="minorBidi"/>
                <w:noProof/>
                <w:lang w:eastAsia="es-ES"/>
              </w:rPr>
              <w:tab/>
            </w:r>
            <w:r w:rsidRPr="00F85247">
              <w:rPr>
                <w:rStyle w:val="Hipervnculo"/>
                <w:noProof/>
              </w:rPr>
              <w:t>PREFIJO DE RED (NETWORK PREFIX)</w:t>
            </w:r>
            <w:r>
              <w:rPr>
                <w:noProof/>
                <w:webHidden/>
              </w:rPr>
              <w:tab/>
            </w:r>
            <w:r>
              <w:rPr>
                <w:noProof/>
                <w:webHidden/>
              </w:rPr>
              <w:fldChar w:fldCharType="begin"/>
            </w:r>
            <w:r>
              <w:rPr>
                <w:noProof/>
                <w:webHidden/>
              </w:rPr>
              <w:instrText xml:space="preserve"> PAGEREF _Toc81650409 \h </w:instrText>
            </w:r>
            <w:r>
              <w:rPr>
                <w:noProof/>
                <w:webHidden/>
              </w:rPr>
            </w:r>
          </w:ins>
          <w:r>
            <w:rPr>
              <w:noProof/>
              <w:webHidden/>
            </w:rPr>
            <w:fldChar w:fldCharType="separate"/>
          </w:r>
          <w:ins w:id="230" w:author="JORGE CONTRERAS ORTIZ" w:date="2021-09-04T12:18:00Z">
            <w:r>
              <w:rPr>
                <w:noProof/>
                <w:webHidden/>
              </w:rPr>
              <w:t>51</w:t>
            </w:r>
            <w:r>
              <w:rPr>
                <w:noProof/>
                <w:webHidden/>
              </w:rPr>
              <w:fldChar w:fldCharType="end"/>
            </w:r>
            <w:r w:rsidRPr="00F85247">
              <w:rPr>
                <w:rStyle w:val="Hipervnculo"/>
                <w:noProof/>
              </w:rPr>
              <w:fldChar w:fldCharType="end"/>
            </w:r>
          </w:ins>
        </w:p>
        <w:p w14:paraId="2DEBD47B" w14:textId="271FDEB3" w:rsidR="00593FA6" w:rsidRDefault="00593FA6">
          <w:pPr>
            <w:pStyle w:val="TDC5"/>
            <w:tabs>
              <w:tab w:val="left" w:pos="2017"/>
              <w:tab w:val="right" w:leader="dot" w:pos="8494"/>
            </w:tabs>
            <w:rPr>
              <w:ins w:id="231" w:author="JORGE CONTRERAS ORTIZ" w:date="2021-09-04T12:18:00Z"/>
              <w:rFonts w:asciiTheme="minorHAnsi" w:eastAsiaTheme="minorEastAsia" w:hAnsiTheme="minorHAnsi" w:cstheme="minorBidi"/>
              <w:noProof/>
              <w:lang w:eastAsia="es-ES"/>
            </w:rPr>
          </w:pPr>
          <w:ins w:id="232" w:author="JORGE CONTRERAS ORTIZ" w:date="2021-09-04T12:18:00Z">
            <w:r w:rsidRPr="00F85247">
              <w:rPr>
                <w:rStyle w:val="Hipervnculo"/>
                <w:noProof/>
              </w:rPr>
              <w:lastRenderedPageBreak/>
              <w:fldChar w:fldCharType="begin"/>
            </w:r>
            <w:r w:rsidRPr="00F85247">
              <w:rPr>
                <w:rStyle w:val="Hipervnculo"/>
                <w:noProof/>
              </w:rPr>
              <w:instrText xml:space="preserve"> </w:instrText>
            </w:r>
            <w:r>
              <w:rPr>
                <w:noProof/>
              </w:rPr>
              <w:instrText>HYPERLINK \l "_Toc81650410"</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lang w:val="en-US"/>
              </w:rPr>
              <w:t>3.2.1.3.4.</w:t>
            </w:r>
            <w:r>
              <w:rPr>
                <w:rFonts w:asciiTheme="minorHAnsi" w:eastAsiaTheme="minorEastAsia" w:hAnsiTheme="minorHAnsi" w:cstheme="minorBidi"/>
                <w:noProof/>
                <w:lang w:eastAsia="es-ES"/>
              </w:rPr>
              <w:tab/>
            </w:r>
            <w:r w:rsidRPr="00F85247">
              <w:rPr>
                <w:rStyle w:val="Hipervnculo"/>
                <w:noProof/>
                <w:lang w:val="en-US"/>
              </w:rPr>
              <w:t>INICIO DEL BORDER ROUTER (START-UP).</w:t>
            </w:r>
            <w:r>
              <w:rPr>
                <w:noProof/>
                <w:webHidden/>
              </w:rPr>
              <w:tab/>
            </w:r>
            <w:r>
              <w:rPr>
                <w:noProof/>
                <w:webHidden/>
              </w:rPr>
              <w:fldChar w:fldCharType="begin"/>
            </w:r>
            <w:r>
              <w:rPr>
                <w:noProof/>
                <w:webHidden/>
              </w:rPr>
              <w:instrText xml:space="preserve"> PAGEREF _Toc81650410 \h </w:instrText>
            </w:r>
            <w:r>
              <w:rPr>
                <w:noProof/>
                <w:webHidden/>
              </w:rPr>
            </w:r>
          </w:ins>
          <w:r>
            <w:rPr>
              <w:noProof/>
              <w:webHidden/>
            </w:rPr>
            <w:fldChar w:fldCharType="separate"/>
          </w:r>
          <w:ins w:id="233" w:author="JORGE CONTRERAS ORTIZ" w:date="2021-09-04T12:18:00Z">
            <w:r>
              <w:rPr>
                <w:noProof/>
                <w:webHidden/>
              </w:rPr>
              <w:t>52</w:t>
            </w:r>
            <w:r>
              <w:rPr>
                <w:noProof/>
                <w:webHidden/>
              </w:rPr>
              <w:fldChar w:fldCharType="end"/>
            </w:r>
            <w:r w:rsidRPr="00F85247">
              <w:rPr>
                <w:rStyle w:val="Hipervnculo"/>
                <w:noProof/>
              </w:rPr>
              <w:fldChar w:fldCharType="end"/>
            </w:r>
          </w:ins>
        </w:p>
        <w:p w14:paraId="4B434781" w14:textId="7B9990F3" w:rsidR="00593FA6" w:rsidRDefault="00593FA6">
          <w:pPr>
            <w:pStyle w:val="TDC5"/>
            <w:tabs>
              <w:tab w:val="left" w:pos="2017"/>
              <w:tab w:val="right" w:leader="dot" w:pos="8494"/>
            </w:tabs>
            <w:rPr>
              <w:ins w:id="234" w:author="JORGE CONTRERAS ORTIZ" w:date="2021-09-04T12:18:00Z"/>
              <w:rFonts w:asciiTheme="minorHAnsi" w:eastAsiaTheme="minorEastAsia" w:hAnsiTheme="minorHAnsi" w:cstheme="minorBidi"/>
              <w:noProof/>
              <w:lang w:eastAsia="es-ES"/>
            </w:rPr>
          </w:pPr>
          <w:ins w:id="235"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11"</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3.2.1.3.5.</w:t>
            </w:r>
            <w:r>
              <w:rPr>
                <w:rFonts w:asciiTheme="minorHAnsi" w:eastAsiaTheme="minorEastAsia" w:hAnsiTheme="minorHAnsi" w:cstheme="minorBidi"/>
                <w:noProof/>
                <w:lang w:eastAsia="es-ES"/>
              </w:rPr>
              <w:tab/>
            </w:r>
            <w:r w:rsidRPr="00F85247">
              <w:rPr>
                <w:rStyle w:val="Hipervnculo"/>
                <w:noProof/>
              </w:rPr>
              <w:t>SERVICIOS</w:t>
            </w:r>
            <w:r>
              <w:rPr>
                <w:noProof/>
                <w:webHidden/>
              </w:rPr>
              <w:tab/>
            </w:r>
            <w:r>
              <w:rPr>
                <w:noProof/>
                <w:webHidden/>
              </w:rPr>
              <w:fldChar w:fldCharType="begin"/>
            </w:r>
            <w:r>
              <w:rPr>
                <w:noProof/>
                <w:webHidden/>
              </w:rPr>
              <w:instrText xml:space="preserve"> PAGEREF _Toc81650411 \h </w:instrText>
            </w:r>
            <w:r>
              <w:rPr>
                <w:noProof/>
                <w:webHidden/>
              </w:rPr>
            </w:r>
          </w:ins>
          <w:r>
            <w:rPr>
              <w:noProof/>
              <w:webHidden/>
            </w:rPr>
            <w:fldChar w:fldCharType="separate"/>
          </w:r>
          <w:ins w:id="236" w:author="JORGE CONTRERAS ORTIZ" w:date="2021-09-04T12:18:00Z">
            <w:r>
              <w:rPr>
                <w:noProof/>
                <w:webHidden/>
              </w:rPr>
              <w:t>56</w:t>
            </w:r>
            <w:r>
              <w:rPr>
                <w:noProof/>
                <w:webHidden/>
              </w:rPr>
              <w:fldChar w:fldCharType="end"/>
            </w:r>
            <w:r w:rsidRPr="00F85247">
              <w:rPr>
                <w:rStyle w:val="Hipervnculo"/>
                <w:noProof/>
              </w:rPr>
              <w:fldChar w:fldCharType="end"/>
            </w:r>
          </w:ins>
        </w:p>
        <w:p w14:paraId="6F1AEB04" w14:textId="62B83D55" w:rsidR="00593FA6" w:rsidRDefault="00593FA6">
          <w:pPr>
            <w:pStyle w:val="TDC6"/>
            <w:tabs>
              <w:tab w:val="left" w:pos="2421"/>
              <w:tab w:val="right" w:leader="dot" w:pos="8494"/>
            </w:tabs>
            <w:rPr>
              <w:ins w:id="237" w:author="JORGE CONTRERAS ORTIZ" w:date="2021-09-04T12:18:00Z"/>
              <w:rFonts w:asciiTheme="minorHAnsi" w:eastAsiaTheme="minorEastAsia" w:hAnsiTheme="minorHAnsi" w:cstheme="minorBidi"/>
              <w:noProof/>
              <w:lang w:eastAsia="es-ES"/>
            </w:rPr>
          </w:pPr>
          <w:ins w:id="238"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12"</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3.2.1.3.5.1.</w:t>
            </w:r>
            <w:r>
              <w:rPr>
                <w:rFonts w:asciiTheme="minorHAnsi" w:eastAsiaTheme="minorEastAsia" w:hAnsiTheme="minorHAnsi" w:cstheme="minorBidi"/>
                <w:noProof/>
                <w:lang w:eastAsia="es-ES"/>
              </w:rPr>
              <w:tab/>
            </w:r>
            <w:r w:rsidRPr="00F85247">
              <w:rPr>
                <w:rStyle w:val="Hipervnculo"/>
                <w:noProof/>
              </w:rPr>
              <w:t>Servidor Backbone Router</w:t>
            </w:r>
            <w:r>
              <w:rPr>
                <w:noProof/>
                <w:webHidden/>
              </w:rPr>
              <w:tab/>
            </w:r>
            <w:r>
              <w:rPr>
                <w:noProof/>
                <w:webHidden/>
              </w:rPr>
              <w:fldChar w:fldCharType="begin"/>
            </w:r>
            <w:r>
              <w:rPr>
                <w:noProof/>
                <w:webHidden/>
              </w:rPr>
              <w:instrText xml:space="preserve"> PAGEREF _Toc81650412 \h </w:instrText>
            </w:r>
            <w:r>
              <w:rPr>
                <w:noProof/>
                <w:webHidden/>
              </w:rPr>
            </w:r>
          </w:ins>
          <w:r>
            <w:rPr>
              <w:noProof/>
              <w:webHidden/>
            </w:rPr>
            <w:fldChar w:fldCharType="separate"/>
          </w:r>
          <w:ins w:id="239" w:author="JORGE CONTRERAS ORTIZ" w:date="2021-09-04T12:18:00Z">
            <w:r>
              <w:rPr>
                <w:noProof/>
                <w:webHidden/>
              </w:rPr>
              <w:t>56</w:t>
            </w:r>
            <w:r>
              <w:rPr>
                <w:noProof/>
                <w:webHidden/>
              </w:rPr>
              <w:fldChar w:fldCharType="end"/>
            </w:r>
            <w:r w:rsidRPr="00F85247">
              <w:rPr>
                <w:rStyle w:val="Hipervnculo"/>
                <w:noProof/>
              </w:rPr>
              <w:fldChar w:fldCharType="end"/>
            </w:r>
          </w:ins>
        </w:p>
        <w:p w14:paraId="76B6D968" w14:textId="2E500A83" w:rsidR="00593FA6" w:rsidRDefault="00593FA6">
          <w:pPr>
            <w:pStyle w:val="TDC6"/>
            <w:tabs>
              <w:tab w:val="left" w:pos="2421"/>
              <w:tab w:val="right" w:leader="dot" w:pos="8494"/>
            </w:tabs>
            <w:rPr>
              <w:ins w:id="240" w:author="JORGE CONTRERAS ORTIZ" w:date="2021-09-04T12:18:00Z"/>
              <w:rFonts w:asciiTheme="minorHAnsi" w:eastAsiaTheme="minorEastAsia" w:hAnsiTheme="minorHAnsi" w:cstheme="minorBidi"/>
              <w:noProof/>
              <w:lang w:eastAsia="es-ES"/>
            </w:rPr>
          </w:pPr>
          <w:ins w:id="241"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13"</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3.2.1.3.5.2.</w:t>
            </w:r>
            <w:r>
              <w:rPr>
                <w:rFonts w:asciiTheme="minorHAnsi" w:eastAsiaTheme="minorEastAsia" w:hAnsiTheme="minorHAnsi" w:cstheme="minorBidi"/>
                <w:noProof/>
                <w:lang w:eastAsia="es-ES"/>
              </w:rPr>
              <w:tab/>
            </w:r>
            <w:r w:rsidRPr="00F85247">
              <w:rPr>
                <w:rStyle w:val="Hipervnculo"/>
                <w:noProof/>
              </w:rPr>
              <w:t>DHCP</w:t>
            </w:r>
            <w:r>
              <w:rPr>
                <w:noProof/>
                <w:webHidden/>
              </w:rPr>
              <w:tab/>
            </w:r>
            <w:r>
              <w:rPr>
                <w:noProof/>
                <w:webHidden/>
              </w:rPr>
              <w:fldChar w:fldCharType="begin"/>
            </w:r>
            <w:r>
              <w:rPr>
                <w:noProof/>
                <w:webHidden/>
              </w:rPr>
              <w:instrText xml:space="preserve"> PAGEREF _Toc81650413 \h </w:instrText>
            </w:r>
            <w:r>
              <w:rPr>
                <w:noProof/>
                <w:webHidden/>
              </w:rPr>
            </w:r>
          </w:ins>
          <w:r>
            <w:rPr>
              <w:noProof/>
              <w:webHidden/>
            </w:rPr>
            <w:fldChar w:fldCharType="separate"/>
          </w:r>
          <w:ins w:id="242" w:author="JORGE CONTRERAS ORTIZ" w:date="2021-09-04T12:18:00Z">
            <w:r>
              <w:rPr>
                <w:noProof/>
                <w:webHidden/>
              </w:rPr>
              <w:t>57</w:t>
            </w:r>
            <w:r>
              <w:rPr>
                <w:noProof/>
                <w:webHidden/>
              </w:rPr>
              <w:fldChar w:fldCharType="end"/>
            </w:r>
            <w:r w:rsidRPr="00F85247">
              <w:rPr>
                <w:rStyle w:val="Hipervnculo"/>
                <w:noProof/>
              </w:rPr>
              <w:fldChar w:fldCharType="end"/>
            </w:r>
          </w:ins>
        </w:p>
        <w:p w14:paraId="5FBF6CC8" w14:textId="7A08C7B1" w:rsidR="00593FA6" w:rsidRDefault="00593FA6">
          <w:pPr>
            <w:pStyle w:val="TDC6"/>
            <w:tabs>
              <w:tab w:val="left" w:pos="2421"/>
              <w:tab w:val="right" w:leader="dot" w:pos="8494"/>
            </w:tabs>
            <w:rPr>
              <w:ins w:id="243" w:author="JORGE CONTRERAS ORTIZ" w:date="2021-09-04T12:18:00Z"/>
              <w:rFonts w:asciiTheme="minorHAnsi" w:eastAsiaTheme="minorEastAsia" w:hAnsiTheme="minorHAnsi" w:cstheme="minorBidi"/>
              <w:noProof/>
              <w:lang w:eastAsia="es-ES"/>
            </w:rPr>
          </w:pPr>
          <w:ins w:id="244"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14"</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3.2.1.3.5.3.</w:t>
            </w:r>
            <w:r>
              <w:rPr>
                <w:rFonts w:asciiTheme="minorHAnsi" w:eastAsiaTheme="minorEastAsia" w:hAnsiTheme="minorHAnsi" w:cstheme="minorBidi"/>
                <w:noProof/>
                <w:lang w:eastAsia="es-ES"/>
              </w:rPr>
              <w:tab/>
            </w:r>
            <w:r w:rsidRPr="00F85247">
              <w:rPr>
                <w:rStyle w:val="Hipervnculo"/>
                <w:noProof/>
              </w:rPr>
              <w:t>NAT64</w:t>
            </w:r>
            <w:r>
              <w:rPr>
                <w:noProof/>
                <w:webHidden/>
              </w:rPr>
              <w:tab/>
            </w:r>
            <w:r>
              <w:rPr>
                <w:noProof/>
                <w:webHidden/>
              </w:rPr>
              <w:fldChar w:fldCharType="begin"/>
            </w:r>
            <w:r>
              <w:rPr>
                <w:noProof/>
                <w:webHidden/>
              </w:rPr>
              <w:instrText xml:space="preserve"> PAGEREF _Toc81650414 \h </w:instrText>
            </w:r>
            <w:r>
              <w:rPr>
                <w:noProof/>
                <w:webHidden/>
              </w:rPr>
            </w:r>
          </w:ins>
          <w:r>
            <w:rPr>
              <w:noProof/>
              <w:webHidden/>
            </w:rPr>
            <w:fldChar w:fldCharType="separate"/>
          </w:r>
          <w:ins w:id="245" w:author="JORGE CONTRERAS ORTIZ" w:date="2021-09-04T12:18:00Z">
            <w:r>
              <w:rPr>
                <w:noProof/>
                <w:webHidden/>
              </w:rPr>
              <w:t>58</w:t>
            </w:r>
            <w:r>
              <w:rPr>
                <w:noProof/>
                <w:webHidden/>
              </w:rPr>
              <w:fldChar w:fldCharType="end"/>
            </w:r>
            <w:r w:rsidRPr="00F85247">
              <w:rPr>
                <w:rStyle w:val="Hipervnculo"/>
                <w:noProof/>
              </w:rPr>
              <w:fldChar w:fldCharType="end"/>
            </w:r>
          </w:ins>
        </w:p>
        <w:p w14:paraId="4DBD1430" w14:textId="2F241C42" w:rsidR="00593FA6" w:rsidRDefault="00593FA6">
          <w:pPr>
            <w:pStyle w:val="TDC6"/>
            <w:tabs>
              <w:tab w:val="left" w:pos="2421"/>
              <w:tab w:val="right" w:leader="dot" w:pos="8494"/>
            </w:tabs>
            <w:rPr>
              <w:ins w:id="246" w:author="JORGE CONTRERAS ORTIZ" w:date="2021-09-04T12:18:00Z"/>
              <w:rFonts w:asciiTheme="minorHAnsi" w:eastAsiaTheme="minorEastAsia" w:hAnsiTheme="minorHAnsi" w:cstheme="minorBidi"/>
              <w:noProof/>
              <w:lang w:eastAsia="es-ES"/>
            </w:rPr>
          </w:pPr>
          <w:ins w:id="247"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15"</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3.2.1.3.5.4.</w:t>
            </w:r>
            <w:r>
              <w:rPr>
                <w:rFonts w:asciiTheme="minorHAnsi" w:eastAsiaTheme="minorEastAsia" w:hAnsiTheme="minorHAnsi" w:cstheme="minorBidi"/>
                <w:noProof/>
                <w:lang w:eastAsia="es-ES"/>
              </w:rPr>
              <w:tab/>
            </w:r>
            <w:r w:rsidRPr="00F85247">
              <w:rPr>
                <w:rStyle w:val="Hipervnculo"/>
                <w:noProof/>
              </w:rPr>
              <w:t>Commissioner</w:t>
            </w:r>
            <w:r>
              <w:rPr>
                <w:noProof/>
                <w:webHidden/>
              </w:rPr>
              <w:tab/>
            </w:r>
            <w:r>
              <w:rPr>
                <w:noProof/>
                <w:webHidden/>
              </w:rPr>
              <w:fldChar w:fldCharType="begin"/>
            </w:r>
            <w:r>
              <w:rPr>
                <w:noProof/>
                <w:webHidden/>
              </w:rPr>
              <w:instrText xml:space="preserve"> PAGEREF _Toc81650415 \h </w:instrText>
            </w:r>
            <w:r>
              <w:rPr>
                <w:noProof/>
                <w:webHidden/>
              </w:rPr>
            </w:r>
          </w:ins>
          <w:r>
            <w:rPr>
              <w:noProof/>
              <w:webHidden/>
            </w:rPr>
            <w:fldChar w:fldCharType="separate"/>
          </w:r>
          <w:ins w:id="248" w:author="JORGE CONTRERAS ORTIZ" w:date="2021-09-04T12:18:00Z">
            <w:r>
              <w:rPr>
                <w:noProof/>
                <w:webHidden/>
              </w:rPr>
              <w:t>59</w:t>
            </w:r>
            <w:r>
              <w:rPr>
                <w:noProof/>
                <w:webHidden/>
              </w:rPr>
              <w:fldChar w:fldCharType="end"/>
            </w:r>
            <w:r w:rsidRPr="00F85247">
              <w:rPr>
                <w:rStyle w:val="Hipervnculo"/>
                <w:noProof/>
              </w:rPr>
              <w:fldChar w:fldCharType="end"/>
            </w:r>
          </w:ins>
        </w:p>
        <w:p w14:paraId="69BC65FA" w14:textId="191860C5" w:rsidR="00593FA6" w:rsidRDefault="00593FA6">
          <w:pPr>
            <w:pStyle w:val="TDC5"/>
            <w:tabs>
              <w:tab w:val="left" w:pos="2017"/>
              <w:tab w:val="right" w:leader="dot" w:pos="8494"/>
            </w:tabs>
            <w:rPr>
              <w:ins w:id="249" w:author="JORGE CONTRERAS ORTIZ" w:date="2021-09-04T12:18:00Z"/>
              <w:rFonts w:asciiTheme="minorHAnsi" w:eastAsiaTheme="minorEastAsia" w:hAnsiTheme="minorHAnsi" w:cstheme="minorBidi"/>
              <w:noProof/>
              <w:lang w:eastAsia="es-ES"/>
            </w:rPr>
          </w:pPr>
          <w:ins w:id="250"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16"</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3.2.1.3.6.</w:t>
            </w:r>
            <w:r>
              <w:rPr>
                <w:rFonts w:asciiTheme="minorHAnsi" w:eastAsiaTheme="minorEastAsia" w:hAnsiTheme="minorHAnsi" w:cstheme="minorBidi"/>
                <w:noProof/>
                <w:lang w:eastAsia="es-ES"/>
              </w:rPr>
              <w:tab/>
            </w:r>
            <w:r w:rsidRPr="00F85247">
              <w:rPr>
                <w:rStyle w:val="Hipervnculo"/>
                <w:noProof/>
              </w:rPr>
              <w:t>Visual Network</w:t>
            </w:r>
            <w:r>
              <w:rPr>
                <w:noProof/>
                <w:webHidden/>
              </w:rPr>
              <w:tab/>
            </w:r>
            <w:r>
              <w:rPr>
                <w:noProof/>
                <w:webHidden/>
              </w:rPr>
              <w:fldChar w:fldCharType="begin"/>
            </w:r>
            <w:r>
              <w:rPr>
                <w:noProof/>
                <w:webHidden/>
              </w:rPr>
              <w:instrText xml:space="preserve"> PAGEREF _Toc81650416 \h </w:instrText>
            </w:r>
            <w:r>
              <w:rPr>
                <w:noProof/>
                <w:webHidden/>
              </w:rPr>
            </w:r>
          </w:ins>
          <w:r>
            <w:rPr>
              <w:noProof/>
              <w:webHidden/>
            </w:rPr>
            <w:fldChar w:fldCharType="separate"/>
          </w:r>
          <w:ins w:id="251" w:author="JORGE CONTRERAS ORTIZ" w:date="2021-09-04T12:18:00Z">
            <w:r>
              <w:rPr>
                <w:noProof/>
                <w:webHidden/>
              </w:rPr>
              <w:t>60</w:t>
            </w:r>
            <w:r>
              <w:rPr>
                <w:noProof/>
                <w:webHidden/>
              </w:rPr>
              <w:fldChar w:fldCharType="end"/>
            </w:r>
            <w:r w:rsidRPr="00F85247">
              <w:rPr>
                <w:rStyle w:val="Hipervnculo"/>
                <w:noProof/>
              </w:rPr>
              <w:fldChar w:fldCharType="end"/>
            </w:r>
          </w:ins>
        </w:p>
        <w:p w14:paraId="7BA12147" w14:textId="14FBE5B5" w:rsidR="00593FA6" w:rsidRDefault="00593FA6">
          <w:pPr>
            <w:pStyle w:val="TDC5"/>
            <w:tabs>
              <w:tab w:val="left" w:pos="2017"/>
              <w:tab w:val="right" w:leader="dot" w:pos="8494"/>
            </w:tabs>
            <w:rPr>
              <w:ins w:id="252" w:author="JORGE CONTRERAS ORTIZ" w:date="2021-09-04T12:18:00Z"/>
              <w:rFonts w:asciiTheme="minorHAnsi" w:eastAsiaTheme="minorEastAsia" w:hAnsiTheme="minorHAnsi" w:cstheme="minorBidi"/>
              <w:noProof/>
              <w:lang w:eastAsia="es-ES"/>
            </w:rPr>
          </w:pPr>
          <w:ins w:id="253"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17"</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3.2.1.3.7.</w:t>
            </w:r>
            <w:r>
              <w:rPr>
                <w:rFonts w:asciiTheme="minorHAnsi" w:eastAsiaTheme="minorEastAsia" w:hAnsiTheme="minorHAnsi" w:cstheme="minorBidi"/>
                <w:noProof/>
                <w:lang w:eastAsia="es-ES"/>
              </w:rPr>
              <w:tab/>
            </w:r>
            <w:r w:rsidRPr="00F85247">
              <w:rPr>
                <w:rStyle w:val="Hipervnculo"/>
                <w:noProof/>
              </w:rPr>
              <w:t>Logs</w:t>
            </w:r>
            <w:r>
              <w:rPr>
                <w:noProof/>
                <w:webHidden/>
              </w:rPr>
              <w:tab/>
            </w:r>
            <w:r>
              <w:rPr>
                <w:noProof/>
                <w:webHidden/>
              </w:rPr>
              <w:fldChar w:fldCharType="begin"/>
            </w:r>
            <w:r>
              <w:rPr>
                <w:noProof/>
                <w:webHidden/>
              </w:rPr>
              <w:instrText xml:space="preserve"> PAGEREF _Toc81650417 \h </w:instrText>
            </w:r>
            <w:r>
              <w:rPr>
                <w:noProof/>
                <w:webHidden/>
              </w:rPr>
            </w:r>
          </w:ins>
          <w:r>
            <w:rPr>
              <w:noProof/>
              <w:webHidden/>
            </w:rPr>
            <w:fldChar w:fldCharType="separate"/>
          </w:r>
          <w:ins w:id="254" w:author="JORGE CONTRERAS ORTIZ" w:date="2021-09-04T12:18:00Z">
            <w:r>
              <w:rPr>
                <w:noProof/>
                <w:webHidden/>
              </w:rPr>
              <w:t>61</w:t>
            </w:r>
            <w:r>
              <w:rPr>
                <w:noProof/>
                <w:webHidden/>
              </w:rPr>
              <w:fldChar w:fldCharType="end"/>
            </w:r>
            <w:r w:rsidRPr="00F85247">
              <w:rPr>
                <w:rStyle w:val="Hipervnculo"/>
                <w:noProof/>
              </w:rPr>
              <w:fldChar w:fldCharType="end"/>
            </w:r>
          </w:ins>
        </w:p>
        <w:p w14:paraId="6F868B7D" w14:textId="7D6532AA" w:rsidR="00593FA6" w:rsidRDefault="00593FA6">
          <w:pPr>
            <w:pStyle w:val="TDC4"/>
            <w:tabs>
              <w:tab w:val="left" w:pos="1760"/>
              <w:tab w:val="right" w:leader="dot" w:pos="8494"/>
            </w:tabs>
            <w:rPr>
              <w:ins w:id="255" w:author="JORGE CONTRERAS ORTIZ" w:date="2021-09-04T12:18:00Z"/>
              <w:rFonts w:asciiTheme="minorHAnsi" w:eastAsiaTheme="minorEastAsia" w:hAnsiTheme="minorHAnsi" w:cstheme="minorBidi"/>
              <w:noProof/>
              <w:lang w:eastAsia="es-ES"/>
            </w:rPr>
          </w:pPr>
          <w:ins w:id="256"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18"</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14:scene3d>
                  <w14:camera w14:prst="orthographicFront"/>
                  <w14:lightRig w14:rig="threePt" w14:dir="t">
                    <w14:rot w14:lat="0" w14:lon="0" w14:rev="0"/>
                  </w14:lightRig>
                </w14:scene3d>
              </w:rPr>
              <w:t>3.2.1.4.</w:t>
            </w:r>
            <w:r>
              <w:rPr>
                <w:rFonts w:asciiTheme="minorHAnsi" w:eastAsiaTheme="minorEastAsia" w:hAnsiTheme="minorHAnsi" w:cstheme="minorBidi"/>
                <w:noProof/>
                <w:lang w:eastAsia="es-ES"/>
              </w:rPr>
              <w:tab/>
            </w:r>
            <w:r w:rsidRPr="00F85247">
              <w:rPr>
                <w:rStyle w:val="Hipervnculo"/>
                <w:noProof/>
              </w:rPr>
              <w:t>Breve resumen</w:t>
            </w:r>
            <w:r>
              <w:rPr>
                <w:noProof/>
                <w:webHidden/>
              </w:rPr>
              <w:tab/>
            </w:r>
            <w:r>
              <w:rPr>
                <w:noProof/>
                <w:webHidden/>
              </w:rPr>
              <w:fldChar w:fldCharType="begin"/>
            </w:r>
            <w:r>
              <w:rPr>
                <w:noProof/>
                <w:webHidden/>
              </w:rPr>
              <w:instrText xml:space="preserve"> PAGEREF _Toc81650418 \h </w:instrText>
            </w:r>
            <w:r>
              <w:rPr>
                <w:noProof/>
                <w:webHidden/>
              </w:rPr>
            </w:r>
          </w:ins>
          <w:r>
            <w:rPr>
              <w:noProof/>
              <w:webHidden/>
            </w:rPr>
            <w:fldChar w:fldCharType="separate"/>
          </w:r>
          <w:ins w:id="257" w:author="JORGE CONTRERAS ORTIZ" w:date="2021-09-04T12:18:00Z">
            <w:r>
              <w:rPr>
                <w:noProof/>
                <w:webHidden/>
              </w:rPr>
              <w:t>62</w:t>
            </w:r>
            <w:r>
              <w:rPr>
                <w:noProof/>
                <w:webHidden/>
              </w:rPr>
              <w:fldChar w:fldCharType="end"/>
            </w:r>
            <w:r w:rsidRPr="00F85247">
              <w:rPr>
                <w:rStyle w:val="Hipervnculo"/>
                <w:noProof/>
              </w:rPr>
              <w:fldChar w:fldCharType="end"/>
            </w:r>
          </w:ins>
        </w:p>
        <w:p w14:paraId="17A22D6E" w14:textId="53DABCB7" w:rsidR="00593FA6" w:rsidRDefault="00593FA6">
          <w:pPr>
            <w:pStyle w:val="TDC5"/>
            <w:tabs>
              <w:tab w:val="left" w:pos="2017"/>
              <w:tab w:val="right" w:leader="dot" w:pos="8494"/>
            </w:tabs>
            <w:rPr>
              <w:ins w:id="258" w:author="JORGE CONTRERAS ORTIZ" w:date="2021-09-04T12:18:00Z"/>
              <w:rFonts w:asciiTheme="minorHAnsi" w:eastAsiaTheme="minorEastAsia" w:hAnsiTheme="minorHAnsi" w:cstheme="minorBidi"/>
              <w:noProof/>
              <w:lang w:eastAsia="es-ES"/>
            </w:rPr>
          </w:pPr>
          <w:ins w:id="259"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19"</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3.2.1.4.1.</w:t>
            </w:r>
            <w:r>
              <w:rPr>
                <w:rFonts w:asciiTheme="minorHAnsi" w:eastAsiaTheme="minorEastAsia" w:hAnsiTheme="minorHAnsi" w:cstheme="minorBidi"/>
                <w:noProof/>
                <w:lang w:eastAsia="es-ES"/>
              </w:rPr>
              <w:tab/>
            </w:r>
            <w:r w:rsidRPr="00F85247">
              <w:rPr>
                <w:rStyle w:val="Hipervnculo"/>
                <w:noProof/>
              </w:rPr>
              <w:t>Sistema de ficheros avanzado</w:t>
            </w:r>
            <w:r>
              <w:rPr>
                <w:noProof/>
                <w:webHidden/>
              </w:rPr>
              <w:tab/>
            </w:r>
            <w:r>
              <w:rPr>
                <w:noProof/>
                <w:webHidden/>
              </w:rPr>
              <w:fldChar w:fldCharType="begin"/>
            </w:r>
            <w:r>
              <w:rPr>
                <w:noProof/>
                <w:webHidden/>
              </w:rPr>
              <w:instrText xml:space="preserve"> PAGEREF _Toc81650419 \h </w:instrText>
            </w:r>
            <w:r>
              <w:rPr>
                <w:noProof/>
                <w:webHidden/>
              </w:rPr>
            </w:r>
          </w:ins>
          <w:r>
            <w:rPr>
              <w:noProof/>
              <w:webHidden/>
            </w:rPr>
            <w:fldChar w:fldCharType="separate"/>
          </w:r>
          <w:ins w:id="260" w:author="JORGE CONTRERAS ORTIZ" w:date="2021-09-04T12:18:00Z">
            <w:r>
              <w:rPr>
                <w:noProof/>
                <w:webHidden/>
              </w:rPr>
              <w:t>62</w:t>
            </w:r>
            <w:r>
              <w:rPr>
                <w:noProof/>
                <w:webHidden/>
              </w:rPr>
              <w:fldChar w:fldCharType="end"/>
            </w:r>
            <w:r w:rsidRPr="00F85247">
              <w:rPr>
                <w:rStyle w:val="Hipervnculo"/>
                <w:noProof/>
              </w:rPr>
              <w:fldChar w:fldCharType="end"/>
            </w:r>
          </w:ins>
        </w:p>
        <w:p w14:paraId="43B5818B" w14:textId="219E4781" w:rsidR="00593FA6" w:rsidRDefault="00593FA6">
          <w:pPr>
            <w:pStyle w:val="TDC5"/>
            <w:tabs>
              <w:tab w:val="left" w:pos="2017"/>
              <w:tab w:val="right" w:leader="dot" w:pos="8494"/>
            </w:tabs>
            <w:rPr>
              <w:ins w:id="261" w:author="JORGE CONTRERAS ORTIZ" w:date="2021-09-04T12:18:00Z"/>
              <w:rFonts w:asciiTheme="minorHAnsi" w:eastAsiaTheme="minorEastAsia" w:hAnsiTheme="minorHAnsi" w:cstheme="minorBidi"/>
              <w:noProof/>
              <w:lang w:eastAsia="es-ES"/>
            </w:rPr>
          </w:pPr>
          <w:ins w:id="262"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20"</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3.2.1.4.2.</w:t>
            </w:r>
            <w:r>
              <w:rPr>
                <w:rFonts w:asciiTheme="minorHAnsi" w:eastAsiaTheme="minorEastAsia" w:hAnsiTheme="minorHAnsi" w:cstheme="minorBidi"/>
                <w:noProof/>
                <w:lang w:eastAsia="es-ES"/>
              </w:rPr>
              <w:tab/>
            </w:r>
            <w:r w:rsidRPr="00F85247">
              <w:rPr>
                <w:rStyle w:val="Hipervnculo"/>
                <w:noProof/>
              </w:rPr>
              <w:t>Servicios críticos</w:t>
            </w:r>
            <w:r>
              <w:rPr>
                <w:noProof/>
                <w:webHidden/>
              </w:rPr>
              <w:tab/>
            </w:r>
            <w:r>
              <w:rPr>
                <w:noProof/>
                <w:webHidden/>
              </w:rPr>
              <w:fldChar w:fldCharType="begin"/>
            </w:r>
            <w:r>
              <w:rPr>
                <w:noProof/>
                <w:webHidden/>
              </w:rPr>
              <w:instrText xml:space="preserve"> PAGEREF _Toc81650420 \h </w:instrText>
            </w:r>
            <w:r>
              <w:rPr>
                <w:noProof/>
                <w:webHidden/>
              </w:rPr>
            </w:r>
          </w:ins>
          <w:r>
            <w:rPr>
              <w:noProof/>
              <w:webHidden/>
            </w:rPr>
            <w:fldChar w:fldCharType="separate"/>
          </w:r>
          <w:ins w:id="263" w:author="JORGE CONTRERAS ORTIZ" w:date="2021-09-04T12:18:00Z">
            <w:r>
              <w:rPr>
                <w:noProof/>
                <w:webHidden/>
              </w:rPr>
              <w:t>62</w:t>
            </w:r>
            <w:r>
              <w:rPr>
                <w:noProof/>
                <w:webHidden/>
              </w:rPr>
              <w:fldChar w:fldCharType="end"/>
            </w:r>
            <w:r w:rsidRPr="00F85247">
              <w:rPr>
                <w:rStyle w:val="Hipervnculo"/>
                <w:noProof/>
              </w:rPr>
              <w:fldChar w:fldCharType="end"/>
            </w:r>
          </w:ins>
        </w:p>
        <w:p w14:paraId="25378E42" w14:textId="1D368A31" w:rsidR="00593FA6" w:rsidRDefault="00593FA6">
          <w:pPr>
            <w:pStyle w:val="TDC5"/>
            <w:tabs>
              <w:tab w:val="left" w:pos="2017"/>
              <w:tab w:val="right" w:leader="dot" w:pos="8494"/>
            </w:tabs>
            <w:rPr>
              <w:ins w:id="264" w:author="JORGE CONTRERAS ORTIZ" w:date="2021-09-04T12:18:00Z"/>
              <w:rFonts w:asciiTheme="minorHAnsi" w:eastAsiaTheme="minorEastAsia" w:hAnsiTheme="minorHAnsi" w:cstheme="minorBidi"/>
              <w:noProof/>
              <w:lang w:eastAsia="es-ES"/>
            </w:rPr>
          </w:pPr>
          <w:ins w:id="265"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21"</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3.2.1.4.3.</w:t>
            </w:r>
            <w:r>
              <w:rPr>
                <w:rFonts w:asciiTheme="minorHAnsi" w:eastAsiaTheme="minorEastAsia" w:hAnsiTheme="minorHAnsi" w:cstheme="minorBidi"/>
                <w:noProof/>
                <w:lang w:eastAsia="es-ES"/>
              </w:rPr>
              <w:tab/>
            </w:r>
            <w:r w:rsidRPr="00F85247">
              <w:rPr>
                <w:rStyle w:val="Hipervnculo"/>
                <w:noProof/>
              </w:rPr>
              <w:t>Comunicación entre Procesos</w:t>
            </w:r>
            <w:r>
              <w:rPr>
                <w:noProof/>
                <w:webHidden/>
              </w:rPr>
              <w:tab/>
            </w:r>
            <w:r>
              <w:rPr>
                <w:noProof/>
                <w:webHidden/>
              </w:rPr>
              <w:fldChar w:fldCharType="begin"/>
            </w:r>
            <w:r>
              <w:rPr>
                <w:noProof/>
                <w:webHidden/>
              </w:rPr>
              <w:instrText xml:space="preserve"> PAGEREF _Toc81650421 \h </w:instrText>
            </w:r>
            <w:r>
              <w:rPr>
                <w:noProof/>
                <w:webHidden/>
              </w:rPr>
            </w:r>
          </w:ins>
          <w:r>
            <w:rPr>
              <w:noProof/>
              <w:webHidden/>
            </w:rPr>
            <w:fldChar w:fldCharType="separate"/>
          </w:r>
          <w:ins w:id="266" w:author="JORGE CONTRERAS ORTIZ" w:date="2021-09-04T12:18:00Z">
            <w:r>
              <w:rPr>
                <w:noProof/>
                <w:webHidden/>
              </w:rPr>
              <w:t>63</w:t>
            </w:r>
            <w:r>
              <w:rPr>
                <w:noProof/>
                <w:webHidden/>
              </w:rPr>
              <w:fldChar w:fldCharType="end"/>
            </w:r>
            <w:r w:rsidRPr="00F85247">
              <w:rPr>
                <w:rStyle w:val="Hipervnculo"/>
                <w:noProof/>
              </w:rPr>
              <w:fldChar w:fldCharType="end"/>
            </w:r>
          </w:ins>
        </w:p>
        <w:p w14:paraId="5F594EDE" w14:textId="2A5E04C4" w:rsidR="00593FA6" w:rsidRDefault="00593FA6">
          <w:pPr>
            <w:pStyle w:val="TDC3"/>
            <w:rPr>
              <w:ins w:id="267" w:author="JORGE CONTRERAS ORTIZ" w:date="2021-09-04T12:18:00Z"/>
              <w:rFonts w:asciiTheme="minorHAnsi" w:hAnsiTheme="minorHAnsi" w:cstheme="minorBidi"/>
              <w:noProof/>
            </w:rPr>
          </w:pPr>
          <w:ins w:id="268"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22"</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rFonts w:eastAsiaTheme="minorHAnsi"/>
                <w:noProof/>
              </w:rPr>
              <w:t>3.2.2.</w:t>
            </w:r>
            <w:r>
              <w:rPr>
                <w:rFonts w:asciiTheme="minorHAnsi" w:hAnsiTheme="minorHAnsi" w:cstheme="minorBidi"/>
                <w:noProof/>
              </w:rPr>
              <w:tab/>
            </w:r>
            <w:r w:rsidRPr="00F85247">
              <w:rPr>
                <w:rStyle w:val="Hipervnculo"/>
                <w:rFonts w:eastAsiaTheme="minorHAnsi"/>
                <w:noProof/>
              </w:rPr>
              <w:t>Configuración Inicial Módulo KTWM102</w:t>
            </w:r>
            <w:r>
              <w:rPr>
                <w:noProof/>
                <w:webHidden/>
              </w:rPr>
              <w:tab/>
            </w:r>
            <w:r>
              <w:rPr>
                <w:noProof/>
                <w:webHidden/>
              </w:rPr>
              <w:fldChar w:fldCharType="begin"/>
            </w:r>
            <w:r>
              <w:rPr>
                <w:noProof/>
                <w:webHidden/>
              </w:rPr>
              <w:instrText xml:space="preserve"> PAGEREF _Toc81650422 \h </w:instrText>
            </w:r>
            <w:r>
              <w:rPr>
                <w:noProof/>
                <w:webHidden/>
              </w:rPr>
            </w:r>
          </w:ins>
          <w:r>
            <w:rPr>
              <w:noProof/>
              <w:webHidden/>
            </w:rPr>
            <w:fldChar w:fldCharType="separate"/>
          </w:r>
          <w:ins w:id="269" w:author="JORGE CONTRERAS ORTIZ" w:date="2021-09-04T12:18:00Z">
            <w:r>
              <w:rPr>
                <w:noProof/>
                <w:webHidden/>
              </w:rPr>
              <w:t>64</w:t>
            </w:r>
            <w:r>
              <w:rPr>
                <w:noProof/>
                <w:webHidden/>
              </w:rPr>
              <w:fldChar w:fldCharType="end"/>
            </w:r>
            <w:r w:rsidRPr="00F85247">
              <w:rPr>
                <w:rStyle w:val="Hipervnculo"/>
                <w:noProof/>
              </w:rPr>
              <w:fldChar w:fldCharType="end"/>
            </w:r>
          </w:ins>
        </w:p>
        <w:p w14:paraId="00339323" w14:textId="51E9F46E" w:rsidR="00593FA6" w:rsidRDefault="00593FA6">
          <w:pPr>
            <w:pStyle w:val="TDC4"/>
            <w:tabs>
              <w:tab w:val="left" w:pos="1760"/>
              <w:tab w:val="right" w:leader="dot" w:pos="8494"/>
            </w:tabs>
            <w:rPr>
              <w:ins w:id="270" w:author="JORGE CONTRERAS ORTIZ" w:date="2021-09-04T12:18:00Z"/>
              <w:rFonts w:asciiTheme="minorHAnsi" w:eastAsiaTheme="minorEastAsia" w:hAnsiTheme="minorHAnsi" w:cstheme="minorBidi"/>
              <w:noProof/>
              <w:lang w:eastAsia="es-ES"/>
            </w:rPr>
          </w:pPr>
          <w:ins w:id="271"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23"</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14:scene3d>
                  <w14:camera w14:prst="orthographicFront"/>
                  <w14:lightRig w14:rig="threePt" w14:dir="t">
                    <w14:rot w14:lat="0" w14:lon="0" w14:rev="0"/>
                  </w14:lightRig>
                </w14:scene3d>
              </w:rPr>
              <w:t>3.2.2.1.</w:t>
            </w:r>
            <w:r>
              <w:rPr>
                <w:rFonts w:asciiTheme="minorHAnsi" w:eastAsiaTheme="minorEastAsia" w:hAnsiTheme="minorHAnsi" w:cstheme="minorBidi"/>
                <w:noProof/>
                <w:lang w:eastAsia="es-ES"/>
              </w:rPr>
              <w:tab/>
            </w:r>
            <w:r w:rsidRPr="00F85247">
              <w:rPr>
                <w:rStyle w:val="Hipervnculo"/>
                <w:noProof/>
              </w:rPr>
              <w:t>Instalación de Drivers USB y del Bootloader</w:t>
            </w:r>
            <w:r>
              <w:rPr>
                <w:noProof/>
                <w:webHidden/>
              </w:rPr>
              <w:tab/>
            </w:r>
            <w:r>
              <w:rPr>
                <w:noProof/>
                <w:webHidden/>
              </w:rPr>
              <w:fldChar w:fldCharType="begin"/>
            </w:r>
            <w:r>
              <w:rPr>
                <w:noProof/>
                <w:webHidden/>
              </w:rPr>
              <w:instrText xml:space="preserve"> PAGEREF _Toc81650423 \h </w:instrText>
            </w:r>
            <w:r>
              <w:rPr>
                <w:noProof/>
                <w:webHidden/>
              </w:rPr>
            </w:r>
          </w:ins>
          <w:r>
            <w:rPr>
              <w:noProof/>
              <w:webHidden/>
            </w:rPr>
            <w:fldChar w:fldCharType="separate"/>
          </w:r>
          <w:ins w:id="272" w:author="JORGE CONTRERAS ORTIZ" w:date="2021-09-04T12:18:00Z">
            <w:r>
              <w:rPr>
                <w:noProof/>
                <w:webHidden/>
              </w:rPr>
              <w:t>64</w:t>
            </w:r>
            <w:r>
              <w:rPr>
                <w:noProof/>
                <w:webHidden/>
              </w:rPr>
              <w:fldChar w:fldCharType="end"/>
            </w:r>
            <w:r w:rsidRPr="00F85247">
              <w:rPr>
                <w:rStyle w:val="Hipervnculo"/>
                <w:noProof/>
              </w:rPr>
              <w:fldChar w:fldCharType="end"/>
            </w:r>
          </w:ins>
        </w:p>
        <w:p w14:paraId="55A05C30" w14:textId="1E8DA6B0" w:rsidR="00593FA6" w:rsidRDefault="00593FA6">
          <w:pPr>
            <w:pStyle w:val="TDC5"/>
            <w:tabs>
              <w:tab w:val="left" w:pos="2017"/>
              <w:tab w:val="right" w:leader="dot" w:pos="8494"/>
            </w:tabs>
            <w:rPr>
              <w:ins w:id="273" w:author="JORGE CONTRERAS ORTIZ" w:date="2021-09-04T12:18:00Z"/>
              <w:rFonts w:asciiTheme="minorHAnsi" w:eastAsiaTheme="minorEastAsia" w:hAnsiTheme="minorHAnsi" w:cstheme="minorBidi"/>
              <w:noProof/>
              <w:lang w:eastAsia="es-ES"/>
            </w:rPr>
          </w:pPr>
          <w:ins w:id="274"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24"</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3.2.2.1.1.</w:t>
            </w:r>
            <w:r>
              <w:rPr>
                <w:rFonts w:asciiTheme="minorHAnsi" w:eastAsiaTheme="minorEastAsia" w:hAnsiTheme="minorHAnsi" w:cstheme="minorBidi"/>
                <w:noProof/>
                <w:lang w:eastAsia="es-ES"/>
              </w:rPr>
              <w:tab/>
            </w:r>
            <w:r w:rsidRPr="00F85247">
              <w:rPr>
                <w:rStyle w:val="Hipervnculo"/>
                <w:noProof/>
              </w:rPr>
              <w:t>Windows</w:t>
            </w:r>
            <w:r>
              <w:rPr>
                <w:noProof/>
                <w:webHidden/>
              </w:rPr>
              <w:tab/>
            </w:r>
            <w:r>
              <w:rPr>
                <w:noProof/>
                <w:webHidden/>
              </w:rPr>
              <w:fldChar w:fldCharType="begin"/>
            </w:r>
            <w:r>
              <w:rPr>
                <w:noProof/>
                <w:webHidden/>
              </w:rPr>
              <w:instrText xml:space="preserve"> PAGEREF _Toc81650424 \h </w:instrText>
            </w:r>
            <w:r>
              <w:rPr>
                <w:noProof/>
                <w:webHidden/>
              </w:rPr>
            </w:r>
          </w:ins>
          <w:r>
            <w:rPr>
              <w:noProof/>
              <w:webHidden/>
            </w:rPr>
            <w:fldChar w:fldCharType="separate"/>
          </w:r>
          <w:ins w:id="275" w:author="JORGE CONTRERAS ORTIZ" w:date="2021-09-04T12:18:00Z">
            <w:r>
              <w:rPr>
                <w:noProof/>
                <w:webHidden/>
              </w:rPr>
              <w:t>65</w:t>
            </w:r>
            <w:r>
              <w:rPr>
                <w:noProof/>
                <w:webHidden/>
              </w:rPr>
              <w:fldChar w:fldCharType="end"/>
            </w:r>
            <w:r w:rsidRPr="00F85247">
              <w:rPr>
                <w:rStyle w:val="Hipervnculo"/>
                <w:noProof/>
              </w:rPr>
              <w:fldChar w:fldCharType="end"/>
            </w:r>
          </w:ins>
        </w:p>
        <w:p w14:paraId="03FD794E" w14:textId="5449A51D" w:rsidR="00593FA6" w:rsidRDefault="00593FA6">
          <w:pPr>
            <w:pStyle w:val="TDC5"/>
            <w:tabs>
              <w:tab w:val="left" w:pos="2017"/>
              <w:tab w:val="right" w:leader="dot" w:pos="8494"/>
            </w:tabs>
            <w:rPr>
              <w:ins w:id="276" w:author="JORGE CONTRERAS ORTIZ" w:date="2021-09-04T12:18:00Z"/>
              <w:rFonts w:asciiTheme="minorHAnsi" w:eastAsiaTheme="minorEastAsia" w:hAnsiTheme="minorHAnsi" w:cstheme="minorBidi"/>
              <w:noProof/>
              <w:lang w:eastAsia="es-ES"/>
            </w:rPr>
          </w:pPr>
          <w:ins w:id="277"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25"</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3.2.2.1.2.</w:t>
            </w:r>
            <w:r>
              <w:rPr>
                <w:rFonts w:asciiTheme="minorHAnsi" w:eastAsiaTheme="minorEastAsia" w:hAnsiTheme="minorHAnsi" w:cstheme="minorBidi"/>
                <w:noProof/>
                <w:lang w:eastAsia="es-ES"/>
              </w:rPr>
              <w:tab/>
            </w:r>
            <w:r w:rsidRPr="00F85247">
              <w:rPr>
                <w:rStyle w:val="Hipervnculo"/>
                <w:noProof/>
              </w:rPr>
              <w:t>Linux / MAC OS</w:t>
            </w:r>
            <w:r>
              <w:rPr>
                <w:noProof/>
                <w:webHidden/>
              </w:rPr>
              <w:tab/>
            </w:r>
            <w:r>
              <w:rPr>
                <w:noProof/>
                <w:webHidden/>
              </w:rPr>
              <w:fldChar w:fldCharType="begin"/>
            </w:r>
            <w:r>
              <w:rPr>
                <w:noProof/>
                <w:webHidden/>
              </w:rPr>
              <w:instrText xml:space="preserve"> PAGEREF _Toc81650425 \h </w:instrText>
            </w:r>
            <w:r>
              <w:rPr>
                <w:noProof/>
                <w:webHidden/>
              </w:rPr>
            </w:r>
          </w:ins>
          <w:r>
            <w:rPr>
              <w:noProof/>
              <w:webHidden/>
            </w:rPr>
            <w:fldChar w:fldCharType="separate"/>
          </w:r>
          <w:ins w:id="278" w:author="JORGE CONTRERAS ORTIZ" w:date="2021-09-04T12:18:00Z">
            <w:r>
              <w:rPr>
                <w:noProof/>
                <w:webHidden/>
              </w:rPr>
              <w:t>67</w:t>
            </w:r>
            <w:r>
              <w:rPr>
                <w:noProof/>
                <w:webHidden/>
              </w:rPr>
              <w:fldChar w:fldCharType="end"/>
            </w:r>
            <w:r w:rsidRPr="00F85247">
              <w:rPr>
                <w:rStyle w:val="Hipervnculo"/>
                <w:noProof/>
              </w:rPr>
              <w:fldChar w:fldCharType="end"/>
            </w:r>
          </w:ins>
        </w:p>
        <w:p w14:paraId="2E235B5C" w14:textId="5EAE5AFC" w:rsidR="00593FA6" w:rsidRDefault="00593FA6">
          <w:pPr>
            <w:pStyle w:val="TDC4"/>
            <w:tabs>
              <w:tab w:val="left" w:pos="1760"/>
              <w:tab w:val="right" w:leader="dot" w:pos="8494"/>
            </w:tabs>
            <w:rPr>
              <w:ins w:id="279" w:author="JORGE CONTRERAS ORTIZ" w:date="2021-09-04T12:18:00Z"/>
              <w:rFonts w:asciiTheme="minorHAnsi" w:eastAsiaTheme="minorEastAsia" w:hAnsiTheme="minorHAnsi" w:cstheme="minorBidi"/>
              <w:noProof/>
              <w:lang w:eastAsia="es-ES"/>
            </w:rPr>
          </w:pPr>
          <w:ins w:id="280"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26"</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14:scene3d>
                  <w14:camera w14:prst="orthographicFront"/>
                  <w14:lightRig w14:rig="threePt" w14:dir="t">
                    <w14:rot w14:lat="0" w14:lon="0" w14:rev="0"/>
                  </w14:lightRig>
                </w14:scene3d>
              </w:rPr>
              <w:t>3.2.2.2.</w:t>
            </w:r>
            <w:r>
              <w:rPr>
                <w:rFonts w:asciiTheme="minorHAnsi" w:eastAsiaTheme="minorEastAsia" w:hAnsiTheme="minorHAnsi" w:cstheme="minorBidi"/>
                <w:noProof/>
                <w:lang w:eastAsia="es-ES"/>
              </w:rPr>
              <w:tab/>
            </w:r>
            <w:r w:rsidRPr="00F85247">
              <w:rPr>
                <w:rStyle w:val="Hipervnculo"/>
                <w:noProof/>
              </w:rPr>
              <w:t>Install “dfu-util”</w:t>
            </w:r>
            <w:r>
              <w:rPr>
                <w:noProof/>
                <w:webHidden/>
              </w:rPr>
              <w:tab/>
            </w:r>
            <w:r>
              <w:rPr>
                <w:noProof/>
                <w:webHidden/>
              </w:rPr>
              <w:fldChar w:fldCharType="begin"/>
            </w:r>
            <w:r>
              <w:rPr>
                <w:noProof/>
                <w:webHidden/>
              </w:rPr>
              <w:instrText xml:space="preserve"> PAGEREF _Toc81650426 \h </w:instrText>
            </w:r>
            <w:r>
              <w:rPr>
                <w:noProof/>
                <w:webHidden/>
              </w:rPr>
            </w:r>
          </w:ins>
          <w:r>
            <w:rPr>
              <w:noProof/>
              <w:webHidden/>
            </w:rPr>
            <w:fldChar w:fldCharType="separate"/>
          </w:r>
          <w:ins w:id="281" w:author="JORGE CONTRERAS ORTIZ" w:date="2021-09-04T12:18:00Z">
            <w:r>
              <w:rPr>
                <w:noProof/>
                <w:webHidden/>
              </w:rPr>
              <w:t>67</w:t>
            </w:r>
            <w:r>
              <w:rPr>
                <w:noProof/>
                <w:webHidden/>
              </w:rPr>
              <w:fldChar w:fldCharType="end"/>
            </w:r>
            <w:r w:rsidRPr="00F85247">
              <w:rPr>
                <w:rStyle w:val="Hipervnculo"/>
                <w:noProof/>
              </w:rPr>
              <w:fldChar w:fldCharType="end"/>
            </w:r>
          </w:ins>
        </w:p>
        <w:p w14:paraId="1D74B0D7" w14:textId="63500BB4" w:rsidR="00593FA6" w:rsidRDefault="00593FA6">
          <w:pPr>
            <w:pStyle w:val="TDC4"/>
            <w:tabs>
              <w:tab w:val="left" w:pos="1760"/>
              <w:tab w:val="right" w:leader="dot" w:pos="8494"/>
            </w:tabs>
            <w:rPr>
              <w:ins w:id="282" w:author="JORGE CONTRERAS ORTIZ" w:date="2021-09-04T12:18:00Z"/>
              <w:rFonts w:asciiTheme="minorHAnsi" w:eastAsiaTheme="minorEastAsia" w:hAnsiTheme="minorHAnsi" w:cstheme="minorBidi"/>
              <w:noProof/>
              <w:lang w:eastAsia="es-ES"/>
            </w:rPr>
          </w:pPr>
          <w:ins w:id="283"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27"</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14:scene3d>
                  <w14:camera w14:prst="orthographicFront"/>
                  <w14:lightRig w14:rig="threePt" w14:dir="t">
                    <w14:rot w14:lat="0" w14:lon="0" w14:rev="0"/>
                  </w14:lightRig>
                </w14:scene3d>
              </w:rPr>
              <w:t>3.2.2.3.</w:t>
            </w:r>
            <w:r>
              <w:rPr>
                <w:rFonts w:asciiTheme="minorHAnsi" w:eastAsiaTheme="minorEastAsia" w:hAnsiTheme="minorHAnsi" w:cstheme="minorBidi"/>
                <w:noProof/>
                <w:lang w:eastAsia="es-ES"/>
              </w:rPr>
              <w:tab/>
            </w:r>
            <w:r w:rsidRPr="00F85247">
              <w:rPr>
                <w:rStyle w:val="Hipervnculo"/>
                <w:noProof/>
              </w:rPr>
              <w:t>Actualización de Firmware</w:t>
            </w:r>
            <w:r>
              <w:rPr>
                <w:noProof/>
                <w:webHidden/>
              </w:rPr>
              <w:tab/>
            </w:r>
            <w:r>
              <w:rPr>
                <w:noProof/>
                <w:webHidden/>
              </w:rPr>
              <w:fldChar w:fldCharType="begin"/>
            </w:r>
            <w:r>
              <w:rPr>
                <w:noProof/>
                <w:webHidden/>
              </w:rPr>
              <w:instrText xml:space="preserve"> PAGEREF _Toc81650427 \h </w:instrText>
            </w:r>
            <w:r>
              <w:rPr>
                <w:noProof/>
                <w:webHidden/>
              </w:rPr>
            </w:r>
          </w:ins>
          <w:r>
            <w:rPr>
              <w:noProof/>
              <w:webHidden/>
            </w:rPr>
            <w:fldChar w:fldCharType="separate"/>
          </w:r>
          <w:ins w:id="284" w:author="JORGE CONTRERAS ORTIZ" w:date="2021-09-04T12:18:00Z">
            <w:r>
              <w:rPr>
                <w:noProof/>
                <w:webHidden/>
              </w:rPr>
              <w:t>68</w:t>
            </w:r>
            <w:r>
              <w:rPr>
                <w:noProof/>
                <w:webHidden/>
              </w:rPr>
              <w:fldChar w:fldCharType="end"/>
            </w:r>
            <w:r w:rsidRPr="00F85247">
              <w:rPr>
                <w:rStyle w:val="Hipervnculo"/>
                <w:noProof/>
              </w:rPr>
              <w:fldChar w:fldCharType="end"/>
            </w:r>
          </w:ins>
        </w:p>
        <w:p w14:paraId="20B0E879" w14:textId="7BF023C4" w:rsidR="00593FA6" w:rsidRDefault="00593FA6">
          <w:pPr>
            <w:pStyle w:val="TDC4"/>
            <w:tabs>
              <w:tab w:val="left" w:pos="1760"/>
              <w:tab w:val="right" w:leader="dot" w:pos="8494"/>
            </w:tabs>
            <w:rPr>
              <w:ins w:id="285" w:author="JORGE CONTRERAS ORTIZ" w:date="2021-09-04T12:18:00Z"/>
              <w:rFonts w:asciiTheme="minorHAnsi" w:eastAsiaTheme="minorEastAsia" w:hAnsiTheme="minorHAnsi" w:cstheme="minorBidi"/>
              <w:noProof/>
              <w:lang w:eastAsia="es-ES"/>
            </w:rPr>
          </w:pPr>
          <w:ins w:id="286"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28"</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14:scene3d>
                  <w14:camera w14:prst="orthographicFront"/>
                  <w14:lightRig w14:rig="threePt" w14:dir="t">
                    <w14:rot w14:lat="0" w14:lon="0" w14:rev="0"/>
                  </w14:lightRig>
                </w14:scene3d>
              </w:rPr>
              <w:t>3.2.2.4.</w:t>
            </w:r>
            <w:r>
              <w:rPr>
                <w:rFonts w:asciiTheme="minorHAnsi" w:eastAsiaTheme="minorEastAsia" w:hAnsiTheme="minorHAnsi" w:cstheme="minorBidi"/>
                <w:noProof/>
                <w:lang w:eastAsia="es-ES"/>
              </w:rPr>
              <w:tab/>
            </w:r>
            <w:r w:rsidRPr="00F85247">
              <w:rPr>
                <w:rStyle w:val="Hipervnculo"/>
                <w:noProof/>
              </w:rPr>
              <w:t>Runtime – Instalación de Drivers USB</w:t>
            </w:r>
            <w:r>
              <w:rPr>
                <w:noProof/>
                <w:webHidden/>
              </w:rPr>
              <w:tab/>
            </w:r>
            <w:r>
              <w:rPr>
                <w:noProof/>
                <w:webHidden/>
              </w:rPr>
              <w:fldChar w:fldCharType="begin"/>
            </w:r>
            <w:r>
              <w:rPr>
                <w:noProof/>
                <w:webHidden/>
              </w:rPr>
              <w:instrText xml:space="preserve"> PAGEREF _Toc81650428 \h </w:instrText>
            </w:r>
            <w:r>
              <w:rPr>
                <w:noProof/>
                <w:webHidden/>
              </w:rPr>
            </w:r>
          </w:ins>
          <w:r>
            <w:rPr>
              <w:noProof/>
              <w:webHidden/>
            </w:rPr>
            <w:fldChar w:fldCharType="separate"/>
          </w:r>
          <w:ins w:id="287" w:author="JORGE CONTRERAS ORTIZ" w:date="2021-09-04T12:18:00Z">
            <w:r>
              <w:rPr>
                <w:noProof/>
                <w:webHidden/>
              </w:rPr>
              <w:t>70</w:t>
            </w:r>
            <w:r>
              <w:rPr>
                <w:noProof/>
                <w:webHidden/>
              </w:rPr>
              <w:fldChar w:fldCharType="end"/>
            </w:r>
            <w:r w:rsidRPr="00F85247">
              <w:rPr>
                <w:rStyle w:val="Hipervnculo"/>
                <w:noProof/>
              </w:rPr>
              <w:fldChar w:fldCharType="end"/>
            </w:r>
          </w:ins>
        </w:p>
        <w:p w14:paraId="3DD31E8F" w14:textId="3B652B50" w:rsidR="00593FA6" w:rsidRDefault="00593FA6">
          <w:pPr>
            <w:pStyle w:val="TDC5"/>
            <w:tabs>
              <w:tab w:val="left" w:pos="2017"/>
              <w:tab w:val="right" w:leader="dot" w:pos="8494"/>
            </w:tabs>
            <w:rPr>
              <w:ins w:id="288" w:author="JORGE CONTRERAS ORTIZ" w:date="2021-09-04T12:18:00Z"/>
              <w:rFonts w:asciiTheme="minorHAnsi" w:eastAsiaTheme="minorEastAsia" w:hAnsiTheme="minorHAnsi" w:cstheme="minorBidi"/>
              <w:noProof/>
              <w:lang w:eastAsia="es-ES"/>
            </w:rPr>
          </w:pPr>
          <w:ins w:id="289"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29"</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3.2.2.4.1.</w:t>
            </w:r>
            <w:r>
              <w:rPr>
                <w:rFonts w:asciiTheme="minorHAnsi" w:eastAsiaTheme="minorEastAsia" w:hAnsiTheme="minorHAnsi" w:cstheme="minorBidi"/>
                <w:noProof/>
                <w:lang w:eastAsia="es-ES"/>
              </w:rPr>
              <w:tab/>
            </w:r>
            <w:r w:rsidRPr="00F85247">
              <w:rPr>
                <w:rStyle w:val="Hipervnculo"/>
                <w:noProof/>
              </w:rPr>
              <w:t>Windows</w:t>
            </w:r>
            <w:r>
              <w:rPr>
                <w:noProof/>
                <w:webHidden/>
              </w:rPr>
              <w:tab/>
            </w:r>
            <w:r>
              <w:rPr>
                <w:noProof/>
                <w:webHidden/>
              </w:rPr>
              <w:fldChar w:fldCharType="begin"/>
            </w:r>
            <w:r>
              <w:rPr>
                <w:noProof/>
                <w:webHidden/>
              </w:rPr>
              <w:instrText xml:space="preserve"> PAGEREF _Toc81650429 \h </w:instrText>
            </w:r>
            <w:r>
              <w:rPr>
                <w:noProof/>
                <w:webHidden/>
              </w:rPr>
            </w:r>
          </w:ins>
          <w:r>
            <w:rPr>
              <w:noProof/>
              <w:webHidden/>
            </w:rPr>
            <w:fldChar w:fldCharType="separate"/>
          </w:r>
          <w:ins w:id="290" w:author="JORGE CONTRERAS ORTIZ" w:date="2021-09-04T12:18:00Z">
            <w:r>
              <w:rPr>
                <w:noProof/>
                <w:webHidden/>
              </w:rPr>
              <w:t>70</w:t>
            </w:r>
            <w:r>
              <w:rPr>
                <w:noProof/>
                <w:webHidden/>
              </w:rPr>
              <w:fldChar w:fldCharType="end"/>
            </w:r>
            <w:r w:rsidRPr="00F85247">
              <w:rPr>
                <w:rStyle w:val="Hipervnculo"/>
                <w:noProof/>
              </w:rPr>
              <w:fldChar w:fldCharType="end"/>
            </w:r>
          </w:ins>
        </w:p>
        <w:p w14:paraId="67481B0E" w14:textId="20ACF334" w:rsidR="00593FA6" w:rsidRDefault="00593FA6">
          <w:pPr>
            <w:pStyle w:val="TDC5"/>
            <w:tabs>
              <w:tab w:val="left" w:pos="2017"/>
              <w:tab w:val="right" w:leader="dot" w:pos="8494"/>
            </w:tabs>
            <w:rPr>
              <w:ins w:id="291" w:author="JORGE CONTRERAS ORTIZ" w:date="2021-09-04T12:18:00Z"/>
              <w:rFonts w:asciiTheme="minorHAnsi" w:eastAsiaTheme="minorEastAsia" w:hAnsiTheme="minorHAnsi" w:cstheme="minorBidi"/>
              <w:noProof/>
              <w:lang w:eastAsia="es-ES"/>
            </w:rPr>
          </w:pPr>
          <w:ins w:id="292"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30"</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3.2.2.4.2.</w:t>
            </w:r>
            <w:r>
              <w:rPr>
                <w:rFonts w:asciiTheme="minorHAnsi" w:eastAsiaTheme="minorEastAsia" w:hAnsiTheme="minorHAnsi" w:cstheme="minorBidi"/>
                <w:noProof/>
                <w:lang w:eastAsia="es-ES"/>
              </w:rPr>
              <w:tab/>
            </w:r>
            <w:r w:rsidRPr="00F85247">
              <w:rPr>
                <w:rStyle w:val="Hipervnculo"/>
                <w:noProof/>
              </w:rPr>
              <w:t>Linux</w:t>
            </w:r>
            <w:r>
              <w:rPr>
                <w:noProof/>
                <w:webHidden/>
              </w:rPr>
              <w:tab/>
            </w:r>
            <w:r>
              <w:rPr>
                <w:noProof/>
                <w:webHidden/>
              </w:rPr>
              <w:fldChar w:fldCharType="begin"/>
            </w:r>
            <w:r>
              <w:rPr>
                <w:noProof/>
                <w:webHidden/>
              </w:rPr>
              <w:instrText xml:space="preserve"> PAGEREF _Toc81650430 \h </w:instrText>
            </w:r>
            <w:r>
              <w:rPr>
                <w:noProof/>
                <w:webHidden/>
              </w:rPr>
            </w:r>
          </w:ins>
          <w:r>
            <w:rPr>
              <w:noProof/>
              <w:webHidden/>
            </w:rPr>
            <w:fldChar w:fldCharType="separate"/>
          </w:r>
          <w:ins w:id="293" w:author="JORGE CONTRERAS ORTIZ" w:date="2021-09-04T12:18:00Z">
            <w:r>
              <w:rPr>
                <w:noProof/>
                <w:webHidden/>
              </w:rPr>
              <w:t>72</w:t>
            </w:r>
            <w:r>
              <w:rPr>
                <w:noProof/>
                <w:webHidden/>
              </w:rPr>
              <w:fldChar w:fldCharType="end"/>
            </w:r>
            <w:r w:rsidRPr="00F85247">
              <w:rPr>
                <w:rStyle w:val="Hipervnculo"/>
                <w:noProof/>
              </w:rPr>
              <w:fldChar w:fldCharType="end"/>
            </w:r>
          </w:ins>
        </w:p>
        <w:p w14:paraId="5442D063" w14:textId="5462031B" w:rsidR="00593FA6" w:rsidRDefault="00593FA6">
          <w:pPr>
            <w:pStyle w:val="TDC5"/>
            <w:tabs>
              <w:tab w:val="left" w:pos="2017"/>
              <w:tab w:val="right" w:leader="dot" w:pos="8494"/>
            </w:tabs>
            <w:rPr>
              <w:ins w:id="294" w:author="JORGE CONTRERAS ORTIZ" w:date="2021-09-04T12:18:00Z"/>
              <w:rFonts w:asciiTheme="minorHAnsi" w:eastAsiaTheme="minorEastAsia" w:hAnsiTheme="minorHAnsi" w:cstheme="minorBidi"/>
              <w:noProof/>
              <w:lang w:eastAsia="es-ES"/>
            </w:rPr>
          </w:pPr>
          <w:ins w:id="295"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31"</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3.2.2.4.3.</w:t>
            </w:r>
            <w:r>
              <w:rPr>
                <w:rFonts w:asciiTheme="minorHAnsi" w:eastAsiaTheme="minorEastAsia" w:hAnsiTheme="minorHAnsi" w:cstheme="minorBidi"/>
                <w:noProof/>
                <w:lang w:eastAsia="es-ES"/>
              </w:rPr>
              <w:tab/>
            </w:r>
            <w:r w:rsidRPr="00F85247">
              <w:rPr>
                <w:rStyle w:val="Hipervnculo"/>
                <w:noProof/>
              </w:rPr>
              <w:t>MAC OS</w:t>
            </w:r>
            <w:r>
              <w:rPr>
                <w:noProof/>
                <w:webHidden/>
              </w:rPr>
              <w:tab/>
            </w:r>
            <w:r>
              <w:rPr>
                <w:noProof/>
                <w:webHidden/>
              </w:rPr>
              <w:fldChar w:fldCharType="begin"/>
            </w:r>
            <w:r>
              <w:rPr>
                <w:noProof/>
                <w:webHidden/>
              </w:rPr>
              <w:instrText xml:space="preserve"> PAGEREF _Toc81650431 \h </w:instrText>
            </w:r>
            <w:r>
              <w:rPr>
                <w:noProof/>
                <w:webHidden/>
              </w:rPr>
            </w:r>
          </w:ins>
          <w:r>
            <w:rPr>
              <w:noProof/>
              <w:webHidden/>
            </w:rPr>
            <w:fldChar w:fldCharType="separate"/>
          </w:r>
          <w:ins w:id="296" w:author="JORGE CONTRERAS ORTIZ" w:date="2021-09-04T12:18:00Z">
            <w:r>
              <w:rPr>
                <w:noProof/>
                <w:webHidden/>
              </w:rPr>
              <w:t>73</w:t>
            </w:r>
            <w:r>
              <w:rPr>
                <w:noProof/>
                <w:webHidden/>
              </w:rPr>
              <w:fldChar w:fldCharType="end"/>
            </w:r>
            <w:r w:rsidRPr="00F85247">
              <w:rPr>
                <w:rStyle w:val="Hipervnculo"/>
                <w:noProof/>
              </w:rPr>
              <w:fldChar w:fldCharType="end"/>
            </w:r>
          </w:ins>
        </w:p>
        <w:p w14:paraId="224139D0" w14:textId="497BF800" w:rsidR="00593FA6" w:rsidRDefault="00593FA6">
          <w:pPr>
            <w:pStyle w:val="TDC4"/>
            <w:tabs>
              <w:tab w:val="left" w:pos="1760"/>
              <w:tab w:val="right" w:leader="dot" w:pos="8494"/>
            </w:tabs>
            <w:rPr>
              <w:ins w:id="297" w:author="JORGE CONTRERAS ORTIZ" w:date="2021-09-04T12:18:00Z"/>
              <w:rFonts w:asciiTheme="minorHAnsi" w:eastAsiaTheme="minorEastAsia" w:hAnsiTheme="minorHAnsi" w:cstheme="minorBidi"/>
              <w:noProof/>
              <w:lang w:eastAsia="es-ES"/>
            </w:rPr>
          </w:pPr>
          <w:ins w:id="298"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32"</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14:scene3d>
                  <w14:camera w14:prst="orthographicFront"/>
                  <w14:lightRig w14:rig="threePt" w14:dir="t">
                    <w14:rot w14:lat="0" w14:lon="0" w14:rev="0"/>
                  </w14:lightRig>
                </w14:scene3d>
              </w:rPr>
              <w:t>3.2.2.5.</w:t>
            </w:r>
            <w:r>
              <w:rPr>
                <w:rFonts w:asciiTheme="minorHAnsi" w:eastAsiaTheme="minorEastAsia" w:hAnsiTheme="minorHAnsi" w:cstheme="minorBidi"/>
                <w:noProof/>
                <w:lang w:eastAsia="es-ES"/>
              </w:rPr>
              <w:tab/>
            </w:r>
            <w:r w:rsidRPr="00F85247">
              <w:rPr>
                <w:rStyle w:val="Hipervnculo"/>
                <w:noProof/>
              </w:rPr>
              <w:t>Configuración de Terminal COM</w:t>
            </w:r>
            <w:r>
              <w:rPr>
                <w:noProof/>
                <w:webHidden/>
              </w:rPr>
              <w:tab/>
            </w:r>
            <w:r>
              <w:rPr>
                <w:noProof/>
                <w:webHidden/>
              </w:rPr>
              <w:fldChar w:fldCharType="begin"/>
            </w:r>
            <w:r>
              <w:rPr>
                <w:noProof/>
                <w:webHidden/>
              </w:rPr>
              <w:instrText xml:space="preserve"> PAGEREF _Toc81650432 \h </w:instrText>
            </w:r>
            <w:r>
              <w:rPr>
                <w:noProof/>
                <w:webHidden/>
              </w:rPr>
            </w:r>
          </w:ins>
          <w:r>
            <w:rPr>
              <w:noProof/>
              <w:webHidden/>
            </w:rPr>
            <w:fldChar w:fldCharType="separate"/>
          </w:r>
          <w:ins w:id="299" w:author="JORGE CONTRERAS ORTIZ" w:date="2021-09-04T12:18:00Z">
            <w:r>
              <w:rPr>
                <w:noProof/>
                <w:webHidden/>
              </w:rPr>
              <w:t>73</w:t>
            </w:r>
            <w:r>
              <w:rPr>
                <w:noProof/>
                <w:webHidden/>
              </w:rPr>
              <w:fldChar w:fldCharType="end"/>
            </w:r>
            <w:r w:rsidRPr="00F85247">
              <w:rPr>
                <w:rStyle w:val="Hipervnculo"/>
                <w:noProof/>
              </w:rPr>
              <w:fldChar w:fldCharType="end"/>
            </w:r>
          </w:ins>
        </w:p>
        <w:p w14:paraId="3B539DDB" w14:textId="4E0D03A6" w:rsidR="00593FA6" w:rsidRDefault="00593FA6">
          <w:pPr>
            <w:pStyle w:val="TDC5"/>
            <w:tabs>
              <w:tab w:val="left" w:pos="2017"/>
              <w:tab w:val="right" w:leader="dot" w:pos="8494"/>
            </w:tabs>
            <w:rPr>
              <w:ins w:id="300" w:author="JORGE CONTRERAS ORTIZ" w:date="2021-09-04T12:18:00Z"/>
              <w:rFonts w:asciiTheme="minorHAnsi" w:eastAsiaTheme="minorEastAsia" w:hAnsiTheme="minorHAnsi" w:cstheme="minorBidi"/>
              <w:noProof/>
              <w:lang w:eastAsia="es-ES"/>
            </w:rPr>
          </w:pPr>
          <w:ins w:id="301"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33"</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3.2.2.5.1.</w:t>
            </w:r>
            <w:r>
              <w:rPr>
                <w:rFonts w:asciiTheme="minorHAnsi" w:eastAsiaTheme="minorEastAsia" w:hAnsiTheme="minorHAnsi" w:cstheme="minorBidi"/>
                <w:noProof/>
                <w:lang w:eastAsia="es-ES"/>
              </w:rPr>
              <w:tab/>
            </w:r>
            <w:r w:rsidRPr="00F85247">
              <w:rPr>
                <w:rStyle w:val="Hipervnculo"/>
                <w:noProof/>
              </w:rPr>
              <w:t>Windows</w:t>
            </w:r>
            <w:r>
              <w:rPr>
                <w:noProof/>
                <w:webHidden/>
              </w:rPr>
              <w:tab/>
            </w:r>
            <w:r>
              <w:rPr>
                <w:noProof/>
                <w:webHidden/>
              </w:rPr>
              <w:fldChar w:fldCharType="begin"/>
            </w:r>
            <w:r>
              <w:rPr>
                <w:noProof/>
                <w:webHidden/>
              </w:rPr>
              <w:instrText xml:space="preserve"> PAGEREF _Toc81650433 \h </w:instrText>
            </w:r>
            <w:r>
              <w:rPr>
                <w:noProof/>
                <w:webHidden/>
              </w:rPr>
            </w:r>
          </w:ins>
          <w:r>
            <w:rPr>
              <w:noProof/>
              <w:webHidden/>
            </w:rPr>
            <w:fldChar w:fldCharType="separate"/>
          </w:r>
          <w:ins w:id="302" w:author="JORGE CONTRERAS ORTIZ" w:date="2021-09-04T12:18:00Z">
            <w:r>
              <w:rPr>
                <w:noProof/>
                <w:webHidden/>
              </w:rPr>
              <w:t>73</w:t>
            </w:r>
            <w:r>
              <w:rPr>
                <w:noProof/>
                <w:webHidden/>
              </w:rPr>
              <w:fldChar w:fldCharType="end"/>
            </w:r>
            <w:r w:rsidRPr="00F85247">
              <w:rPr>
                <w:rStyle w:val="Hipervnculo"/>
                <w:noProof/>
              </w:rPr>
              <w:fldChar w:fldCharType="end"/>
            </w:r>
          </w:ins>
        </w:p>
        <w:p w14:paraId="11DBA45E" w14:textId="23E6C04C" w:rsidR="00593FA6" w:rsidRDefault="00593FA6">
          <w:pPr>
            <w:pStyle w:val="TDC5"/>
            <w:tabs>
              <w:tab w:val="left" w:pos="2017"/>
              <w:tab w:val="right" w:leader="dot" w:pos="8494"/>
            </w:tabs>
            <w:rPr>
              <w:ins w:id="303" w:author="JORGE CONTRERAS ORTIZ" w:date="2021-09-04T12:18:00Z"/>
              <w:rFonts w:asciiTheme="minorHAnsi" w:eastAsiaTheme="minorEastAsia" w:hAnsiTheme="minorHAnsi" w:cstheme="minorBidi"/>
              <w:noProof/>
              <w:lang w:eastAsia="es-ES"/>
            </w:rPr>
          </w:pPr>
          <w:ins w:id="304"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34"</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3.2.2.5.2.</w:t>
            </w:r>
            <w:r>
              <w:rPr>
                <w:rFonts w:asciiTheme="minorHAnsi" w:eastAsiaTheme="minorEastAsia" w:hAnsiTheme="minorHAnsi" w:cstheme="minorBidi"/>
                <w:noProof/>
                <w:lang w:eastAsia="es-ES"/>
              </w:rPr>
              <w:tab/>
            </w:r>
            <w:r w:rsidRPr="00F85247">
              <w:rPr>
                <w:rStyle w:val="Hipervnculo"/>
                <w:noProof/>
              </w:rPr>
              <w:t>Linux / MAC Os</w:t>
            </w:r>
            <w:r>
              <w:rPr>
                <w:noProof/>
                <w:webHidden/>
              </w:rPr>
              <w:tab/>
            </w:r>
            <w:r>
              <w:rPr>
                <w:noProof/>
                <w:webHidden/>
              </w:rPr>
              <w:fldChar w:fldCharType="begin"/>
            </w:r>
            <w:r>
              <w:rPr>
                <w:noProof/>
                <w:webHidden/>
              </w:rPr>
              <w:instrText xml:space="preserve"> PAGEREF _Toc81650434 \h </w:instrText>
            </w:r>
            <w:r>
              <w:rPr>
                <w:noProof/>
                <w:webHidden/>
              </w:rPr>
            </w:r>
          </w:ins>
          <w:r>
            <w:rPr>
              <w:noProof/>
              <w:webHidden/>
            </w:rPr>
            <w:fldChar w:fldCharType="separate"/>
          </w:r>
          <w:ins w:id="305" w:author="JORGE CONTRERAS ORTIZ" w:date="2021-09-04T12:18:00Z">
            <w:r>
              <w:rPr>
                <w:noProof/>
                <w:webHidden/>
              </w:rPr>
              <w:t>74</w:t>
            </w:r>
            <w:r>
              <w:rPr>
                <w:noProof/>
                <w:webHidden/>
              </w:rPr>
              <w:fldChar w:fldCharType="end"/>
            </w:r>
            <w:r w:rsidRPr="00F85247">
              <w:rPr>
                <w:rStyle w:val="Hipervnculo"/>
                <w:noProof/>
              </w:rPr>
              <w:fldChar w:fldCharType="end"/>
            </w:r>
          </w:ins>
        </w:p>
        <w:p w14:paraId="323D5A67" w14:textId="4A129248" w:rsidR="00593FA6" w:rsidRDefault="00593FA6">
          <w:pPr>
            <w:pStyle w:val="TDC2"/>
            <w:tabs>
              <w:tab w:val="left" w:pos="880"/>
              <w:tab w:val="right" w:leader="dot" w:pos="8494"/>
            </w:tabs>
            <w:rPr>
              <w:ins w:id="306" w:author="JORGE CONTRERAS ORTIZ" w:date="2021-09-04T12:18:00Z"/>
              <w:rFonts w:asciiTheme="minorHAnsi" w:eastAsiaTheme="minorEastAsia" w:hAnsiTheme="minorHAnsi" w:cstheme="minorBidi"/>
              <w:noProof/>
              <w:lang w:eastAsia="es-ES"/>
            </w:rPr>
          </w:pPr>
          <w:ins w:id="307"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35"</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3.3.</w:t>
            </w:r>
            <w:r>
              <w:rPr>
                <w:rFonts w:asciiTheme="minorHAnsi" w:eastAsiaTheme="minorEastAsia" w:hAnsiTheme="minorHAnsi" w:cstheme="minorBidi"/>
                <w:noProof/>
                <w:lang w:eastAsia="es-ES"/>
              </w:rPr>
              <w:tab/>
            </w:r>
            <w:r w:rsidRPr="00F85247">
              <w:rPr>
                <w:rStyle w:val="Hipervnculo"/>
                <w:noProof/>
              </w:rPr>
              <w:t>CONFIGURACIÓN DE RED PARA KTWM102</w:t>
            </w:r>
            <w:r>
              <w:rPr>
                <w:noProof/>
                <w:webHidden/>
              </w:rPr>
              <w:tab/>
            </w:r>
            <w:r>
              <w:rPr>
                <w:noProof/>
                <w:webHidden/>
              </w:rPr>
              <w:fldChar w:fldCharType="begin"/>
            </w:r>
            <w:r>
              <w:rPr>
                <w:noProof/>
                <w:webHidden/>
              </w:rPr>
              <w:instrText xml:space="preserve"> PAGEREF _Toc81650435 \h </w:instrText>
            </w:r>
            <w:r>
              <w:rPr>
                <w:noProof/>
                <w:webHidden/>
              </w:rPr>
            </w:r>
          </w:ins>
          <w:r>
            <w:rPr>
              <w:noProof/>
              <w:webHidden/>
            </w:rPr>
            <w:fldChar w:fldCharType="separate"/>
          </w:r>
          <w:ins w:id="308" w:author="JORGE CONTRERAS ORTIZ" w:date="2021-09-04T12:18:00Z">
            <w:r>
              <w:rPr>
                <w:noProof/>
                <w:webHidden/>
              </w:rPr>
              <w:t>74</w:t>
            </w:r>
            <w:r>
              <w:rPr>
                <w:noProof/>
                <w:webHidden/>
              </w:rPr>
              <w:fldChar w:fldCharType="end"/>
            </w:r>
            <w:r w:rsidRPr="00F85247">
              <w:rPr>
                <w:rStyle w:val="Hipervnculo"/>
                <w:noProof/>
              </w:rPr>
              <w:fldChar w:fldCharType="end"/>
            </w:r>
          </w:ins>
        </w:p>
        <w:p w14:paraId="76C1FA5B" w14:textId="497F0215" w:rsidR="00593FA6" w:rsidRDefault="00593FA6">
          <w:pPr>
            <w:pStyle w:val="TDC3"/>
            <w:rPr>
              <w:ins w:id="309" w:author="JORGE CONTRERAS ORTIZ" w:date="2021-09-04T12:18:00Z"/>
              <w:rFonts w:asciiTheme="minorHAnsi" w:hAnsiTheme="minorHAnsi" w:cstheme="minorBidi"/>
              <w:noProof/>
            </w:rPr>
          </w:pPr>
          <w:ins w:id="310"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36"</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lang w:val="en-US"/>
              </w:rPr>
              <w:t>3.3.1.</w:t>
            </w:r>
            <w:r>
              <w:rPr>
                <w:rFonts w:asciiTheme="minorHAnsi" w:hAnsiTheme="minorHAnsi" w:cstheme="minorBidi"/>
                <w:noProof/>
              </w:rPr>
              <w:tab/>
            </w:r>
            <w:r w:rsidRPr="00F85247">
              <w:rPr>
                <w:rStyle w:val="Hipervnculo"/>
                <w:noProof/>
                <w:lang w:val="en-US"/>
              </w:rPr>
              <w:t>Kirale Command-Line Shell Reference Guide – Comandos KSH</w:t>
            </w:r>
            <w:r>
              <w:rPr>
                <w:noProof/>
                <w:webHidden/>
              </w:rPr>
              <w:tab/>
            </w:r>
            <w:r>
              <w:rPr>
                <w:noProof/>
                <w:webHidden/>
              </w:rPr>
              <w:fldChar w:fldCharType="begin"/>
            </w:r>
            <w:r>
              <w:rPr>
                <w:noProof/>
                <w:webHidden/>
              </w:rPr>
              <w:instrText xml:space="preserve"> PAGEREF _Toc81650436 \h </w:instrText>
            </w:r>
            <w:r>
              <w:rPr>
                <w:noProof/>
                <w:webHidden/>
              </w:rPr>
            </w:r>
          </w:ins>
          <w:r>
            <w:rPr>
              <w:noProof/>
              <w:webHidden/>
            </w:rPr>
            <w:fldChar w:fldCharType="separate"/>
          </w:r>
          <w:ins w:id="311" w:author="JORGE CONTRERAS ORTIZ" w:date="2021-09-04T12:18:00Z">
            <w:r>
              <w:rPr>
                <w:noProof/>
                <w:webHidden/>
              </w:rPr>
              <w:t>75</w:t>
            </w:r>
            <w:r>
              <w:rPr>
                <w:noProof/>
                <w:webHidden/>
              </w:rPr>
              <w:fldChar w:fldCharType="end"/>
            </w:r>
            <w:r w:rsidRPr="00F85247">
              <w:rPr>
                <w:rStyle w:val="Hipervnculo"/>
                <w:noProof/>
              </w:rPr>
              <w:fldChar w:fldCharType="end"/>
            </w:r>
          </w:ins>
        </w:p>
        <w:p w14:paraId="0AAE6634" w14:textId="20969C37" w:rsidR="00593FA6" w:rsidRDefault="00593FA6">
          <w:pPr>
            <w:pStyle w:val="TDC4"/>
            <w:tabs>
              <w:tab w:val="left" w:pos="1760"/>
              <w:tab w:val="right" w:leader="dot" w:pos="8494"/>
            </w:tabs>
            <w:rPr>
              <w:ins w:id="312" w:author="JORGE CONTRERAS ORTIZ" w:date="2021-09-04T12:18:00Z"/>
              <w:rFonts w:asciiTheme="minorHAnsi" w:eastAsiaTheme="minorEastAsia" w:hAnsiTheme="minorHAnsi" w:cstheme="minorBidi"/>
              <w:noProof/>
              <w:lang w:eastAsia="es-ES"/>
            </w:rPr>
          </w:pPr>
          <w:ins w:id="313"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37"</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14:scene3d>
                  <w14:camera w14:prst="orthographicFront"/>
                  <w14:lightRig w14:rig="threePt" w14:dir="t">
                    <w14:rot w14:lat="0" w14:lon="0" w14:rev="0"/>
                  </w14:lightRig>
                </w14:scene3d>
              </w:rPr>
              <w:t>3.3.1.1.</w:t>
            </w:r>
            <w:r>
              <w:rPr>
                <w:rFonts w:asciiTheme="minorHAnsi" w:eastAsiaTheme="minorEastAsia" w:hAnsiTheme="minorHAnsi" w:cstheme="minorBidi"/>
                <w:noProof/>
                <w:lang w:eastAsia="es-ES"/>
              </w:rPr>
              <w:tab/>
            </w:r>
            <w:r w:rsidRPr="00F85247">
              <w:rPr>
                <w:rStyle w:val="Hipervnculo"/>
                <w:noProof/>
              </w:rPr>
              <w:t>Sintaxis de los comandos</w:t>
            </w:r>
            <w:r>
              <w:rPr>
                <w:noProof/>
                <w:webHidden/>
              </w:rPr>
              <w:tab/>
            </w:r>
            <w:r>
              <w:rPr>
                <w:noProof/>
                <w:webHidden/>
              </w:rPr>
              <w:fldChar w:fldCharType="begin"/>
            </w:r>
            <w:r>
              <w:rPr>
                <w:noProof/>
                <w:webHidden/>
              </w:rPr>
              <w:instrText xml:space="preserve"> PAGEREF _Toc81650437 \h </w:instrText>
            </w:r>
            <w:r>
              <w:rPr>
                <w:noProof/>
                <w:webHidden/>
              </w:rPr>
            </w:r>
          </w:ins>
          <w:r>
            <w:rPr>
              <w:noProof/>
              <w:webHidden/>
            </w:rPr>
            <w:fldChar w:fldCharType="separate"/>
          </w:r>
          <w:ins w:id="314" w:author="JORGE CONTRERAS ORTIZ" w:date="2021-09-04T12:18:00Z">
            <w:r>
              <w:rPr>
                <w:noProof/>
                <w:webHidden/>
              </w:rPr>
              <w:t>75</w:t>
            </w:r>
            <w:r>
              <w:rPr>
                <w:noProof/>
                <w:webHidden/>
              </w:rPr>
              <w:fldChar w:fldCharType="end"/>
            </w:r>
            <w:r w:rsidRPr="00F85247">
              <w:rPr>
                <w:rStyle w:val="Hipervnculo"/>
                <w:noProof/>
              </w:rPr>
              <w:fldChar w:fldCharType="end"/>
            </w:r>
          </w:ins>
        </w:p>
        <w:p w14:paraId="5F939728" w14:textId="57F44C6F" w:rsidR="00593FA6" w:rsidRDefault="00593FA6">
          <w:pPr>
            <w:pStyle w:val="TDC4"/>
            <w:tabs>
              <w:tab w:val="left" w:pos="1760"/>
              <w:tab w:val="right" w:leader="dot" w:pos="8494"/>
            </w:tabs>
            <w:rPr>
              <w:ins w:id="315" w:author="JORGE CONTRERAS ORTIZ" w:date="2021-09-04T12:18:00Z"/>
              <w:rFonts w:asciiTheme="minorHAnsi" w:eastAsiaTheme="minorEastAsia" w:hAnsiTheme="minorHAnsi" w:cstheme="minorBidi"/>
              <w:noProof/>
              <w:lang w:eastAsia="es-ES"/>
            </w:rPr>
          </w:pPr>
          <w:ins w:id="316"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38"</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14:scene3d>
                  <w14:camera w14:prst="orthographicFront"/>
                  <w14:lightRig w14:rig="threePt" w14:dir="t">
                    <w14:rot w14:lat="0" w14:lon="0" w14:rev="0"/>
                  </w14:lightRig>
                </w14:scene3d>
              </w:rPr>
              <w:t>3.3.1.2.</w:t>
            </w:r>
            <w:r>
              <w:rPr>
                <w:rFonts w:asciiTheme="minorHAnsi" w:eastAsiaTheme="minorEastAsia" w:hAnsiTheme="minorHAnsi" w:cstheme="minorBidi"/>
                <w:noProof/>
                <w:lang w:eastAsia="es-ES"/>
              </w:rPr>
              <w:tab/>
            </w:r>
            <w:r w:rsidRPr="00F85247">
              <w:rPr>
                <w:rStyle w:val="Hipervnculo"/>
                <w:noProof/>
              </w:rPr>
              <w:t>Sintaxis de los parámetros</w:t>
            </w:r>
            <w:r>
              <w:rPr>
                <w:noProof/>
                <w:webHidden/>
              </w:rPr>
              <w:tab/>
            </w:r>
            <w:r>
              <w:rPr>
                <w:noProof/>
                <w:webHidden/>
              </w:rPr>
              <w:fldChar w:fldCharType="begin"/>
            </w:r>
            <w:r>
              <w:rPr>
                <w:noProof/>
                <w:webHidden/>
              </w:rPr>
              <w:instrText xml:space="preserve"> PAGEREF _Toc81650438 \h </w:instrText>
            </w:r>
            <w:r>
              <w:rPr>
                <w:noProof/>
                <w:webHidden/>
              </w:rPr>
            </w:r>
          </w:ins>
          <w:r>
            <w:rPr>
              <w:noProof/>
              <w:webHidden/>
            </w:rPr>
            <w:fldChar w:fldCharType="separate"/>
          </w:r>
          <w:ins w:id="317" w:author="JORGE CONTRERAS ORTIZ" w:date="2021-09-04T12:18:00Z">
            <w:r>
              <w:rPr>
                <w:noProof/>
                <w:webHidden/>
              </w:rPr>
              <w:t>76</w:t>
            </w:r>
            <w:r>
              <w:rPr>
                <w:noProof/>
                <w:webHidden/>
              </w:rPr>
              <w:fldChar w:fldCharType="end"/>
            </w:r>
            <w:r w:rsidRPr="00F85247">
              <w:rPr>
                <w:rStyle w:val="Hipervnculo"/>
                <w:noProof/>
              </w:rPr>
              <w:fldChar w:fldCharType="end"/>
            </w:r>
          </w:ins>
        </w:p>
        <w:p w14:paraId="3C1AB133" w14:textId="4AEE1CD7" w:rsidR="00593FA6" w:rsidRDefault="00593FA6">
          <w:pPr>
            <w:pStyle w:val="TDC4"/>
            <w:tabs>
              <w:tab w:val="left" w:pos="1760"/>
              <w:tab w:val="right" w:leader="dot" w:pos="8494"/>
            </w:tabs>
            <w:rPr>
              <w:ins w:id="318" w:author="JORGE CONTRERAS ORTIZ" w:date="2021-09-04T12:18:00Z"/>
              <w:rFonts w:asciiTheme="minorHAnsi" w:eastAsiaTheme="minorEastAsia" w:hAnsiTheme="minorHAnsi" w:cstheme="minorBidi"/>
              <w:noProof/>
              <w:lang w:eastAsia="es-ES"/>
            </w:rPr>
          </w:pPr>
          <w:ins w:id="319"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39"</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14:scene3d>
                  <w14:camera w14:prst="orthographicFront"/>
                  <w14:lightRig w14:rig="threePt" w14:dir="t">
                    <w14:rot w14:lat="0" w14:lon="0" w14:rev="0"/>
                  </w14:lightRig>
                </w14:scene3d>
              </w:rPr>
              <w:t>3.3.1.3.</w:t>
            </w:r>
            <w:r>
              <w:rPr>
                <w:rFonts w:asciiTheme="minorHAnsi" w:eastAsiaTheme="minorEastAsia" w:hAnsiTheme="minorHAnsi" w:cstheme="minorBidi"/>
                <w:noProof/>
                <w:lang w:eastAsia="es-ES"/>
              </w:rPr>
              <w:tab/>
            </w:r>
            <w:r w:rsidRPr="00F85247">
              <w:rPr>
                <w:rStyle w:val="Hipervnculo"/>
                <w:noProof/>
              </w:rPr>
              <w:t>Mensajes de Respuesta</w:t>
            </w:r>
            <w:r>
              <w:rPr>
                <w:noProof/>
                <w:webHidden/>
              </w:rPr>
              <w:tab/>
            </w:r>
            <w:r>
              <w:rPr>
                <w:noProof/>
                <w:webHidden/>
              </w:rPr>
              <w:fldChar w:fldCharType="begin"/>
            </w:r>
            <w:r>
              <w:rPr>
                <w:noProof/>
                <w:webHidden/>
              </w:rPr>
              <w:instrText xml:space="preserve"> PAGEREF _Toc81650439 \h </w:instrText>
            </w:r>
            <w:r>
              <w:rPr>
                <w:noProof/>
                <w:webHidden/>
              </w:rPr>
            </w:r>
          </w:ins>
          <w:r>
            <w:rPr>
              <w:noProof/>
              <w:webHidden/>
            </w:rPr>
            <w:fldChar w:fldCharType="separate"/>
          </w:r>
          <w:ins w:id="320" w:author="JORGE CONTRERAS ORTIZ" w:date="2021-09-04T12:18:00Z">
            <w:r>
              <w:rPr>
                <w:noProof/>
                <w:webHidden/>
              </w:rPr>
              <w:t>77</w:t>
            </w:r>
            <w:r>
              <w:rPr>
                <w:noProof/>
                <w:webHidden/>
              </w:rPr>
              <w:fldChar w:fldCharType="end"/>
            </w:r>
            <w:r w:rsidRPr="00F85247">
              <w:rPr>
                <w:rStyle w:val="Hipervnculo"/>
                <w:noProof/>
              </w:rPr>
              <w:fldChar w:fldCharType="end"/>
            </w:r>
          </w:ins>
        </w:p>
        <w:p w14:paraId="670CB8EF" w14:textId="262AB16E" w:rsidR="00593FA6" w:rsidRDefault="00593FA6">
          <w:pPr>
            <w:pStyle w:val="TDC3"/>
            <w:rPr>
              <w:ins w:id="321" w:author="JORGE CONTRERAS ORTIZ" w:date="2021-09-04T12:18:00Z"/>
              <w:rFonts w:asciiTheme="minorHAnsi" w:hAnsiTheme="minorHAnsi" w:cstheme="minorBidi"/>
              <w:noProof/>
            </w:rPr>
          </w:pPr>
          <w:ins w:id="322"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40"</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lang w:val="en-US"/>
              </w:rPr>
              <w:t>3.3.2.</w:t>
            </w:r>
            <w:r>
              <w:rPr>
                <w:rFonts w:asciiTheme="minorHAnsi" w:hAnsiTheme="minorHAnsi" w:cstheme="minorBidi"/>
                <w:noProof/>
              </w:rPr>
              <w:tab/>
            </w:r>
            <w:r w:rsidRPr="00F85247">
              <w:rPr>
                <w:rStyle w:val="Hipervnculo"/>
                <w:noProof/>
                <w:lang w:val="en-US"/>
              </w:rPr>
              <w:t>Kirale Binary Interface Reference Guide – Comandos KBI</w:t>
            </w:r>
            <w:r>
              <w:rPr>
                <w:noProof/>
                <w:webHidden/>
              </w:rPr>
              <w:tab/>
            </w:r>
            <w:r>
              <w:rPr>
                <w:noProof/>
                <w:webHidden/>
              </w:rPr>
              <w:fldChar w:fldCharType="begin"/>
            </w:r>
            <w:r>
              <w:rPr>
                <w:noProof/>
                <w:webHidden/>
              </w:rPr>
              <w:instrText xml:space="preserve"> PAGEREF _Toc81650440 \h </w:instrText>
            </w:r>
            <w:r>
              <w:rPr>
                <w:noProof/>
                <w:webHidden/>
              </w:rPr>
            </w:r>
          </w:ins>
          <w:r>
            <w:rPr>
              <w:noProof/>
              <w:webHidden/>
            </w:rPr>
            <w:fldChar w:fldCharType="separate"/>
          </w:r>
          <w:ins w:id="323" w:author="JORGE CONTRERAS ORTIZ" w:date="2021-09-04T12:18:00Z">
            <w:r>
              <w:rPr>
                <w:noProof/>
                <w:webHidden/>
              </w:rPr>
              <w:t>78</w:t>
            </w:r>
            <w:r>
              <w:rPr>
                <w:noProof/>
                <w:webHidden/>
              </w:rPr>
              <w:fldChar w:fldCharType="end"/>
            </w:r>
            <w:r w:rsidRPr="00F85247">
              <w:rPr>
                <w:rStyle w:val="Hipervnculo"/>
                <w:noProof/>
              </w:rPr>
              <w:fldChar w:fldCharType="end"/>
            </w:r>
          </w:ins>
        </w:p>
        <w:p w14:paraId="6E1F86A2" w14:textId="73B061CC" w:rsidR="00593FA6" w:rsidRDefault="00593FA6">
          <w:pPr>
            <w:pStyle w:val="TDC4"/>
            <w:tabs>
              <w:tab w:val="left" w:pos="1760"/>
              <w:tab w:val="right" w:leader="dot" w:pos="8494"/>
            </w:tabs>
            <w:rPr>
              <w:ins w:id="324" w:author="JORGE CONTRERAS ORTIZ" w:date="2021-09-04T12:18:00Z"/>
              <w:rFonts w:asciiTheme="minorHAnsi" w:eastAsiaTheme="minorEastAsia" w:hAnsiTheme="minorHAnsi" w:cstheme="minorBidi"/>
              <w:noProof/>
              <w:lang w:eastAsia="es-ES"/>
            </w:rPr>
          </w:pPr>
          <w:ins w:id="325"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41"</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14:scene3d>
                  <w14:camera w14:prst="orthographicFront"/>
                  <w14:lightRig w14:rig="threePt" w14:dir="t">
                    <w14:rot w14:lat="0" w14:lon="0" w14:rev="0"/>
                  </w14:lightRig>
                </w14:scene3d>
              </w:rPr>
              <w:t>3.3.2.1.</w:t>
            </w:r>
            <w:r>
              <w:rPr>
                <w:rFonts w:asciiTheme="minorHAnsi" w:eastAsiaTheme="minorEastAsia" w:hAnsiTheme="minorHAnsi" w:cstheme="minorBidi"/>
                <w:noProof/>
                <w:lang w:eastAsia="es-ES"/>
              </w:rPr>
              <w:tab/>
            </w:r>
            <w:r w:rsidRPr="00F85247">
              <w:rPr>
                <w:rStyle w:val="Hipervnculo"/>
                <w:noProof/>
              </w:rPr>
              <w:t>Operación de Interfaz</w:t>
            </w:r>
            <w:r>
              <w:rPr>
                <w:noProof/>
                <w:webHidden/>
              </w:rPr>
              <w:tab/>
            </w:r>
            <w:r>
              <w:rPr>
                <w:noProof/>
                <w:webHidden/>
              </w:rPr>
              <w:fldChar w:fldCharType="begin"/>
            </w:r>
            <w:r>
              <w:rPr>
                <w:noProof/>
                <w:webHidden/>
              </w:rPr>
              <w:instrText xml:space="preserve"> PAGEREF _Toc81650441 \h </w:instrText>
            </w:r>
            <w:r>
              <w:rPr>
                <w:noProof/>
                <w:webHidden/>
              </w:rPr>
            </w:r>
          </w:ins>
          <w:r>
            <w:rPr>
              <w:noProof/>
              <w:webHidden/>
            </w:rPr>
            <w:fldChar w:fldCharType="separate"/>
          </w:r>
          <w:ins w:id="326" w:author="JORGE CONTRERAS ORTIZ" w:date="2021-09-04T12:18:00Z">
            <w:r>
              <w:rPr>
                <w:noProof/>
                <w:webHidden/>
              </w:rPr>
              <w:t>78</w:t>
            </w:r>
            <w:r>
              <w:rPr>
                <w:noProof/>
                <w:webHidden/>
              </w:rPr>
              <w:fldChar w:fldCharType="end"/>
            </w:r>
            <w:r w:rsidRPr="00F85247">
              <w:rPr>
                <w:rStyle w:val="Hipervnculo"/>
                <w:noProof/>
              </w:rPr>
              <w:fldChar w:fldCharType="end"/>
            </w:r>
          </w:ins>
        </w:p>
        <w:p w14:paraId="4A7CDE93" w14:textId="122F23BB" w:rsidR="00593FA6" w:rsidRDefault="00593FA6">
          <w:pPr>
            <w:pStyle w:val="TDC4"/>
            <w:tabs>
              <w:tab w:val="left" w:pos="1760"/>
              <w:tab w:val="right" w:leader="dot" w:pos="8494"/>
            </w:tabs>
            <w:rPr>
              <w:ins w:id="327" w:author="JORGE CONTRERAS ORTIZ" w:date="2021-09-04T12:18:00Z"/>
              <w:rFonts w:asciiTheme="minorHAnsi" w:eastAsiaTheme="minorEastAsia" w:hAnsiTheme="minorHAnsi" w:cstheme="minorBidi"/>
              <w:noProof/>
              <w:lang w:eastAsia="es-ES"/>
            </w:rPr>
          </w:pPr>
          <w:ins w:id="328"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42"</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14:scene3d>
                  <w14:camera w14:prst="orthographicFront"/>
                  <w14:lightRig w14:rig="threePt" w14:dir="t">
                    <w14:rot w14:lat="0" w14:lon="0" w14:rev="0"/>
                  </w14:lightRig>
                </w14:scene3d>
              </w:rPr>
              <w:t>3.3.2.2.</w:t>
            </w:r>
            <w:r>
              <w:rPr>
                <w:rFonts w:asciiTheme="minorHAnsi" w:eastAsiaTheme="minorEastAsia" w:hAnsiTheme="minorHAnsi" w:cstheme="minorBidi"/>
                <w:noProof/>
                <w:lang w:eastAsia="es-ES"/>
              </w:rPr>
              <w:tab/>
            </w:r>
            <w:r w:rsidRPr="00F85247">
              <w:rPr>
                <w:rStyle w:val="Hipervnculo"/>
                <w:noProof/>
              </w:rPr>
              <w:t>Formato del paquete</w:t>
            </w:r>
            <w:r>
              <w:rPr>
                <w:noProof/>
                <w:webHidden/>
              </w:rPr>
              <w:tab/>
            </w:r>
            <w:r>
              <w:rPr>
                <w:noProof/>
                <w:webHidden/>
              </w:rPr>
              <w:fldChar w:fldCharType="begin"/>
            </w:r>
            <w:r>
              <w:rPr>
                <w:noProof/>
                <w:webHidden/>
              </w:rPr>
              <w:instrText xml:space="preserve"> PAGEREF _Toc81650442 \h </w:instrText>
            </w:r>
            <w:r>
              <w:rPr>
                <w:noProof/>
                <w:webHidden/>
              </w:rPr>
            </w:r>
          </w:ins>
          <w:r>
            <w:rPr>
              <w:noProof/>
              <w:webHidden/>
            </w:rPr>
            <w:fldChar w:fldCharType="separate"/>
          </w:r>
          <w:ins w:id="329" w:author="JORGE CONTRERAS ORTIZ" w:date="2021-09-04T12:18:00Z">
            <w:r>
              <w:rPr>
                <w:noProof/>
                <w:webHidden/>
              </w:rPr>
              <w:t>79</w:t>
            </w:r>
            <w:r>
              <w:rPr>
                <w:noProof/>
                <w:webHidden/>
              </w:rPr>
              <w:fldChar w:fldCharType="end"/>
            </w:r>
            <w:r w:rsidRPr="00F85247">
              <w:rPr>
                <w:rStyle w:val="Hipervnculo"/>
                <w:noProof/>
              </w:rPr>
              <w:fldChar w:fldCharType="end"/>
            </w:r>
          </w:ins>
        </w:p>
        <w:p w14:paraId="337392A2" w14:textId="5E697F8C" w:rsidR="00593FA6" w:rsidRDefault="00593FA6">
          <w:pPr>
            <w:pStyle w:val="TDC4"/>
            <w:tabs>
              <w:tab w:val="left" w:pos="1760"/>
              <w:tab w:val="right" w:leader="dot" w:pos="8494"/>
            </w:tabs>
            <w:rPr>
              <w:ins w:id="330" w:author="JORGE CONTRERAS ORTIZ" w:date="2021-09-04T12:18:00Z"/>
              <w:rFonts w:asciiTheme="minorHAnsi" w:eastAsiaTheme="minorEastAsia" w:hAnsiTheme="minorHAnsi" w:cstheme="minorBidi"/>
              <w:noProof/>
              <w:lang w:eastAsia="es-ES"/>
            </w:rPr>
          </w:pPr>
          <w:ins w:id="331"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43"</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14:scene3d>
                  <w14:camera w14:prst="orthographicFront"/>
                  <w14:lightRig w14:rig="threePt" w14:dir="t">
                    <w14:rot w14:lat="0" w14:lon="0" w14:rev="0"/>
                  </w14:lightRig>
                </w14:scene3d>
              </w:rPr>
              <w:t>3.3.2.3.</w:t>
            </w:r>
            <w:r>
              <w:rPr>
                <w:rFonts w:asciiTheme="minorHAnsi" w:eastAsiaTheme="minorEastAsia" w:hAnsiTheme="minorHAnsi" w:cstheme="minorBidi"/>
                <w:noProof/>
                <w:lang w:eastAsia="es-ES"/>
              </w:rPr>
              <w:tab/>
            </w:r>
            <w:r w:rsidRPr="00F85247">
              <w:rPr>
                <w:rStyle w:val="Hipervnculo"/>
                <w:noProof/>
              </w:rPr>
              <w:t>Representación de datos</w:t>
            </w:r>
            <w:r>
              <w:rPr>
                <w:noProof/>
                <w:webHidden/>
              </w:rPr>
              <w:tab/>
            </w:r>
            <w:r>
              <w:rPr>
                <w:noProof/>
                <w:webHidden/>
              </w:rPr>
              <w:fldChar w:fldCharType="begin"/>
            </w:r>
            <w:r>
              <w:rPr>
                <w:noProof/>
                <w:webHidden/>
              </w:rPr>
              <w:instrText xml:space="preserve"> PAGEREF _Toc81650443 \h </w:instrText>
            </w:r>
            <w:r>
              <w:rPr>
                <w:noProof/>
                <w:webHidden/>
              </w:rPr>
            </w:r>
          </w:ins>
          <w:r>
            <w:rPr>
              <w:noProof/>
              <w:webHidden/>
            </w:rPr>
            <w:fldChar w:fldCharType="separate"/>
          </w:r>
          <w:ins w:id="332" w:author="JORGE CONTRERAS ORTIZ" w:date="2021-09-04T12:18:00Z">
            <w:r>
              <w:rPr>
                <w:noProof/>
                <w:webHidden/>
              </w:rPr>
              <w:t>80</w:t>
            </w:r>
            <w:r>
              <w:rPr>
                <w:noProof/>
                <w:webHidden/>
              </w:rPr>
              <w:fldChar w:fldCharType="end"/>
            </w:r>
            <w:r w:rsidRPr="00F85247">
              <w:rPr>
                <w:rStyle w:val="Hipervnculo"/>
                <w:noProof/>
              </w:rPr>
              <w:fldChar w:fldCharType="end"/>
            </w:r>
          </w:ins>
        </w:p>
        <w:p w14:paraId="73CD1389" w14:textId="0E8DF28A" w:rsidR="00593FA6" w:rsidRDefault="00593FA6">
          <w:pPr>
            <w:pStyle w:val="TDC4"/>
            <w:tabs>
              <w:tab w:val="left" w:pos="1760"/>
              <w:tab w:val="right" w:leader="dot" w:pos="8494"/>
            </w:tabs>
            <w:rPr>
              <w:ins w:id="333" w:author="JORGE CONTRERAS ORTIZ" w:date="2021-09-04T12:18:00Z"/>
              <w:rFonts w:asciiTheme="minorHAnsi" w:eastAsiaTheme="minorEastAsia" w:hAnsiTheme="minorHAnsi" w:cstheme="minorBidi"/>
              <w:noProof/>
              <w:lang w:eastAsia="es-ES"/>
            </w:rPr>
          </w:pPr>
          <w:ins w:id="334"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44"</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14:scene3d>
                  <w14:camera w14:prst="orthographicFront"/>
                  <w14:lightRig w14:rig="threePt" w14:dir="t">
                    <w14:rot w14:lat="0" w14:lon="0" w14:rev="0"/>
                  </w14:lightRig>
                </w14:scene3d>
              </w:rPr>
              <w:t>3.3.2.4.</w:t>
            </w:r>
            <w:r>
              <w:rPr>
                <w:rFonts w:asciiTheme="minorHAnsi" w:eastAsiaTheme="minorEastAsia" w:hAnsiTheme="minorHAnsi" w:cstheme="minorBidi"/>
                <w:noProof/>
                <w:lang w:eastAsia="es-ES"/>
              </w:rPr>
              <w:tab/>
            </w:r>
            <w:r w:rsidRPr="00F85247">
              <w:rPr>
                <w:rStyle w:val="Hipervnculo"/>
                <w:noProof/>
              </w:rPr>
              <w:t>Comandos y Respuestas</w:t>
            </w:r>
            <w:r>
              <w:rPr>
                <w:noProof/>
                <w:webHidden/>
              </w:rPr>
              <w:tab/>
            </w:r>
            <w:r>
              <w:rPr>
                <w:noProof/>
                <w:webHidden/>
              </w:rPr>
              <w:fldChar w:fldCharType="begin"/>
            </w:r>
            <w:r>
              <w:rPr>
                <w:noProof/>
                <w:webHidden/>
              </w:rPr>
              <w:instrText xml:space="preserve"> PAGEREF _Toc81650444 \h </w:instrText>
            </w:r>
            <w:r>
              <w:rPr>
                <w:noProof/>
                <w:webHidden/>
              </w:rPr>
            </w:r>
          </w:ins>
          <w:r>
            <w:rPr>
              <w:noProof/>
              <w:webHidden/>
            </w:rPr>
            <w:fldChar w:fldCharType="separate"/>
          </w:r>
          <w:ins w:id="335" w:author="JORGE CONTRERAS ORTIZ" w:date="2021-09-04T12:18:00Z">
            <w:r>
              <w:rPr>
                <w:noProof/>
                <w:webHidden/>
              </w:rPr>
              <w:t>81</w:t>
            </w:r>
            <w:r>
              <w:rPr>
                <w:noProof/>
                <w:webHidden/>
              </w:rPr>
              <w:fldChar w:fldCharType="end"/>
            </w:r>
            <w:r w:rsidRPr="00F85247">
              <w:rPr>
                <w:rStyle w:val="Hipervnculo"/>
                <w:noProof/>
              </w:rPr>
              <w:fldChar w:fldCharType="end"/>
            </w:r>
          </w:ins>
        </w:p>
        <w:p w14:paraId="1D7361F0" w14:textId="3A238CA6" w:rsidR="00593FA6" w:rsidRDefault="00593FA6">
          <w:pPr>
            <w:pStyle w:val="TDC4"/>
            <w:tabs>
              <w:tab w:val="left" w:pos="1760"/>
              <w:tab w:val="right" w:leader="dot" w:pos="8494"/>
            </w:tabs>
            <w:rPr>
              <w:ins w:id="336" w:author="JORGE CONTRERAS ORTIZ" w:date="2021-09-04T12:18:00Z"/>
              <w:rFonts w:asciiTheme="minorHAnsi" w:eastAsiaTheme="minorEastAsia" w:hAnsiTheme="minorHAnsi" w:cstheme="minorBidi"/>
              <w:noProof/>
              <w:lang w:eastAsia="es-ES"/>
            </w:rPr>
          </w:pPr>
          <w:ins w:id="337"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45"</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14:scene3d>
                  <w14:camera w14:prst="orthographicFront"/>
                  <w14:lightRig w14:rig="threePt" w14:dir="t">
                    <w14:rot w14:lat="0" w14:lon="0" w14:rev="0"/>
                  </w14:lightRig>
                </w14:scene3d>
              </w:rPr>
              <w:t>3.3.2.5.</w:t>
            </w:r>
            <w:r>
              <w:rPr>
                <w:rFonts w:asciiTheme="minorHAnsi" w:eastAsiaTheme="minorEastAsia" w:hAnsiTheme="minorHAnsi" w:cstheme="minorBidi"/>
                <w:noProof/>
                <w:lang w:eastAsia="es-ES"/>
              </w:rPr>
              <w:tab/>
            </w:r>
            <w:r w:rsidRPr="00F85247">
              <w:rPr>
                <w:rStyle w:val="Hipervnculo"/>
                <w:noProof/>
              </w:rPr>
              <w:t>Notificaciones</w:t>
            </w:r>
            <w:r>
              <w:rPr>
                <w:noProof/>
                <w:webHidden/>
              </w:rPr>
              <w:tab/>
            </w:r>
            <w:r>
              <w:rPr>
                <w:noProof/>
                <w:webHidden/>
              </w:rPr>
              <w:fldChar w:fldCharType="begin"/>
            </w:r>
            <w:r>
              <w:rPr>
                <w:noProof/>
                <w:webHidden/>
              </w:rPr>
              <w:instrText xml:space="preserve"> PAGEREF _Toc81650445 \h </w:instrText>
            </w:r>
            <w:r>
              <w:rPr>
                <w:noProof/>
                <w:webHidden/>
              </w:rPr>
            </w:r>
          </w:ins>
          <w:r>
            <w:rPr>
              <w:noProof/>
              <w:webHidden/>
            </w:rPr>
            <w:fldChar w:fldCharType="separate"/>
          </w:r>
          <w:ins w:id="338" w:author="JORGE CONTRERAS ORTIZ" w:date="2021-09-04T12:18:00Z">
            <w:r>
              <w:rPr>
                <w:noProof/>
                <w:webHidden/>
              </w:rPr>
              <w:t>82</w:t>
            </w:r>
            <w:r>
              <w:rPr>
                <w:noProof/>
                <w:webHidden/>
              </w:rPr>
              <w:fldChar w:fldCharType="end"/>
            </w:r>
            <w:r w:rsidRPr="00F85247">
              <w:rPr>
                <w:rStyle w:val="Hipervnculo"/>
                <w:noProof/>
              </w:rPr>
              <w:fldChar w:fldCharType="end"/>
            </w:r>
          </w:ins>
        </w:p>
        <w:p w14:paraId="6E80EEB4" w14:textId="5A52951E" w:rsidR="00593FA6" w:rsidRDefault="00593FA6">
          <w:pPr>
            <w:pStyle w:val="TDC3"/>
            <w:rPr>
              <w:ins w:id="339" w:author="JORGE CONTRERAS ORTIZ" w:date="2021-09-04T12:18:00Z"/>
              <w:rFonts w:asciiTheme="minorHAnsi" w:hAnsiTheme="minorHAnsi" w:cstheme="minorBidi"/>
              <w:noProof/>
            </w:rPr>
          </w:pPr>
          <w:ins w:id="340"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46"</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3.3.3.</w:t>
            </w:r>
            <w:r>
              <w:rPr>
                <w:rFonts w:asciiTheme="minorHAnsi" w:hAnsiTheme="minorHAnsi" w:cstheme="minorBidi"/>
                <w:noProof/>
              </w:rPr>
              <w:tab/>
            </w:r>
            <w:r w:rsidRPr="00F85247">
              <w:rPr>
                <w:rStyle w:val="Hipervnculo"/>
                <w:noProof/>
              </w:rPr>
              <w:t>Configuración de Red</w:t>
            </w:r>
            <w:r>
              <w:rPr>
                <w:noProof/>
                <w:webHidden/>
              </w:rPr>
              <w:tab/>
            </w:r>
            <w:r>
              <w:rPr>
                <w:noProof/>
                <w:webHidden/>
              </w:rPr>
              <w:fldChar w:fldCharType="begin"/>
            </w:r>
            <w:r>
              <w:rPr>
                <w:noProof/>
                <w:webHidden/>
              </w:rPr>
              <w:instrText xml:space="preserve"> PAGEREF _Toc81650446 \h </w:instrText>
            </w:r>
            <w:r>
              <w:rPr>
                <w:noProof/>
                <w:webHidden/>
              </w:rPr>
            </w:r>
          </w:ins>
          <w:r>
            <w:rPr>
              <w:noProof/>
              <w:webHidden/>
            </w:rPr>
            <w:fldChar w:fldCharType="separate"/>
          </w:r>
          <w:ins w:id="341" w:author="JORGE CONTRERAS ORTIZ" w:date="2021-09-04T12:18:00Z">
            <w:r>
              <w:rPr>
                <w:noProof/>
                <w:webHidden/>
              </w:rPr>
              <w:t>82</w:t>
            </w:r>
            <w:r>
              <w:rPr>
                <w:noProof/>
                <w:webHidden/>
              </w:rPr>
              <w:fldChar w:fldCharType="end"/>
            </w:r>
            <w:r w:rsidRPr="00F85247">
              <w:rPr>
                <w:rStyle w:val="Hipervnculo"/>
                <w:noProof/>
              </w:rPr>
              <w:fldChar w:fldCharType="end"/>
            </w:r>
          </w:ins>
        </w:p>
        <w:p w14:paraId="63526A45" w14:textId="7E98FF9C" w:rsidR="00593FA6" w:rsidRDefault="00593FA6">
          <w:pPr>
            <w:pStyle w:val="TDC4"/>
            <w:tabs>
              <w:tab w:val="left" w:pos="1760"/>
              <w:tab w:val="right" w:leader="dot" w:pos="8494"/>
            </w:tabs>
            <w:rPr>
              <w:ins w:id="342" w:author="JORGE CONTRERAS ORTIZ" w:date="2021-09-04T12:18:00Z"/>
              <w:rFonts w:asciiTheme="minorHAnsi" w:eastAsiaTheme="minorEastAsia" w:hAnsiTheme="minorHAnsi" w:cstheme="minorBidi"/>
              <w:noProof/>
              <w:lang w:eastAsia="es-ES"/>
            </w:rPr>
          </w:pPr>
          <w:ins w:id="343" w:author="JORGE CONTRERAS ORTIZ" w:date="2021-09-04T12:18:00Z">
            <w:r w:rsidRPr="00F85247">
              <w:rPr>
                <w:rStyle w:val="Hipervnculo"/>
                <w:noProof/>
              </w:rPr>
              <w:lastRenderedPageBreak/>
              <w:fldChar w:fldCharType="begin"/>
            </w:r>
            <w:r w:rsidRPr="00F85247">
              <w:rPr>
                <w:rStyle w:val="Hipervnculo"/>
                <w:noProof/>
              </w:rPr>
              <w:instrText xml:space="preserve"> </w:instrText>
            </w:r>
            <w:r>
              <w:rPr>
                <w:noProof/>
              </w:rPr>
              <w:instrText>HYPERLINK \l "_Toc81650447"</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lang w:val="en-US"/>
                <w14:scene3d>
                  <w14:camera w14:prst="orthographicFront"/>
                  <w14:lightRig w14:rig="threePt" w14:dir="t">
                    <w14:rot w14:lat="0" w14:lon="0" w14:rev="0"/>
                  </w14:lightRig>
                </w14:scene3d>
              </w:rPr>
              <w:t>3.3.3.1.</w:t>
            </w:r>
            <w:r>
              <w:rPr>
                <w:rFonts w:asciiTheme="minorHAnsi" w:eastAsiaTheme="minorEastAsia" w:hAnsiTheme="minorHAnsi" w:cstheme="minorBidi"/>
                <w:noProof/>
                <w:lang w:eastAsia="es-ES"/>
              </w:rPr>
              <w:tab/>
            </w:r>
            <w:r w:rsidRPr="00F85247">
              <w:rPr>
                <w:rStyle w:val="Hipervnculo"/>
                <w:noProof/>
                <w:lang w:val="en-US"/>
              </w:rPr>
              <w:t>Modo Out-of-Band Commissioning Desactivado</w:t>
            </w:r>
            <w:r>
              <w:rPr>
                <w:noProof/>
                <w:webHidden/>
              </w:rPr>
              <w:tab/>
            </w:r>
            <w:r>
              <w:rPr>
                <w:noProof/>
                <w:webHidden/>
              </w:rPr>
              <w:fldChar w:fldCharType="begin"/>
            </w:r>
            <w:r>
              <w:rPr>
                <w:noProof/>
                <w:webHidden/>
              </w:rPr>
              <w:instrText xml:space="preserve"> PAGEREF _Toc81650447 \h </w:instrText>
            </w:r>
            <w:r>
              <w:rPr>
                <w:noProof/>
                <w:webHidden/>
              </w:rPr>
            </w:r>
          </w:ins>
          <w:r>
            <w:rPr>
              <w:noProof/>
              <w:webHidden/>
            </w:rPr>
            <w:fldChar w:fldCharType="separate"/>
          </w:r>
          <w:ins w:id="344" w:author="JORGE CONTRERAS ORTIZ" w:date="2021-09-04T12:18:00Z">
            <w:r>
              <w:rPr>
                <w:noProof/>
                <w:webHidden/>
              </w:rPr>
              <w:t>82</w:t>
            </w:r>
            <w:r>
              <w:rPr>
                <w:noProof/>
                <w:webHidden/>
              </w:rPr>
              <w:fldChar w:fldCharType="end"/>
            </w:r>
            <w:r w:rsidRPr="00F85247">
              <w:rPr>
                <w:rStyle w:val="Hipervnculo"/>
                <w:noProof/>
              </w:rPr>
              <w:fldChar w:fldCharType="end"/>
            </w:r>
          </w:ins>
        </w:p>
        <w:p w14:paraId="6BC3D512" w14:textId="51DDB59E" w:rsidR="00593FA6" w:rsidRDefault="00593FA6">
          <w:pPr>
            <w:pStyle w:val="TDC4"/>
            <w:tabs>
              <w:tab w:val="left" w:pos="1760"/>
              <w:tab w:val="right" w:leader="dot" w:pos="8494"/>
            </w:tabs>
            <w:rPr>
              <w:ins w:id="345" w:author="JORGE CONTRERAS ORTIZ" w:date="2021-09-04T12:18:00Z"/>
              <w:rFonts w:asciiTheme="minorHAnsi" w:eastAsiaTheme="minorEastAsia" w:hAnsiTheme="minorHAnsi" w:cstheme="minorBidi"/>
              <w:noProof/>
              <w:lang w:eastAsia="es-ES"/>
            </w:rPr>
          </w:pPr>
          <w:ins w:id="346"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48"</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lang w:val="en-US"/>
                <w14:scene3d>
                  <w14:camera w14:prst="orthographicFront"/>
                  <w14:lightRig w14:rig="threePt" w14:dir="t">
                    <w14:rot w14:lat="0" w14:lon="0" w14:rev="0"/>
                  </w14:lightRig>
                </w14:scene3d>
              </w:rPr>
              <w:t>3.3.3.2.</w:t>
            </w:r>
            <w:r>
              <w:rPr>
                <w:rFonts w:asciiTheme="minorHAnsi" w:eastAsiaTheme="minorEastAsia" w:hAnsiTheme="minorHAnsi" w:cstheme="minorBidi"/>
                <w:noProof/>
                <w:lang w:eastAsia="es-ES"/>
              </w:rPr>
              <w:tab/>
            </w:r>
            <w:r w:rsidRPr="00F85247">
              <w:rPr>
                <w:rStyle w:val="Hipervnculo"/>
                <w:noProof/>
                <w:lang w:val="en-US"/>
              </w:rPr>
              <w:t>Modo Out-of-Band Commissioning Activado</w:t>
            </w:r>
            <w:r>
              <w:rPr>
                <w:noProof/>
                <w:webHidden/>
              </w:rPr>
              <w:tab/>
            </w:r>
            <w:r>
              <w:rPr>
                <w:noProof/>
                <w:webHidden/>
              </w:rPr>
              <w:fldChar w:fldCharType="begin"/>
            </w:r>
            <w:r>
              <w:rPr>
                <w:noProof/>
                <w:webHidden/>
              </w:rPr>
              <w:instrText xml:space="preserve"> PAGEREF _Toc81650448 \h </w:instrText>
            </w:r>
            <w:r>
              <w:rPr>
                <w:noProof/>
                <w:webHidden/>
              </w:rPr>
            </w:r>
          </w:ins>
          <w:r>
            <w:rPr>
              <w:noProof/>
              <w:webHidden/>
            </w:rPr>
            <w:fldChar w:fldCharType="separate"/>
          </w:r>
          <w:ins w:id="347" w:author="JORGE CONTRERAS ORTIZ" w:date="2021-09-04T12:18:00Z">
            <w:r>
              <w:rPr>
                <w:noProof/>
                <w:webHidden/>
              </w:rPr>
              <w:t>82</w:t>
            </w:r>
            <w:r>
              <w:rPr>
                <w:noProof/>
                <w:webHidden/>
              </w:rPr>
              <w:fldChar w:fldCharType="end"/>
            </w:r>
            <w:r w:rsidRPr="00F85247">
              <w:rPr>
                <w:rStyle w:val="Hipervnculo"/>
                <w:noProof/>
              </w:rPr>
              <w:fldChar w:fldCharType="end"/>
            </w:r>
          </w:ins>
        </w:p>
        <w:p w14:paraId="52D204FB" w14:textId="43BBDC38" w:rsidR="00593FA6" w:rsidRDefault="00593FA6">
          <w:pPr>
            <w:pStyle w:val="TDC1"/>
            <w:tabs>
              <w:tab w:val="left" w:pos="442"/>
              <w:tab w:val="right" w:leader="dot" w:pos="8494"/>
            </w:tabs>
            <w:rPr>
              <w:ins w:id="348" w:author="JORGE CONTRERAS ORTIZ" w:date="2021-09-04T12:18:00Z"/>
              <w:rFonts w:asciiTheme="minorHAnsi" w:eastAsiaTheme="minorEastAsia" w:hAnsiTheme="minorHAnsi" w:cstheme="minorBidi"/>
              <w:noProof/>
              <w:lang w:eastAsia="es-ES"/>
            </w:rPr>
          </w:pPr>
          <w:ins w:id="349"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49"</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4.</w:t>
            </w:r>
            <w:r>
              <w:rPr>
                <w:rFonts w:asciiTheme="minorHAnsi" w:eastAsiaTheme="minorEastAsia" w:hAnsiTheme="minorHAnsi" w:cstheme="minorBidi"/>
                <w:noProof/>
                <w:lang w:eastAsia="es-ES"/>
              </w:rPr>
              <w:tab/>
            </w:r>
            <w:r w:rsidRPr="00F85247">
              <w:rPr>
                <w:rStyle w:val="Hipervnculo"/>
                <w:noProof/>
              </w:rPr>
              <w:t>DISEÑO E IMPLEMENTACIÓN HARDWARE</w:t>
            </w:r>
            <w:r>
              <w:rPr>
                <w:noProof/>
                <w:webHidden/>
              </w:rPr>
              <w:tab/>
            </w:r>
            <w:r>
              <w:rPr>
                <w:noProof/>
                <w:webHidden/>
              </w:rPr>
              <w:fldChar w:fldCharType="begin"/>
            </w:r>
            <w:r>
              <w:rPr>
                <w:noProof/>
                <w:webHidden/>
              </w:rPr>
              <w:instrText xml:space="preserve"> PAGEREF _Toc81650449 \h </w:instrText>
            </w:r>
            <w:r>
              <w:rPr>
                <w:noProof/>
                <w:webHidden/>
              </w:rPr>
            </w:r>
          </w:ins>
          <w:r>
            <w:rPr>
              <w:noProof/>
              <w:webHidden/>
            </w:rPr>
            <w:fldChar w:fldCharType="separate"/>
          </w:r>
          <w:ins w:id="350" w:author="JORGE CONTRERAS ORTIZ" w:date="2021-09-04T12:18:00Z">
            <w:r>
              <w:rPr>
                <w:noProof/>
                <w:webHidden/>
              </w:rPr>
              <w:t>84</w:t>
            </w:r>
            <w:r>
              <w:rPr>
                <w:noProof/>
                <w:webHidden/>
              </w:rPr>
              <w:fldChar w:fldCharType="end"/>
            </w:r>
            <w:r w:rsidRPr="00F85247">
              <w:rPr>
                <w:rStyle w:val="Hipervnculo"/>
                <w:noProof/>
              </w:rPr>
              <w:fldChar w:fldCharType="end"/>
            </w:r>
          </w:ins>
        </w:p>
        <w:p w14:paraId="5E15EB52" w14:textId="17036E67" w:rsidR="00593FA6" w:rsidRDefault="00593FA6">
          <w:pPr>
            <w:pStyle w:val="TDC2"/>
            <w:tabs>
              <w:tab w:val="left" w:pos="880"/>
              <w:tab w:val="right" w:leader="dot" w:pos="8494"/>
            </w:tabs>
            <w:rPr>
              <w:ins w:id="351" w:author="JORGE CONTRERAS ORTIZ" w:date="2021-09-04T12:18:00Z"/>
              <w:rFonts w:asciiTheme="minorHAnsi" w:eastAsiaTheme="minorEastAsia" w:hAnsiTheme="minorHAnsi" w:cstheme="minorBidi"/>
              <w:noProof/>
              <w:lang w:eastAsia="es-ES"/>
            </w:rPr>
          </w:pPr>
          <w:ins w:id="352"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50"</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4.1.</w:t>
            </w:r>
            <w:r>
              <w:rPr>
                <w:rFonts w:asciiTheme="minorHAnsi" w:eastAsiaTheme="minorEastAsia" w:hAnsiTheme="minorHAnsi" w:cstheme="minorBidi"/>
                <w:noProof/>
                <w:lang w:eastAsia="es-ES"/>
              </w:rPr>
              <w:tab/>
            </w:r>
            <w:r w:rsidRPr="00F85247">
              <w:rPr>
                <w:rStyle w:val="Hipervnculo"/>
                <w:noProof/>
              </w:rPr>
              <w:t>DISEÑO DE ESQUEMÁTICO PCB</w:t>
            </w:r>
            <w:r>
              <w:rPr>
                <w:noProof/>
                <w:webHidden/>
              </w:rPr>
              <w:tab/>
            </w:r>
            <w:r>
              <w:rPr>
                <w:noProof/>
                <w:webHidden/>
              </w:rPr>
              <w:fldChar w:fldCharType="begin"/>
            </w:r>
            <w:r>
              <w:rPr>
                <w:noProof/>
                <w:webHidden/>
              </w:rPr>
              <w:instrText xml:space="preserve"> PAGEREF _Toc81650450 \h </w:instrText>
            </w:r>
            <w:r>
              <w:rPr>
                <w:noProof/>
                <w:webHidden/>
              </w:rPr>
            </w:r>
          </w:ins>
          <w:r>
            <w:rPr>
              <w:noProof/>
              <w:webHidden/>
            </w:rPr>
            <w:fldChar w:fldCharType="separate"/>
          </w:r>
          <w:ins w:id="353" w:author="JORGE CONTRERAS ORTIZ" w:date="2021-09-04T12:18:00Z">
            <w:r>
              <w:rPr>
                <w:noProof/>
                <w:webHidden/>
              </w:rPr>
              <w:t>84</w:t>
            </w:r>
            <w:r>
              <w:rPr>
                <w:noProof/>
                <w:webHidden/>
              </w:rPr>
              <w:fldChar w:fldCharType="end"/>
            </w:r>
            <w:r w:rsidRPr="00F85247">
              <w:rPr>
                <w:rStyle w:val="Hipervnculo"/>
                <w:noProof/>
              </w:rPr>
              <w:fldChar w:fldCharType="end"/>
            </w:r>
          </w:ins>
        </w:p>
        <w:p w14:paraId="09F19656" w14:textId="2D4AAC2F" w:rsidR="00593FA6" w:rsidRDefault="00593FA6">
          <w:pPr>
            <w:pStyle w:val="TDC3"/>
            <w:rPr>
              <w:ins w:id="354" w:author="JORGE CONTRERAS ORTIZ" w:date="2021-09-04T12:18:00Z"/>
              <w:rFonts w:asciiTheme="minorHAnsi" w:hAnsiTheme="minorHAnsi" w:cstheme="minorBidi"/>
              <w:noProof/>
            </w:rPr>
          </w:pPr>
          <w:ins w:id="355"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51"</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4.1.1.</w:t>
            </w:r>
            <w:r>
              <w:rPr>
                <w:rFonts w:asciiTheme="minorHAnsi" w:hAnsiTheme="minorHAnsi" w:cstheme="minorBidi"/>
                <w:noProof/>
              </w:rPr>
              <w:tab/>
            </w:r>
            <w:r w:rsidRPr="00F85247">
              <w:rPr>
                <w:rStyle w:val="Hipervnculo"/>
                <w:noProof/>
              </w:rPr>
              <w:t>Jerarquía del circuito</w:t>
            </w:r>
            <w:r>
              <w:rPr>
                <w:noProof/>
                <w:webHidden/>
              </w:rPr>
              <w:tab/>
            </w:r>
            <w:r>
              <w:rPr>
                <w:noProof/>
                <w:webHidden/>
              </w:rPr>
              <w:fldChar w:fldCharType="begin"/>
            </w:r>
            <w:r>
              <w:rPr>
                <w:noProof/>
                <w:webHidden/>
              </w:rPr>
              <w:instrText xml:space="preserve"> PAGEREF _Toc81650451 \h </w:instrText>
            </w:r>
            <w:r>
              <w:rPr>
                <w:noProof/>
                <w:webHidden/>
              </w:rPr>
            </w:r>
          </w:ins>
          <w:r>
            <w:rPr>
              <w:noProof/>
              <w:webHidden/>
            </w:rPr>
            <w:fldChar w:fldCharType="separate"/>
          </w:r>
          <w:ins w:id="356" w:author="JORGE CONTRERAS ORTIZ" w:date="2021-09-04T12:18:00Z">
            <w:r>
              <w:rPr>
                <w:noProof/>
                <w:webHidden/>
              </w:rPr>
              <w:t>84</w:t>
            </w:r>
            <w:r>
              <w:rPr>
                <w:noProof/>
                <w:webHidden/>
              </w:rPr>
              <w:fldChar w:fldCharType="end"/>
            </w:r>
            <w:r w:rsidRPr="00F85247">
              <w:rPr>
                <w:rStyle w:val="Hipervnculo"/>
                <w:noProof/>
              </w:rPr>
              <w:fldChar w:fldCharType="end"/>
            </w:r>
          </w:ins>
        </w:p>
        <w:p w14:paraId="14212A27" w14:textId="2D113D02" w:rsidR="00593FA6" w:rsidRDefault="00593FA6">
          <w:pPr>
            <w:pStyle w:val="TDC3"/>
            <w:rPr>
              <w:ins w:id="357" w:author="JORGE CONTRERAS ORTIZ" w:date="2021-09-04T12:18:00Z"/>
              <w:rFonts w:asciiTheme="minorHAnsi" w:hAnsiTheme="minorHAnsi" w:cstheme="minorBidi"/>
              <w:noProof/>
            </w:rPr>
          </w:pPr>
          <w:ins w:id="358"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52"</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4.1.2.</w:t>
            </w:r>
            <w:r>
              <w:rPr>
                <w:rFonts w:asciiTheme="minorHAnsi" w:hAnsiTheme="minorHAnsi" w:cstheme="minorBidi"/>
                <w:noProof/>
              </w:rPr>
              <w:tab/>
            </w:r>
            <w:r w:rsidRPr="00F85247">
              <w:rPr>
                <w:rStyle w:val="Hipervnculo"/>
                <w:noProof/>
              </w:rPr>
              <w:t>Circuito de Alimentación</w:t>
            </w:r>
            <w:r>
              <w:rPr>
                <w:noProof/>
                <w:webHidden/>
              </w:rPr>
              <w:tab/>
            </w:r>
            <w:r>
              <w:rPr>
                <w:noProof/>
                <w:webHidden/>
              </w:rPr>
              <w:fldChar w:fldCharType="begin"/>
            </w:r>
            <w:r>
              <w:rPr>
                <w:noProof/>
                <w:webHidden/>
              </w:rPr>
              <w:instrText xml:space="preserve"> PAGEREF _Toc81650452 \h </w:instrText>
            </w:r>
            <w:r>
              <w:rPr>
                <w:noProof/>
                <w:webHidden/>
              </w:rPr>
            </w:r>
          </w:ins>
          <w:r>
            <w:rPr>
              <w:noProof/>
              <w:webHidden/>
            </w:rPr>
            <w:fldChar w:fldCharType="separate"/>
          </w:r>
          <w:ins w:id="359" w:author="JORGE CONTRERAS ORTIZ" w:date="2021-09-04T12:18:00Z">
            <w:r>
              <w:rPr>
                <w:noProof/>
                <w:webHidden/>
              </w:rPr>
              <w:t>85</w:t>
            </w:r>
            <w:r>
              <w:rPr>
                <w:noProof/>
                <w:webHidden/>
              </w:rPr>
              <w:fldChar w:fldCharType="end"/>
            </w:r>
            <w:r w:rsidRPr="00F85247">
              <w:rPr>
                <w:rStyle w:val="Hipervnculo"/>
                <w:noProof/>
              </w:rPr>
              <w:fldChar w:fldCharType="end"/>
            </w:r>
          </w:ins>
        </w:p>
        <w:p w14:paraId="575AC387" w14:textId="76F2FFD1" w:rsidR="00593FA6" w:rsidRDefault="00593FA6">
          <w:pPr>
            <w:pStyle w:val="TDC3"/>
            <w:rPr>
              <w:ins w:id="360" w:author="JORGE CONTRERAS ORTIZ" w:date="2021-09-04T12:18:00Z"/>
              <w:rFonts w:asciiTheme="minorHAnsi" w:hAnsiTheme="minorHAnsi" w:cstheme="minorBidi"/>
              <w:noProof/>
            </w:rPr>
          </w:pPr>
          <w:ins w:id="361"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53"</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4.1.3.</w:t>
            </w:r>
            <w:r>
              <w:rPr>
                <w:rFonts w:asciiTheme="minorHAnsi" w:hAnsiTheme="minorHAnsi" w:cstheme="minorBidi"/>
                <w:noProof/>
              </w:rPr>
              <w:tab/>
            </w:r>
            <w:r w:rsidRPr="00F85247">
              <w:rPr>
                <w:rStyle w:val="Hipervnculo"/>
                <w:noProof/>
              </w:rPr>
              <w:t>Integración del módulo KTWM102</w:t>
            </w:r>
            <w:r>
              <w:rPr>
                <w:noProof/>
                <w:webHidden/>
              </w:rPr>
              <w:tab/>
            </w:r>
            <w:r>
              <w:rPr>
                <w:noProof/>
                <w:webHidden/>
              </w:rPr>
              <w:fldChar w:fldCharType="begin"/>
            </w:r>
            <w:r>
              <w:rPr>
                <w:noProof/>
                <w:webHidden/>
              </w:rPr>
              <w:instrText xml:space="preserve"> PAGEREF _Toc81650453 \h </w:instrText>
            </w:r>
            <w:r>
              <w:rPr>
                <w:noProof/>
                <w:webHidden/>
              </w:rPr>
            </w:r>
          </w:ins>
          <w:r>
            <w:rPr>
              <w:noProof/>
              <w:webHidden/>
            </w:rPr>
            <w:fldChar w:fldCharType="separate"/>
          </w:r>
          <w:ins w:id="362" w:author="JORGE CONTRERAS ORTIZ" w:date="2021-09-04T12:18:00Z">
            <w:r>
              <w:rPr>
                <w:noProof/>
                <w:webHidden/>
              </w:rPr>
              <w:t>86</w:t>
            </w:r>
            <w:r>
              <w:rPr>
                <w:noProof/>
                <w:webHidden/>
              </w:rPr>
              <w:fldChar w:fldCharType="end"/>
            </w:r>
            <w:r w:rsidRPr="00F85247">
              <w:rPr>
                <w:rStyle w:val="Hipervnculo"/>
                <w:noProof/>
              </w:rPr>
              <w:fldChar w:fldCharType="end"/>
            </w:r>
          </w:ins>
        </w:p>
        <w:p w14:paraId="500BF612" w14:textId="6BE42281" w:rsidR="00593FA6" w:rsidRDefault="00593FA6">
          <w:pPr>
            <w:pStyle w:val="TDC3"/>
            <w:rPr>
              <w:ins w:id="363" w:author="JORGE CONTRERAS ORTIZ" w:date="2021-09-04T12:18:00Z"/>
              <w:rFonts w:asciiTheme="minorHAnsi" w:hAnsiTheme="minorHAnsi" w:cstheme="minorBidi"/>
              <w:noProof/>
            </w:rPr>
          </w:pPr>
          <w:ins w:id="364"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54"</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4.1.4.</w:t>
            </w:r>
            <w:r>
              <w:rPr>
                <w:rFonts w:asciiTheme="minorHAnsi" w:hAnsiTheme="minorHAnsi" w:cstheme="minorBidi"/>
                <w:noProof/>
              </w:rPr>
              <w:tab/>
            </w:r>
            <w:r w:rsidRPr="00F85247">
              <w:rPr>
                <w:rStyle w:val="Hipervnculo"/>
                <w:noProof/>
              </w:rPr>
              <w:t>Coockie Connector</w:t>
            </w:r>
            <w:r>
              <w:rPr>
                <w:noProof/>
                <w:webHidden/>
              </w:rPr>
              <w:tab/>
            </w:r>
            <w:r>
              <w:rPr>
                <w:noProof/>
                <w:webHidden/>
              </w:rPr>
              <w:fldChar w:fldCharType="begin"/>
            </w:r>
            <w:r>
              <w:rPr>
                <w:noProof/>
                <w:webHidden/>
              </w:rPr>
              <w:instrText xml:space="preserve"> PAGEREF _Toc81650454 \h </w:instrText>
            </w:r>
            <w:r>
              <w:rPr>
                <w:noProof/>
                <w:webHidden/>
              </w:rPr>
            </w:r>
          </w:ins>
          <w:r>
            <w:rPr>
              <w:noProof/>
              <w:webHidden/>
            </w:rPr>
            <w:fldChar w:fldCharType="separate"/>
          </w:r>
          <w:ins w:id="365" w:author="JORGE CONTRERAS ORTIZ" w:date="2021-09-04T12:18:00Z">
            <w:r>
              <w:rPr>
                <w:noProof/>
                <w:webHidden/>
              </w:rPr>
              <w:t>88</w:t>
            </w:r>
            <w:r>
              <w:rPr>
                <w:noProof/>
                <w:webHidden/>
              </w:rPr>
              <w:fldChar w:fldCharType="end"/>
            </w:r>
            <w:r w:rsidRPr="00F85247">
              <w:rPr>
                <w:rStyle w:val="Hipervnculo"/>
                <w:noProof/>
              </w:rPr>
              <w:fldChar w:fldCharType="end"/>
            </w:r>
          </w:ins>
        </w:p>
        <w:p w14:paraId="75EBFD2F" w14:textId="0A268E7E" w:rsidR="00593FA6" w:rsidRDefault="00593FA6">
          <w:pPr>
            <w:pStyle w:val="TDC3"/>
            <w:rPr>
              <w:ins w:id="366" w:author="JORGE CONTRERAS ORTIZ" w:date="2021-09-04T12:18:00Z"/>
              <w:rFonts w:asciiTheme="minorHAnsi" w:hAnsiTheme="minorHAnsi" w:cstheme="minorBidi"/>
              <w:noProof/>
            </w:rPr>
          </w:pPr>
          <w:ins w:id="367"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55"</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4.1.5.</w:t>
            </w:r>
            <w:r>
              <w:rPr>
                <w:rFonts w:asciiTheme="minorHAnsi" w:hAnsiTheme="minorHAnsi" w:cstheme="minorBidi"/>
                <w:noProof/>
              </w:rPr>
              <w:tab/>
            </w:r>
            <w:r w:rsidRPr="00F85247">
              <w:rPr>
                <w:rStyle w:val="Hipervnculo"/>
                <w:noProof/>
              </w:rPr>
              <w:t>USB</w:t>
            </w:r>
            <w:r>
              <w:rPr>
                <w:noProof/>
                <w:webHidden/>
              </w:rPr>
              <w:tab/>
            </w:r>
            <w:r>
              <w:rPr>
                <w:noProof/>
                <w:webHidden/>
              </w:rPr>
              <w:fldChar w:fldCharType="begin"/>
            </w:r>
            <w:r>
              <w:rPr>
                <w:noProof/>
                <w:webHidden/>
              </w:rPr>
              <w:instrText xml:space="preserve"> PAGEREF _Toc81650455 \h </w:instrText>
            </w:r>
            <w:r>
              <w:rPr>
                <w:noProof/>
                <w:webHidden/>
              </w:rPr>
            </w:r>
          </w:ins>
          <w:r>
            <w:rPr>
              <w:noProof/>
              <w:webHidden/>
            </w:rPr>
            <w:fldChar w:fldCharType="separate"/>
          </w:r>
          <w:ins w:id="368" w:author="JORGE CONTRERAS ORTIZ" w:date="2021-09-04T12:18:00Z">
            <w:r>
              <w:rPr>
                <w:noProof/>
                <w:webHidden/>
              </w:rPr>
              <w:t>89</w:t>
            </w:r>
            <w:r>
              <w:rPr>
                <w:noProof/>
                <w:webHidden/>
              </w:rPr>
              <w:fldChar w:fldCharType="end"/>
            </w:r>
            <w:r w:rsidRPr="00F85247">
              <w:rPr>
                <w:rStyle w:val="Hipervnculo"/>
                <w:noProof/>
              </w:rPr>
              <w:fldChar w:fldCharType="end"/>
            </w:r>
          </w:ins>
        </w:p>
        <w:p w14:paraId="795CDC72" w14:textId="20F6CF5F" w:rsidR="00593FA6" w:rsidRDefault="00593FA6">
          <w:pPr>
            <w:pStyle w:val="TDC2"/>
            <w:tabs>
              <w:tab w:val="left" w:pos="880"/>
              <w:tab w:val="right" w:leader="dot" w:pos="8494"/>
            </w:tabs>
            <w:rPr>
              <w:ins w:id="369" w:author="JORGE CONTRERAS ORTIZ" w:date="2021-09-04T12:18:00Z"/>
              <w:rFonts w:asciiTheme="minorHAnsi" w:eastAsiaTheme="minorEastAsia" w:hAnsiTheme="minorHAnsi" w:cstheme="minorBidi"/>
              <w:noProof/>
              <w:lang w:eastAsia="es-ES"/>
            </w:rPr>
          </w:pPr>
          <w:ins w:id="370"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56"</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4.2.</w:t>
            </w:r>
            <w:r>
              <w:rPr>
                <w:rFonts w:asciiTheme="minorHAnsi" w:eastAsiaTheme="minorEastAsia" w:hAnsiTheme="minorHAnsi" w:cstheme="minorBidi"/>
                <w:noProof/>
                <w:lang w:eastAsia="es-ES"/>
              </w:rPr>
              <w:tab/>
            </w:r>
            <w:r w:rsidRPr="00F85247">
              <w:rPr>
                <w:rStyle w:val="Hipervnculo"/>
                <w:noProof/>
              </w:rPr>
              <w:t>LAYOUT</w:t>
            </w:r>
            <w:r>
              <w:rPr>
                <w:noProof/>
                <w:webHidden/>
              </w:rPr>
              <w:tab/>
            </w:r>
            <w:r>
              <w:rPr>
                <w:noProof/>
                <w:webHidden/>
              </w:rPr>
              <w:fldChar w:fldCharType="begin"/>
            </w:r>
            <w:r>
              <w:rPr>
                <w:noProof/>
                <w:webHidden/>
              </w:rPr>
              <w:instrText xml:space="preserve"> PAGEREF _Toc81650456 \h </w:instrText>
            </w:r>
            <w:r>
              <w:rPr>
                <w:noProof/>
                <w:webHidden/>
              </w:rPr>
            </w:r>
          </w:ins>
          <w:r>
            <w:rPr>
              <w:noProof/>
              <w:webHidden/>
            </w:rPr>
            <w:fldChar w:fldCharType="separate"/>
          </w:r>
          <w:ins w:id="371" w:author="JORGE CONTRERAS ORTIZ" w:date="2021-09-04T12:18:00Z">
            <w:r>
              <w:rPr>
                <w:noProof/>
                <w:webHidden/>
              </w:rPr>
              <w:t>90</w:t>
            </w:r>
            <w:r>
              <w:rPr>
                <w:noProof/>
                <w:webHidden/>
              </w:rPr>
              <w:fldChar w:fldCharType="end"/>
            </w:r>
            <w:r w:rsidRPr="00F85247">
              <w:rPr>
                <w:rStyle w:val="Hipervnculo"/>
                <w:noProof/>
              </w:rPr>
              <w:fldChar w:fldCharType="end"/>
            </w:r>
          </w:ins>
        </w:p>
        <w:p w14:paraId="7A8202AA" w14:textId="1A60D14E" w:rsidR="00593FA6" w:rsidRDefault="00593FA6">
          <w:pPr>
            <w:pStyle w:val="TDC3"/>
            <w:rPr>
              <w:ins w:id="372" w:author="JORGE CONTRERAS ORTIZ" w:date="2021-09-04T12:18:00Z"/>
              <w:rFonts w:asciiTheme="minorHAnsi" w:hAnsiTheme="minorHAnsi" w:cstheme="minorBidi"/>
              <w:noProof/>
            </w:rPr>
          </w:pPr>
          <w:ins w:id="373"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57"</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4.2.1.</w:t>
            </w:r>
            <w:r>
              <w:rPr>
                <w:rFonts w:asciiTheme="minorHAnsi" w:hAnsiTheme="minorHAnsi" w:cstheme="minorBidi"/>
                <w:noProof/>
              </w:rPr>
              <w:tab/>
            </w:r>
            <w:r w:rsidRPr="00F85247">
              <w:rPr>
                <w:rStyle w:val="Hipervnculo"/>
                <w:noProof/>
              </w:rPr>
              <w:t>Layout Capa TOP</w:t>
            </w:r>
            <w:r>
              <w:rPr>
                <w:noProof/>
                <w:webHidden/>
              </w:rPr>
              <w:tab/>
            </w:r>
            <w:r>
              <w:rPr>
                <w:noProof/>
                <w:webHidden/>
              </w:rPr>
              <w:fldChar w:fldCharType="begin"/>
            </w:r>
            <w:r>
              <w:rPr>
                <w:noProof/>
                <w:webHidden/>
              </w:rPr>
              <w:instrText xml:space="preserve"> PAGEREF _Toc81650457 \h </w:instrText>
            </w:r>
            <w:r>
              <w:rPr>
                <w:noProof/>
                <w:webHidden/>
              </w:rPr>
            </w:r>
          </w:ins>
          <w:r>
            <w:rPr>
              <w:noProof/>
              <w:webHidden/>
            </w:rPr>
            <w:fldChar w:fldCharType="separate"/>
          </w:r>
          <w:ins w:id="374" w:author="JORGE CONTRERAS ORTIZ" w:date="2021-09-04T12:18:00Z">
            <w:r>
              <w:rPr>
                <w:noProof/>
                <w:webHidden/>
              </w:rPr>
              <w:t>91</w:t>
            </w:r>
            <w:r>
              <w:rPr>
                <w:noProof/>
                <w:webHidden/>
              </w:rPr>
              <w:fldChar w:fldCharType="end"/>
            </w:r>
            <w:r w:rsidRPr="00F85247">
              <w:rPr>
                <w:rStyle w:val="Hipervnculo"/>
                <w:noProof/>
              </w:rPr>
              <w:fldChar w:fldCharType="end"/>
            </w:r>
          </w:ins>
        </w:p>
        <w:p w14:paraId="68AD1A55" w14:textId="327910B1" w:rsidR="00593FA6" w:rsidRDefault="00593FA6">
          <w:pPr>
            <w:pStyle w:val="TDC3"/>
            <w:rPr>
              <w:ins w:id="375" w:author="JORGE CONTRERAS ORTIZ" w:date="2021-09-04T12:18:00Z"/>
              <w:rFonts w:asciiTheme="minorHAnsi" w:hAnsiTheme="minorHAnsi" w:cstheme="minorBidi"/>
              <w:noProof/>
            </w:rPr>
          </w:pPr>
          <w:ins w:id="376"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58"</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4.2.2.</w:t>
            </w:r>
            <w:r>
              <w:rPr>
                <w:rFonts w:asciiTheme="minorHAnsi" w:hAnsiTheme="minorHAnsi" w:cstheme="minorBidi"/>
                <w:noProof/>
              </w:rPr>
              <w:tab/>
            </w:r>
            <w:r w:rsidRPr="00F85247">
              <w:rPr>
                <w:rStyle w:val="Hipervnculo"/>
                <w:noProof/>
              </w:rPr>
              <w:t>Layout Capa BOTTOM</w:t>
            </w:r>
            <w:r>
              <w:rPr>
                <w:noProof/>
                <w:webHidden/>
              </w:rPr>
              <w:tab/>
            </w:r>
            <w:r>
              <w:rPr>
                <w:noProof/>
                <w:webHidden/>
              </w:rPr>
              <w:fldChar w:fldCharType="begin"/>
            </w:r>
            <w:r>
              <w:rPr>
                <w:noProof/>
                <w:webHidden/>
              </w:rPr>
              <w:instrText xml:space="preserve"> PAGEREF _Toc81650458 \h </w:instrText>
            </w:r>
            <w:r>
              <w:rPr>
                <w:noProof/>
                <w:webHidden/>
              </w:rPr>
            </w:r>
          </w:ins>
          <w:r>
            <w:rPr>
              <w:noProof/>
              <w:webHidden/>
            </w:rPr>
            <w:fldChar w:fldCharType="separate"/>
          </w:r>
          <w:ins w:id="377" w:author="JORGE CONTRERAS ORTIZ" w:date="2021-09-04T12:18:00Z">
            <w:r>
              <w:rPr>
                <w:noProof/>
                <w:webHidden/>
              </w:rPr>
              <w:t>92</w:t>
            </w:r>
            <w:r>
              <w:rPr>
                <w:noProof/>
                <w:webHidden/>
              </w:rPr>
              <w:fldChar w:fldCharType="end"/>
            </w:r>
            <w:r w:rsidRPr="00F85247">
              <w:rPr>
                <w:rStyle w:val="Hipervnculo"/>
                <w:noProof/>
              </w:rPr>
              <w:fldChar w:fldCharType="end"/>
            </w:r>
          </w:ins>
        </w:p>
        <w:p w14:paraId="53D82258" w14:textId="05898DFF" w:rsidR="00593FA6" w:rsidRDefault="00593FA6">
          <w:pPr>
            <w:pStyle w:val="TDC3"/>
            <w:rPr>
              <w:ins w:id="378" w:author="JORGE CONTRERAS ORTIZ" w:date="2021-09-04T12:18:00Z"/>
              <w:rFonts w:asciiTheme="minorHAnsi" w:hAnsiTheme="minorHAnsi" w:cstheme="minorBidi"/>
              <w:noProof/>
            </w:rPr>
          </w:pPr>
          <w:ins w:id="379"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59"</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4.2.3.</w:t>
            </w:r>
            <w:r>
              <w:rPr>
                <w:rFonts w:asciiTheme="minorHAnsi" w:hAnsiTheme="minorHAnsi" w:cstheme="minorBidi"/>
                <w:noProof/>
              </w:rPr>
              <w:tab/>
            </w:r>
            <w:r w:rsidRPr="00F85247">
              <w:rPr>
                <w:rStyle w:val="Hipervnculo"/>
                <w:noProof/>
              </w:rPr>
              <w:t>Resultado final del diseño</w:t>
            </w:r>
            <w:r>
              <w:rPr>
                <w:noProof/>
                <w:webHidden/>
              </w:rPr>
              <w:tab/>
            </w:r>
            <w:r>
              <w:rPr>
                <w:noProof/>
                <w:webHidden/>
              </w:rPr>
              <w:fldChar w:fldCharType="begin"/>
            </w:r>
            <w:r>
              <w:rPr>
                <w:noProof/>
                <w:webHidden/>
              </w:rPr>
              <w:instrText xml:space="preserve"> PAGEREF _Toc81650459 \h </w:instrText>
            </w:r>
            <w:r>
              <w:rPr>
                <w:noProof/>
                <w:webHidden/>
              </w:rPr>
            </w:r>
          </w:ins>
          <w:r>
            <w:rPr>
              <w:noProof/>
              <w:webHidden/>
            </w:rPr>
            <w:fldChar w:fldCharType="separate"/>
          </w:r>
          <w:ins w:id="380" w:author="JORGE CONTRERAS ORTIZ" w:date="2021-09-04T12:18:00Z">
            <w:r>
              <w:rPr>
                <w:noProof/>
                <w:webHidden/>
              </w:rPr>
              <w:t>93</w:t>
            </w:r>
            <w:r>
              <w:rPr>
                <w:noProof/>
                <w:webHidden/>
              </w:rPr>
              <w:fldChar w:fldCharType="end"/>
            </w:r>
            <w:r w:rsidRPr="00F85247">
              <w:rPr>
                <w:rStyle w:val="Hipervnculo"/>
                <w:noProof/>
              </w:rPr>
              <w:fldChar w:fldCharType="end"/>
            </w:r>
          </w:ins>
        </w:p>
        <w:p w14:paraId="25AA604A" w14:textId="6D8DFDDC" w:rsidR="00593FA6" w:rsidRDefault="00593FA6">
          <w:pPr>
            <w:pStyle w:val="TDC2"/>
            <w:tabs>
              <w:tab w:val="left" w:pos="880"/>
              <w:tab w:val="right" w:leader="dot" w:pos="8494"/>
            </w:tabs>
            <w:rPr>
              <w:ins w:id="381" w:author="JORGE CONTRERAS ORTIZ" w:date="2021-09-04T12:18:00Z"/>
              <w:rFonts w:asciiTheme="minorHAnsi" w:eastAsiaTheme="minorEastAsia" w:hAnsiTheme="minorHAnsi" w:cstheme="minorBidi"/>
              <w:noProof/>
              <w:lang w:eastAsia="es-ES"/>
            </w:rPr>
          </w:pPr>
          <w:ins w:id="382"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60"</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4.3.</w:t>
            </w:r>
            <w:r>
              <w:rPr>
                <w:rFonts w:asciiTheme="minorHAnsi" w:eastAsiaTheme="minorEastAsia" w:hAnsiTheme="minorHAnsi" w:cstheme="minorBidi"/>
                <w:noProof/>
                <w:lang w:eastAsia="es-ES"/>
              </w:rPr>
              <w:tab/>
            </w:r>
            <w:r w:rsidRPr="00F85247">
              <w:rPr>
                <w:rStyle w:val="Hipervnculo"/>
                <w:noProof/>
              </w:rPr>
              <w:t>COMPONENTES COMERCIALES UTILIZADOS</w:t>
            </w:r>
            <w:r>
              <w:rPr>
                <w:noProof/>
                <w:webHidden/>
              </w:rPr>
              <w:tab/>
            </w:r>
            <w:r>
              <w:rPr>
                <w:noProof/>
                <w:webHidden/>
              </w:rPr>
              <w:fldChar w:fldCharType="begin"/>
            </w:r>
            <w:r>
              <w:rPr>
                <w:noProof/>
                <w:webHidden/>
              </w:rPr>
              <w:instrText xml:space="preserve"> PAGEREF _Toc81650460 \h </w:instrText>
            </w:r>
            <w:r>
              <w:rPr>
                <w:noProof/>
                <w:webHidden/>
              </w:rPr>
            </w:r>
          </w:ins>
          <w:r>
            <w:rPr>
              <w:noProof/>
              <w:webHidden/>
            </w:rPr>
            <w:fldChar w:fldCharType="separate"/>
          </w:r>
          <w:ins w:id="383" w:author="JORGE CONTRERAS ORTIZ" w:date="2021-09-04T12:18:00Z">
            <w:r>
              <w:rPr>
                <w:noProof/>
                <w:webHidden/>
              </w:rPr>
              <w:t>94</w:t>
            </w:r>
            <w:r>
              <w:rPr>
                <w:noProof/>
                <w:webHidden/>
              </w:rPr>
              <w:fldChar w:fldCharType="end"/>
            </w:r>
            <w:r w:rsidRPr="00F85247">
              <w:rPr>
                <w:rStyle w:val="Hipervnculo"/>
                <w:noProof/>
              </w:rPr>
              <w:fldChar w:fldCharType="end"/>
            </w:r>
          </w:ins>
        </w:p>
        <w:p w14:paraId="143CB3F4" w14:textId="038ECADE" w:rsidR="00593FA6" w:rsidRDefault="00593FA6">
          <w:pPr>
            <w:pStyle w:val="TDC3"/>
            <w:rPr>
              <w:ins w:id="384" w:author="JORGE CONTRERAS ORTIZ" w:date="2021-09-04T12:18:00Z"/>
              <w:rFonts w:asciiTheme="minorHAnsi" w:hAnsiTheme="minorHAnsi" w:cstheme="minorBidi"/>
              <w:noProof/>
            </w:rPr>
          </w:pPr>
          <w:ins w:id="385"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61"</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4.3.1.</w:t>
            </w:r>
            <w:r>
              <w:rPr>
                <w:rFonts w:asciiTheme="minorHAnsi" w:hAnsiTheme="minorHAnsi" w:cstheme="minorBidi"/>
                <w:noProof/>
              </w:rPr>
              <w:tab/>
            </w:r>
            <w:r w:rsidRPr="00F85247">
              <w:rPr>
                <w:rStyle w:val="Hipervnculo"/>
                <w:noProof/>
              </w:rPr>
              <w:t>Elementos Hardware Utilizados</w:t>
            </w:r>
            <w:r>
              <w:rPr>
                <w:noProof/>
                <w:webHidden/>
              </w:rPr>
              <w:tab/>
            </w:r>
            <w:r>
              <w:rPr>
                <w:noProof/>
                <w:webHidden/>
              </w:rPr>
              <w:fldChar w:fldCharType="begin"/>
            </w:r>
            <w:r>
              <w:rPr>
                <w:noProof/>
                <w:webHidden/>
              </w:rPr>
              <w:instrText xml:space="preserve"> PAGEREF _Toc81650461 \h </w:instrText>
            </w:r>
            <w:r>
              <w:rPr>
                <w:noProof/>
                <w:webHidden/>
              </w:rPr>
            </w:r>
          </w:ins>
          <w:r>
            <w:rPr>
              <w:noProof/>
              <w:webHidden/>
            </w:rPr>
            <w:fldChar w:fldCharType="separate"/>
          </w:r>
          <w:ins w:id="386" w:author="JORGE CONTRERAS ORTIZ" w:date="2021-09-04T12:18:00Z">
            <w:r>
              <w:rPr>
                <w:noProof/>
                <w:webHidden/>
              </w:rPr>
              <w:t>94</w:t>
            </w:r>
            <w:r>
              <w:rPr>
                <w:noProof/>
                <w:webHidden/>
              </w:rPr>
              <w:fldChar w:fldCharType="end"/>
            </w:r>
            <w:r w:rsidRPr="00F85247">
              <w:rPr>
                <w:rStyle w:val="Hipervnculo"/>
                <w:noProof/>
              </w:rPr>
              <w:fldChar w:fldCharType="end"/>
            </w:r>
          </w:ins>
        </w:p>
        <w:p w14:paraId="77D04C89" w14:textId="2DD57E06" w:rsidR="00593FA6" w:rsidRDefault="00593FA6">
          <w:pPr>
            <w:pStyle w:val="TDC1"/>
            <w:tabs>
              <w:tab w:val="left" w:pos="442"/>
              <w:tab w:val="right" w:leader="dot" w:pos="8494"/>
            </w:tabs>
            <w:rPr>
              <w:ins w:id="387" w:author="JORGE CONTRERAS ORTIZ" w:date="2021-09-04T12:18:00Z"/>
              <w:rFonts w:asciiTheme="minorHAnsi" w:eastAsiaTheme="minorEastAsia" w:hAnsiTheme="minorHAnsi" w:cstheme="minorBidi"/>
              <w:noProof/>
              <w:lang w:eastAsia="es-ES"/>
            </w:rPr>
          </w:pPr>
          <w:ins w:id="388"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62"</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5.</w:t>
            </w:r>
            <w:r>
              <w:rPr>
                <w:rFonts w:asciiTheme="minorHAnsi" w:eastAsiaTheme="minorEastAsia" w:hAnsiTheme="minorHAnsi" w:cstheme="minorBidi"/>
                <w:noProof/>
                <w:lang w:eastAsia="es-ES"/>
              </w:rPr>
              <w:tab/>
            </w:r>
            <w:r w:rsidRPr="00F85247">
              <w:rPr>
                <w:rStyle w:val="Hipervnculo"/>
                <w:noProof/>
              </w:rPr>
              <w:t>PRUEBAS EXPERIMENTALES</w:t>
            </w:r>
            <w:r>
              <w:rPr>
                <w:noProof/>
                <w:webHidden/>
              </w:rPr>
              <w:tab/>
            </w:r>
            <w:r>
              <w:rPr>
                <w:noProof/>
                <w:webHidden/>
              </w:rPr>
              <w:fldChar w:fldCharType="begin"/>
            </w:r>
            <w:r>
              <w:rPr>
                <w:noProof/>
                <w:webHidden/>
              </w:rPr>
              <w:instrText xml:space="preserve"> PAGEREF _Toc81650462 \h </w:instrText>
            </w:r>
            <w:r>
              <w:rPr>
                <w:noProof/>
                <w:webHidden/>
              </w:rPr>
            </w:r>
          </w:ins>
          <w:r>
            <w:rPr>
              <w:noProof/>
              <w:webHidden/>
            </w:rPr>
            <w:fldChar w:fldCharType="separate"/>
          </w:r>
          <w:ins w:id="389" w:author="JORGE CONTRERAS ORTIZ" w:date="2021-09-04T12:18:00Z">
            <w:r>
              <w:rPr>
                <w:noProof/>
                <w:webHidden/>
              </w:rPr>
              <w:t>97</w:t>
            </w:r>
            <w:r>
              <w:rPr>
                <w:noProof/>
                <w:webHidden/>
              </w:rPr>
              <w:fldChar w:fldCharType="end"/>
            </w:r>
            <w:r w:rsidRPr="00F85247">
              <w:rPr>
                <w:rStyle w:val="Hipervnculo"/>
                <w:noProof/>
              </w:rPr>
              <w:fldChar w:fldCharType="end"/>
            </w:r>
          </w:ins>
        </w:p>
        <w:p w14:paraId="0D152D1E" w14:textId="01880C0F" w:rsidR="00593FA6" w:rsidRDefault="00593FA6">
          <w:pPr>
            <w:pStyle w:val="TDC2"/>
            <w:tabs>
              <w:tab w:val="left" w:pos="880"/>
              <w:tab w:val="right" w:leader="dot" w:pos="8494"/>
            </w:tabs>
            <w:rPr>
              <w:ins w:id="390" w:author="JORGE CONTRERAS ORTIZ" w:date="2021-09-04T12:18:00Z"/>
              <w:rFonts w:asciiTheme="minorHAnsi" w:eastAsiaTheme="minorEastAsia" w:hAnsiTheme="minorHAnsi" w:cstheme="minorBidi"/>
              <w:noProof/>
              <w:lang w:eastAsia="es-ES"/>
            </w:rPr>
          </w:pPr>
          <w:ins w:id="391"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63"</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5.1.</w:t>
            </w:r>
            <w:r>
              <w:rPr>
                <w:rFonts w:asciiTheme="minorHAnsi" w:eastAsiaTheme="minorEastAsia" w:hAnsiTheme="minorHAnsi" w:cstheme="minorBidi"/>
                <w:noProof/>
                <w:lang w:eastAsia="es-ES"/>
              </w:rPr>
              <w:tab/>
            </w:r>
            <w:r w:rsidRPr="00F85247">
              <w:rPr>
                <w:rStyle w:val="Hipervnculo"/>
                <w:noProof/>
              </w:rPr>
              <w:t>PRIMERA INTERACCIÓN CON DONGLE USB</w:t>
            </w:r>
            <w:r>
              <w:rPr>
                <w:noProof/>
                <w:webHidden/>
              </w:rPr>
              <w:tab/>
            </w:r>
            <w:r>
              <w:rPr>
                <w:noProof/>
                <w:webHidden/>
              </w:rPr>
              <w:fldChar w:fldCharType="begin"/>
            </w:r>
            <w:r>
              <w:rPr>
                <w:noProof/>
                <w:webHidden/>
              </w:rPr>
              <w:instrText xml:space="preserve"> PAGEREF _Toc81650463 \h </w:instrText>
            </w:r>
            <w:r>
              <w:rPr>
                <w:noProof/>
                <w:webHidden/>
              </w:rPr>
            </w:r>
          </w:ins>
          <w:r>
            <w:rPr>
              <w:noProof/>
              <w:webHidden/>
            </w:rPr>
            <w:fldChar w:fldCharType="separate"/>
          </w:r>
          <w:ins w:id="392" w:author="JORGE CONTRERAS ORTIZ" w:date="2021-09-04T12:18:00Z">
            <w:r>
              <w:rPr>
                <w:noProof/>
                <w:webHidden/>
              </w:rPr>
              <w:t>97</w:t>
            </w:r>
            <w:r>
              <w:rPr>
                <w:noProof/>
                <w:webHidden/>
              </w:rPr>
              <w:fldChar w:fldCharType="end"/>
            </w:r>
            <w:r w:rsidRPr="00F85247">
              <w:rPr>
                <w:rStyle w:val="Hipervnculo"/>
                <w:noProof/>
              </w:rPr>
              <w:fldChar w:fldCharType="end"/>
            </w:r>
          </w:ins>
        </w:p>
        <w:p w14:paraId="0070896E" w14:textId="05FA25A3" w:rsidR="00593FA6" w:rsidRDefault="00593FA6">
          <w:pPr>
            <w:pStyle w:val="TDC2"/>
            <w:tabs>
              <w:tab w:val="left" w:pos="880"/>
              <w:tab w:val="right" w:leader="dot" w:pos="8494"/>
            </w:tabs>
            <w:rPr>
              <w:ins w:id="393" w:author="JORGE CONTRERAS ORTIZ" w:date="2021-09-04T12:18:00Z"/>
              <w:rFonts w:asciiTheme="minorHAnsi" w:eastAsiaTheme="minorEastAsia" w:hAnsiTheme="minorHAnsi" w:cstheme="minorBidi"/>
              <w:noProof/>
              <w:lang w:eastAsia="es-ES"/>
            </w:rPr>
          </w:pPr>
          <w:ins w:id="394"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64"</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5.2.</w:t>
            </w:r>
            <w:r>
              <w:rPr>
                <w:rFonts w:asciiTheme="minorHAnsi" w:eastAsiaTheme="minorEastAsia" w:hAnsiTheme="minorHAnsi" w:cstheme="minorBidi"/>
                <w:noProof/>
                <w:lang w:eastAsia="es-ES"/>
              </w:rPr>
              <w:tab/>
            </w:r>
            <w:r w:rsidRPr="00F85247">
              <w:rPr>
                <w:rStyle w:val="Hipervnculo"/>
                <w:noProof/>
              </w:rPr>
              <w:t>RED DE DOS NODOS</w:t>
            </w:r>
            <w:r>
              <w:rPr>
                <w:noProof/>
                <w:webHidden/>
              </w:rPr>
              <w:tab/>
            </w:r>
            <w:r>
              <w:rPr>
                <w:noProof/>
                <w:webHidden/>
              </w:rPr>
              <w:fldChar w:fldCharType="begin"/>
            </w:r>
            <w:r>
              <w:rPr>
                <w:noProof/>
                <w:webHidden/>
              </w:rPr>
              <w:instrText xml:space="preserve"> PAGEREF _Toc81650464 \h </w:instrText>
            </w:r>
            <w:r>
              <w:rPr>
                <w:noProof/>
                <w:webHidden/>
              </w:rPr>
            </w:r>
          </w:ins>
          <w:r>
            <w:rPr>
              <w:noProof/>
              <w:webHidden/>
            </w:rPr>
            <w:fldChar w:fldCharType="separate"/>
          </w:r>
          <w:ins w:id="395" w:author="JORGE CONTRERAS ORTIZ" w:date="2021-09-04T12:18:00Z">
            <w:r>
              <w:rPr>
                <w:noProof/>
                <w:webHidden/>
              </w:rPr>
              <w:t>98</w:t>
            </w:r>
            <w:r>
              <w:rPr>
                <w:noProof/>
                <w:webHidden/>
              </w:rPr>
              <w:fldChar w:fldCharType="end"/>
            </w:r>
            <w:r w:rsidRPr="00F85247">
              <w:rPr>
                <w:rStyle w:val="Hipervnculo"/>
                <w:noProof/>
              </w:rPr>
              <w:fldChar w:fldCharType="end"/>
            </w:r>
          </w:ins>
        </w:p>
        <w:p w14:paraId="7854F6E8" w14:textId="0B810B24" w:rsidR="00593FA6" w:rsidRDefault="00593FA6">
          <w:pPr>
            <w:pStyle w:val="TDC3"/>
            <w:rPr>
              <w:ins w:id="396" w:author="JORGE CONTRERAS ORTIZ" w:date="2021-09-04T12:18:00Z"/>
              <w:rFonts w:asciiTheme="minorHAnsi" w:hAnsiTheme="minorHAnsi" w:cstheme="minorBidi"/>
              <w:noProof/>
            </w:rPr>
          </w:pPr>
          <w:ins w:id="397"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65"</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5.2.1.</w:t>
            </w:r>
            <w:r>
              <w:rPr>
                <w:rFonts w:asciiTheme="minorHAnsi" w:hAnsiTheme="minorHAnsi" w:cstheme="minorBidi"/>
                <w:noProof/>
              </w:rPr>
              <w:tab/>
            </w:r>
            <w:r w:rsidRPr="00F85247">
              <w:rPr>
                <w:rStyle w:val="Hipervnculo"/>
                <w:noProof/>
              </w:rPr>
              <w:t>Creación de la Red</w:t>
            </w:r>
            <w:r>
              <w:rPr>
                <w:noProof/>
                <w:webHidden/>
              </w:rPr>
              <w:tab/>
            </w:r>
            <w:r>
              <w:rPr>
                <w:noProof/>
                <w:webHidden/>
              </w:rPr>
              <w:fldChar w:fldCharType="begin"/>
            </w:r>
            <w:r>
              <w:rPr>
                <w:noProof/>
                <w:webHidden/>
              </w:rPr>
              <w:instrText xml:space="preserve"> PAGEREF _Toc81650465 \h </w:instrText>
            </w:r>
            <w:r>
              <w:rPr>
                <w:noProof/>
                <w:webHidden/>
              </w:rPr>
            </w:r>
          </w:ins>
          <w:r>
            <w:rPr>
              <w:noProof/>
              <w:webHidden/>
            </w:rPr>
            <w:fldChar w:fldCharType="separate"/>
          </w:r>
          <w:ins w:id="398" w:author="JORGE CONTRERAS ORTIZ" w:date="2021-09-04T12:18:00Z">
            <w:r>
              <w:rPr>
                <w:noProof/>
                <w:webHidden/>
              </w:rPr>
              <w:t>98</w:t>
            </w:r>
            <w:r>
              <w:rPr>
                <w:noProof/>
                <w:webHidden/>
              </w:rPr>
              <w:fldChar w:fldCharType="end"/>
            </w:r>
            <w:r w:rsidRPr="00F85247">
              <w:rPr>
                <w:rStyle w:val="Hipervnculo"/>
                <w:noProof/>
              </w:rPr>
              <w:fldChar w:fldCharType="end"/>
            </w:r>
          </w:ins>
        </w:p>
        <w:p w14:paraId="6E911A17" w14:textId="14EAEDD5" w:rsidR="00593FA6" w:rsidRDefault="00593FA6">
          <w:pPr>
            <w:pStyle w:val="TDC3"/>
            <w:rPr>
              <w:ins w:id="399" w:author="JORGE CONTRERAS ORTIZ" w:date="2021-09-04T12:18:00Z"/>
              <w:rFonts w:asciiTheme="minorHAnsi" w:hAnsiTheme="minorHAnsi" w:cstheme="minorBidi"/>
              <w:noProof/>
            </w:rPr>
          </w:pPr>
          <w:ins w:id="400"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66"</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5.2.2.</w:t>
            </w:r>
            <w:r>
              <w:rPr>
                <w:rFonts w:asciiTheme="minorHAnsi" w:hAnsiTheme="minorHAnsi" w:cstheme="minorBidi"/>
                <w:noProof/>
              </w:rPr>
              <w:tab/>
            </w:r>
            <w:r w:rsidRPr="00F85247">
              <w:rPr>
                <w:rStyle w:val="Hipervnculo"/>
                <w:noProof/>
              </w:rPr>
              <w:t>Ping entre nodos</w:t>
            </w:r>
            <w:r>
              <w:rPr>
                <w:noProof/>
                <w:webHidden/>
              </w:rPr>
              <w:tab/>
            </w:r>
            <w:r>
              <w:rPr>
                <w:noProof/>
                <w:webHidden/>
              </w:rPr>
              <w:fldChar w:fldCharType="begin"/>
            </w:r>
            <w:r>
              <w:rPr>
                <w:noProof/>
                <w:webHidden/>
              </w:rPr>
              <w:instrText xml:space="preserve"> PAGEREF _Toc81650466 \h </w:instrText>
            </w:r>
            <w:r>
              <w:rPr>
                <w:noProof/>
                <w:webHidden/>
              </w:rPr>
            </w:r>
          </w:ins>
          <w:r>
            <w:rPr>
              <w:noProof/>
              <w:webHidden/>
            </w:rPr>
            <w:fldChar w:fldCharType="separate"/>
          </w:r>
          <w:ins w:id="401" w:author="JORGE CONTRERAS ORTIZ" w:date="2021-09-04T12:18:00Z">
            <w:r>
              <w:rPr>
                <w:noProof/>
                <w:webHidden/>
              </w:rPr>
              <w:t>99</w:t>
            </w:r>
            <w:r>
              <w:rPr>
                <w:noProof/>
                <w:webHidden/>
              </w:rPr>
              <w:fldChar w:fldCharType="end"/>
            </w:r>
            <w:r w:rsidRPr="00F85247">
              <w:rPr>
                <w:rStyle w:val="Hipervnculo"/>
                <w:noProof/>
              </w:rPr>
              <w:fldChar w:fldCharType="end"/>
            </w:r>
          </w:ins>
        </w:p>
        <w:p w14:paraId="4FA2DAD1" w14:textId="452C4482" w:rsidR="00593FA6" w:rsidRDefault="00593FA6">
          <w:pPr>
            <w:pStyle w:val="TDC3"/>
            <w:rPr>
              <w:ins w:id="402" w:author="JORGE CONTRERAS ORTIZ" w:date="2021-09-04T12:18:00Z"/>
              <w:rFonts w:asciiTheme="minorHAnsi" w:hAnsiTheme="minorHAnsi" w:cstheme="minorBidi"/>
              <w:noProof/>
            </w:rPr>
          </w:pPr>
          <w:ins w:id="403"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67"</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5.2.3.</w:t>
            </w:r>
            <w:r>
              <w:rPr>
                <w:rFonts w:asciiTheme="minorHAnsi" w:hAnsiTheme="minorHAnsi" w:cstheme="minorBidi"/>
                <w:noProof/>
              </w:rPr>
              <w:tab/>
            </w:r>
            <w:r w:rsidRPr="00F85247">
              <w:rPr>
                <w:rStyle w:val="Hipervnculo"/>
                <w:noProof/>
              </w:rPr>
              <w:t>Envío de mensajes UDP a través de Sockets entre ambos nodos</w:t>
            </w:r>
            <w:r>
              <w:rPr>
                <w:noProof/>
                <w:webHidden/>
              </w:rPr>
              <w:tab/>
            </w:r>
            <w:r>
              <w:rPr>
                <w:noProof/>
                <w:webHidden/>
              </w:rPr>
              <w:fldChar w:fldCharType="begin"/>
            </w:r>
            <w:r>
              <w:rPr>
                <w:noProof/>
                <w:webHidden/>
              </w:rPr>
              <w:instrText xml:space="preserve"> PAGEREF _Toc81650467 \h </w:instrText>
            </w:r>
            <w:r>
              <w:rPr>
                <w:noProof/>
                <w:webHidden/>
              </w:rPr>
            </w:r>
          </w:ins>
          <w:r>
            <w:rPr>
              <w:noProof/>
              <w:webHidden/>
            </w:rPr>
            <w:fldChar w:fldCharType="separate"/>
          </w:r>
          <w:ins w:id="404" w:author="JORGE CONTRERAS ORTIZ" w:date="2021-09-04T12:18:00Z">
            <w:r>
              <w:rPr>
                <w:noProof/>
                <w:webHidden/>
              </w:rPr>
              <w:t>99</w:t>
            </w:r>
            <w:r>
              <w:rPr>
                <w:noProof/>
                <w:webHidden/>
              </w:rPr>
              <w:fldChar w:fldCharType="end"/>
            </w:r>
            <w:r w:rsidRPr="00F85247">
              <w:rPr>
                <w:rStyle w:val="Hipervnculo"/>
                <w:noProof/>
              </w:rPr>
              <w:fldChar w:fldCharType="end"/>
            </w:r>
          </w:ins>
        </w:p>
        <w:p w14:paraId="35B16482" w14:textId="2DC86B2F" w:rsidR="00593FA6" w:rsidRDefault="00593FA6">
          <w:pPr>
            <w:pStyle w:val="TDC2"/>
            <w:tabs>
              <w:tab w:val="left" w:pos="880"/>
              <w:tab w:val="right" w:leader="dot" w:pos="8494"/>
            </w:tabs>
            <w:rPr>
              <w:ins w:id="405" w:author="JORGE CONTRERAS ORTIZ" w:date="2021-09-04T12:18:00Z"/>
              <w:rFonts w:asciiTheme="minorHAnsi" w:eastAsiaTheme="minorEastAsia" w:hAnsiTheme="minorHAnsi" w:cstheme="minorBidi"/>
              <w:noProof/>
              <w:lang w:eastAsia="es-ES"/>
            </w:rPr>
          </w:pPr>
          <w:ins w:id="406"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68"</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5.3.</w:t>
            </w:r>
            <w:r>
              <w:rPr>
                <w:rFonts w:asciiTheme="minorHAnsi" w:eastAsiaTheme="minorEastAsia" w:hAnsiTheme="minorHAnsi" w:cstheme="minorBidi"/>
                <w:noProof/>
                <w:lang w:eastAsia="es-ES"/>
              </w:rPr>
              <w:tab/>
            </w:r>
            <w:r w:rsidRPr="00F85247">
              <w:rPr>
                <w:rStyle w:val="Hipervnculo"/>
                <w:noProof/>
              </w:rPr>
              <w:t>PRUEBAS CON EL BORDER ROUTER</w:t>
            </w:r>
            <w:r>
              <w:rPr>
                <w:noProof/>
                <w:webHidden/>
              </w:rPr>
              <w:tab/>
            </w:r>
            <w:r>
              <w:rPr>
                <w:noProof/>
                <w:webHidden/>
              </w:rPr>
              <w:fldChar w:fldCharType="begin"/>
            </w:r>
            <w:r>
              <w:rPr>
                <w:noProof/>
                <w:webHidden/>
              </w:rPr>
              <w:instrText xml:space="preserve"> PAGEREF _Toc81650468 \h </w:instrText>
            </w:r>
            <w:r>
              <w:rPr>
                <w:noProof/>
                <w:webHidden/>
              </w:rPr>
            </w:r>
          </w:ins>
          <w:r>
            <w:rPr>
              <w:noProof/>
              <w:webHidden/>
            </w:rPr>
            <w:fldChar w:fldCharType="separate"/>
          </w:r>
          <w:ins w:id="407" w:author="JORGE CONTRERAS ORTIZ" w:date="2021-09-04T12:18:00Z">
            <w:r>
              <w:rPr>
                <w:noProof/>
                <w:webHidden/>
              </w:rPr>
              <w:t>100</w:t>
            </w:r>
            <w:r>
              <w:rPr>
                <w:noProof/>
                <w:webHidden/>
              </w:rPr>
              <w:fldChar w:fldCharType="end"/>
            </w:r>
            <w:r w:rsidRPr="00F85247">
              <w:rPr>
                <w:rStyle w:val="Hipervnculo"/>
                <w:noProof/>
              </w:rPr>
              <w:fldChar w:fldCharType="end"/>
            </w:r>
          </w:ins>
        </w:p>
        <w:p w14:paraId="7169AE3C" w14:textId="1CA96DCA" w:rsidR="00593FA6" w:rsidRDefault="00593FA6">
          <w:pPr>
            <w:pStyle w:val="TDC3"/>
            <w:rPr>
              <w:ins w:id="408" w:author="JORGE CONTRERAS ORTIZ" w:date="2021-09-04T12:18:00Z"/>
              <w:rFonts w:asciiTheme="minorHAnsi" w:hAnsiTheme="minorHAnsi" w:cstheme="minorBidi"/>
              <w:noProof/>
            </w:rPr>
          </w:pPr>
          <w:ins w:id="409"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69"</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5.3.1.</w:t>
            </w:r>
            <w:r>
              <w:rPr>
                <w:rFonts w:asciiTheme="minorHAnsi" w:hAnsiTheme="minorHAnsi" w:cstheme="minorBidi"/>
                <w:noProof/>
              </w:rPr>
              <w:tab/>
            </w:r>
            <w:r w:rsidRPr="00F85247">
              <w:rPr>
                <w:rStyle w:val="Hipervnculo"/>
                <w:noProof/>
              </w:rPr>
              <w:t>Introducción a la configuración del Router.</w:t>
            </w:r>
            <w:r>
              <w:rPr>
                <w:noProof/>
                <w:webHidden/>
              </w:rPr>
              <w:tab/>
            </w:r>
            <w:r>
              <w:rPr>
                <w:noProof/>
                <w:webHidden/>
              </w:rPr>
              <w:fldChar w:fldCharType="begin"/>
            </w:r>
            <w:r>
              <w:rPr>
                <w:noProof/>
                <w:webHidden/>
              </w:rPr>
              <w:instrText xml:space="preserve"> PAGEREF _Toc81650469 \h </w:instrText>
            </w:r>
            <w:r>
              <w:rPr>
                <w:noProof/>
                <w:webHidden/>
              </w:rPr>
            </w:r>
          </w:ins>
          <w:r>
            <w:rPr>
              <w:noProof/>
              <w:webHidden/>
            </w:rPr>
            <w:fldChar w:fldCharType="separate"/>
          </w:r>
          <w:ins w:id="410" w:author="JORGE CONTRERAS ORTIZ" w:date="2021-09-04T12:18:00Z">
            <w:r>
              <w:rPr>
                <w:noProof/>
                <w:webHidden/>
              </w:rPr>
              <w:t>100</w:t>
            </w:r>
            <w:r>
              <w:rPr>
                <w:noProof/>
                <w:webHidden/>
              </w:rPr>
              <w:fldChar w:fldCharType="end"/>
            </w:r>
            <w:r w:rsidRPr="00F85247">
              <w:rPr>
                <w:rStyle w:val="Hipervnculo"/>
                <w:noProof/>
              </w:rPr>
              <w:fldChar w:fldCharType="end"/>
            </w:r>
          </w:ins>
        </w:p>
        <w:p w14:paraId="7E4E19EC" w14:textId="77A68E63" w:rsidR="00593FA6" w:rsidRDefault="00593FA6">
          <w:pPr>
            <w:pStyle w:val="TDC3"/>
            <w:rPr>
              <w:ins w:id="411" w:author="JORGE CONTRERAS ORTIZ" w:date="2021-09-04T12:18:00Z"/>
              <w:rFonts w:asciiTheme="minorHAnsi" w:hAnsiTheme="minorHAnsi" w:cstheme="minorBidi"/>
              <w:noProof/>
            </w:rPr>
          </w:pPr>
          <w:ins w:id="412"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70"</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5.3.2.</w:t>
            </w:r>
            <w:r>
              <w:rPr>
                <w:rFonts w:asciiTheme="minorHAnsi" w:hAnsiTheme="minorHAnsi" w:cstheme="minorBidi"/>
                <w:noProof/>
              </w:rPr>
              <w:tab/>
            </w:r>
            <w:r w:rsidRPr="00F85247">
              <w:rPr>
                <w:rStyle w:val="Hipervnculo"/>
                <w:noProof/>
              </w:rPr>
              <w:t>Prueba de conectividad IP entre la red THREAD y la LAN</w:t>
            </w:r>
            <w:r>
              <w:rPr>
                <w:noProof/>
                <w:webHidden/>
              </w:rPr>
              <w:tab/>
            </w:r>
            <w:r>
              <w:rPr>
                <w:noProof/>
                <w:webHidden/>
              </w:rPr>
              <w:fldChar w:fldCharType="begin"/>
            </w:r>
            <w:r>
              <w:rPr>
                <w:noProof/>
                <w:webHidden/>
              </w:rPr>
              <w:instrText xml:space="preserve"> PAGEREF _Toc81650470 \h </w:instrText>
            </w:r>
            <w:r>
              <w:rPr>
                <w:noProof/>
                <w:webHidden/>
              </w:rPr>
            </w:r>
          </w:ins>
          <w:r>
            <w:rPr>
              <w:noProof/>
              <w:webHidden/>
            </w:rPr>
            <w:fldChar w:fldCharType="separate"/>
          </w:r>
          <w:ins w:id="413" w:author="JORGE CONTRERAS ORTIZ" w:date="2021-09-04T12:18:00Z">
            <w:r>
              <w:rPr>
                <w:noProof/>
                <w:webHidden/>
              </w:rPr>
              <w:t>101</w:t>
            </w:r>
            <w:r>
              <w:rPr>
                <w:noProof/>
                <w:webHidden/>
              </w:rPr>
              <w:fldChar w:fldCharType="end"/>
            </w:r>
            <w:r w:rsidRPr="00F85247">
              <w:rPr>
                <w:rStyle w:val="Hipervnculo"/>
                <w:noProof/>
              </w:rPr>
              <w:fldChar w:fldCharType="end"/>
            </w:r>
          </w:ins>
        </w:p>
        <w:p w14:paraId="154562C1" w14:textId="50B9151E" w:rsidR="00593FA6" w:rsidRDefault="00593FA6">
          <w:pPr>
            <w:pStyle w:val="TDC3"/>
            <w:rPr>
              <w:ins w:id="414" w:author="JORGE CONTRERAS ORTIZ" w:date="2021-09-04T12:18:00Z"/>
              <w:rFonts w:asciiTheme="minorHAnsi" w:hAnsiTheme="minorHAnsi" w:cstheme="minorBidi"/>
              <w:noProof/>
            </w:rPr>
          </w:pPr>
          <w:ins w:id="415"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71"</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5.3.3.</w:t>
            </w:r>
            <w:r>
              <w:rPr>
                <w:rFonts w:asciiTheme="minorHAnsi" w:hAnsiTheme="minorHAnsi" w:cstheme="minorBidi"/>
                <w:noProof/>
              </w:rPr>
              <w:tab/>
            </w:r>
            <w:r w:rsidRPr="00F85247">
              <w:rPr>
                <w:rStyle w:val="Hipervnculo"/>
                <w:noProof/>
              </w:rPr>
              <w:t>Red con el BR y dos nodos KTDG102</w:t>
            </w:r>
            <w:r>
              <w:rPr>
                <w:noProof/>
                <w:webHidden/>
              </w:rPr>
              <w:tab/>
            </w:r>
            <w:r>
              <w:rPr>
                <w:noProof/>
                <w:webHidden/>
              </w:rPr>
              <w:fldChar w:fldCharType="begin"/>
            </w:r>
            <w:r>
              <w:rPr>
                <w:noProof/>
                <w:webHidden/>
              </w:rPr>
              <w:instrText xml:space="preserve"> PAGEREF _Toc81650471 \h </w:instrText>
            </w:r>
            <w:r>
              <w:rPr>
                <w:noProof/>
                <w:webHidden/>
              </w:rPr>
            </w:r>
          </w:ins>
          <w:r>
            <w:rPr>
              <w:noProof/>
              <w:webHidden/>
            </w:rPr>
            <w:fldChar w:fldCharType="separate"/>
          </w:r>
          <w:ins w:id="416" w:author="JORGE CONTRERAS ORTIZ" w:date="2021-09-04T12:18:00Z">
            <w:r>
              <w:rPr>
                <w:noProof/>
                <w:webHidden/>
              </w:rPr>
              <w:t>101</w:t>
            </w:r>
            <w:r>
              <w:rPr>
                <w:noProof/>
                <w:webHidden/>
              </w:rPr>
              <w:fldChar w:fldCharType="end"/>
            </w:r>
            <w:r w:rsidRPr="00F85247">
              <w:rPr>
                <w:rStyle w:val="Hipervnculo"/>
                <w:noProof/>
              </w:rPr>
              <w:fldChar w:fldCharType="end"/>
            </w:r>
          </w:ins>
        </w:p>
        <w:p w14:paraId="21EA4EDF" w14:textId="7C4DB38B" w:rsidR="00593FA6" w:rsidRDefault="00593FA6">
          <w:pPr>
            <w:pStyle w:val="TDC3"/>
            <w:rPr>
              <w:ins w:id="417" w:author="JORGE CONTRERAS ORTIZ" w:date="2021-09-04T12:18:00Z"/>
              <w:rFonts w:asciiTheme="minorHAnsi" w:hAnsiTheme="minorHAnsi" w:cstheme="minorBidi"/>
              <w:noProof/>
            </w:rPr>
          </w:pPr>
          <w:ins w:id="418"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72"</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5.3.4.</w:t>
            </w:r>
            <w:r>
              <w:rPr>
                <w:rFonts w:asciiTheme="minorHAnsi" w:hAnsiTheme="minorHAnsi" w:cstheme="minorBidi"/>
                <w:noProof/>
              </w:rPr>
              <w:tab/>
            </w:r>
            <w:r w:rsidRPr="00F85247">
              <w:rPr>
                <w:rStyle w:val="Hipervnculo"/>
                <w:noProof/>
              </w:rPr>
              <w:t>Envío de mensajes UDP por Sockets entre Dongles y entre PC y Dongles</w:t>
            </w:r>
            <w:r>
              <w:rPr>
                <w:noProof/>
                <w:webHidden/>
              </w:rPr>
              <w:tab/>
            </w:r>
            <w:r>
              <w:rPr>
                <w:noProof/>
                <w:webHidden/>
              </w:rPr>
              <w:fldChar w:fldCharType="begin"/>
            </w:r>
            <w:r>
              <w:rPr>
                <w:noProof/>
                <w:webHidden/>
              </w:rPr>
              <w:instrText xml:space="preserve"> PAGEREF _Toc81650472 \h </w:instrText>
            </w:r>
            <w:r>
              <w:rPr>
                <w:noProof/>
                <w:webHidden/>
              </w:rPr>
            </w:r>
          </w:ins>
          <w:r>
            <w:rPr>
              <w:noProof/>
              <w:webHidden/>
            </w:rPr>
            <w:fldChar w:fldCharType="separate"/>
          </w:r>
          <w:ins w:id="419" w:author="JORGE CONTRERAS ORTIZ" w:date="2021-09-04T12:18:00Z">
            <w:r>
              <w:rPr>
                <w:noProof/>
                <w:webHidden/>
              </w:rPr>
              <w:t>105</w:t>
            </w:r>
            <w:r>
              <w:rPr>
                <w:noProof/>
                <w:webHidden/>
              </w:rPr>
              <w:fldChar w:fldCharType="end"/>
            </w:r>
            <w:r w:rsidRPr="00F85247">
              <w:rPr>
                <w:rStyle w:val="Hipervnculo"/>
                <w:noProof/>
              </w:rPr>
              <w:fldChar w:fldCharType="end"/>
            </w:r>
          </w:ins>
        </w:p>
        <w:p w14:paraId="34E082CD" w14:textId="6354CF81" w:rsidR="00593FA6" w:rsidRDefault="00593FA6">
          <w:pPr>
            <w:pStyle w:val="TDC2"/>
            <w:tabs>
              <w:tab w:val="left" w:pos="880"/>
              <w:tab w:val="right" w:leader="dot" w:pos="8494"/>
            </w:tabs>
            <w:rPr>
              <w:ins w:id="420" w:author="JORGE CONTRERAS ORTIZ" w:date="2021-09-04T12:18:00Z"/>
              <w:rFonts w:asciiTheme="minorHAnsi" w:eastAsiaTheme="minorEastAsia" w:hAnsiTheme="minorHAnsi" w:cstheme="minorBidi"/>
              <w:noProof/>
              <w:lang w:eastAsia="es-ES"/>
            </w:rPr>
          </w:pPr>
          <w:ins w:id="421"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73"</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5.4.</w:t>
            </w:r>
            <w:r>
              <w:rPr>
                <w:rFonts w:asciiTheme="minorHAnsi" w:eastAsiaTheme="minorEastAsia" w:hAnsiTheme="minorHAnsi" w:cstheme="minorBidi"/>
                <w:noProof/>
                <w:lang w:eastAsia="es-ES"/>
              </w:rPr>
              <w:tab/>
            </w:r>
            <w:r w:rsidRPr="00F85247">
              <w:rPr>
                <w:rStyle w:val="Hipervnculo"/>
                <w:noProof/>
              </w:rPr>
              <w:t>PRUEBAS CON PCB COOCKIE THREAD COMO CUARTO NODO</w:t>
            </w:r>
            <w:r>
              <w:rPr>
                <w:noProof/>
                <w:webHidden/>
              </w:rPr>
              <w:tab/>
            </w:r>
            <w:r>
              <w:rPr>
                <w:noProof/>
                <w:webHidden/>
              </w:rPr>
              <w:fldChar w:fldCharType="begin"/>
            </w:r>
            <w:r>
              <w:rPr>
                <w:noProof/>
                <w:webHidden/>
              </w:rPr>
              <w:instrText xml:space="preserve"> PAGEREF _Toc81650473 \h </w:instrText>
            </w:r>
            <w:r>
              <w:rPr>
                <w:noProof/>
                <w:webHidden/>
              </w:rPr>
            </w:r>
          </w:ins>
          <w:r>
            <w:rPr>
              <w:noProof/>
              <w:webHidden/>
            </w:rPr>
            <w:fldChar w:fldCharType="separate"/>
          </w:r>
          <w:ins w:id="422" w:author="JORGE CONTRERAS ORTIZ" w:date="2021-09-04T12:18:00Z">
            <w:r>
              <w:rPr>
                <w:noProof/>
                <w:webHidden/>
              </w:rPr>
              <w:t>106</w:t>
            </w:r>
            <w:r>
              <w:rPr>
                <w:noProof/>
                <w:webHidden/>
              </w:rPr>
              <w:fldChar w:fldCharType="end"/>
            </w:r>
            <w:r w:rsidRPr="00F85247">
              <w:rPr>
                <w:rStyle w:val="Hipervnculo"/>
                <w:noProof/>
              </w:rPr>
              <w:fldChar w:fldCharType="end"/>
            </w:r>
          </w:ins>
        </w:p>
        <w:p w14:paraId="2406B862" w14:textId="4C4F04C2" w:rsidR="00593FA6" w:rsidRDefault="00593FA6">
          <w:pPr>
            <w:pStyle w:val="TDC3"/>
            <w:rPr>
              <w:ins w:id="423" w:author="JORGE CONTRERAS ORTIZ" w:date="2021-09-04T12:18:00Z"/>
              <w:rFonts w:asciiTheme="minorHAnsi" w:hAnsiTheme="minorHAnsi" w:cstheme="minorBidi"/>
              <w:noProof/>
            </w:rPr>
          </w:pPr>
          <w:ins w:id="424"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74"</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5.4.1.</w:t>
            </w:r>
            <w:r>
              <w:rPr>
                <w:rFonts w:asciiTheme="minorHAnsi" w:hAnsiTheme="minorHAnsi" w:cstheme="minorBidi"/>
                <w:noProof/>
              </w:rPr>
              <w:tab/>
            </w:r>
            <w:r w:rsidRPr="00F85247">
              <w:rPr>
                <w:rStyle w:val="Hipervnculo"/>
                <w:noProof/>
              </w:rPr>
              <w:t>Pruebas de conectividad con el cuarto nodo</w:t>
            </w:r>
            <w:r>
              <w:rPr>
                <w:noProof/>
                <w:webHidden/>
              </w:rPr>
              <w:tab/>
            </w:r>
            <w:r>
              <w:rPr>
                <w:noProof/>
                <w:webHidden/>
              </w:rPr>
              <w:fldChar w:fldCharType="begin"/>
            </w:r>
            <w:r>
              <w:rPr>
                <w:noProof/>
                <w:webHidden/>
              </w:rPr>
              <w:instrText xml:space="preserve"> PAGEREF _Toc81650474 \h </w:instrText>
            </w:r>
            <w:r>
              <w:rPr>
                <w:noProof/>
                <w:webHidden/>
              </w:rPr>
            </w:r>
          </w:ins>
          <w:r>
            <w:rPr>
              <w:noProof/>
              <w:webHidden/>
            </w:rPr>
            <w:fldChar w:fldCharType="separate"/>
          </w:r>
          <w:ins w:id="425" w:author="JORGE CONTRERAS ORTIZ" w:date="2021-09-04T12:18:00Z">
            <w:r>
              <w:rPr>
                <w:noProof/>
                <w:webHidden/>
              </w:rPr>
              <w:t>107</w:t>
            </w:r>
            <w:r>
              <w:rPr>
                <w:noProof/>
                <w:webHidden/>
              </w:rPr>
              <w:fldChar w:fldCharType="end"/>
            </w:r>
            <w:r w:rsidRPr="00F85247">
              <w:rPr>
                <w:rStyle w:val="Hipervnculo"/>
                <w:noProof/>
              </w:rPr>
              <w:fldChar w:fldCharType="end"/>
            </w:r>
          </w:ins>
        </w:p>
        <w:p w14:paraId="30DC4D23" w14:textId="37282EDD" w:rsidR="00593FA6" w:rsidRDefault="00593FA6">
          <w:pPr>
            <w:pStyle w:val="TDC3"/>
            <w:rPr>
              <w:ins w:id="426" w:author="JORGE CONTRERAS ORTIZ" w:date="2021-09-04T12:18:00Z"/>
              <w:rFonts w:asciiTheme="minorHAnsi" w:hAnsiTheme="minorHAnsi" w:cstheme="minorBidi"/>
              <w:noProof/>
            </w:rPr>
          </w:pPr>
          <w:ins w:id="427"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75"</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5.4.2.</w:t>
            </w:r>
            <w:r>
              <w:rPr>
                <w:rFonts w:asciiTheme="minorHAnsi" w:hAnsiTheme="minorHAnsi" w:cstheme="minorBidi"/>
                <w:noProof/>
              </w:rPr>
              <w:tab/>
            </w:r>
            <w:r w:rsidRPr="00F85247">
              <w:rPr>
                <w:rStyle w:val="Hipervnculo"/>
                <w:noProof/>
              </w:rPr>
              <w:t>Envío / Recibo de Sockets</w:t>
            </w:r>
            <w:r>
              <w:rPr>
                <w:noProof/>
                <w:webHidden/>
              </w:rPr>
              <w:tab/>
            </w:r>
            <w:r>
              <w:rPr>
                <w:noProof/>
                <w:webHidden/>
              </w:rPr>
              <w:fldChar w:fldCharType="begin"/>
            </w:r>
            <w:r>
              <w:rPr>
                <w:noProof/>
                <w:webHidden/>
              </w:rPr>
              <w:instrText xml:space="preserve"> PAGEREF _Toc81650475 \h </w:instrText>
            </w:r>
            <w:r>
              <w:rPr>
                <w:noProof/>
                <w:webHidden/>
              </w:rPr>
            </w:r>
          </w:ins>
          <w:r>
            <w:rPr>
              <w:noProof/>
              <w:webHidden/>
            </w:rPr>
            <w:fldChar w:fldCharType="separate"/>
          </w:r>
          <w:ins w:id="428" w:author="JORGE CONTRERAS ORTIZ" w:date="2021-09-04T12:18:00Z">
            <w:r>
              <w:rPr>
                <w:noProof/>
                <w:webHidden/>
              </w:rPr>
              <w:t>108</w:t>
            </w:r>
            <w:r>
              <w:rPr>
                <w:noProof/>
                <w:webHidden/>
              </w:rPr>
              <w:fldChar w:fldCharType="end"/>
            </w:r>
            <w:r w:rsidRPr="00F85247">
              <w:rPr>
                <w:rStyle w:val="Hipervnculo"/>
                <w:noProof/>
              </w:rPr>
              <w:fldChar w:fldCharType="end"/>
            </w:r>
          </w:ins>
        </w:p>
        <w:p w14:paraId="0E8800C6" w14:textId="6EB211C6" w:rsidR="00593FA6" w:rsidRDefault="00593FA6">
          <w:pPr>
            <w:pStyle w:val="TDC2"/>
            <w:tabs>
              <w:tab w:val="left" w:pos="880"/>
              <w:tab w:val="right" w:leader="dot" w:pos="8494"/>
            </w:tabs>
            <w:rPr>
              <w:ins w:id="429" w:author="JORGE CONTRERAS ORTIZ" w:date="2021-09-04T12:18:00Z"/>
              <w:rFonts w:asciiTheme="minorHAnsi" w:eastAsiaTheme="minorEastAsia" w:hAnsiTheme="minorHAnsi" w:cstheme="minorBidi"/>
              <w:noProof/>
              <w:lang w:eastAsia="es-ES"/>
            </w:rPr>
          </w:pPr>
          <w:ins w:id="430"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76"</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5.5.</w:t>
            </w:r>
            <w:r>
              <w:rPr>
                <w:rFonts w:asciiTheme="minorHAnsi" w:eastAsiaTheme="minorEastAsia" w:hAnsiTheme="minorHAnsi" w:cstheme="minorBidi"/>
                <w:noProof/>
                <w:lang w:eastAsia="es-ES"/>
              </w:rPr>
              <w:tab/>
            </w:r>
            <w:r w:rsidRPr="00F85247">
              <w:rPr>
                <w:rStyle w:val="Hipervnculo"/>
                <w:noProof/>
              </w:rPr>
              <w:t>PRUEBAS DE ESTABILIDAD CON 5 NODOS</w:t>
            </w:r>
            <w:r>
              <w:rPr>
                <w:noProof/>
                <w:webHidden/>
              </w:rPr>
              <w:tab/>
            </w:r>
            <w:r>
              <w:rPr>
                <w:noProof/>
                <w:webHidden/>
              </w:rPr>
              <w:fldChar w:fldCharType="begin"/>
            </w:r>
            <w:r>
              <w:rPr>
                <w:noProof/>
                <w:webHidden/>
              </w:rPr>
              <w:instrText xml:space="preserve"> PAGEREF _Toc81650476 \h </w:instrText>
            </w:r>
            <w:r>
              <w:rPr>
                <w:noProof/>
                <w:webHidden/>
              </w:rPr>
            </w:r>
          </w:ins>
          <w:r>
            <w:rPr>
              <w:noProof/>
              <w:webHidden/>
            </w:rPr>
            <w:fldChar w:fldCharType="separate"/>
          </w:r>
          <w:ins w:id="431" w:author="JORGE CONTRERAS ORTIZ" w:date="2021-09-04T12:18:00Z">
            <w:r>
              <w:rPr>
                <w:noProof/>
                <w:webHidden/>
              </w:rPr>
              <w:t>109</w:t>
            </w:r>
            <w:r>
              <w:rPr>
                <w:noProof/>
                <w:webHidden/>
              </w:rPr>
              <w:fldChar w:fldCharType="end"/>
            </w:r>
            <w:r w:rsidRPr="00F85247">
              <w:rPr>
                <w:rStyle w:val="Hipervnculo"/>
                <w:noProof/>
              </w:rPr>
              <w:fldChar w:fldCharType="end"/>
            </w:r>
          </w:ins>
        </w:p>
        <w:p w14:paraId="1292633B" w14:textId="58DF5E82" w:rsidR="00593FA6" w:rsidRDefault="00593FA6">
          <w:pPr>
            <w:pStyle w:val="TDC3"/>
            <w:rPr>
              <w:ins w:id="432" w:author="JORGE CONTRERAS ORTIZ" w:date="2021-09-04T12:18:00Z"/>
              <w:rFonts w:asciiTheme="minorHAnsi" w:hAnsiTheme="minorHAnsi" w:cstheme="minorBidi"/>
              <w:noProof/>
            </w:rPr>
          </w:pPr>
          <w:ins w:id="433"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77"</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5.5.1.</w:t>
            </w:r>
            <w:r>
              <w:rPr>
                <w:rFonts w:asciiTheme="minorHAnsi" w:hAnsiTheme="minorHAnsi" w:cstheme="minorBidi"/>
                <w:noProof/>
              </w:rPr>
              <w:tab/>
            </w:r>
            <w:r w:rsidRPr="00F85247">
              <w:rPr>
                <w:rStyle w:val="Hipervnculo"/>
                <w:noProof/>
              </w:rPr>
              <w:t>Pruebas de conectividad</w:t>
            </w:r>
            <w:r>
              <w:rPr>
                <w:noProof/>
                <w:webHidden/>
              </w:rPr>
              <w:tab/>
            </w:r>
            <w:r>
              <w:rPr>
                <w:noProof/>
                <w:webHidden/>
              </w:rPr>
              <w:fldChar w:fldCharType="begin"/>
            </w:r>
            <w:r>
              <w:rPr>
                <w:noProof/>
                <w:webHidden/>
              </w:rPr>
              <w:instrText xml:space="preserve"> PAGEREF _Toc81650477 \h </w:instrText>
            </w:r>
            <w:r>
              <w:rPr>
                <w:noProof/>
                <w:webHidden/>
              </w:rPr>
            </w:r>
          </w:ins>
          <w:r>
            <w:rPr>
              <w:noProof/>
              <w:webHidden/>
            </w:rPr>
            <w:fldChar w:fldCharType="separate"/>
          </w:r>
          <w:ins w:id="434" w:author="JORGE CONTRERAS ORTIZ" w:date="2021-09-04T12:18:00Z">
            <w:r>
              <w:rPr>
                <w:noProof/>
                <w:webHidden/>
              </w:rPr>
              <w:t>110</w:t>
            </w:r>
            <w:r>
              <w:rPr>
                <w:noProof/>
                <w:webHidden/>
              </w:rPr>
              <w:fldChar w:fldCharType="end"/>
            </w:r>
            <w:r w:rsidRPr="00F85247">
              <w:rPr>
                <w:rStyle w:val="Hipervnculo"/>
                <w:noProof/>
              </w:rPr>
              <w:fldChar w:fldCharType="end"/>
            </w:r>
          </w:ins>
        </w:p>
        <w:p w14:paraId="14F583DC" w14:textId="5AAC29A9" w:rsidR="00593FA6" w:rsidRDefault="00593FA6">
          <w:pPr>
            <w:pStyle w:val="TDC3"/>
            <w:rPr>
              <w:ins w:id="435" w:author="JORGE CONTRERAS ORTIZ" w:date="2021-09-04T12:18:00Z"/>
              <w:rFonts w:asciiTheme="minorHAnsi" w:hAnsiTheme="minorHAnsi" w:cstheme="minorBidi"/>
              <w:noProof/>
            </w:rPr>
          </w:pPr>
          <w:ins w:id="436"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78"</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5.5.2.</w:t>
            </w:r>
            <w:r>
              <w:rPr>
                <w:rFonts w:asciiTheme="minorHAnsi" w:hAnsiTheme="minorHAnsi" w:cstheme="minorBidi"/>
                <w:noProof/>
              </w:rPr>
              <w:tab/>
            </w:r>
            <w:r w:rsidRPr="00F85247">
              <w:rPr>
                <w:rStyle w:val="Hipervnculo"/>
                <w:noProof/>
              </w:rPr>
              <w:t>Envío / Recibo de Sockets</w:t>
            </w:r>
            <w:r>
              <w:rPr>
                <w:noProof/>
                <w:webHidden/>
              </w:rPr>
              <w:tab/>
            </w:r>
            <w:r>
              <w:rPr>
                <w:noProof/>
                <w:webHidden/>
              </w:rPr>
              <w:fldChar w:fldCharType="begin"/>
            </w:r>
            <w:r>
              <w:rPr>
                <w:noProof/>
                <w:webHidden/>
              </w:rPr>
              <w:instrText xml:space="preserve"> PAGEREF _Toc81650478 \h </w:instrText>
            </w:r>
            <w:r>
              <w:rPr>
                <w:noProof/>
                <w:webHidden/>
              </w:rPr>
            </w:r>
          </w:ins>
          <w:r>
            <w:rPr>
              <w:noProof/>
              <w:webHidden/>
            </w:rPr>
            <w:fldChar w:fldCharType="separate"/>
          </w:r>
          <w:ins w:id="437" w:author="JORGE CONTRERAS ORTIZ" w:date="2021-09-04T12:18:00Z">
            <w:r>
              <w:rPr>
                <w:noProof/>
                <w:webHidden/>
              </w:rPr>
              <w:t>110</w:t>
            </w:r>
            <w:r>
              <w:rPr>
                <w:noProof/>
                <w:webHidden/>
              </w:rPr>
              <w:fldChar w:fldCharType="end"/>
            </w:r>
            <w:r w:rsidRPr="00F85247">
              <w:rPr>
                <w:rStyle w:val="Hipervnculo"/>
                <w:noProof/>
              </w:rPr>
              <w:fldChar w:fldCharType="end"/>
            </w:r>
          </w:ins>
        </w:p>
        <w:p w14:paraId="29D055F5" w14:textId="355D042D" w:rsidR="00593FA6" w:rsidRDefault="00593FA6">
          <w:pPr>
            <w:pStyle w:val="TDC2"/>
            <w:tabs>
              <w:tab w:val="left" w:pos="880"/>
              <w:tab w:val="right" w:leader="dot" w:pos="8494"/>
            </w:tabs>
            <w:rPr>
              <w:ins w:id="438" w:author="JORGE CONTRERAS ORTIZ" w:date="2021-09-04T12:18:00Z"/>
              <w:rFonts w:asciiTheme="minorHAnsi" w:eastAsiaTheme="minorEastAsia" w:hAnsiTheme="minorHAnsi" w:cstheme="minorBidi"/>
              <w:noProof/>
              <w:lang w:eastAsia="es-ES"/>
            </w:rPr>
          </w:pPr>
          <w:ins w:id="439"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79"</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5.6.</w:t>
            </w:r>
            <w:r>
              <w:rPr>
                <w:rFonts w:asciiTheme="minorHAnsi" w:eastAsiaTheme="minorEastAsia" w:hAnsiTheme="minorHAnsi" w:cstheme="minorBidi"/>
                <w:noProof/>
                <w:lang w:eastAsia="es-ES"/>
              </w:rPr>
              <w:tab/>
            </w:r>
            <w:r w:rsidRPr="00F85247">
              <w:rPr>
                <w:rStyle w:val="Hipervnculo"/>
                <w:noProof/>
              </w:rPr>
              <w:t>PRUEBAS CON 6 NODOS Y CON ENVÍO DE MENSAJES CON MULTISALTO</w:t>
            </w:r>
            <w:r>
              <w:rPr>
                <w:noProof/>
                <w:webHidden/>
              </w:rPr>
              <w:tab/>
            </w:r>
            <w:r>
              <w:rPr>
                <w:noProof/>
                <w:webHidden/>
              </w:rPr>
              <w:fldChar w:fldCharType="begin"/>
            </w:r>
            <w:r>
              <w:rPr>
                <w:noProof/>
                <w:webHidden/>
              </w:rPr>
              <w:instrText xml:space="preserve"> PAGEREF _Toc81650479 \h </w:instrText>
            </w:r>
            <w:r>
              <w:rPr>
                <w:noProof/>
                <w:webHidden/>
              </w:rPr>
            </w:r>
          </w:ins>
          <w:r>
            <w:rPr>
              <w:noProof/>
              <w:webHidden/>
            </w:rPr>
            <w:fldChar w:fldCharType="separate"/>
          </w:r>
          <w:ins w:id="440" w:author="JORGE CONTRERAS ORTIZ" w:date="2021-09-04T12:18:00Z">
            <w:r>
              <w:rPr>
                <w:noProof/>
                <w:webHidden/>
              </w:rPr>
              <w:t>112</w:t>
            </w:r>
            <w:r>
              <w:rPr>
                <w:noProof/>
                <w:webHidden/>
              </w:rPr>
              <w:fldChar w:fldCharType="end"/>
            </w:r>
            <w:r w:rsidRPr="00F85247">
              <w:rPr>
                <w:rStyle w:val="Hipervnculo"/>
                <w:noProof/>
              </w:rPr>
              <w:fldChar w:fldCharType="end"/>
            </w:r>
          </w:ins>
        </w:p>
        <w:p w14:paraId="387E52F9" w14:textId="4A9BD1B6" w:rsidR="00593FA6" w:rsidRDefault="00593FA6">
          <w:pPr>
            <w:pStyle w:val="TDC1"/>
            <w:tabs>
              <w:tab w:val="left" w:pos="442"/>
              <w:tab w:val="right" w:leader="dot" w:pos="8494"/>
            </w:tabs>
            <w:rPr>
              <w:ins w:id="441" w:author="JORGE CONTRERAS ORTIZ" w:date="2021-09-04T12:18:00Z"/>
              <w:rFonts w:asciiTheme="minorHAnsi" w:eastAsiaTheme="minorEastAsia" w:hAnsiTheme="minorHAnsi" w:cstheme="minorBidi"/>
              <w:noProof/>
              <w:lang w:eastAsia="es-ES"/>
            </w:rPr>
          </w:pPr>
          <w:ins w:id="442"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80"</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6.</w:t>
            </w:r>
            <w:r>
              <w:rPr>
                <w:rFonts w:asciiTheme="minorHAnsi" w:eastAsiaTheme="minorEastAsia" w:hAnsiTheme="minorHAnsi" w:cstheme="minorBidi"/>
                <w:noProof/>
                <w:lang w:eastAsia="es-ES"/>
              </w:rPr>
              <w:tab/>
            </w:r>
            <w:r w:rsidRPr="00F85247">
              <w:rPr>
                <w:rStyle w:val="Hipervnculo"/>
                <w:noProof/>
              </w:rPr>
              <w:t>CONCLUSIONES Y LÍNEAS FUTURAS</w:t>
            </w:r>
            <w:r>
              <w:rPr>
                <w:noProof/>
                <w:webHidden/>
              </w:rPr>
              <w:tab/>
            </w:r>
            <w:r>
              <w:rPr>
                <w:noProof/>
                <w:webHidden/>
              </w:rPr>
              <w:fldChar w:fldCharType="begin"/>
            </w:r>
            <w:r>
              <w:rPr>
                <w:noProof/>
                <w:webHidden/>
              </w:rPr>
              <w:instrText xml:space="preserve"> PAGEREF _Toc81650480 \h </w:instrText>
            </w:r>
            <w:r>
              <w:rPr>
                <w:noProof/>
                <w:webHidden/>
              </w:rPr>
            </w:r>
          </w:ins>
          <w:r>
            <w:rPr>
              <w:noProof/>
              <w:webHidden/>
            </w:rPr>
            <w:fldChar w:fldCharType="separate"/>
          </w:r>
          <w:ins w:id="443" w:author="JORGE CONTRERAS ORTIZ" w:date="2021-09-04T12:18:00Z">
            <w:r>
              <w:rPr>
                <w:noProof/>
                <w:webHidden/>
              </w:rPr>
              <w:t>113</w:t>
            </w:r>
            <w:r>
              <w:rPr>
                <w:noProof/>
                <w:webHidden/>
              </w:rPr>
              <w:fldChar w:fldCharType="end"/>
            </w:r>
            <w:r w:rsidRPr="00F85247">
              <w:rPr>
                <w:rStyle w:val="Hipervnculo"/>
                <w:noProof/>
              </w:rPr>
              <w:fldChar w:fldCharType="end"/>
            </w:r>
          </w:ins>
        </w:p>
        <w:p w14:paraId="6141F26C" w14:textId="66AFAED3" w:rsidR="00593FA6" w:rsidRDefault="00593FA6">
          <w:pPr>
            <w:pStyle w:val="TDC1"/>
            <w:tabs>
              <w:tab w:val="left" w:pos="442"/>
              <w:tab w:val="right" w:leader="dot" w:pos="8494"/>
            </w:tabs>
            <w:rPr>
              <w:ins w:id="444" w:author="JORGE CONTRERAS ORTIZ" w:date="2021-09-04T12:18:00Z"/>
              <w:rFonts w:asciiTheme="minorHAnsi" w:eastAsiaTheme="minorEastAsia" w:hAnsiTheme="minorHAnsi" w:cstheme="minorBidi"/>
              <w:noProof/>
              <w:lang w:eastAsia="es-ES"/>
            </w:rPr>
          </w:pPr>
          <w:ins w:id="445" w:author="JORGE CONTRERAS ORTIZ" w:date="2021-09-04T12:18:00Z">
            <w:r w:rsidRPr="00F85247">
              <w:rPr>
                <w:rStyle w:val="Hipervnculo"/>
                <w:noProof/>
              </w:rPr>
              <w:fldChar w:fldCharType="begin"/>
            </w:r>
            <w:r w:rsidRPr="00F85247">
              <w:rPr>
                <w:rStyle w:val="Hipervnculo"/>
                <w:noProof/>
              </w:rPr>
              <w:instrText xml:space="preserve"> </w:instrText>
            </w:r>
            <w:r>
              <w:rPr>
                <w:noProof/>
              </w:rPr>
              <w:instrText>HYPERLINK \l "_Toc81650481"</w:instrText>
            </w:r>
            <w:r w:rsidRPr="00F85247">
              <w:rPr>
                <w:rStyle w:val="Hipervnculo"/>
                <w:noProof/>
              </w:rPr>
              <w:instrText xml:space="preserve"> </w:instrText>
            </w:r>
            <w:r w:rsidRPr="00F85247">
              <w:rPr>
                <w:rStyle w:val="Hipervnculo"/>
                <w:noProof/>
              </w:rPr>
            </w:r>
            <w:r w:rsidRPr="00F85247">
              <w:rPr>
                <w:rStyle w:val="Hipervnculo"/>
                <w:noProof/>
              </w:rPr>
              <w:fldChar w:fldCharType="separate"/>
            </w:r>
            <w:r w:rsidRPr="00F85247">
              <w:rPr>
                <w:rStyle w:val="Hipervnculo"/>
                <w:noProof/>
              </w:rPr>
              <w:t>7.</w:t>
            </w:r>
            <w:r>
              <w:rPr>
                <w:rFonts w:asciiTheme="minorHAnsi" w:eastAsiaTheme="minorEastAsia" w:hAnsiTheme="minorHAnsi" w:cstheme="minorBidi"/>
                <w:noProof/>
                <w:lang w:eastAsia="es-ES"/>
              </w:rPr>
              <w:tab/>
            </w:r>
            <w:r w:rsidRPr="00F85247">
              <w:rPr>
                <w:rStyle w:val="Hipervnculo"/>
                <w:noProof/>
              </w:rPr>
              <w:t>BIBLIOGRAFÍA</w:t>
            </w:r>
            <w:r>
              <w:rPr>
                <w:noProof/>
                <w:webHidden/>
              </w:rPr>
              <w:tab/>
            </w:r>
            <w:r>
              <w:rPr>
                <w:noProof/>
                <w:webHidden/>
              </w:rPr>
              <w:fldChar w:fldCharType="begin"/>
            </w:r>
            <w:r>
              <w:rPr>
                <w:noProof/>
                <w:webHidden/>
              </w:rPr>
              <w:instrText xml:space="preserve"> PAGEREF _Toc81650481 \h </w:instrText>
            </w:r>
            <w:r>
              <w:rPr>
                <w:noProof/>
                <w:webHidden/>
              </w:rPr>
            </w:r>
          </w:ins>
          <w:r>
            <w:rPr>
              <w:noProof/>
              <w:webHidden/>
            </w:rPr>
            <w:fldChar w:fldCharType="separate"/>
          </w:r>
          <w:ins w:id="446" w:author="JORGE CONTRERAS ORTIZ" w:date="2021-09-04T12:18:00Z">
            <w:r>
              <w:rPr>
                <w:noProof/>
                <w:webHidden/>
              </w:rPr>
              <w:t>115</w:t>
            </w:r>
            <w:r>
              <w:rPr>
                <w:noProof/>
                <w:webHidden/>
              </w:rPr>
              <w:fldChar w:fldCharType="end"/>
            </w:r>
            <w:r w:rsidRPr="00F85247">
              <w:rPr>
                <w:rStyle w:val="Hipervnculo"/>
                <w:noProof/>
              </w:rPr>
              <w:fldChar w:fldCharType="end"/>
            </w:r>
          </w:ins>
        </w:p>
        <w:p w14:paraId="617DD2C7" w14:textId="39FDFC84" w:rsidR="00F21168" w:rsidDel="005B42F0" w:rsidRDefault="00F21168">
          <w:pPr>
            <w:pStyle w:val="TDC1"/>
            <w:tabs>
              <w:tab w:val="right" w:leader="dot" w:pos="8494"/>
            </w:tabs>
            <w:rPr>
              <w:del w:id="447" w:author="JORGE CONTRERAS ORTIZ" w:date="2021-09-04T09:26:00Z"/>
              <w:rFonts w:asciiTheme="minorHAnsi" w:eastAsiaTheme="minorEastAsia" w:hAnsiTheme="minorHAnsi" w:cstheme="minorBidi"/>
              <w:noProof/>
              <w:lang w:eastAsia="es-ES"/>
            </w:rPr>
          </w:pPr>
          <w:del w:id="448" w:author="JORGE CONTRERAS ORTIZ" w:date="2021-09-04T09:26:00Z">
            <w:r w:rsidRPr="005B42F0" w:rsidDel="005B42F0">
              <w:rPr>
                <w:noProof/>
                <w:rPrChange w:id="449" w:author="JORGE CONTRERAS ORTIZ" w:date="2021-09-04T09:26:00Z">
                  <w:rPr>
                    <w:rStyle w:val="Hipervnculo"/>
                    <w:noProof/>
                  </w:rPr>
                </w:rPrChange>
              </w:rPr>
              <w:delText>AGRADECIMIENTOS</w:delText>
            </w:r>
            <w:r w:rsidDel="005B42F0">
              <w:rPr>
                <w:noProof/>
                <w:webHidden/>
              </w:rPr>
              <w:tab/>
              <w:delText>3</w:delText>
            </w:r>
          </w:del>
        </w:p>
        <w:p w14:paraId="330C18FA" w14:textId="168AC51D" w:rsidR="00F21168" w:rsidDel="005B42F0" w:rsidRDefault="00F21168">
          <w:pPr>
            <w:pStyle w:val="TDC1"/>
            <w:tabs>
              <w:tab w:val="right" w:leader="dot" w:pos="8494"/>
            </w:tabs>
            <w:rPr>
              <w:del w:id="450" w:author="JORGE CONTRERAS ORTIZ" w:date="2021-09-04T09:26:00Z"/>
              <w:rFonts w:asciiTheme="minorHAnsi" w:eastAsiaTheme="minorEastAsia" w:hAnsiTheme="minorHAnsi" w:cstheme="minorBidi"/>
              <w:noProof/>
              <w:lang w:eastAsia="es-ES"/>
            </w:rPr>
          </w:pPr>
          <w:del w:id="451" w:author="JORGE CONTRERAS ORTIZ" w:date="2021-09-04T09:26:00Z">
            <w:r w:rsidRPr="005B42F0" w:rsidDel="005B42F0">
              <w:rPr>
                <w:noProof/>
                <w:rPrChange w:id="452" w:author="JORGE CONTRERAS ORTIZ" w:date="2021-09-04T09:26:00Z">
                  <w:rPr>
                    <w:rStyle w:val="Hipervnculo"/>
                    <w:noProof/>
                  </w:rPr>
                </w:rPrChange>
              </w:rPr>
              <w:delText>RESUMEN</w:delText>
            </w:r>
            <w:r w:rsidDel="005B42F0">
              <w:rPr>
                <w:noProof/>
                <w:webHidden/>
              </w:rPr>
              <w:tab/>
              <w:delText>4</w:delText>
            </w:r>
          </w:del>
        </w:p>
        <w:p w14:paraId="7226EBE2" w14:textId="4A443A36" w:rsidR="00F21168" w:rsidDel="005B42F0" w:rsidRDefault="00F21168">
          <w:pPr>
            <w:pStyle w:val="TDC1"/>
            <w:tabs>
              <w:tab w:val="right" w:leader="dot" w:pos="8494"/>
            </w:tabs>
            <w:rPr>
              <w:del w:id="453" w:author="JORGE CONTRERAS ORTIZ" w:date="2021-09-04T09:26:00Z"/>
              <w:rFonts w:asciiTheme="minorHAnsi" w:eastAsiaTheme="minorEastAsia" w:hAnsiTheme="minorHAnsi" w:cstheme="minorBidi"/>
              <w:noProof/>
              <w:lang w:eastAsia="es-ES"/>
            </w:rPr>
          </w:pPr>
          <w:del w:id="454" w:author="JORGE CONTRERAS ORTIZ" w:date="2021-09-04T09:26:00Z">
            <w:r w:rsidRPr="005B42F0" w:rsidDel="005B42F0">
              <w:rPr>
                <w:noProof/>
                <w:rPrChange w:id="455" w:author="JORGE CONTRERAS ORTIZ" w:date="2021-09-04T09:26:00Z">
                  <w:rPr>
                    <w:rStyle w:val="Hipervnculo"/>
                    <w:noProof/>
                  </w:rPr>
                </w:rPrChange>
              </w:rPr>
              <w:delText>INDICE</w:delText>
            </w:r>
            <w:r w:rsidDel="005B42F0">
              <w:rPr>
                <w:noProof/>
                <w:webHidden/>
              </w:rPr>
              <w:tab/>
              <w:delText>5</w:delText>
            </w:r>
          </w:del>
        </w:p>
        <w:p w14:paraId="5A343EBA" w14:textId="06FFBE9A" w:rsidR="00F21168" w:rsidDel="005B42F0" w:rsidRDefault="00F21168">
          <w:pPr>
            <w:pStyle w:val="TDC1"/>
            <w:tabs>
              <w:tab w:val="right" w:leader="dot" w:pos="8494"/>
            </w:tabs>
            <w:rPr>
              <w:del w:id="456" w:author="JORGE CONTRERAS ORTIZ" w:date="2021-09-04T09:26:00Z"/>
              <w:rFonts w:asciiTheme="minorHAnsi" w:eastAsiaTheme="minorEastAsia" w:hAnsiTheme="minorHAnsi" w:cstheme="minorBidi"/>
              <w:noProof/>
              <w:lang w:eastAsia="es-ES"/>
            </w:rPr>
          </w:pPr>
          <w:del w:id="457" w:author="JORGE CONTRERAS ORTIZ" w:date="2021-09-04T09:26:00Z">
            <w:r w:rsidRPr="005B42F0" w:rsidDel="005B42F0">
              <w:rPr>
                <w:noProof/>
                <w:rPrChange w:id="458" w:author="JORGE CONTRERAS ORTIZ" w:date="2021-09-04T09:26:00Z">
                  <w:rPr>
                    <w:rStyle w:val="Hipervnculo"/>
                    <w:noProof/>
                  </w:rPr>
                </w:rPrChange>
              </w:rPr>
              <w:delText>ABREVIATURAS Y ACRÓNIMOS</w:delText>
            </w:r>
            <w:r w:rsidDel="005B42F0">
              <w:rPr>
                <w:noProof/>
                <w:webHidden/>
              </w:rPr>
              <w:tab/>
              <w:delText>9</w:delText>
            </w:r>
          </w:del>
        </w:p>
        <w:p w14:paraId="215748B4" w14:textId="7DDF3AEB" w:rsidR="00F21168" w:rsidDel="005B42F0" w:rsidRDefault="00F21168">
          <w:pPr>
            <w:pStyle w:val="TDC1"/>
            <w:tabs>
              <w:tab w:val="right" w:leader="dot" w:pos="8494"/>
            </w:tabs>
            <w:rPr>
              <w:del w:id="459" w:author="JORGE CONTRERAS ORTIZ" w:date="2021-09-04T09:26:00Z"/>
              <w:rFonts w:asciiTheme="minorHAnsi" w:eastAsiaTheme="minorEastAsia" w:hAnsiTheme="minorHAnsi" w:cstheme="minorBidi"/>
              <w:noProof/>
              <w:lang w:eastAsia="es-ES"/>
            </w:rPr>
          </w:pPr>
          <w:del w:id="460" w:author="JORGE CONTRERAS ORTIZ" w:date="2021-09-04T09:26:00Z">
            <w:r w:rsidRPr="005B42F0" w:rsidDel="005B42F0">
              <w:rPr>
                <w:noProof/>
                <w:rPrChange w:id="461" w:author="JORGE CONTRERAS ORTIZ" w:date="2021-09-04T09:26:00Z">
                  <w:rPr>
                    <w:rStyle w:val="Hipervnculo"/>
                    <w:noProof/>
                  </w:rPr>
                </w:rPrChange>
              </w:rPr>
              <w:delText>ILUSTRACIONES</w:delText>
            </w:r>
            <w:r w:rsidDel="005B42F0">
              <w:rPr>
                <w:noProof/>
                <w:webHidden/>
              </w:rPr>
              <w:tab/>
              <w:delText>11</w:delText>
            </w:r>
          </w:del>
        </w:p>
        <w:p w14:paraId="2C8CE0C8" w14:textId="47697546" w:rsidR="00F21168" w:rsidDel="005B42F0" w:rsidRDefault="00F21168">
          <w:pPr>
            <w:pStyle w:val="TDC1"/>
            <w:tabs>
              <w:tab w:val="right" w:leader="dot" w:pos="8494"/>
            </w:tabs>
            <w:rPr>
              <w:del w:id="462" w:author="JORGE CONTRERAS ORTIZ" w:date="2021-09-04T09:26:00Z"/>
              <w:rFonts w:asciiTheme="minorHAnsi" w:eastAsiaTheme="minorEastAsia" w:hAnsiTheme="minorHAnsi" w:cstheme="minorBidi"/>
              <w:noProof/>
              <w:lang w:eastAsia="es-ES"/>
            </w:rPr>
          </w:pPr>
          <w:del w:id="463" w:author="JORGE CONTRERAS ORTIZ" w:date="2021-09-04T09:26:00Z">
            <w:r w:rsidRPr="005B42F0" w:rsidDel="005B42F0">
              <w:rPr>
                <w:noProof/>
                <w:rPrChange w:id="464" w:author="JORGE CONTRERAS ORTIZ" w:date="2021-09-04T09:26:00Z">
                  <w:rPr>
                    <w:rStyle w:val="Hipervnculo"/>
                    <w:noProof/>
                  </w:rPr>
                </w:rPrChange>
              </w:rPr>
              <w:delText>ECUACIONES</w:delText>
            </w:r>
            <w:r w:rsidDel="005B42F0">
              <w:rPr>
                <w:noProof/>
                <w:webHidden/>
              </w:rPr>
              <w:tab/>
              <w:delText>13</w:delText>
            </w:r>
          </w:del>
        </w:p>
        <w:p w14:paraId="339825C2" w14:textId="725205BA" w:rsidR="00F21168" w:rsidDel="005B42F0" w:rsidRDefault="00F21168">
          <w:pPr>
            <w:pStyle w:val="TDC1"/>
            <w:tabs>
              <w:tab w:val="right" w:leader="dot" w:pos="8494"/>
            </w:tabs>
            <w:rPr>
              <w:del w:id="465" w:author="JORGE CONTRERAS ORTIZ" w:date="2021-09-04T09:26:00Z"/>
              <w:rFonts w:asciiTheme="minorHAnsi" w:eastAsiaTheme="minorEastAsia" w:hAnsiTheme="minorHAnsi" w:cstheme="minorBidi"/>
              <w:noProof/>
              <w:lang w:eastAsia="es-ES"/>
            </w:rPr>
          </w:pPr>
          <w:del w:id="466" w:author="JORGE CONTRERAS ORTIZ" w:date="2021-09-04T09:26:00Z">
            <w:r w:rsidRPr="005B42F0" w:rsidDel="005B42F0">
              <w:rPr>
                <w:noProof/>
                <w:rPrChange w:id="467" w:author="JORGE CONTRERAS ORTIZ" w:date="2021-09-04T09:26:00Z">
                  <w:rPr>
                    <w:rStyle w:val="Hipervnculo"/>
                    <w:noProof/>
                  </w:rPr>
                </w:rPrChange>
              </w:rPr>
              <w:delText>TABLAS</w:delText>
            </w:r>
            <w:r w:rsidDel="005B42F0">
              <w:rPr>
                <w:noProof/>
                <w:webHidden/>
              </w:rPr>
              <w:tab/>
              <w:delText>14</w:delText>
            </w:r>
          </w:del>
        </w:p>
        <w:p w14:paraId="6EED59CB" w14:textId="6A5DE75A" w:rsidR="00F21168" w:rsidDel="005B42F0" w:rsidRDefault="00F21168">
          <w:pPr>
            <w:pStyle w:val="TDC1"/>
            <w:tabs>
              <w:tab w:val="right" w:leader="dot" w:pos="8494"/>
            </w:tabs>
            <w:rPr>
              <w:del w:id="468" w:author="JORGE CONTRERAS ORTIZ" w:date="2021-09-04T09:26:00Z"/>
              <w:rFonts w:asciiTheme="minorHAnsi" w:eastAsiaTheme="minorEastAsia" w:hAnsiTheme="minorHAnsi" w:cstheme="minorBidi"/>
              <w:noProof/>
              <w:lang w:eastAsia="es-ES"/>
            </w:rPr>
          </w:pPr>
          <w:del w:id="469" w:author="JORGE CONTRERAS ORTIZ" w:date="2021-09-04T09:26:00Z">
            <w:r w:rsidRPr="005B42F0" w:rsidDel="005B42F0">
              <w:rPr>
                <w:noProof/>
                <w:rPrChange w:id="470" w:author="JORGE CONTRERAS ORTIZ" w:date="2021-09-04T09:26:00Z">
                  <w:rPr>
                    <w:rStyle w:val="Hipervnculo"/>
                    <w:noProof/>
                  </w:rPr>
                </w:rPrChange>
              </w:rPr>
              <w:delText>CÓDIGOS</w:delText>
            </w:r>
            <w:r w:rsidDel="005B42F0">
              <w:rPr>
                <w:noProof/>
                <w:webHidden/>
              </w:rPr>
              <w:tab/>
              <w:delText>15</w:delText>
            </w:r>
          </w:del>
        </w:p>
        <w:p w14:paraId="229AA42E" w14:textId="127FA88F" w:rsidR="00F21168" w:rsidDel="005B42F0" w:rsidRDefault="00F21168">
          <w:pPr>
            <w:pStyle w:val="TDC1"/>
            <w:tabs>
              <w:tab w:val="left" w:pos="442"/>
              <w:tab w:val="right" w:leader="dot" w:pos="8494"/>
            </w:tabs>
            <w:rPr>
              <w:del w:id="471" w:author="JORGE CONTRERAS ORTIZ" w:date="2021-09-04T09:26:00Z"/>
              <w:rFonts w:asciiTheme="minorHAnsi" w:eastAsiaTheme="minorEastAsia" w:hAnsiTheme="minorHAnsi" w:cstheme="minorBidi"/>
              <w:noProof/>
              <w:lang w:eastAsia="es-ES"/>
            </w:rPr>
          </w:pPr>
          <w:del w:id="472" w:author="JORGE CONTRERAS ORTIZ" w:date="2021-09-04T09:26:00Z">
            <w:r w:rsidRPr="005B42F0" w:rsidDel="005B42F0">
              <w:rPr>
                <w:noProof/>
                <w:rPrChange w:id="473" w:author="JORGE CONTRERAS ORTIZ" w:date="2021-09-04T09:26:00Z">
                  <w:rPr>
                    <w:rStyle w:val="Hipervnculo"/>
                    <w:noProof/>
                  </w:rPr>
                </w:rPrChange>
              </w:rPr>
              <w:delText>1.</w:delText>
            </w:r>
            <w:r w:rsidDel="005B42F0">
              <w:rPr>
                <w:rFonts w:asciiTheme="minorHAnsi" w:eastAsiaTheme="minorEastAsia" w:hAnsiTheme="minorHAnsi" w:cstheme="minorBidi"/>
                <w:noProof/>
                <w:lang w:eastAsia="es-ES"/>
              </w:rPr>
              <w:tab/>
            </w:r>
            <w:r w:rsidRPr="005B42F0" w:rsidDel="005B42F0">
              <w:rPr>
                <w:noProof/>
                <w:rPrChange w:id="474" w:author="JORGE CONTRERAS ORTIZ" w:date="2021-09-04T09:26:00Z">
                  <w:rPr>
                    <w:rStyle w:val="Hipervnculo"/>
                    <w:noProof/>
                  </w:rPr>
                </w:rPrChange>
              </w:rPr>
              <w:delText>INTRODUCCIÓN Y OBJETIVOS DEL TRABAJO</w:delText>
            </w:r>
            <w:r w:rsidDel="005B42F0">
              <w:rPr>
                <w:noProof/>
                <w:webHidden/>
              </w:rPr>
              <w:tab/>
              <w:delText>16</w:delText>
            </w:r>
          </w:del>
        </w:p>
        <w:p w14:paraId="21992DB0" w14:textId="2B64D0D9" w:rsidR="00F21168" w:rsidDel="005B42F0" w:rsidRDefault="00F21168">
          <w:pPr>
            <w:pStyle w:val="TDC1"/>
            <w:tabs>
              <w:tab w:val="left" w:pos="442"/>
              <w:tab w:val="right" w:leader="dot" w:pos="8494"/>
            </w:tabs>
            <w:rPr>
              <w:del w:id="475" w:author="JORGE CONTRERAS ORTIZ" w:date="2021-09-04T09:26:00Z"/>
              <w:rFonts w:asciiTheme="minorHAnsi" w:eastAsiaTheme="minorEastAsia" w:hAnsiTheme="minorHAnsi" w:cstheme="minorBidi"/>
              <w:noProof/>
              <w:lang w:eastAsia="es-ES"/>
            </w:rPr>
          </w:pPr>
          <w:del w:id="476" w:author="JORGE CONTRERAS ORTIZ" w:date="2021-09-04T09:26:00Z">
            <w:r w:rsidRPr="005B42F0" w:rsidDel="005B42F0">
              <w:rPr>
                <w:noProof/>
                <w:rPrChange w:id="477" w:author="JORGE CONTRERAS ORTIZ" w:date="2021-09-04T09:26:00Z">
                  <w:rPr>
                    <w:rStyle w:val="Hipervnculo"/>
                    <w:noProof/>
                  </w:rPr>
                </w:rPrChange>
              </w:rPr>
              <w:delText>2.</w:delText>
            </w:r>
            <w:r w:rsidDel="005B42F0">
              <w:rPr>
                <w:rFonts w:asciiTheme="minorHAnsi" w:eastAsiaTheme="minorEastAsia" w:hAnsiTheme="minorHAnsi" w:cstheme="minorBidi"/>
                <w:noProof/>
                <w:lang w:eastAsia="es-ES"/>
              </w:rPr>
              <w:tab/>
            </w:r>
            <w:r w:rsidRPr="005B42F0" w:rsidDel="005B42F0">
              <w:rPr>
                <w:noProof/>
                <w:rPrChange w:id="478" w:author="JORGE CONTRERAS ORTIZ" w:date="2021-09-04T09:26:00Z">
                  <w:rPr>
                    <w:rStyle w:val="Hipervnculo"/>
                    <w:noProof/>
                  </w:rPr>
                </w:rPrChange>
              </w:rPr>
              <w:delText>ESTADO DEL ARTE</w:delText>
            </w:r>
            <w:r w:rsidDel="005B42F0">
              <w:rPr>
                <w:noProof/>
                <w:webHidden/>
              </w:rPr>
              <w:tab/>
              <w:delText>18</w:delText>
            </w:r>
          </w:del>
        </w:p>
        <w:p w14:paraId="0C7A7C87" w14:textId="778DC5F2" w:rsidR="00F21168" w:rsidDel="005B42F0" w:rsidRDefault="00F21168">
          <w:pPr>
            <w:pStyle w:val="TDC2"/>
            <w:tabs>
              <w:tab w:val="left" w:pos="880"/>
              <w:tab w:val="right" w:leader="dot" w:pos="8494"/>
            </w:tabs>
            <w:rPr>
              <w:del w:id="479" w:author="JORGE CONTRERAS ORTIZ" w:date="2021-09-04T09:26:00Z"/>
              <w:rFonts w:asciiTheme="minorHAnsi" w:eastAsiaTheme="minorEastAsia" w:hAnsiTheme="minorHAnsi" w:cstheme="minorBidi"/>
              <w:noProof/>
              <w:lang w:eastAsia="es-ES"/>
            </w:rPr>
          </w:pPr>
          <w:del w:id="480" w:author="JORGE CONTRERAS ORTIZ" w:date="2021-09-04T09:26:00Z">
            <w:r w:rsidRPr="005B42F0" w:rsidDel="005B42F0">
              <w:rPr>
                <w:noProof/>
                <w:rPrChange w:id="481" w:author="JORGE CONTRERAS ORTIZ" w:date="2021-09-04T09:26:00Z">
                  <w:rPr>
                    <w:rStyle w:val="Hipervnculo"/>
                    <w:noProof/>
                  </w:rPr>
                </w:rPrChange>
              </w:rPr>
              <w:delText>2.1.</w:delText>
            </w:r>
            <w:r w:rsidDel="005B42F0">
              <w:rPr>
                <w:rFonts w:asciiTheme="minorHAnsi" w:eastAsiaTheme="minorEastAsia" w:hAnsiTheme="minorHAnsi" w:cstheme="minorBidi"/>
                <w:noProof/>
                <w:lang w:eastAsia="es-ES"/>
              </w:rPr>
              <w:tab/>
            </w:r>
            <w:r w:rsidRPr="005B42F0" w:rsidDel="005B42F0">
              <w:rPr>
                <w:noProof/>
                <w:rPrChange w:id="482" w:author="JORGE CONTRERAS ORTIZ" w:date="2021-09-04T09:26:00Z">
                  <w:rPr>
                    <w:rStyle w:val="Hipervnculo"/>
                    <w:noProof/>
                  </w:rPr>
                </w:rPrChange>
              </w:rPr>
              <w:delText>INTERNET OF THINGS (IoT)</w:delText>
            </w:r>
            <w:r w:rsidDel="005B42F0">
              <w:rPr>
                <w:noProof/>
                <w:webHidden/>
              </w:rPr>
              <w:tab/>
              <w:delText>18</w:delText>
            </w:r>
          </w:del>
        </w:p>
        <w:p w14:paraId="5207F460" w14:textId="4CE54BEE" w:rsidR="00F21168" w:rsidDel="005B42F0" w:rsidRDefault="00F21168" w:rsidP="006242EF">
          <w:pPr>
            <w:pStyle w:val="TDC3"/>
            <w:rPr>
              <w:del w:id="483" w:author="JORGE CONTRERAS ORTIZ" w:date="2021-09-04T09:26:00Z"/>
              <w:rFonts w:asciiTheme="minorHAnsi" w:hAnsiTheme="minorHAnsi" w:cstheme="minorBidi"/>
              <w:noProof/>
            </w:rPr>
          </w:pPr>
          <w:del w:id="484" w:author="JORGE CONTRERAS ORTIZ" w:date="2021-09-04T09:26:00Z">
            <w:r w:rsidRPr="005B42F0" w:rsidDel="005B42F0">
              <w:rPr>
                <w:noProof/>
                <w:rPrChange w:id="485" w:author="JORGE CONTRERAS ORTIZ" w:date="2021-09-04T09:26:00Z">
                  <w:rPr>
                    <w:rStyle w:val="Hipervnculo"/>
                    <w:noProof/>
                  </w:rPr>
                </w:rPrChange>
              </w:rPr>
              <w:delText>2.1.1.</w:delText>
            </w:r>
            <w:r w:rsidDel="005B42F0">
              <w:rPr>
                <w:rFonts w:asciiTheme="minorHAnsi" w:hAnsiTheme="minorHAnsi" w:cstheme="minorBidi"/>
                <w:noProof/>
              </w:rPr>
              <w:tab/>
            </w:r>
            <w:r w:rsidRPr="005B42F0" w:rsidDel="005B42F0">
              <w:rPr>
                <w:noProof/>
                <w:rPrChange w:id="486" w:author="JORGE CONTRERAS ORTIZ" w:date="2021-09-04T09:26:00Z">
                  <w:rPr>
                    <w:rStyle w:val="Hipervnculo"/>
                    <w:noProof/>
                  </w:rPr>
                </w:rPrChange>
              </w:rPr>
              <w:delText>Introducción [2]</w:delText>
            </w:r>
            <w:r w:rsidDel="005B42F0">
              <w:rPr>
                <w:noProof/>
                <w:webHidden/>
              </w:rPr>
              <w:tab/>
              <w:delText>18</w:delText>
            </w:r>
          </w:del>
        </w:p>
        <w:p w14:paraId="1636DC99" w14:textId="4F9B6815" w:rsidR="00F21168" w:rsidDel="005B42F0" w:rsidRDefault="00F21168" w:rsidP="006242EF">
          <w:pPr>
            <w:pStyle w:val="TDC3"/>
            <w:rPr>
              <w:del w:id="487" w:author="JORGE CONTRERAS ORTIZ" w:date="2021-09-04T09:26:00Z"/>
              <w:rFonts w:asciiTheme="minorHAnsi" w:hAnsiTheme="minorHAnsi" w:cstheme="minorBidi"/>
              <w:noProof/>
            </w:rPr>
          </w:pPr>
          <w:del w:id="488" w:author="JORGE CONTRERAS ORTIZ" w:date="2021-09-04T09:26:00Z">
            <w:r w:rsidRPr="005B42F0" w:rsidDel="005B42F0">
              <w:rPr>
                <w:noProof/>
                <w:rPrChange w:id="489" w:author="JORGE CONTRERAS ORTIZ" w:date="2021-09-04T09:26:00Z">
                  <w:rPr>
                    <w:rStyle w:val="Hipervnculo"/>
                    <w:noProof/>
                  </w:rPr>
                </w:rPrChange>
              </w:rPr>
              <w:delText>2.1.2.</w:delText>
            </w:r>
            <w:r w:rsidDel="005B42F0">
              <w:rPr>
                <w:rFonts w:asciiTheme="minorHAnsi" w:hAnsiTheme="minorHAnsi" w:cstheme="minorBidi"/>
                <w:noProof/>
              </w:rPr>
              <w:tab/>
            </w:r>
            <w:r w:rsidRPr="005B42F0" w:rsidDel="005B42F0">
              <w:rPr>
                <w:noProof/>
                <w:rPrChange w:id="490" w:author="JORGE CONTRERAS ORTIZ" w:date="2021-09-04T09:26:00Z">
                  <w:rPr>
                    <w:rStyle w:val="Hipervnculo"/>
                    <w:noProof/>
                  </w:rPr>
                </w:rPrChange>
              </w:rPr>
              <w:delText>Componentes [2]</w:delText>
            </w:r>
            <w:r w:rsidDel="005B42F0">
              <w:rPr>
                <w:noProof/>
                <w:webHidden/>
              </w:rPr>
              <w:tab/>
              <w:delText>19</w:delText>
            </w:r>
          </w:del>
        </w:p>
        <w:p w14:paraId="51B98544" w14:textId="718C3BD9" w:rsidR="00F21168" w:rsidDel="005B42F0" w:rsidRDefault="00F21168">
          <w:pPr>
            <w:pStyle w:val="TDC4"/>
            <w:tabs>
              <w:tab w:val="left" w:pos="1760"/>
              <w:tab w:val="right" w:leader="dot" w:pos="8494"/>
            </w:tabs>
            <w:rPr>
              <w:del w:id="491" w:author="JORGE CONTRERAS ORTIZ" w:date="2021-09-04T09:26:00Z"/>
              <w:rFonts w:asciiTheme="minorHAnsi" w:eastAsiaTheme="minorEastAsia" w:hAnsiTheme="minorHAnsi" w:cstheme="minorBidi"/>
              <w:noProof/>
              <w:lang w:eastAsia="es-ES"/>
            </w:rPr>
          </w:pPr>
          <w:del w:id="492" w:author="JORGE CONTRERAS ORTIZ" w:date="2021-09-04T09:26:00Z">
            <w:r w:rsidRPr="005B42F0" w:rsidDel="005B42F0">
              <w:rPr>
                <w:noProof/>
                <w:rPrChange w:id="493" w:author="JORGE CONTRERAS ORTIZ" w:date="2021-09-04T09:26:00Z">
                  <w:rPr>
                    <w:rStyle w:val="Hipervnculo"/>
                    <w:noProof/>
                  </w:rPr>
                </w:rPrChange>
              </w:rPr>
              <w:delText>2.1.2.1.</w:delText>
            </w:r>
            <w:r w:rsidDel="005B42F0">
              <w:rPr>
                <w:rFonts w:asciiTheme="minorHAnsi" w:eastAsiaTheme="minorEastAsia" w:hAnsiTheme="minorHAnsi" w:cstheme="minorBidi"/>
                <w:noProof/>
                <w:lang w:eastAsia="es-ES"/>
              </w:rPr>
              <w:tab/>
            </w:r>
            <w:r w:rsidRPr="005B42F0" w:rsidDel="005B42F0">
              <w:rPr>
                <w:noProof/>
                <w:rPrChange w:id="494" w:author="JORGE CONTRERAS ORTIZ" w:date="2021-09-04T09:26:00Z">
                  <w:rPr>
                    <w:rStyle w:val="Hipervnculo"/>
                    <w:noProof/>
                  </w:rPr>
                </w:rPrChange>
              </w:rPr>
              <w:delText>Dispositivo</w:delText>
            </w:r>
            <w:r w:rsidDel="005B42F0">
              <w:rPr>
                <w:noProof/>
                <w:webHidden/>
              </w:rPr>
              <w:tab/>
              <w:delText>19</w:delText>
            </w:r>
          </w:del>
        </w:p>
        <w:p w14:paraId="553A5792" w14:textId="4B938DE9" w:rsidR="00F21168" w:rsidDel="005B42F0" w:rsidRDefault="00F21168">
          <w:pPr>
            <w:pStyle w:val="TDC4"/>
            <w:tabs>
              <w:tab w:val="left" w:pos="1760"/>
              <w:tab w:val="right" w:leader="dot" w:pos="8494"/>
            </w:tabs>
            <w:rPr>
              <w:del w:id="495" w:author="JORGE CONTRERAS ORTIZ" w:date="2021-09-04T09:26:00Z"/>
              <w:rFonts w:asciiTheme="minorHAnsi" w:eastAsiaTheme="minorEastAsia" w:hAnsiTheme="minorHAnsi" w:cstheme="minorBidi"/>
              <w:noProof/>
              <w:lang w:eastAsia="es-ES"/>
            </w:rPr>
          </w:pPr>
          <w:del w:id="496" w:author="JORGE CONTRERAS ORTIZ" w:date="2021-09-04T09:26:00Z">
            <w:r w:rsidRPr="005B42F0" w:rsidDel="005B42F0">
              <w:rPr>
                <w:noProof/>
                <w:rPrChange w:id="497" w:author="JORGE CONTRERAS ORTIZ" w:date="2021-09-04T09:26:00Z">
                  <w:rPr>
                    <w:rStyle w:val="Hipervnculo"/>
                    <w:noProof/>
                  </w:rPr>
                </w:rPrChange>
              </w:rPr>
              <w:delText>2.1.2.2.</w:delText>
            </w:r>
            <w:r w:rsidDel="005B42F0">
              <w:rPr>
                <w:rFonts w:asciiTheme="minorHAnsi" w:eastAsiaTheme="minorEastAsia" w:hAnsiTheme="minorHAnsi" w:cstheme="minorBidi"/>
                <w:noProof/>
                <w:lang w:eastAsia="es-ES"/>
              </w:rPr>
              <w:tab/>
            </w:r>
            <w:r w:rsidRPr="005B42F0" w:rsidDel="005B42F0">
              <w:rPr>
                <w:noProof/>
                <w:rPrChange w:id="498" w:author="JORGE CONTRERAS ORTIZ" w:date="2021-09-04T09:26:00Z">
                  <w:rPr>
                    <w:rStyle w:val="Hipervnculo"/>
                    <w:noProof/>
                  </w:rPr>
                </w:rPrChange>
              </w:rPr>
              <w:delText>Red Local</w:delText>
            </w:r>
            <w:r w:rsidDel="005B42F0">
              <w:rPr>
                <w:noProof/>
                <w:webHidden/>
              </w:rPr>
              <w:tab/>
              <w:delText>20</w:delText>
            </w:r>
          </w:del>
        </w:p>
        <w:p w14:paraId="3A3E5C06" w14:textId="0069309F" w:rsidR="00F21168" w:rsidDel="005B42F0" w:rsidRDefault="00F21168">
          <w:pPr>
            <w:pStyle w:val="TDC4"/>
            <w:tabs>
              <w:tab w:val="left" w:pos="1760"/>
              <w:tab w:val="right" w:leader="dot" w:pos="8494"/>
            </w:tabs>
            <w:rPr>
              <w:del w:id="499" w:author="JORGE CONTRERAS ORTIZ" w:date="2021-09-04T09:26:00Z"/>
              <w:rFonts w:asciiTheme="minorHAnsi" w:eastAsiaTheme="minorEastAsia" w:hAnsiTheme="minorHAnsi" w:cstheme="minorBidi"/>
              <w:noProof/>
              <w:lang w:eastAsia="es-ES"/>
            </w:rPr>
          </w:pPr>
          <w:del w:id="500" w:author="JORGE CONTRERAS ORTIZ" w:date="2021-09-04T09:26:00Z">
            <w:r w:rsidRPr="005B42F0" w:rsidDel="005B42F0">
              <w:rPr>
                <w:noProof/>
                <w:rPrChange w:id="501" w:author="JORGE CONTRERAS ORTIZ" w:date="2021-09-04T09:26:00Z">
                  <w:rPr>
                    <w:rStyle w:val="Hipervnculo"/>
                    <w:noProof/>
                  </w:rPr>
                </w:rPrChange>
              </w:rPr>
              <w:delText>2.1.2.3.</w:delText>
            </w:r>
            <w:r w:rsidDel="005B42F0">
              <w:rPr>
                <w:rFonts w:asciiTheme="minorHAnsi" w:eastAsiaTheme="minorEastAsia" w:hAnsiTheme="minorHAnsi" w:cstheme="minorBidi"/>
                <w:noProof/>
                <w:lang w:eastAsia="es-ES"/>
              </w:rPr>
              <w:tab/>
            </w:r>
            <w:r w:rsidRPr="005B42F0" w:rsidDel="005B42F0">
              <w:rPr>
                <w:noProof/>
                <w:rPrChange w:id="502" w:author="JORGE CONTRERAS ORTIZ" w:date="2021-09-04T09:26:00Z">
                  <w:rPr>
                    <w:rStyle w:val="Hipervnculo"/>
                    <w:noProof/>
                  </w:rPr>
                </w:rPrChange>
              </w:rPr>
              <w:delText>Internet</w:delText>
            </w:r>
            <w:r w:rsidDel="005B42F0">
              <w:rPr>
                <w:noProof/>
                <w:webHidden/>
              </w:rPr>
              <w:tab/>
              <w:delText>20</w:delText>
            </w:r>
          </w:del>
        </w:p>
        <w:p w14:paraId="055D1FCF" w14:textId="6346BD77" w:rsidR="00F21168" w:rsidDel="005B42F0" w:rsidRDefault="00F21168">
          <w:pPr>
            <w:pStyle w:val="TDC4"/>
            <w:tabs>
              <w:tab w:val="left" w:pos="1760"/>
              <w:tab w:val="right" w:leader="dot" w:pos="8494"/>
            </w:tabs>
            <w:rPr>
              <w:del w:id="503" w:author="JORGE CONTRERAS ORTIZ" w:date="2021-09-04T09:26:00Z"/>
              <w:rFonts w:asciiTheme="minorHAnsi" w:eastAsiaTheme="minorEastAsia" w:hAnsiTheme="minorHAnsi" w:cstheme="minorBidi"/>
              <w:noProof/>
              <w:lang w:eastAsia="es-ES"/>
            </w:rPr>
          </w:pPr>
          <w:del w:id="504" w:author="JORGE CONTRERAS ORTIZ" w:date="2021-09-04T09:26:00Z">
            <w:r w:rsidRPr="005B42F0" w:rsidDel="005B42F0">
              <w:rPr>
                <w:noProof/>
                <w:rPrChange w:id="505" w:author="JORGE CONTRERAS ORTIZ" w:date="2021-09-04T09:26:00Z">
                  <w:rPr>
                    <w:rStyle w:val="Hipervnculo"/>
                    <w:noProof/>
                  </w:rPr>
                </w:rPrChange>
              </w:rPr>
              <w:delText>2.1.2.4.</w:delText>
            </w:r>
            <w:r w:rsidDel="005B42F0">
              <w:rPr>
                <w:rFonts w:asciiTheme="minorHAnsi" w:eastAsiaTheme="minorEastAsia" w:hAnsiTheme="minorHAnsi" w:cstheme="minorBidi"/>
                <w:noProof/>
                <w:lang w:eastAsia="es-ES"/>
              </w:rPr>
              <w:tab/>
            </w:r>
            <w:r w:rsidRPr="005B42F0" w:rsidDel="005B42F0">
              <w:rPr>
                <w:noProof/>
                <w:rPrChange w:id="506" w:author="JORGE CONTRERAS ORTIZ" w:date="2021-09-04T09:26:00Z">
                  <w:rPr>
                    <w:rStyle w:val="Hipervnculo"/>
                    <w:noProof/>
                  </w:rPr>
                </w:rPrChange>
              </w:rPr>
              <w:delText>Servicios Backend</w:delText>
            </w:r>
            <w:r w:rsidDel="005B42F0">
              <w:rPr>
                <w:noProof/>
                <w:webHidden/>
              </w:rPr>
              <w:tab/>
              <w:delText>20</w:delText>
            </w:r>
          </w:del>
        </w:p>
        <w:p w14:paraId="609A0291" w14:textId="30046053" w:rsidR="00F21168" w:rsidDel="005B42F0" w:rsidRDefault="00F21168">
          <w:pPr>
            <w:pStyle w:val="TDC4"/>
            <w:tabs>
              <w:tab w:val="left" w:pos="1760"/>
              <w:tab w:val="right" w:leader="dot" w:pos="8494"/>
            </w:tabs>
            <w:rPr>
              <w:del w:id="507" w:author="JORGE CONTRERAS ORTIZ" w:date="2021-09-04T09:26:00Z"/>
              <w:rFonts w:asciiTheme="minorHAnsi" w:eastAsiaTheme="minorEastAsia" w:hAnsiTheme="minorHAnsi" w:cstheme="minorBidi"/>
              <w:noProof/>
              <w:lang w:eastAsia="es-ES"/>
            </w:rPr>
          </w:pPr>
          <w:del w:id="508" w:author="JORGE CONTRERAS ORTIZ" w:date="2021-09-04T09:26:00Z">
            <w:r w:rsidRPr="005B42F0" w:rsidDel="005B42F0">
              <w:rPr>
                <w:noProof/>
                <w:rPrChange w:id="509" w:author="JORGE CONTRERAS ORTIZ" w:date="2021-09-04T09:26:00Z">
                  <w:rPr>
                    <w:rStyle w:val="Hipervnculo"/>
                    <w:noProof/>
                  </w:rPr>
                </w:rPrChange>
              </w:rPr>
              <w:delText>2.1.2.5.</w:delText>
            </w:r>
            <w:r w:rsidDel="005B42F0">
              <w:rPr>
                <w:rFonts w:asciiTheme="minorHAnsi" w:eastAsiaTheme="minorEastAsia" w:hAnsiTheme="minorHAnsi" w:cstheme="minorBidi"/>
                <w:noProof/>
                <w:lang w:eastAsia="es-ES"/>
              </w:rPr>
              <w:tab/>
            </w:r>
            <w:r w:rsidRPr="005B42F0" w:rsidDel="005B42F0">
              <w:rPr>
                <w:noProof/>
                <w:rPrChange w:id="510" w:author="JORGE CONTRERAS ORTIZ" w:date="2021-09-04T09:26:00Z">
                  <w:rPr>
                    <w:rStyle w:val="Hipervnculo"/>
                    <w:noProof/>
                  </w:rPr>
                </w:rPrChange>
              </w:rPr>
              <w:delText>Aplicaciones</w:delText>
            </w:r>
            <w:r w:rsidDel="005B42F0">
              <w:rPr>
                <w:noProof/>
                <w:webHidden/>
              </w:rPr>
              <w:tab/>
              <w:delText>21</w:delText>
            </w:r>
          </w:del>
        </w:p>
        <w:p w14:paraId="0F6161A0" w14:textId="09BCA354" w:rsidR="00F21168" w:rsidDel="005B42F0" w:rsidRDefault="00F21168" w:rsidP="006242EF">
          <w:pPr>
            <w:pStyle w:val="TDC3"/>
            <w:rPr>
              <w:del w:id="511" w:author="JORGE CONTRERAS ORTIZ" w:date="2021-09-04T09:26:00Z"/>
              <w:rFonts w:asciiTheme="minorHAnsi" w:hAnsiTheme="minorHAnsi" w:cstheme="minorBidi"/>
              <w:noProof/>
            </w:rPr>
          </w:pPr>
          <w:del w:id="512" w:author="JORGE CONTRERAS ORTIZ" w:date="2021-09-04T09:26:00Z">
            <w:r w:rsidRPr="005B42F0" w:rsidDel="005B42F0">
              <w:rPr>
                <w:noProof/>
                <w:rPrChange w:id="513" w:author="JORGE CONTRERAS ORTIZ" w:date="2021-09-04T09:26:00Z">
                  <w:rPr>
                    <w:rStyle w:val="Hipervnculo"/>
                    <w:noProof/>
                  </w:rPr>
                </w:rPrChange>
              </w:rPr>
              <w:delText>2.1.3.</w:delText>
            </w:r>
            <w:r w:rsidDel="005B42F0">
              <w:rPr>
                <w:rFonts w:asciiTheme="minorHAnsi" w:hAnsiTheme="minorHAnsi" w:cstheme="minorBidi"/>
                <w:noProof/>
              </w:rPr>
              <w:tab/>
            </w:r>
            <w:r w:rsidRPr="005B42F0" w:rsidDel="005B42F0">
              <w:rPr>
                <w:noProof/>
                <w:rPrChange w:id="514" w:author="JORGE CONTRERAS ORTIZ" w:date="2021-09-04T09:26:00Z">
                  <w:rPr>
                    <w:rStyle w:val="Hipervnculo"/>
                    <w:noProof/>
                  </w:rPr>
                </w:rPrChange>
              </w:rPr>
              <w:delText>Sensores</w:delText>
            </w:r>
            <w:r w:rsidDel="005B42F0">
              <w:rPr>
                <w:noProof/>
                <w:webHidden/>
              </w:rPr>
              <w:tab/>
              <w:delText>21</w:delText>
            </w:r>
          </w:del>
        </w:p>
        <w:p w14:paraId="25EAEEA6" w14:textId="52ABFDBF" w:rsidR="00F21168" w:rsidDel="005B42F0" w:rsidRDefault="00F21168" w:rsidP="006242EF">
          <w:pPr>
            <w:pStyle w:val="TDC3"/>
            <w:rPr>
              <w:del w:id="515" w:author="JORGE CONTRERAS ORTIZ" w:date="2021-09-04T09:26:00Z"/>
              <w:rFonts w:asciiTheme="minorHAnsi" w:hAnsiTheme="minorHAnsi" w:cstheme="minorBidi"/>
              <w:noProof/>
            </w:rPr>
          </w:pPr>
          <w:del w:id="516" w:author="JORGE CONTRERAS ORTIZ" w:date="2021-09-04T09:26:00Z">
            <w:r w:rsidRPr="005B42F0" w:rsidDel="005B42F0">
              <w:rPr>
                <w:noProof/>
                <w:rPrChange w:id="517" w:author="JORGE CONTRERAS ORTIZ" w:date="2021-09-04T09:26:00Z">
                  <w:rPr>
                    <w:rStyle w:val="Hipervnculo"/>
                    <w:noProof/>
                  </w:rPr>
                </w:rPrChange>
              </w:rPr>
              <w:delText>2.1.4.</w:delText>
            </w:r>
            <w:r w:rsidDel="005B42F0">
              <w:rPr>
                <w:rFonts w:asciiTheme="minorHAnsi" w:hAnsiTheme="minorHAnsi" w:cstheme="minorBidi"/>
                <w:noProof/>
              </w:rPr>
              <w:tab/>
            </w:r>
            <w:r w:rsidRPr="005B42F0" w:rsidDel="005B42F0">
              <w:rPr>
                <w:noProof/>
                <w:rPrChange w:id="518" w:author="JORGE CONTRERAS ORTIZ" w:date="2021-09-04T09:26:00Z">
                  <w:rPr>
                    <w:rStyle w:val="Hipervnculo"/>
                    <w:noProof/>
                  </w:rPr>
                </w:rPrChange>
              </w:rPr>
              <w:delText>Arquitectura [3]</w:delText>
            </w:r>
            <w:r w:rsidDel="005B42F0">
              <w:rPr>
                <w:noProof/>
                <w:webHidden/>
              </w:rPr>
              <w:tab/>
              <w:delText>22</w:delText>
            </w:r>
          </w:del>
        </w:p>
        <w:p w14:paraId="40D220A2" w14:textId="25F469FE" w:rsidR="00F21168" w:rsidDel="005B42F0" w:rsidRDefault="00F21168">
          <w:pPr>
            <w:pStyle w:val="TDC4"/>
            <w:tabs>
              <w:tab w:val="left" w:pos="1760"/>
              <w:tab w:val="right" w:leader="dot" w:pos="8494"/>
            </w:tabs>
            <w:rPr>
              <w:del w:id="519" w:author="JORGE CONTRERAS ORTIZ" w:date="2021-09-04T09:26:00Z"/>
              <w:rFonts w:asciiTheme="minorHAnsi" w:eastAsiaTheme="minorEastAsia" w:hAnsiTheme="minorHAnsi" w:cstheme="minorBidi"/>
              <w:noProof/>
              <w:lang w:eastAsia="es-ES"/>
            </w:rPr>
          </w:pPr>
          <w:del w:id="520" w:author="JORGE CONTRERAS ORTIZ" w:date="2021-09-04T09:26:00Z">
            <w:r w:rsidRPr="005B42F0" w:rsidDel="005B42F0">
              <w:rPr>
                <w:noProof/>
                <w:rPrChange w:id="521" w:author="JORGE CONTRERAS ORTIZ" w:date="2021-09-04T09:26:00Z">
                  <w:rPr>
                    <w:rStyle w:val="Hipervnculo"/>
                    <w:noProof/>
                  </w:rPr>
                </w:rPrChange>
              </w:rPr>
              <w:delText>2.1.4.1.</w:delText>
            </w:r>
            <w:r w:rsidDel="005B42F0">
              <w:rPr>
                <w:rFonts w:asciiTheme="minorHAnsi" w:eastAsiaTheme="minorEastAsia" w:hAnsiTheme="minorHAnsi" w:cstheme="minorBidi"/>
                <w:noProof/>
                <w:lang w:eastAsia="es-ES"/>
              </w:rPr>
              <w:tab/>
            </w:r>
            <w:r w:rsidRPr="005B42F0" w:rsidDel="005B42F0">
              <w:rPr>
                <w:noProof/>
                <w:rPrChange w:id="522" w:author="JORGE CONTRERAS ORTIZ" w:date="2021-09-04T09:26:00Z">
                  <w:rPr>
                    <w:rStyle w:val="Hipervnculo"/>
                    <w:noProof/>
                  </w:rPr>
                </w:rPrChange>
              </w:rPr>
              <w:delText>Capa de Sensorizado</w:delText>
            </w:r>
            <w:r w:rsidDel="005B42F0">
              <w:rPr>
                <w:noProof/>
                <w:webHidden/>
              </w:rPr>
              <w:tab/>
              <w:delText>22</w:delText>
            </w:r>
          </w:del>
        </w:p>
        <w:p w14:paraId="583AC7E2" w14:textId="4C94FAB2" w:rsidR="00F21168" w:rsidDel="005B42F0" w:rsidRDefault="00F21168">
          <w:pPr>
            <w:pStyle w:val="TDC4"/>
            <w:tabs>
              <w:tab w:val="left" w:pos="1760"/>
              <w:tab w:val="right" w:leader="dot" w:pos="8494"/>
            </w:tabs>
            <w:rPr>
              <w:del w:id="523" w:author="JORGE CONTRERAS ORTIZ" w:date="2021-09-04T09:26:00Z"/>
              <w:rFonts w:asciiTheme="minorHAnsi" w:eastAsiaTheme="minorEastAsia" w:hAnsiTheme="minorHAnsi" w:cstheme="minorBidi"/>
              <w:noProof/>
              <w:lang w:eastAsia="es-ES"/>
            </w:rPr>
          </w:pPr>
          <w:del w:id="524" w:author="JORGE CONTRERAS ORTIZ" w:date="2021-09-04T09:26:00Z">
            <w:r w:rsidRPr="005B42F0" w:rsidDel="005B42F0">
              <w:rPr>
                <w:noProof/>
                <w:rPrChange w:id="525" w:author="JORGE CONTRERAS ORTIZ" w:date="2021-09-04T09:26:00Z">
                  <w:rPr>
                    <w:rStyle w:val="Hipervnculo"/>
                    <w:noProof/>
                  </w:rPr>
                </w:rPrChange>
              </w:rPr>
              <w:delText>2.1.4.2.</w:delText>
            </w:r>
            <w:r w:rsidDel="005B42F0">
              <w:rPr>
                <w:rFonts w:asciiTheme="minorHAnsi" w:eastAsiaTheme="minorEastAsia" w:hAnsiTheme="minorHAnsi" w:cstheme="minorBidi"/>
                <w:noProof/>
                <w:lang w:eastAsia="es-ES"/>
              </w:rPr>
              <w:tab/>
            </w:r>
            <w:r w:rsidRPr="005B42F0" w:rsidDel="005B42F0">
              <w:rPr>
                <w:noProof/>
                <w:rPrChange w:id="526" w:author="JORGE CONTRERAS ORTIZ" w:date="2021-09-04T09:26:00Z">
                  <w:rPr>
                    <w:rStyle w:val="Hipervnculo"/>
                    <w:noProof/>
                  </w:rPr>
                </w:rPrChange>
              </w:rPr>
              <w:delText>Capa de Red</w:delText>
            </w:r>
            <w:r w:rsidDel="005B42F0">
              <w:rPr>
                <w:noProof/>
                <w:webHidden/>
              </w:rPr>
              <w:tab/>
              <w:delText>22</w:delText>
            </w:r>
          </w:del>
        </w:p>
        <w:p w14:paraId="62130B8E" w14:textId="4EB1266F" w:rsidR="00F21168" w:rsidDel="005B42F0" w:rsidRDefault="00F21168">
          <w:pPr>
            <w:pStyle w:val="TDC4"/>
            <w:tabs>
              <w:tab w:val="left" w:pos="1760"/>
              <w:tab w:val="right" w:leader="dot" w:pos="8494"/>
            </w:tabs>
            <w:rPr>
              <w:del w:id="527" w:author="JORGE CONTRERAS ORTIZ" w:date="2021-09-04T09:26:00Z"/>
              <w:rFonts w:asciiTheme="minorHAnsi" w:eastAsiaTheme="minorEastAsia" w:hAnsiTheme="minorHAnsi" w:cstheme="minorBidi"/>
              <w:noProof/>
              <w:lang w:eastAsia="es-ES"/>
            </w:rPr>
          </w:pPr>
          <w:del w:id="528" w:author="JORGE CONTRERAS ORTIZ" w:date="2021-09-04T09:26:00Z">
            <w:r w:rsidRPr="005B42F0" w:rsidDel="005B42F0">
              <w:rPr>
                <w:noProof/>
                <w:rPrChange w:id="529" w:author="JORGE CONTRERAS ORTIZ" w:date="2021-09-04T09:26:00Z">
                  <w:rPr>
                    <w:rStyle w:val="Hipervnculo"/>
                    <w:noProof/>
                  </w:rPr>
                </w:rPrChange>
              </w:rPr>
              <w:delText>2.1.4.3.</w:delText>
            </w:r>
            <w:r w:rsidDel="005B42F0">
              <w:rPr>
                <w:rFonts w:asciiTheme="minorHAnsi" w:eastAsiaTheme="minorEastAsia" w:hAnsiTheme="minorHAnsi" w:cstheme="minorBidi"/>
                <w:noProof/>
                <w:lang w:eastAsia="es-ES"/>
              </w:rPr>
              <w:tab/>
            </w:r>
            <w:r w:rsidRPr="005B42F0" w:rsidDel="005B42F0">
              <w:rPr>
                <w:noProof/>
                <w:rPrChange w:id="530" w:author="JORGE CONTRERAS ORTIZ" w:date="2021-09-04T09:26:00Z">
                  <w:rPr>
                    <w:rStyle w:val="Hipervnculo"/>
                    <w:noProof/>
                  </w:rPr>
                </w:rPrChange>
              </w:rPr>
              <w:delText>Capa de Servicio</w:delText>
            </w:r>
            <w:r w:rsidDel="005B42F0">
              <w:rPr>
                <w:noProof/>
                <w:webHidden/>
              </w:rPr>
              <w:tab/>
              <w:delText>23</w:delText>
            </w:r>
          </w:del>
        </w:p>
        <w:p w14:paraId="0FAF3A5A" w14:textId="3E08650D" w:rsidR="00F21168" w:rsidDel="005B42F0" w:rsidRDefault="00F21168">
          <w:pPr>
            <w:pStyle w:val="TDC4"/>
            <w:tabs>
              <w:tab w:val="left" w:pos="1760"/>
              <w:tab w:val="right" w:leader="dot" w:pos="8494"/>
            </w:tabs>
            <w:rPr>
              <w:del w:id="531" w:author="JORGE CONTRERAS ORTIZ" w:date="2021-09-04T09:26:00Z"/>
              <w:rFonts w:asciiTheme="minorHAnsi" w:eastAsiaTheme="minorEastAsia" w:hAnsiTheme="minorHAnsi" w:cstheme="minorBidi"/>
              <w:noProof/>
              <w:lang w:eastAsia="es-ES"/>
            </w:rPr>
          </w:pPr>
          <w:del w:id="532" w:author="JORGE CONTRERAS ORTIZ" w:date="2021-09-04T09:26:00Z">
            <w:r w:rsidRPr="005B42F0" w:rsidDel="005B42F0">
              <w:rPr>
                <w:noProof/>
                <w:rPrChange w:id="533" w:author="JORGE CONTRERAS ORTIZ" w:date="2021-09-04T09:26:00Z">
                  <w:rPr>
                    <w:rStyle w:val="Hipervnculo"/>
                    <w:noProof/>
                  </w:rPr>
                </w:rPrChange>
              </w:rPr>
              <w:delText>2.1.4.4.</w:delText>
            </w:r>
            <w:r w:rsidDel="005B42F0">
              <w:rPr>
                <w:rFonts w:asciiTheme="minorHAnsi" w:eastAsiaTheme="minorEastAsia" w:hAnsiTheme="minorHAnsi" w:cstheme="minorBidi"/>
                <w:noProof/>
                <w:lang w:eastAsia="es-ES"/>
              </w:rPr>
              <w:tab/>
            </w:r>
            <w:r w:rsidRPr="005B42F0" w:rsidDel="005B42F0">
              <w:rPr>
                <w:noProof/>
                <w:rPrChange w:id="534" w:author="JORGE CONTRERAS ORTIZ" w:date="2021-09-04T09:26:00Z">
                  <w:rPr>
                    <w:rStyle w:val="Hipervnculo"/>
                    <w:noProof/>
                  </w:rPr>
                </w:rPrChange>
              </w:rPr>
              <w:delText>Capa de Interfaz</w:delText>
            </w:r>
            <w:r w:rsidDel="005B42F0">
              <w:rPr>
                <w:noProof/>
                <w:webHidden/>
              </w:rPr>
              <w:tab/>
              <w:delText>23</w:delText>
            </w:r>
          </w:del>
        </w:p>
        <w:p w14:paraId="505E5A86" w14:textId="17682201" w:rsidR="00F21168" w:rsidDel="005B42F0" w:rsidRDefault="00F21168">
          <w:pPr>
            <w:pStyle w:val="TDC2"/>
            <w:tabs>
              <w:tab w:val="left" w:pos="880"/>
              <w:tab w:val="right" w:leader="dot" w:pos="8494"/>
            </w:tabs>
            <w:rPr>
              <w:del w:id="535" w:author="JORGE CONTRERAS ORTIZ" w:date="2021-09-04T09:26:00Z"/>
              <w:rFonts w:asciiTheme="minorHAnsi" w:eastAsiaTheme="minorEastAsia" w:hAnsiTheme="minorHAnsi" w:cstheme="minorBidi"/>
              <w:noProof/>
              <w:lang w:eastAsia="es-ES"/>
            </w:rPr>
          </w:pPr>
          <w:del w:id="536" w:author="JORGE CONTRERAS ORTIZ" w:date="2021-09-04T09:26:00Z">
            <w:r w:rsidRPr="005B42F0" w:rsidDel="005B42F0">
              <w:rPr>
                <w:noProof/>
                <w:rPrChange w:id="537" w:author="JORGE CONTRERAS ORTIZ" w:date="2021-09-04T09:26:00Z">
                  <w:rPr>
                    <w:rStyle w:val="Hipervnculo"/>
                    <w:noProof/>
                  </w:rPr>
                </w:rPrChange>
              </w:rPr>
              <w:delText>2.2.</w:delText>
            </w:r>
            <w:r w:rsidDel="005B42F0">
              <w:rPr>
                <w:rFonts w:asciiTheme="minorHAnsi" w:eastAsiaTheme="minorEastAsia" w:hAnsiTheme="minorHAnsi" w:cstheme="minorBidi"/>
                <w:noProof/>
                <w:lang w:eastAsia="es-ES"/>
              </w:rPr>
              <w:tab/>
            </w:r>
            <w:r w:rsidRPr="005B42F0" w:rsidDel="005B42F0">
              <w:rPr>
                <w:noProof/>
                <w:rPrChange w:id="538" w:author="JORGE CONTRERAS ORTIZ" w:date="2021-09-04T09:26:00Z">
                  <w:rPr>
                    <w:rStyle w:val="Hipervnculo"/>
                    <w:noProof/>
                  </w:rPr>
                </w:rPrChange>
              </w:rPr>
              <w:delText>6LoWPAN [4]</w:delText>
            </w:r>
            <w:r w:rsidDel="005B42F0">
              <w:rPr>
                <w:noProof/>
                <w:webHidden/>
              </w:rPr>
              <w:tab/>
              <w:delText>24</w:delText>
            </w:r>
          </w:del>
        </w:p>
        <w:p w14:paraId="4EC399A0" w14:textId="6098DDDF" w:rsidR="00F21168" w:rsidDel="005B42F0" w:rsidRDefault="00F21168" w:rsidP="006242EF">
          <w:pPr>
            <w:pStyle w:val="TDC3"/>
            <w:rPr>
              <w:del w:id="539" w:author="JORGE CONTRERAS ORTIZ" w:date="2021-09-04T09:26:00Z"/>
              <w:rFonts w:asciiTheme="minorHAnsi" w:hAnsiTheme="minorHAnsi" w:cstheme="minorBidi"/>
              <w:noProof/>
            </w:rPr>
          </w:pPr>
          <w:del w:id="540" w:author="JORGE CONTRERAS ORTIZ" w:date="2021-09-04T09:26:00Z">
            <w:r w:rsidRPr="005B42F0" w:rsidDel="005B42F0">
              <w:rPr>
                <w:noProof/>
                <w:rPrChange w:id="541" w:author="JORGE CONTRERAS ORTIZ" w:date="2021-09-04T09:26:00Z">
                  <w:rPr>
                    <w:rStyle w:val="Hipervnculo"/>
                    <w:noProof/>
                  </w:rPr>
                </w:rPrChange>
              </w:rPr>
              <w:delText>2.2.1.</w:delText>
            </w:r>
            <w:r w:rsidDel="005B42F0">
              <w:rPr>
                <w:rFonts w:asciiTheme="minorHAnsi" w:hAnsiTheme="minorHAnsi" w:cstheme="minorBidi"/>
                <w:noProof/>
              </w:rPr>
              <w:tab/>
            </w:r>
            <w:r w:rsidRPr="005B42F0" w:rsidDel="005B42F0">
              <w:rPr>
                <w:noProof/>
                <w:rPrChange w:id="542" w:author="JORGE CONTRERAS ORTIZ" w:date="2021-09-04T09:26:00Z">
                  <w:rPr>
                    <w:rStyle w:val="Hipervnculo"/>
                    <w:noProof/>
                  </w:rPr>
                </w:rPrChange>
              </w:rPr>
              <w:delText>Significado 6LoWPAN [4]</w:delText>
            </w:r>
            <w:r w:rsidDel="005B42F0">
              <w:rPr>
                <w:noProof/>
                <w:webHidden/>
              </w:rPr>
              <w:tab/>
              <w:delText>24</w:delText>
            </w:r>
          </w:del>
        </w:p>
        <w:p w14:paraId="40E96BE3" w14:textId="21817CB6" w:rsidR="00F21168" w:rsidDel="005B42F0" w:rsidRDefault="00F21168" w:rsidP="006242EF">
          <w:pPr>
            <w:pStyle w:val="TDC3"/>
            <w:rPr>
              <w:del w:id="543" w:author="JORGE CONTRERAS ORTIZ" w:date="2021-09-04T09:26:00Z"/>
              <w:rFonts w:asciiTheme="minorHAnsi" w:hAnsiTheme="minorHAnsi" w:cstheme="minorBidi"/>
              <w:noProof/>
            </w:rPr>
          </w:pPr>
          <w:del w:id="544" w:author="JORGE CONTRERAS ORTIZ" w:date="2021-09-04T09:26:00Z">
            <w:r w:rsidRPr="005B42F0" w:rsidDel="005B42F0">
              <w:rPr>
                <w:noProof/>
                <w:rPrChange w:id="545" w:author="JORGE CONTRERAS ORTIZ" w:date="2021-09-04T09:26:00Z">
                  <w:rPr>
                    <w:rStyle w:val="Hipervnculo"/>
                    <w:noProof/>
                  </w:rPr>
                </w:rPrChange>
              </w:rPr>
              <w:delText>2.2.2.</w:delText>
            </w:r>
            <w:r w:rsidDel="005B42F0">
              <w:rPr>
                <w:rFonts w:asciiTheme="minorHAnsi" w:hAnsiTheme="minorHAnsi" w:cstheme="minorBidi"/>
                <w:noProof/>
              </w:rPr>
              <w:tab/>
            </w:r>
            <w:r w:rsidRPr="005B42F0" w:rsidDel="005B42F0">
              <w:rPr>
                <w:noProof/>
                <w:rPrChange w:id="546" w:author="JORGE CONTRERAS ORTIZ" w:date="2021-09-04T09:26:00Z">
                  <w:rPr>
                    <w:rStyle w:val="Hipervnculo"/>
                    <w:noProof/>
                  </w:rPr>
                </w:rPrChange>
              </w:rPr>
              <w:delText>Pila de Protocolos de 6LoWPAN [4]–[6]</w:delText>
            </w:r>
            <w:r w:rsidDel="005B42F0">
              <w:rPr>
                <w:noProof/>
                <w:webHidden/>
              </w:rPr>
              <w:tab/>
              <w:delText>25</w:delText>
            </w:r>
          </w:del>
        </w:p>
        <w:p w14:paraId="55DCB85C" w14:textId="1FC76117" w:rsidR="00F21168" w:rsidDel="005B42F0" w:rsidRDefault="00F21168" w:rsidP="006242EF">
          <w:pPr>
            <w:pStyle w:val="TDC3"/>
            <w:rPr>
              <w:del w:id="547" w:author="JORGE CONTRERAS ORTIZ" w:date="2021-09-04T09:26:00Z"/>
              <w:rFonts w:asciiTheme="minorHAnsi" w:hAnsiTheme="minorHAnsi" w:cstheme="minorBidi"/>
              <w:noProof/>
            </w:rPr>
          </w:pPr>
          <w:del w:id="548" w:author="JORGE CONTRERAS ORTIZ" w:date="2021-09-04T09:26:00Z">
            <w:r w:rsidRPr="005B42F0" w:rsidDel="005B42F0">
              <w:rPr>
                <w:noProof/>
                <w:rPrChange w:id="549" w:author="JORGE CONTRERAS ORTIZ" w:date="2021-09-04T09:26:00Z">
                  <w:rPr>
                    <w:rStyle w:val="Hipervnculo"/>
                    <w:noProof/>
                  </w:rPr>
                </w:rPrChange>
              </w:rPr>
              <w:delText>2.2.3.</w:delText>
            </w:r>
            <w:r w:rsidDel="005B42F0">
              <w:rPr>
                <w:rFonts w:asciiTheme="minorHAnsi" w:hAnsiTheme="minorHAnsi" w:cstheme="minorBidi"/>
                <w:noProof/>
              </w:rPr>
              <w:tab/>
            </w:r>
            <w:r w:rsidRPr="005B42F0" w:rsidDel="005B42F0">
              <w:rPr>
                <w:noProof/>
                <w:rPrChange w:id="550" w:author="JORGE CONTRERAS ORTIZ" w:date="2021-09-04T09:26:00Z">
                  <w:rPr>
                    <w:rStyle w:val="Hipervnculo"/>
                    <w:noProof/>
                  </w:rPr>
                </w:rPrChange>
              </w:rPr>
              <w:delText>Principales características de 6LoWPAN [7]</w:delText>
            </w:r>
            <w:r w:rsidDel="005B42F0">
              <w:rPr>
                <w:noProof/>
                <w:webHidden/>
              </w:rPr>
              <w:tab/>
              <w:delText>25</w:delText>
            </w:r>
          </w:del>
        </w:p>
        <w:p w14:paraId="0F99738C" w14:textId="33F9E459" w:rsidR="00F21168" w:rsidDel="005B42F0" w:rsidRDefault="00F21168">
          <w:pPr>
            <w:pStyle w:val="TDC4"/>
            <w:tabs>
              <w:tab w:val="left" w:pos="1760"/>
              <w:tab w:val="right" w:leader="dot" w:pos="8494"/>
            </w:tabs>
            <w:rPr>
              <w:del w:id="551" w:author="JORGE CONTRERAS ORTIZ" w:date="2021-09-04T09:26:00Z"/>
              <w:rFonts w:asciiTheme="minorHAnsi" w:eastAsiaTheme="minorEastAsia" w:hAnsiTheme="minorHAnsi" w:cstheme="minorBidi"/>
              <w:noProof/>
              <w:lang w:eastAsia="es-ES"/>
            </w:rPr>
          </w:pPr>
          <w:del w:id="552" w:author="JORGE CONTRERAS ORTIZ" w:date="2021-09-04T09:26:00Z">
            <w:r w:rsidRPr="005B42F0" w:rsidDel="005B42F0">
              <w:rPr>
                <w:noProof/>
                <w:rPrChange w:id="553" w:author="JORGE CONTRERAS ORTIZ" w:date="2021-09-04T09:26:00Z">
                  <w:rPr>
                    <w:rStyle w:val="Hipervnculo"/>
                    <w:noProof/>
                  </w:rPr>
                </w:rPrChange>
              </w:rPr>
              <w:delText>2.2.3.1.</w:delText>
            </w:r>
            <w:r w:rsidDel="005B42F0">
              <w:rPr>
                <w:rFonts w:asciiTheme="minorHAnsi" w:eastAsiaTheme="minorEastAsia" w:hAnsiTheme="minorHAnsi" w:cstheme="minorBidi"/>
                <w:noProof/>
                <w:lang w:eastAsia="es-ES"/>
              </w:rPr>
              <w:tab/>
            </w:r>
            <w:r w:rsidRPr="005B42F0" w:rsidDel="005B42F0">
              <w:rPr>
                <w:noProof/>
                <w:rPrChange w:id="554" w:author="JORGE CONTRERAS ORTIZ" w:date="2021-09-04T09:26:00Z">
                  <w:rPr>
                    <w:rStyle w:val="Hipervnculo"/>
                    <w:noProof/>
                  </w:rPr>
                </w:rPrChange>
              </w:rPr>
              <w:delText>Compresión de cabecera</w:delText>
            </w:r>
            <w:r w:rsidDel="005B42F0">
              <w:rPr>
                <w:noProof/>
                <w:webHidden/>
              </w:rPr>
              <w:tab/>
              <w:delText>26</w:delText>
            </w:r>
          </w:del>
        </w:p>
        <w:p w14:paraId="0CF27856" w14:textId="4B83E3F4" w:rsidR="00F21168" w:rsidDel="005B42F0" w:rsidRDefault="00F21168">
          <w:pPr>
            <w:pStyle w:val="TDC4"/>
            <w:tabs>
              <w:tab w:val="left" w:pos="1760"/>
              <w:tab w:val="right" w:leader="dot" w:pos="8494"/>
            </w:tabs>
            <w:rPr>
              <w:del w:id="555" w:author="JORGE CONTRERAS ORTIZ" w:date="2021-09-04T09:26:00Z"/>
              <w:rFonts w:asciiTheme="minorHAnsi" w:eastAsiaTheme="minorEastAsia" w:hAnsiTheme="minorHAnsi" w:cstheme="minorBidi"/>
              <w:noProof/>
              <w:lang w:eastAsia="es-ES"/>
            </w:rPr>
          </w:pPr>
          <w:del w:id="556" w:author="JORGE CONTRERAS ORTIZ" w:date="2021-09-04T09:26:00Z">
            <w:r w:rsidRPr="005B42F0" w:rsidDel="005B42F0">
              <w:rPr>
                <w:noProof/>
                <w:rPrChange w:id="557" w:author="JORGE CONTRERAS ORTIZ" w:date="2021-09-04T09:26:00Z">
                  <w:rPr>
                    <w:rStyle w:val="Hipervnculo"/>
                    <w:noProof/>
                  </w:rPr>
                </w:rPrChange>
              </w:rPr>
              <w:delText>2.2.3.2.</w:delText>
            </w:r>
            <w:r w:rsidDel="005B42F0">
              <w:rPr>
                <w:rFonts w:asciiTheme="minorHAnsi" w:eastAsiaTheme="minorEastAsia" w:hAnsiTheme="minorHAnsi" w:cstheme="minorBidi"/>
                <w:noProof/>
                <w:lang w:eastAsia="es-ES"/>
              </w:rPr>
              <w:tab/>
            </w:r>
            <w:r w:rsidRPr="005B42F0" w:rsidDel="005B42F0">
              <w:rPr>
                <w:noProof/>
                <w:rPrChange w:id="558" w:author="JORGE CONTRERAS ORTIZ" w:date="2021-09-04T09:26:00Z">
                  <w:rPr>
                    <w:rStyle w:val="Hipervnculo"/>
                    <w:noProof/>
                  </w:rPr>
                </w:rPrChange>
              </w:rPr>
              <w:delText>Enrutamiento</w:delText>
            </w:r>
            <w:r w:rsidDel="005B42F0">
              <w:rPr>
                <w:noProof/>
                <w:webHidden/>
              </w:rPr>
              <w:tab/>
              <w:delText>26</w:delText>
            </w:r>
          </w:del>
        </w:p>
        <w:p w14:paraId="4CFF30BE" w14:textId="706142BB" w:rsidR="00F21168" w:rsidDel="005B42F0" w:rsidRDefault="00F21168">
          <w:pPr>
            <w:pStyle w:val="TDC4"/>
            <w:tabs>
              <w:tab w:val="left" w:pos="1760"/>
              <w:tab w:val="right" w:leader="dot" w:pos="8494"/>
            </w:tabs>
            <w:rPr>
              <w:del w:id="559" w:author="JORGE CONTRERAS ORTIZ" w:date="2021-09-04T09:26:00Z"/>
              <w:rFonts w:asciiTheme="minorHAnsi" w:eastAsiaTheme="minorEastAsia" w:hAnsiTheme="minorHAnsi" w:cstheme="minorBidi"/>
              <w:noProof/>
              <w:lang w:eastAsia="es-ES"/>
            </w:rPr>
          </w:pPr>
          <w:del w:id="560" w:author="JORGE CONTRERAS ORTIZ" w:date="2021-09-04T09:26:00Z">
            <w:r w:rsidRPr="005B42F0" w:rsidDel="005B42F0">
              <w:rPr>
                <w:noProof/>
                <w:rPrChange w:id="561" w:author="JORGE CONTRERAS ORTIZ" w:date="2021-09-04T09:26:00Z">
                  <w:rPr>
                    <w:rStyle w:val="Hipervnculo"/>
                    <w:noProof/>
                  </w:rPr>
                </w:rPrChange>
              </w:rPr>
              <w:delText>2.2.3.3.</w:delText>
            </w:r>
            <w:r w:rsidDel="005B42F0">
              <w:rPr>
                <w:rFonts w:asciiTheme="minorHAnsi" w:eastAsiaTheme="minorEastAsia" w:hAnsiTheme="minorHAnsi" w:cstheme="minorBidi"/>
                <w:noProof/>
                <w:lang w:eastAsia="es-ES"/>
              </w:rPr>
              <w:tab/>
            </w:r>
            <w:r w:rsidRPr="005B42F0" w:rsidDel="005B42F0">
              <w:rPr>
                <w:noProof/>
                <w:rPrChange w:id="562" w:author="JORGE CONTRERAS ORTIZ" w:date="2021-09-04T09:26:00Z">
                  <w:rPr>
                    <w:rStyle w:val="Hipervnculo"/>
                    <w:noProof/>
                  </w:rPr>
                </w:rPrChange>
              </w:rPr>
              <w:delText>Seguridad</w:delText>
            </w:r>
            <w:r w:rsidDel="005B42F0">
              <w:rPr>
                <w:noProof/>
                <w:webHidden/>
              </w:rPr>
              <w:tab/>
              <w:delText>26</w:delText>
            </w:r>
          </w:del>
        </w:p>
        <w:p w14:paraId="74FDB705" w14:textId="4CA8174E" w:rsidR="00F21168" w:rsidDel="005B42F0" w:rsidRDefault="00F21168">
          <w:pPr>
            <w:pStyle w:val="TDC4"/>
            <w:tabs>
              <w:tab w:val="left" w:pos="1760"/>
              <w:tab w:val="right" w:leader="dot" w:pos="8494"/>
            </w:tabs>
            <w:rPr>
              <w:del w:id="563" w:author="JORGE CONTRERAS ORTIZ" w:date="2021-09-04T09:26:00Z"/>
              <w:rFonts w:asciiTheme="minorHAnsi" w:eastAsiaTheme="minorEastAsia" w:hAnsiTheme="minorHAnsi" w:cstheme="minorBidi"/>
              <w:noProof/>
              <w:lang w:eastAsia="es-ES"/>
            </w:rPr>
          </w:pPr>
          <w:del w:id="564" w:author="JORGE CONTRERAS ORTIZ" w:date="2021-09-04T09:26:00Z">
            <w:r w:rsidRPr="005B42F0" w:rsidDel="005B42F0">
              <w:rPr>
                <w:noProof/>
                <w:rPrChange w:id="565" w:author="JORGE CONTRERAS ORTIZ" w:date="2021-09-04T09:26:00Z">
                  <w:rPr>
                    <w:rStyle w:val="Hipervnculo"/>
                    <w:noProof/>
                  </w:rPr>
                </w:rPrChange>
              </w:rPr>
              <w:delText>2.2.3.4.</w:delText>
            </w:r>
            <w:r w:rsidDel="005B42F0">
              <w:rPr>
                <w:rFonts w:asciiTheme="minorHAnsi" w:eastAsiaTheme="minorEastAsia" w:hAnsiTheme="minorHAnsi" w:cstheme="minorBidi"/>
                <w:noProof/>
                <w:lang w:eastAsia="es-ES"/>
              </w:rPr>
              <w:tab/>
            </w:r>
            <w:r w:rsidRPr="005B42F0" w:rsidDel="005B42F0">
              <w:rPr>
                <w:noProof/>
                <w:rPrChange w:id="566" w:author="JORGE CONTRERAS ORTIZ" w:date="2021-09-04T09:26:00Z">
                  <w:rPr>
                    <w:rStyle w:val="Hipervnculo"/>
                    <w:noProof/>
                  </w:rPr>
                </w:rPrChange>
              </w:rPr>
              <w:delText>Protocolos de aplicación</w:delText>
            </w:r>
            <w:r w:rsidDel="005B42F0">
              <w:rPr>
                <w:noProof/>
                <w:webHidden/>
              </w:rPr>
              <w:tab/>
              <w:delText>27</w:delText>
            </w:r>
          </w:del>
        </w:p>
        <w:p w14:paraId="44633E64" w14:textId="65964B99" w:rsidR="00F21168" w:rsidDel="005B42F0" w:rsidRDefault="00F21168" w:rsidP="006242EF">
          <w:pPr>
            <w:pStyle w:val="TDC3"/>
            <w:rPr>
              <w:del w:id="567" w:author="JORGE CONTRERAS ORTIZ" w:date="2021-09-04T09:26:00Z"/>
              <w:rFonts w:asciiTheme="minorHAnsi" w:hAnsiTheme="minorHAnsi" w:cstheme="minorBidi"/>
              <w:noProof/>
            </w:rPr>
          </w:pPr>
          <w:del w:id="568" w:author="JORGE CONTRERAS ORTIZ" w:date="2021-09-04T09:26:00Z">
            <w:r w:rsidRPr="005B42F0" w:rsidDel="005B42F0">
              <w:rPr>
                <w:noProof/>
                <w:rPrChange w:id="569" w:author="JORGE CONTRERAS ORTIZ" w:date="2021-09-04T09:26:00Z">
                  <w:rPr>
                    <w:rStyle w:val="Hipervnculo"/>
                    <w:noProof/>
                  </w:rPr>
                </w:rPrChange>
              </w:rPr>
              <w:delText>2.2.4.</w:delText>
            </w:r>
            <w:r w:rsidDel="005B42F0">
              <w:rPr>
                <w:rFonts w:asciiTheme="minorHAnsi" w:hAnsiTheme="minorHAnsi" w:cstheme="minorBidi"/>
                <w:noProof/>
              </w:rPr>
              <w:tab/>
            </w:r>
            <w:r w:rsidRPr="005B42F0" w:rsidDel="005B42F0">
              <w:rPr>
                <w:noProof/>
                <w:rPrChange w:id="570" w:author="JORGE CONTRERAS ORTIZ" w:date="2021-09-04T09:26:00Z">
                  <w:rPr>
                    <w:rStyle w:val="Hipervnculo"/>
                    <w:noProof/>
                  </w:rPr>
                </w:rPrChange>
              </w:rPr>
              <w:delText>Retos de 6LoWPAN</w:delText>
            </w:r>
            <w:r w:rsidDel="005B42F0">
              <w:rPr>
                <w:noProof/>
                <w:webHidden/>
              </w:rPr>
              <w:tab/>
              <w:delText>27</w:delText>
            </w:r>
          </w:del>
        </w:p>
        <w:p w14:paraId="2E5D5AAC" w14:textId="0822C575" w:rsidR="00F21168" w:rsidDel="005B42F0" w:rsidRDefault="00F21168" w:rsidP="006242EF">
          <w:pPr>
            <w:pStyle w:val="TDC3"/>
            <w:rPr>
              <w:del w:id="571" w:author="JORGE CONTRERAS ORTIZ" w:date="2021-09-04T09:26:00Z"/>
              <w:rFonts w:asciiTheme="minorHAnsi" w:hAnsiTheme="minorHAnsi" w:cstheme="minorBidi"/>
              <w:noProof/>
            </w:rPr>
          </w:pPr>
          <w:del w:id="572" w:author="JORGE CONTRERAS ORTIZ" w:date="2021-09-04T09:26:00Z">
            <w:r w:rsidRPr="005B42F0" w:rsidDel="005B42F0">
              <w:rPr>
                <w:noProof/>
                <w:rPrChange w:id="573" w:author="JORGE CONTRERAS ORTIZ" w:date="2021-09-04T09:26:00Z">
                  <w:rPr>
                    <w:rStyle w:val="Hipervnculo"/>
                    <w:noProof/>
                  </w:rPr>
                </w:rPrChange>
              </w:rPr>
              <w:delText>2.2.5.</w:delText>
            </w:r>
            <w:r w:rsidDel="005B42F0">
              <w:rPr>
                <w:rFonts w:asciiTheme="minorHAnsi" w:hAnsiTheme="minorHAnsi" w:cstheme="minorBidi"/>
                <w:noProof/>
              </w:rPr>
              <w:tab/>
            </w:r>
            <w:r w:rsidRPr="005B42F0" w:rsidDel="005B42F0">
              <w:rPr>
                <w:noProof/>
                <w:rPrChange w:id="574" w:author="JORGE CONTRERAS ORTIZ" w:date="2021-09-04T09:26:00Z">
                  <w:rPr>
                    <w:rStyle w:val="Hipervnculo"/>
                    <w:noProof/>
                  </w:rPr>
                </w:rPrChange>
              </w:rPr>
              <w:delText>Implementaciones y aplicaciones para 6LoWPAN [5], [7]</w:delText>
            </w:r>
            <w:r w:rsidDel="005B42F0">
              <w:rPr>
                <w:noProof/>
                <w:webHidden/>
              </w:rPr>
              <w:tab/>
              <w:delText>28</w:delText>
            </w:r>
          </w:del>
        </w:p>
        <w:p w14:paraId="4E6C31E1" w14:textId="72A047E4" w:rsidR="00F21168" w:rsidDel="005B42F0" w:rsidRDefault="00F21168">
          <w:pPr>
            <w:pStyle w:val="TDC4"/>
            <w:tabs>
              <w:tab w:val="left" w:pos="1760"/>
              <w:tab w:val="right" w:leader="dot" w:pos="8494"/>
            </w:tabs>
            <w:rPr>
              <w:del w:id="575" w:author="JORGE CONTRERAS ORTIZ" w:date="2021-09-04T09:26:00Z"/>
              <w:rFonts w:asciiTheme="minorHAnsi" w:eastAsiaTheme="minorEastAsia" w:hAnsiTheme="minorHAnsi" w:cstheme="minorBidi"/>
              <w:noProof/>
              <w:lang w:eastAsia="es-ES"/>
            </w:rPr>
          </w:pPr>
          <w:del w:id="576" w:author="JORGE CONTRERAS ORTIZ" w:date="2021-09-04T09:26:00Z">
            <w:r w:rsidRPr="005B42F0" w:rsidDel="005B42F0">
              <w:rPr>
                <w:noProof/>
                <w:rPrChange w:id="577" w:author="JORGE CONTRERAS ORTIZ" w:date="2021-09-04T09:26:00Z">
                  <w:rPr>
                    <w:rStyle w:val="Hipervnculo"/>
                    <w:noProof/>
                  </w:rPr>
                </w:rPrChange>
              </w:rPr>
              <w:delText>2.2.5.1.</w:delText>
            </w:r>
            <w:r w:rsidDel="005B42F0">
              <w:rPr>
                <w:rFonts w:asciiTheme="minorHAnsi" w:eastAsiaTheme="minorEastAsia" w:hAnsiTheme="minorHAnsi" w:cstheme="minorBidi"/>
                <w:noProof/>
                <w:lang w:eastAsia="es-ES"/>
              </w:rPr>
              <w:tab/>
            </w:r>
            <w:r w:rsidRPr="005B42F0" w:rsidDel="005B42F0">
              <w:rPr>
                <w:noProof/>
                <w:rPrChange w:id="578" w:author="JORGE CONTRERAS ORTIZ" w:date="2021-09-04T09:26:00Z">
                  <w:rPr>
                    <w:rStyle w:val="Hipervnculo"/>
                    <w:noProof/>
                  </w:rPr>
                </w:rPrChange>
              </w:rPr>
              <w:delText>Contiki</w:delText>
            </w:r>
            <w:r w:rsidDel="005B42F0">
              <w:rPr>
                <w:noProof/>
                <w:webHidden/>
              </w:rPr>
              <w:tab/>
              <w:delText>28</w:delText>
            </w:r>
          </w:del>
        </w:p>
        <w:p w14:paraId="27C263D3" w14:textId="25B3C34F" w:rsidR="00F21168" w:rsidDel="005B42F0" w:rsidRDefault="00F21168">
          <w:pPr>
            <w:pStyle w:val="TDC4"/>
            <w:tabs>
              <w:tab w:val="left" w:pos="1760"/>
              <w:tab w:val="right" w:leader="dot" w:pos="8494"/>
            </w:tabs>
            <w:rPr>
              <w:del w:id="579" w:author="JORGE CONTRERAS ORTIZ" w:date="2021-09-04T09:26:00Z"/>
              <w:rFonts w:asciiTheme="minorHAnsi" w:eastAsiaTheme="minorEastAsia" w:hAnsiTheme="minorHAnsi" w:cstheme="minorBidi"/>
              <w:noProof/>
              <w:lang w:eastAsia="es-ES"/>
            </w:rPr>
          </w:pPr>
          <w:del w:id="580" w:author="JORGE CONTRERAS ORTIZ" w:date="2021-09-04T09:26:00Z">
            <w:r w:rsidRPr="005B42F0" w:rsidDel="005B42F0">
              <w:rPr>
                <w:noProof/>
                <w:rPrChange w:id="581" w:author="JORGE CONTRERAS ORTIZ" w:date="2021-09-04T09:26:00Z">
                  <w:rPr>
                    <w:rStyle w:val="Hipervnculo"/>
                    <w:noProof/>
                  </w:rPr>
                </w:rPrChange>
              </w:rPr>
              <w:delText>2.2.5.2.</w:delText>
            </w:r>
            <w:r w:rsidDel="005B42F0">
              <w:rPr>
                <w:rFonts w:asciiTheme="minorHAnsi" w:eastAsiaTheme="minorEastAsia" w:hAnsiTheme="minorHAnsi" w:cstheme="minorBidi"/>
                <w:noProof/>
                <w:lang w:eastAsia="es-ES"/>
              </w:rPr>
              <w:tab/>
            </w:r>
            <w:r w:rsidRPr="005B42F0" w:rsidDel="005B42F0">
              <w:rPr>
                <w:noProof/>
                <w:rPrChange w:id="582" w:author="JORGE CONTRERAS ORTIZ" w:date="2021-09-04T09:26:00Z">
                  <w:rPr>
                    <w:rStyle w:val="Hipervnculo"/>
                    <w:noProof/>
                  </w:rPr>
                </w:rPrChange>
              </w:rPr>
              <w:delText>TinyOS</w:delText>
            </w:r>
            <w:r w:rsidDel="005B42F0">
              <w:rPr>
                <w:noProof/>
                <w:webHidden/>
              </w:rPr>
              <w:tab/>
              <w:delText>28</w:delText>
            </w:r>
          </w:del>
        </w:p>
        <w:p w14:paraId="677C5C62" w14:textId="17C17AD5" w:rsidR="00F21168" w:rsidDel="005B42F0" w:rsidRDefault="00F21168">
          <w:pPr>
            <w:pStyle w:val="TDC4"/>
            <w:tabs>
              <w:tab w:val="left" w:pos="1760"/>
              <w:tab w:val="right" w:leader="dot" w:pos="8494"/>
            </w:tabs>
            <w:rPr>
              <w:del w:id="583" w:author="JORGE CONTRERAS ORTIZ" w:date="2021-09-04T09:26:00Z"/>
              <w:rFonts w:asciiTheme="minorHAnsi" w:eastAsiaTheme="minorEastAsia" w:hAnsiTheme="minorHAnsi" w:cstheme="minorBidi"/>
              <w:noProof/>
              <w:lang w:eastAsia="es-ES"/>
            </w:rPr>
          </w:pPr>
          <w:del w:id="584" w:author="JORGE CONTRERAS ORTIZ" w:date="2021-09-04T09:26:00Z">
            <w:r w:rsidRPr="005B42F0" w:rsidDel="005B42F0">
              <w:rPr>
                <w:noProof/>
                <w:rPrChange w:id="585" w:author="JORGE CONTRERAS ORTIZ" w:date="2021-09-04T09:26:00Z">
                  <w:rPr>
                    <w:rStyle w:val="Hipervnculo"/>
                    <w:noProof/>
                  </w:rPr>
                </w:rPrChange>
              </w:rPr>
              <w:delText>2.2.5.3.</w:delText>
            </w:r>
            <w:r w:rsidDel="005B42F0">
              <w:rPr>
                <w:rFonts w:asciiTheme="minorHAnsi" w:eastAsiaTheme="minorEastAsia" w:hAnsiTheme="minorHAnsi" w:cstheme="minorBidi"/>
                <w:noProof/>
                <w:lang w:eastAsia="es-ES"/>
              </w:rPr>
              <w:tab/>
            </w:r>
            <w:r w:rsidRPr="005B42F0" w:rsidDel="005B42F0">
              <w:rPr>
                <w:noProof/>
                <w:rPrChange w:id="586" w:author="JORGE CONTRERAS ORTIZ" w:date="2021-09-04T09:26:00Z">
                  <w:rPr>
                    <w:rStyle w:val="Hipervnculo"/>
                    <w:noProof/>
                  </w:rPr>
                </w:rPrChange>
              </w:rPr>
              <w:delText>Thread</w:delText>
            </w:r>
            <w:r w:rsidDel="005B42F0">
              <w:rPr>
                <w:noProof/>
                <w:webHidden/>
              </w:rPr>
              <w:tab/>
              <w:delText>29</w:delText>
            </w:r>
          </w:del>
        </w:p>
        <w:p w14:paraId="28F1076D" w14:textId="1FCB53CF" w:rsidR="00F21168" w:rsidDel="005B42F0" w:rsidRDefault="00F21168">
          <w:pPr>
            <w:pStyle w:val="TDC2"/>
            <w:tabs>
              <w:tab w:val="left" w:pos="880"/>
              <w:tab w:val="right" w:leader="dot" w:pos="8494"/>
            </w:tabs>
            <w:rPr>
              <w:del w:id="587" w:author="JORGE CONTRERAS ORTIZ" w:date="2021-09-04T09:26:00Z"/>
              <w:rFonts w:asciiTheme="minorHAnsi" w:eastAsiaTheme="minorEastAsia" w:hAnsiTheme="minorHAnsi" w:cstheme="minorBidi"/>
              <w:noProof/>
              <w:lang w:eastAsia="es-ES"/>
            </w:rPr>
          </w:pPr>
          <w:del w:id="588" w:author="JORGE CONTRERAS ORTIZ" w:date="2021-09-04T09:26:00Z">
            <w:r w:rsidRPr="005B42F0" w:rsidDel="005B42F0">
              <w:rPr>
                <w:noProof/>
                <w:rPrChange w:id="589" w:author="JORGE CONTRERAS ORTIZ" w:date="2021-09-04T09:26:00Z">
                  <w:rPr>
                    <w:rStyle w:val="Hipervnculo"/>
                    <w:noProof/>
                  </w:rPr>
                </w:rPrChange>
              </w:rPr>
              <w:delText>2.3.</w:delText>
            </w:r>
            <w:r w:rsidDel="005B42F0">
              <w:rPr>
                <w:rFonts w:asciiTheme="minorHAnsi" w:eastAsiaTheme="minorEastAsia" w:hAnsiTheme="minorHAnsi" w:cstheme="minorBidi"/>
                <w:noProof/>
                <w:lang w:eastAsia="es-ES"/>
              </w:rPr>
              <w:tab/>
            </w:r>
            <w:r w:rsidRPr="005B42F0" w:rsidDel="005B42F0">
              <w:rPr>
                <w:noProof/>
                <w:rPrChange w:id="590" w:author="JORGE CONTRERAS ORTIZ" w:date="2021-09-04T09:26:00Z">
                  <w:rPr>
                    <w:rStyle w:val="Hipervnculo"/>
                    <w:noProof/>
                  </w:rPr>
                </w:rPrChange>
              </w:rPr>
              <w:delText>THREAD</w:delText>
            </w:r>
            <w:r w:rsidDel="005B42F0">
              <w:rPr>
                <w:noProof/>
                <w:webHidden/>
              </w:rPr>
              <w:tab/>
              <w:delText>30</w:delText>
            </w:r>
          </w:del>
        </w:p>
        <w:p w14:paraId="41B6A2AF" w14:textId="4E220868" w:rsidR="00F21168" w:rsidDel="005B42F0" w:rsidRDefault="00F21168" w:rsidP="006242EF">
          <w:pPr>
            <w:pStyle w:val="TDC3"/>
            <w:rPr>
              <w:del w:id="591" w:author="JORGE CONTRERAS ORTIZ" w:date="2021-09-04T09:26:00Z"/>
              <w:rFonts w:asciiTheme="minorHAnsi" w:hAnsiTheme="minorHAnsi" w:cstheme="minorBidi"/>
              <w:noProof/>
            </w:rPr>
          </w:pPr>
          <w:del w:id="592" w:author="JORGE CONTRERAS ORTIZ" w:date="2021-09-04T09:26:00Z">
            <w:r w:rsidRPr="005B42F0" w:rsidDel="005B42F0">
              <w:rPr>
                <w:noProof/>
                <w:rPrChange w:id="593" w:author="JORGE CONTRERAS ORTIZ" w:date="2021-09-04T09:26:00Z">
                  <w:rPr>
                    <w:rStyle w:val="Hipervnculo"/>
                    <w:noProof/>
                  </w:rPr>
                </w:rPrChange>
              </w:rPr>
              <w:delText>2.3.1.</w:delText>
            </w:r>
            <w:r w:rsidDel="005B42F0">
              <w:rPr>
                <w:rFonts w:asciiTheme="minorHAnsi" w:hAnsiTheme="minorHAnsi" w:cstheme="minorBidi"/>
                <w:noProof/>
              </w:rPr>
              <w:tab/>
            </w:r>
            <w:r w:rsidRPr="005B42F0" w:rsidDel="005B42F0">
              <w:rPr>
                <w:noProof/>
                <w:rPrChange w:id="594" w:author="JORGE CONTRERAS ORTIZ" w:date="2021-09-04T09:26:00Z">
                  <w:rPr>
                    <w:rStyle w:val="Hipervnculo"/>
                    <w:noProof/>
                  </w:rPr>
                </w:rPrChange>
              </w:rPr>
              <w:delText>Introducción a Redes THREAD [8], [10]–[12]</w:delText>
            </w:r>
            <w:r w:rsidDel="005B42F0">
              <w:rPr>
                <w:noProof/>
                <w:webHidden/>
              </w:rPr>
              <w:tab/>
              <w:delText>30</w:delText>
            </w:r>
          </w:del>
        </w:p>
        <w:p w14:paraId="168BF55C" w14:textId="60E8D05A" w:rsidR="00F21168" w:rsidDel="005B42F0" w:rsidRDefault="00F21168" w:rsidP="006242EF">
          <w:pPr>
            <w:pStyle w:val="TDC3"/>
            <w:rPr>
              <w:del w:id="595" w:author="JORGE CONTRERAS ORTIZ" w:date="2021-09-04T09:26:00Z"/>
              <w:rFonts w:asciiTheme="minorHAnsi" w:hAnsiTheme="minorHAnsi" w:cstheme="minorBidi"/>
              <w:noProof/>
            </w:rPr>
          </w:pPr>
          <w:del w:id="596" w:author="JORGE CONTRERAS ORTIZ" w:date="2021-09-04T09:26:00Z">
            <w:r w:rsidRPr="005B42F0" w:rsidDel="005B42F0">
              <w:rPr>
                <w:noProof/>
                <w:rPrChange w:id="597" w:author="JORGE CONTRERAS ORTIZ" w:date="2021-09-04T09:26:00Z">
                  <w:rPr>
                    <w:rStyle w:val="Hipervnculo"/>
                    <w:noProof/>
                  </w:rPr>
                </w:rPrChange>
              </w:rPr>
              <w:delText>2.3.2.</w:delText>
            </w:r>
            <w:r w:rsidDel="005B42F0">
              <w:rPr>
                <w:rFonts w:asciiTheme="minorHAnsi" w:hAnsiTheme="minorHAnsi" w:cstheme="minorBidi"/>
                <w:noProof/>
              </w:rPr>
              <w:tab/>
            </w:r>
            <w:r w:rsidRPr="005B42F0" w:rsidDel="005B42F0">
              <w:rPr>
                <w:noProof/>
                <w:rPrChange w:id="598" w:author="JORGE CONTRERAS ORTIZ" w:date="2021-09-04T09:26:00Z">
                  <w:rPr>
                    <w:rStyle w:val="Hipervnculo"/>
                    <w:noProof/>
                  </w:rPr>
                </w:rPrChange>
              </w:rPr>
              <w:delText>Tipos de dispositivos</w:delText>
            </w:r>
            <w:r w:rsidDel="005B42F0">
              <w:rPr>
                <w:noProof/>
                <w:webHidden/>
              </w:rPr>
              <w:tab/>
              <w:delText>31</w:delText>
            </w:r>
          </w:del>
        </w:p>
        <w:p w14:paraId="12507F79" w14:textId="00FDF4DD" w:rsidR="00F21168" w:rsidDel="005B42F0" w:rsidRDefault="00F21168" w:rsidP="006242EF">
          <w:pPr>
            <w:pStyle w:val="TDC3"/>
            <w:rPr>
              <w:del w:id="599" w:author="JORGE CONTRERAS ORTIZ" w:date="2021-09-04T09:26:00Z"/>
              <w:rFonts w:asciiTheme="minorHAnsi" w:hAnsiTheme="minorHAnsi" w:cstheme="minorBidi"/>
              <w:noProof/>
            </w:rPr>
          </w:pPr>
          <w:del w:id="600" w:author="JORGE CONTRERAS ORTIZ" w:date="2021-09-04T09:26:00Z">
            <w:r w:rsidRPr="005B42F0" w:rsidDel="005B42F0">
              <w:rPr>
                <w:noProof/>
                <w:rPrChange w:id="601" w:author="JORGE CONTRERAS ORTIZ" w:date="2021-09-04T09:26:00Z">
                  <w:rPr>
                    <w:rStyle w:val="Hipervnculo"/>
                    <w:noProof/>
                  </w:rPr>
                </w:rPrChange>
              </w:rPr>
              <w:delText>2.3.3.</w:delText>
            </w:r>
            <w:r w:rsidDel="005B42F0">
              <w:rPr>
                <w:rFonts w:asciiTheme="minorHAnsi" w:hAnsiTheme="minorHAnsi" w:cstheme="minorBidi"/>
                <w:noProof/>
              </w:rPr>
              <w:tab/>
            </w:r>
            <w:r w:rsidRPr="005B42F0" w:rsidDel="005B42F0">
              <w:rPr>
                <w:noProof/>
                <w:rPrChange w:id="602" w:author="JORGE CONTRERAS ORTIZ" w:date="2021-09-04T09:26:00Z">
                  <w:rPr>
                    <w:rStyle w:val="Hipervnculo"/>
                    <w:noProof/>
                  </w:rPr>
                </w:rPrChange>
              </w:rPr>
              <w:delText>Protocolo Thread</w:delText>
            </w:r>
            <w:r w:rsidDel="005B42F0">
              <w:rPr>
                <w:noProof/>
                <w:webHidden/>
              </w:rPr>
              <w:tab/>
              <w:delText>32</w:delText>
            </w:r>
          </w:del>
        </w:p>
        <w:p w14:paraId="35370F83" w14:textId="349282A7" w:rsidR="00F21168" w:rsidDel="005B42F0" w:rsidRDefault="00F21168">
          <w:pPr>
            <w:pStyle w:val="TDC4"/>
            <w:tabs>
              <w:tab w:val="left" w:pos="1760"/>
              <w:tab w:val="right" w:leader="dot" w:pos="8494"/>
            </w:tabs>
            <w:rPr>
              <w:del w:id="603" w:author="JORGE CONTRERAS ORTIZ" w:date="2021-09-04T09:26:00Z"/>
              <w:rFonts w:asciiTheme="minorHAnsi" w:eastAsiaTheme="minorEastAsia" w:hAnsiTheme="minorHAnsi" w:cstheme="minorBidi"/>
              <w:noProof/>
              <w:lang w:eastAsia="es-ES"/>
            </w:rPr>
          </w:pPr>
          <w:del w:id="604" w:author="JORGE CONTRERAS ORTIZ" w:date="2021-09-04T09:26:00Z">
            <w:r w:rsidRPr="005B42F0" w:rsidDel="005B42F0">
              <w:rPr>
                <w:noProof/>
                <w:rPrChange w:id="605" w:author="JORGE CONTRERAS ORTIZ" w:date="2021-09-04T09:26:00Z">
                  <w:rPr>
                    <w:rStyle w:val="Hipervnculo"/>
                    <w:noProof/>
                  </w:rPr>
                </w:rPrChange>
              </w:rPr>
              <w:delText>2.3.3.1.</w:delText>
            </w:r>
            <w:r w:rsidDel="005B42F0">
              <w:rPr>
                <w:rFonts w:asciiTheme="minorHAnsi" w:eastAsiaTheme="minorEastAsia" w:hAnsiTheme="minorHAnsi" w:cstheme="minorBidi"/>
                <w:noProof/>
                <w:lang w:eastAsia="es-ES"/>
              </w:rPr>
              <w:tab/>
            </w:r>
            <w:r w:rsidRPr="005B42F0" w:rsidDel="005B42F0">
              <w:rPr>
                <w:noProof/>
                <w:rPrChange w:id="606" w:author="JORGE CONTRERAS ORTIZ" w:date="2021-09-04T09:26:00Z">
                  <w:rPr>
                    <w:rStyle w:val="Hipervnculo"/>
                    <w:noProof/>
                  </w:rPr>
                </w:rPrChange>
              </w:rPr>
              <w:delText>Redes de área Privada - Private Area Network (PAN) [12]</w:delText>
            </w:r>
            <w:r w:rsidDel="005B42F0">
              <w:rPr>
                <w:noProof/>
                <w:webHidden/>
              </w:rPr>
              <w:tab/>
              <w:delText>33</w:delText>
            </w:r>
          </w:del>
        </w:p>
        <w:p w14:paraId="1C5AE42B" w14:textId="3775FD51" w:rsidR="00F21168" w:rsidDel="005B42F0" w:rsidRDefault="00F21168">
          <w:pPr>
            <w:pStyle w:val="TDC4"/>
            <w:tabs>
              <w:tab w:val="left" w:pos="1760"/>
              <w:tab w:val="right" w:leader="dot" w:pos="8494"/>
            </w:tabs>
            <w:rPr>
              <w:del w:id="607" w:author="JORGE CONTRERAS ORTIZ" w:date="2021-09-04T09:26:00Z"/>
              <w:rFonts w:asciiTheme="minorHAnsi" w:eastAsiaTheme="minorEastAsia" w:hAnsiTheme="minorHAnsi" w:cstheme="minorBidi"/>
              <w:noProof/>
              <w:lang w:eastAsia="es-ES"/>
            </w:rPr>
          </w:pPr>
          <w:del w:id="608" w:author="JORGE CONTRERAS ORTIZ" w:date="2021-09-04T09:26:00Z">
            <w:r w:rsidRPr="005B42F0" w:rsidDel="005B42F0">
              <w:rPr>
                <w:noProof/>
                <w:rPrChange w:id="609" w:author="JORGE CONTRERAS ORTIZ" w:date="2021-09-04T09:26:00Z">
                  <w:rPr>
                    <w:rStyle w:val="Hipervnculo"/>
                    <w:noProof/>
                  </w:rPr>
                </w:rPrChange>
              </w:rPr>
              <w:delText>2.3.3.2.</w:delText>
            </w:r>
            <w:r w:rsidDel="005B42F0">
              <w:rPr>
                <w:rFonts w:asciiTheme="minorHAnsi" w:eastAsiaTheme="minorEastAsia" w:hAnsiTheme="minorHAnsi" w:cstheme="minorBidi"/>
                <w:noProof/>
                <w:lang w:eastAsia="es-ES"/>
              </w:rPr>
              <w:tab/>
            </w:r>
            <w:r w:rsidRPr="005B42F0" w:rsidDel="005B42F0">
              <w:rPr>
                <w:noProof/>
                <w:rPrChange w:id="610" w:author="JORGE CONTRERAS ORTIZ" w:date="2021-09-04T09:26:00Z">
                  <w:rPr>
                    <w:rStyle w:val="Hipervnculo"/>
                    <w:noProof/>
                  </w:rPr>
                </w:rPrChange>
              </w:rPr>
              <w:delText>Capa Física [12], [14]</w:delText>
            </w:r>
            <w:r w:rsidDel="005B42F0">
              <w:rPr>
                <w:noProof/>
                <w:webHidden/>
              </w:rPr>
              <w:tab/>
              <w:delText>35</w:delText>
            </w:r>
          </w:del>
        </w:p>
        <w:p w14:paraId="65EFF559" w14:textId="3F255F22" w:rsidR="00F21168" w:rsidDel="005B42F0" w:rsidRDefault="00F21168">
          <w:pPr>
            <w:pStyle w:val="TDC4"/>
            <w:tabs>
              <w:tab w:val="left" w:pos="1760"/>
              <w:tab w:val="right" w:leader="dot" w:pos="8494"/>
            </w:tabs>
            <w:rPr>
              <w:del w:id="611" w:author="JORGE CONTRERAS ORTIZ" w:date="2021-09-04T09:26:00Z"/>
              <w:rFonts w:asciiTheme="minorHAnsi" w:eastAsiaTheme="minorEastAsia" w:hAnsiTheme="minorHAnsi" w:cstheme="minorBidi"/>
              <w:noProof/>
              <w:lang w:eastAsia="es-ES"/>
            </w:rPr>
          </w:pPr>
          <w:del w:id="612" w:author="JORGE CONTRERAS ORTIZ" w:date="2021-09-04T09:26:00Z">
            <w:r w:rsidRPr="005B42F0" w:rsidDel="005B42F0">
              <w:rPr>
                <w:noProof/>
                <w:rPrChange w:id="613" w:author="JORGE CONTRERAS ORTIZ" w:date="2021-09-04T09:26:00Z">
                  <w:rPr>
                    <w:rStyle w:val="Hipervnculo"/>
                    <w:noProof/>
                  </w:rPr>
                </w:rPrChange>
              </w:rPr>
              <w:delText>2.3.3.3.</w:delText>
            </w:r>
            <w:r w:rsidDel="005B42F0">
              <w:rPr>
                <w:rFonts w:asciiTheme="minorHAnsi" w:eastAsiaTheme="minorEastAsia" w:hAnsiTheme="minorHAnsi" w:cstheme="minorBidi"/>
                <w:noProof/>
                <w:lang w:eastAsia="es-ES"/>
              </w:rPr>
              <w:tab/>
            </w:r>
            <w:r w:rsidRPr="005B42F0" w:rsidDel="005B42F0">
              <w:rPr>
                <w:noProof/>
                <w:rPrChange w:id="614" w:author="JORGE CONTRERAS ORTIZ" w:date="2021-09-04T09:26:00Z">
                  <w:rPr>
                    <w:rStyle w:val="Hipervnculo"/>
                    <w:noProof/>
                  </w:rPr>
                </w:rPrChange>
              </w:rPr>
              <w:delText>Capa MAC (o enlace de Datos). [12], [14]</w:delText>
            </w:r>
            <w:r w:rsidDel="005B42F0">
              <w:rPr>
                <w:noProof/>
                <w:webHidden/>
              </w:rPr>
              <w:tab/>
              <w:delText>35</w:delText>
            </w:r>
          </w:del>
        </w:p>
        <w:p w14:paraId="41A44C38" w14:textId="31916F5F" w:rsidR="00F21168" w:rsidDel="005B42F0" w:rsidRDefault="00F21168">
          <w:pPr>
            <w:pStyle w:val="TDC4"/>
            <w:tabs>
              <w:tab w:val="left" w:pos="1760"/>
              <w:tab w:val="right" w:leader="dot" w:pos="8494"/>
            </w:tabs>
            <w:rPr>
              <w:del w:id="615" w:author="JORGE CONTRERAS ORTIZ" w:date="2021-09-04T09:26:00Z"/>
              <w:rFonts w:asciiTheme="minorHAnsi" w:eastAsiaTheme="minorEastAsia" w:hAnsiTheme="minorHAnsi" w:cstheme="minorBidi"/>
              <w:noProof/>
              <w:lang w:eastAsia="es-ES"/>
            </w:rPr>
          </w:pPr>
          <w:del w:id="616" w:author="JORGE CONTRERAS ORTIZ" w:date="2021-09-04T09:26:00Z">
            <w:r w:rsidRPr="005B42F0" w:rsidDel="005B42F0">
              <w:rPr>
                <w:noProof/>
                <w:rPrChange w:id="617" w:author="JORGE CONTRERAS ORTIZ" w:date="2021-09-04T09:26:00Z">
                  <w:rPr>
                    <w:rStyle w:val="Hipervnculo"/>
                    <w:noProof/>
                  </w:rPr>
                </w:rPrChange>
              </w:rPr>
              <w:delText>2.3.3.4.</w:delText>
            </w:r>
            <w:r w:rsidDel="005B42F0">
              <w:rPr>
                <w:rFonts w:asciiTheme="minorHAnsi" w:eastAsiaTheme="minorEastAsia" w:hAnsiTheme="minorHAnsi" w:cstheme="minorBidi"/>
                <w:noProof/>
                <w:lang w:eastAsia="es-ES"/>
              </w:rPr>
              <w:tab/>
            </w:r>
            <w:r w:rsidRPr="005B42F0" w:rsidDel="005B42F0">
              <w:rPr>
                <w:noProof/>
                <w:rPrChange w:id="618" w:author="JORGE CONTRERAS ORTIZ" w:date="2021-09-04T09:26:00Z">
                  <w:rPr>
                    <w:rStyle w:val="Hipervnculo"/>
                    <w:noProof/>
                  </w:rPr>
                </w:rPrChange>
              </w:rPr>
              <w:delText>Capa de adaptación 6LoWPAN [12]</w:delText>
            </w:r>
            <w:r w:rsidDel="005B42F0">
              <w:rPr>
                <w:noProof/>
                <w:webHidden/>
              </w:rPr>
              <w:tab/>
              <w:delText>37</w:delText>
            </w:r>
          </w:del>
        </w:p>
        <w:p w14:paraId="570CE7F8" w14:textId="5CAF786D" w:rsidR="00F21168" w:rsidDel="005B42F0" w:rsidRDefault="00F21168">
          <w:pPr>
            <w:pStyle w:val="TDC4"/>
            <w:tabs>
              <w:tab w:val="left" w:pos="1760"/>
              <w:tab w:val="right" w:leader="dot" w:pos="8494"/>
            </w:tabs>
            <w:rPr>
              <w:del w:id="619" w:author="JORGE CONTRERAS ORTIZ" w:date="2021-09-04T09:26:00Z"/>
              <w:rFonts w:asciiTheme="minorHAnsi" w:eastAsiaTheme="minorEastAsia" w:hAnsiTheme="minorHAnsi" w:cstheme="minorBidi"/>
              <w:noProof/>
              <w:lang w:eastAsia="es-ES"/>
            </w:rPr>
          </w:pPr>
          <w:del w:id="620" w:author="JORGE CONTRERAS ORTIZ" w:date="2021-09-04T09:26:00Z">
            <w:r w:rsidRPr="005B42F0" w:rsidDel="005B42F0">
              <w:rPr>
                <w:noProof/>
                <w:rPrChange w:id="621" w:author="JORGE CONTRERAS ORTIZ" w:date="2021-09-04T09:26:00Z">
                  <w:rPr>
                    <w:rStyle w:val="Hipervnculo"/>
                    <w:noProof/>
                  </w:rPr>
                </w:rPrChange>
              </w:rPr>
              <w:delText>2.3.3.5.</w:delText>
            </w:r>
            <w:r w:rsidDel="005B42F0">
              <w:rPr>
                <w:rFonts w:asciiTheme="minorHAnsi" w:eastAsiaTheme="minorEastAsia" w:hAnsiTheme="minorHAnsi" w:cstheme="minorBidi"/>
                <w:noProof/>
                <w:lang w:eastAsia="es-ES"/>
              </w:rPr>
              <w:tab/>
            </w:r>
            <w:r w:rsidRPr="005B42F0" w:rsidDel="005B42F0">
              <w:rPr>
                <w:noProof/>
                <w:rPrChange w:id="622" w:author="JORGE CONTRERAS ORTIZ" w:date="2021-09-04T09:26:00Z">
                  <w:rPr>
                    <w:rStyle w:val="Hipervnculo"/>
                    <w:noProof/>
                  </w:rPr>
                </w:rPrChange>
              </w:rPr>
              <w:delText>Capa de Red [12]</w:delText>
            </w:r>
            <w:r w:rsidDel="005B42F0">
              <w:rPr>
                <w:noProof/>
                <w:webHidden/>
              </w:rPr>
              <w:tab/>
              <w:delText>37</w:delText>
            </w:r>
          </w:del>
        </w:p>
        <w:p w14:paraId="252BF6F4" w14:textId="6B050CE4" w:rsidR="00F21168" w:rsidDel="005B42F0" w:rsidRDefault="00F21168">
          <w:pPr>
            <w:pStyle w:val="TDC4"/>
            <w:tabs>
              <w:tab w:val="left" w:pos="1760"/>
              <w:tab w:val="right" w:leader="dot" w:pos="8494"/>
            </w:tabs>
            <w:rPr>
              <w:del w:id="623" w:author="JORGE CONTRERAS ORTIZ" w:date="2021-09-04T09:26:00Z"/>
              <w:rFonts w:asciiTheme="minorHAnsi" w:eastAsiaTheme="minorEastAsia" w:hAnsiTheme="minorHAnsi" w:cstheme="minorBidi"/>
              <w:noProof/>
              <w:lang w:eastAsia="es-ES"/>
            </w:rPr>
          </w:pPr>
          <w:del w:id="624" w:author="JORGE CONTRERAS ORTIZ" w:date="2021-09-04T09:26:00Z">
            <w:r w:rsidRPr="005B42F0" w:rsidDel="005B42F0">
              <w:rPr>
                <w:noProof/>
                <w:rPrChange w:id="625" w:author="JORGE CONTRERAS ORTIZ" w:date="2021-09-04T09:26:00Z">
                  <w:rPr>
                    <w:rStyle w:val="Hipervnculo"/>
                    <w:noProof/>
                  </w:rPr>
                </w:rPrChange>
              </w:rPr>
              <w:delText>2.3.3.6.</w:delText>
            </w:r>
            <w:r w:rsidDel="005B42F0">
              <w:rPr>
                <w:rFonts w:asciiTheme="minorHAnsi" w:eastAsiaTheme="minorEastAsia" w:hAnsiTheme="minorHAnsi" w:cstheme="minorBidi"/>
                <w:noProof/>
                <w:lang w:eastAsia="es-ES"/>
              </w:rPr>
              <w:tab/>
            </w:r>
            <w:r w:rsidRPr="005B42F0" w:rsidDel="005B42F0">
              <w:rPr>
                <w:noProof/>
                <w:rPrChange w:id="626" w:author="JORGE CONTRERAS ORTIZ" w:date="2021-09-04T09:26:00Z">
                  <w:rPr>
                    <w:rStyle w:val="Hipervnculo"/>
                    <w:noProof/>
                  </w:rPr>
                </w:rPrChange>
              </w:rPr>
              <w:delText>Protocolo de Enrutamiento</w:delText>
            </w:r>
            <w:r w:rsidDel="005B42F0">
              <w:rPr>
                <w:noProof/>
                <w:webHidden/>
              </w:rPr>
              <w:tab/>
              <w:delText>38</w:delText>
            </w:r>
          </w:del>
        </w:p>
        <w:p w14:paraId="22ADAAA9" w14:textId="254D67B9" w:rsidR="00F21168" w:rsidDel="005B42F0" w:rsidRDefault="00F21168">
          <w:pPr>
            <w:pStyle w:val="TDC4"/>
            <w:tabs>
              <w:tab w:val="left" w:pos="1760"/>
              <w:tab w:val="right" w:leader="dot" w:pos="8494"/>
            </w:tabs>
            <w:rPr>
              <w:del w:id="627" w:author="JORGE CONTRERAS ORTIZ" w:date="2021-09-04T09:26:00Z"/>
              <w:rFonts w:asciiTheme="minorHAnsi" w:eastAsiaTheme="minorEastAsia" w:hAnsiTheme="minorHAnsi" w:cstheme="minorBidi"/>
              <w:noProof/>
              <w:lang w:eastAsia="es-ES"/>
            </w:rPr>
          </w:pPr>
          <w:del w:id="628" w:author="JORGE CONTRERAS ORTIZ" w:date="2021-09-04T09:26:00Z">
            <w:r w:rsidRPr="005B42F0" w:rsidDel="005B42F0">
              <w:rPr>
                <w:noProof/>
                <w:rPrChange w:id="629" w:author="JORGE CONTRERAS ORTIZ" w:date="2021-09-04T09:26:00Z">
                  <w:rPr>
                    <w:rStyle w:val="Hipervnculo"/>
                    <w:noProof/>
                  </w:rPr>
                </w:rPrChange>
              </w:rPr>
              <w:delText>2.3.3.7.</w:delText>
            </w:r>
            <w:r w:rsidDel="005B42F0">
              <w:rPr>
                <w:rFonts w:asciiTheme="minorHAnsi" w:eastAsiaTheme="minorEastAsia" w:hAnsiTheme="minorHAnsi" w:cstheme="minorBidi"/>
                <w:noProof/>
                <w:lang w:eastAsia="es-ES"/>
              </w:rPr>
              <w:tab/>
            </w:r>
            <w:r w:rsidRPr="005B42F0" w:rsidDel="005B42F0">
              <w:rPr>
                <w:noProof/>
                <w:rPrChange w:id="630" w:author="JORGE CONTRERAS ORTIZ" w:date="2021-09-04T09:26:00Z">
                  <w:rPr>
                    <w:rStyle w:val="Hipervnculo"/>
                    <w:noProof/>
                  </w:rPr>
                </w:rPrChange>
              </w:rPr>
              <w:delText>Capa de Transporte [12]</w:delText>
            </w:r>
            <w:r w:rsidDel="005B42F0">
              <w:rPr>
                <w:noProof/>
                <w:webHidden/>
              </w:rPr>
              <w:tab/>
              <w:delText>38</w:delText>
            </w:r>
          </w:del>
        </w:p>
        <w:p w14:paraId="7B78DBD3" w14:textId="63DC2F11" w:rsidR="00F21168" w:rsidDel="005B42F0" w:rsidRDefault="00F21168">
          <w:pPr>
            <w:pStyle w:val="TDC4"/>
            <w:tabs>
              <w:tab w:val="left" w:pos="1760"/>
              <w:tab w:val="right" w:leader="dot" w:pos="8494"/>
            </w:tabs>
            <w:rPr>
              <w:del w:id="631" w:author="JORGE CONTRERAS ORTIZ" w:date="2021-09-04T09:26:00Z"/>
              <w:rFonts w:asciiTheme="minorHAnsi" w:eastAsiaTheme="minorEastAsia" w:hAnsiTheme="minorHAnsi" w:cstheme="minorBidi"/>
              <w:noProof/>
              <w:lang w:eastAsia="es-ES"/>
            </w:rPr>
          </w:pPr>
          <w:del w:id="632" w:author="JORGE CONTRERAS ORTIZ" w:date="2021-09-04T09:26:00Z">
            <w:r w:rsidRPr="005B42F0" w:rsidDel="005B42F0">
              <w:rPr>
                <w:noProof/>
                <w:rPrChange w:id="633" w:author="JORGE CONTRERAS ORTIZ" w:date="2021-09-04T09:26:00Z">
                  <w:rPr>
                    <w:rStyle w:val="Hipervnculo"/>
                    <w:noProof/>
                  </w:rPr>
                </w:rPrChange>
              </w:rPr>
              <w:delText>2.3.3.8.</w:delText>
            </w:r>
            <w:r w:rsidDel="005B42F0">
              <w:rPr>
                <w:rFonts w:asciiTheme="minorHAnsi" w:eastAsiaTheme="minorEastAsia" w:hAnsiTheme="minorHAnsi" w:cstheme="minorBidi"/>
                <w:noProof/>
                <w:lang w:eastAsia="es-ES"/>
              </w:rPr>
              <w:tab/>
            </w:r>
            <w:r w:rsidRPr="005B42F0" w:rsidDel="005B42F0">
              <w:rPr>
                <w:noProof/>
                <w:rPrChange w:id="634" w:author="JORGE CONTRERAS ORTIZ" w:date="2021-09-04T09:26:00Z">
                  <w:rPr>
                    <w:rStyle w:val="Hipervnculo"/>
                    <w:noProof/>
                  </w:rPr>
                </w:rPrChange>
              </w:rPr>
              <w:delText>Seguridad y Comisión de dispositivos [10], [12]</w:delText>
            </w:r>
            <w:r w:rsidDel="005B42F0">
              <w:rPr>
                <w:noProof/>
                <w:webHidden/>
              </w:rPr>
              <w:tab/>
              <w:delText>39</w:delText>
            </w:r>
          </w:del>
        </w:p>
        <w:p w14:paraId="669623F6" w14:textId="276CE39F" w:rsidR="00F21168" w:rsidDel="005B42F0" w:rsidRDefault="00F21168">
          <w:pPr>
            <w:pStyle w:val="TDC1"/>
            <w:tabs>
              <w:tab w:val="left" w:pos="442"/>
              <w:tab w:val="right" w:leader="dot" w:pos="8494"/>
            </w:tabs>
            <w:rPr>
              <w:del w:id="635" w:author="JORGE CONTRERAS ORTIZ" w:date="2021-09-04T09:26:00Z"/>
              <w:rFonts w:asciiTheme="minorHAnsi" w:eastAsiaTheme="minorEastAsia" w:hAnsiTheme="minorHAnsi" w:cstheme="minorBidi"/>
              <w:noProof/>
              <w:lang w:eastAsia="es-ES"/>
            </w:rPr>
          </w:pPr>
          <w:del w:id="636" w:author="JORGE CONTRERAS ORTIZ" w:date="2021-09-04T09:26:00Z">
            <w:r w:rsidRPr="005B42F0" w:rsidDel="005B42F0">
              <w:rPr>
                <w:noProof/>
                <w:rPrChange w:id="637" w:author="JORGE CONTRERAS ORTIZ" w:date="2021-09-04T09:26:00Z">
                  <w:rPr>
                    <w:rStyle w:val="Hipervnculo"/>
                    <w:noProof/>
                  </w:rPr>
                </w:rPrChange>
              </w:rPr>
              <w:delText>3.</w:delText>
            </w:r>
            <w:r w:rsidDel="005B42F0">
              <w:rPr>
                <w:rFonts w:asciiTheme="minorHAnsi" w:eastAsiaTheme="minorEastAsia" w:hAnsiTheme="minorHAnsi" w:cstheme="minorBidi"/>
                <w:noProof/>
                <w:lang w:eastAsia="es-ES"/>
              </w:rPr>
              <w:tab/>
            </w:r>
            <w:r w:rsidRPr="005B42F0" w:rsidDel="005B42F0">
              <w:rPr>
                <w:noProof/>
                <w:rPrChange w:id="638" w:author="JORGE CONTRERAS ORTIZ" w:date="2021-09-04T09:26:00Z">
                  <w:rPr>
                    <w:rStyle w:val="Hipervnculo"/>
                    <w:noProof/>
                  </w:rPr>
                </w:rPrChange>
              </w:rPr>
              <w:delText>ANALISIS DE LA TECNOLOGÍA THREAD</w:delText>
            </w:r>
            <w:r w:rsidDel="005B42F0">
              <w:rPr>
                <w:noProof/>
                <w:webHidden/>
              </w:rPr>
              <w:tab/>
              <w:delText>41</w:delText>
            </w:r>
          </w:del>
        </w:p>
        <w:p w14:paraId="28EE8D61" w14:textId="2F477140" w:rsidR="00F21168" w:rsidDel="005B42F0" w:rsidRDefault="00F21168">
          <w:pPr>
            <w:pStyle w:val="TDC2"/>
            <w:tabs>
              <w:tab w:val="left" w:pos="880"/>
              <w:tab w:val="right" w:leader="dot" w:pos="8494"/>
            </w:tabs>
            <w:rPr>
              <w:del w:id="639" w:author="JORGE CONTRERAS ORTIZ" w:date="2021-09-04T09:26:00Z"/>
              <w:rFonts w:asciiTheme="minorHAnsi" w:eastAsiaTheme="minorEastAsia" w:hAnsiTheme="minorHAnsi" w:cstheme="minorBidi"/>
              <w:noProof/>
              <w:lang w:eastAsia="es-ES"/>
            </w:rPr>
          </w:pPr>
          <w:del w:id="640" w:author="JORGE CONTRERAS ORTIZ" w:date="2021-09-04T09:26:00Z">
            <w:r w:rsidRPr="005B42F0" w:rsidDel="005B42F0">
              <w:rPr>
                <w:noProof/>
                <w:rPrChange w:id="641" w:author="JORGE CONTRERAS ORTIZ" w:date="2021-09-04T09:26:00Z">
                  <w:rPr>
                    <w:rStyle w:val="Hipervnculo"/>
                    <w:noProof/>
                  </w:rPr>
                </w:rPrChange>
              </w:rPr>
              <w:delText>3.1.</w:delText>
            </w:r>
            <w:r w:rsidDel="005B42F0">
              <w:rPr>
                <w:rFonts w:asciiTheme="minorHAnsi" w:eastAsiaTheme="minorEastAsia" w:hAnsiTheme="minorHAnsi" w:cstheme="minorBidi"/>
                <w:noProof/>
                <w:lang w:eastAsia="es-ES"/>
              </w:rPr>
              <w:tab/>
            </w:r>
            <w:r w:rsidRPr="005B42F0" w:rsidDel="005B42F0">
              <w:rPr>
                <w:noProof/>
                <w:rPrChange w:id="642" w:author="JORGE CONTRERAS ORTIZ" w:date="2021-09-04T09:26:00Z">
                  <w:rPr>
                    <w:rStyle w:val="Hipervnculo"/>
                    <w:noProof/>
                  </w:rPr>
                </w:rPrChange>
              </w:rPr>
              <w:delText>ANÁLISIS INICIAL</w:delText>
            </w:r>
            <w:r w:rsidDel="005B42F0">
              <w:rPr>
                <w:noProof/>
                <w:webHidden/>
              </w:rPr>
              <w:tab/>
              <w:delText>41</w:delText>
            </w:r>
          </w:del>
        </w:p>
        <w:p w14:paraId="62B28320" w14:textId="2FB687BB" w:rsidR="00F21168" w:rsidDel="005B42F0" w:rsidRDefault="00F21168">
          <w:pPr>
            <w:pStyle w:val="TDC2"/>
            <w:tabs>
              <w:tab w:val="left" w:pos="880"/>
              <w:tab w:val="right" w:leader="dot" w:pos="8494"/>
            </w:tabs>
            <w:rPr>
              <w:del w:id="643" w:author="JORGE CONTRERAS ORTIZ" w:date="2021-09-04T09:26:00Z"/>
              <w:rFonts w:asciiTheme="minorHAnsi" w:eastAsiaTheme="minorEastAsia" w:hAnsiTheme="minorHAnsi" w:cstheme="minorBidi"/>
              <w:noProof/>
              <w:lang w:eastAsia="es-ES"/>
            </w:rPr>
          </w:pPr>
          <w:del w:id="644" w:author="JORGE CONTRERAS ORTIZ" w:date="2021-09-04T09:26:00Z">
            <w:r w:rsidRPr="005B42F0" w:rsidDel="005B42F0">
              <w:rPr>
                <w:noProof/>
                <w:rPrChange w:id="645" w:author="JORGE CONTRERAS ORTIZ" w:date="2021-09-04T09:26:00Z">
                  <w:rPr>
                    <w:rStyle w:val="Hipervnculo"/>
                    <w:noProof/>
                  </w:rPr>
                </w:rPrChange>
              </w:rPr>
              <w:delText>3.2.</w:delText>
            </w:r>
            <w:r w:rsidDel="005B42F0">
              <w:rPr>
                <w:rFonts w:asciiTheme="minorHAnsi" w:eastAsiaTheme="minorEastAsia" w:hAnsiTheme="minorHAnsi" w:cstheme="minorBidi"/>
                <w:noProof/>
                <w:lang w:eastAsia="es-ES"/>
              </w:rPr>
              <w:tab/>
            </w:r>
            <w:r w:rsidRPr="005B42F0" w:rsidDel="005B42F0">
              <w:rPr>
                <w:noProof/>
                <w:rPrChange w:id="646" w:author="JORGE CONTRERAS ORTIZ" w:date="2021-09-04T09:26:00Z">
                  <w:rPr>
                    <w:rStyle w:val="Hipervnculo"/>
                    <w:noProof/>
                  </w:rPr>
                </w:rPrChange>
              </w:rPr>
              <w:delText>CARACTERÍSTICAS TÉCNOLOGICAS DE LOS MÓDULOS</w:delText>
            </w:r>
            <w:r w:rsidDel="005B42F0">
              <w:rPr>
                <w:noProof/>
                <w:webHidden/>
              </w:rPr>
              <w:tab/>
              <w:delText>41</w:delText>
            </w:r>
          </w:del>
        </w:p>
        <w:p w14:paraId="755D4800" w14:textId="005B7BE6" w:rsidR="00F21168" w:rsidDel="005B42F0" w:rsidRDefault="00F21168" w:rsidP="006242EF">
          <w:pPr>
            <w:pStyle w:val="TDC3"/>
            <w:rPr>
              <w:del w:id="647" w:author="JORGE CONTRERAS ORTIZ" w:date="2021-09-04T09:26:00Z"/>
              <w:rFonts w:asciiTheme="minorHAnsi" w:hAnsiTheme="minorHAnsi" w:cstheme="minorBidi"/>
              <w:noProof/>
            </w:rPr>
          </w:pPr>
          <w:del w:id="648" w:author="JORGE CONTRERAS ORTIZ" w:date="2021-09-04T09:26:00Z">
            <w:r w:rsidRPr="005B42F0" w:rsidDel="005B42F0">
              <w:rPr>
                <w:noProof/>
                <w:rPrChange w:id="649" w:author="JORGE CONTRERAS ORTIZ" w:date="2021-09-04T09:26:00Z">
                  <w:rPr>
                    <w:rStyle w:val="Hipervnculo"/>
                    <w:noProof/>
                  </w:rPr>
                </w:rPrChange>
              </w:rPr>
              <w:delText>3.2.1.</w:delText>
            </w:r>
            <w:r w:rsidDel="005B42F0">
              <w:rPr>
                <w:rFonts w:asciiTheme="minorHAnsi" w:hAnsiTheme="minorHAnsi" w:cstheme="minorBidi"/>
                <w:noProof/>
              </w:rPr>
              <w:tab/>
            </w:r>
            <w:r w:rsidRPr="005B42F0" w:rsidDel="005B42F0">
              <w:rPr>
                <w:noProof/>
                <w:rPrChange w:id="650" w:author="JORGE CONTRERAS ORTIZ" w:date="2021-09-04T09:26:00Z">
                  <w:rPr>
                    <w:rStyle w:val="Hipervnculo"/>
                    <w:noProof/>
                  </w:rPr>
                </w:rPrChange>
              </w:rPr>
              <w:delText>Características módulo RF KTWM102</w:delText>
            </w:r>
            <w:r w:rsidDel="005B42F0">
              <w:rPr>
                <w:noProof/>
                <w:webHidden/>
              </w:rPr>
              <w:tab/>
              <w:delText>41</w:delText>
            </w:r>
          </w:del>
        </w:p>
        <w:p w14:paraId="16A01EFD" w14:textId="40D73C92" w:rsidR="00F21168" w:rsidDel="005B42F0" w:rsidRDefault="00F21168" w:rsidP="006242EF">
          <w:pPr>
            <w:pStyle w:val="TDC3"/>
            <w:rPr>
              <w:del w:id="651" w:author="JORGE CONTRERAS ORTIZ" w:date="2021-09-04T09:26:00Z"/>
              <w:rFonts w:asciiTheme="minorHAnsi" w:hAnsiTheme="minorHAnsi" w:cstheme="minorBidi"/>
              <w:noProof/>
            </w:rPr>
          </w:pPr>
          <w:del w:id="652" w:author="JORGE CONTRERAS ORTIZ" w:date="2021-09-04T09:26:00Z">
            <w:r w:rsidRPr="005B42F0" w:rsidDel="005B42F0">
              <w:rPr>
                <w:noProof/>
                <w:rPrChange w:id="653" w:author="JORGE CONTRERAS ORTIZ" w:date="2021-09-04T09:26:00Z">
                  <w:rPr>
                    <w:rStyle w:val="Hipervnculo"/>
                    <w:noProof/>
                  </w:rPr>
                </w:rPrChange>
              </w:rPr>
              <w:delText>3.2.2.</w:delText>
            </w:r>
            <w:r w:rsidDel="005B42F0">
              <w:rPr>
                <w:rFonts w:asciiTheme="minorHAnsi" w:hAnsiTheme="minorHAnsi" w:cstheme="minorBidi"/>
                <w:noProof/>
              </w:rPr>
              <w:tab/>
            </w:r>
            <w:r w:rsidRPr="005B42F0" w:rsidDel="005B42F0">
              <w:rPr>
                <w:noProof/>
                <w:rPrChange w:id="654" w:author="JORGE CONTRERAS ORTIZ" w:date="2021-09-04T09:26:00Z">
                  <w:rPr>
                    <w:rStyle w:val="Hipervnculo"/>
                    <w:noProof/>
                  </w:rPr>
                </w:rPrChange>
              </w:rPr>
              <w:delText>Características KTDG102 Evaluation Dongle</w:delText>
            </w:r>
            <w:r w:rsidDel="005B42F0">
              <w:rPr>
                <w:noProof/>
                <w:webHidden/>
              </w:rPr>
              <w:tab/>
              <w:delText>41</w:delText>
            </w:r>
          </w:del>
        </w:p>
        <w:p w14:paraId="17D19479" w14:textId="6E5A0A0D" w:rsidR="00F21168" w:rsidDel="005B42F0" w:rsidRDefault="00F21168" w:rsidP="006242EF">
          <w:pPr>
            <w:pStyle w:val="TDC3"/>
            <w:rPr>
              <w:del w:id="655" w:author="JORGE CONTRERAS ORTIZ" w:date="2021-09-04T09:26:00Z"/>
              <w:rFonts w:asciiTheme="minorHAnsi" w:hAnsiTheme="minorHAnsi" w:cstheme="minorBidi"/>
              <w:noProof/>
            </w:rPr>
          </w:pPr>
          <w:del w:id="656" w:author="JORGE CONTRERAS ORTIZ" w:date="2021-09-04T09:26:00Z">
            <w:r w:rsidRPr="005B42F0" w:rsidDel="005B42F0">
              <w:rPr>
                <w:noProof/>
                <w:rPrChange w:id="657" w:author="JORGE CONTRERAS ORTIZ" w:date="2021-09-04T09:26:00Z">
                  <w:rPr>
                    <w:rStyle w:val="Hipervnculo"/>
                    <w:noProof/>
                  </w:rPr>
                </w:rPrChange>
              </w:rPr>
              <w:delText>3.2.3.</w:delText>
            </w:r>
            <w:r w:rsidDel="005B42F0">
              <w:rPr>
                <w:rFonts w:asciiTheme="minorHAnsi" w:hAnsiTheme="minorHAnsi" w:cstheme="minorBidi"/>
                <w:noProof/>
              </w:rPr>
              <w:tab/>
            </w:r>
            <w:r w:rsidRPr="005B42F0" w:rsidDel="005B42F0">
              <w:rPr>
                <w:noProof/>
                <w:rPrChange w:id="658" w:author="JORGE CONTRERAS ORTIZ" w:date="2021-09-04T09:26:00Z">
                  <w:rPr>
                    <w:rStyle w:val="Hipervnculo"/>
                    <w:noProof/>
                  </w:rPr>
                </w:rPrChange>
              </w:rPr>
              <w:delText>Características del Border Router KTBRN1</w:delText>
            </w:r>
            <w:r w:rsidDel="005B42F0">
              <w:rPr>
                <w:noProof/>
                <w:webHidden/>
              </w:rPr>
              <w:tab/>
              <w:delText>42</w:delText>
            </w:r>
          </w:del>
        </w:p>
        <w:p w14:paraId="5E39A126" w14:textId="1D486E5A" w:rsidR="00F21168" w:rsidDel="005B42F0" w:rsidRDefault="00F21168">
          <w:pPr>
            <w:pStyle w:val="TDC2"/>
            <w:tabs>
              <w:tab w:val="left" w:pos="880"/>
              <w:tab w:val="right" w:leader="dot" w:pos="8494"/>
            </w:tabs>
            <w:rPr>
              <w:del w:id="659" w:author="JORGE CONTRERAS ORTIZ" w:date="2021-09-04T09:26:00Z"/>
              <w:rFonts w:asciiTheme="minorHAnsi" w:eastAsiaTheme="minorEastAsia" w:hAnsiTheme="minorHAnsi" w:cstheme="minorBidi"/>
              <w:noProof/>
              <w:lang w:eastAsia="es-ES"/>
            </w:rPr>
          </w:pPr>
          <w:del w:id="660" w:author="JORGE CONTRERAS ORTIZ" w:date="2021-09-04T09:26:00Z">
            <w:r w:rsidRPr="005B42F0" w:rsidDel="005B42F0">
              <w:rPr>
                <w:noProof/>
                <w:rPrChange w:id="661" w:author="JORGE CONTRERAS ORTIZ" w:date="2021-09-04T09:26:00Z">
                  <w:rPr>
                    <w:rStyle w:val="Hipervnculo"/>
                    <w:noProof/>
                  </w:rPr>
                </w:rPrChange>
              </w:rPr>
              <w:delText>3.3.</w:delText>
            </w:r>
            <w:r w:rsidDel="005B42F0">
              <w:rPr>
                <w:rFonts w:asciiTheme="minorHAnsi" w:eastAsiaTheme="minorEastAsia" w:hAnsiTheme="minorHAnsi" w:cstheme="minorBidi"/>
                <w:noProof/>
                <w:lang w:eastAsia="es-ES"/>
              </w:rPr>
              <w:tab/>
            </w:r>
            <w:r w:rsidRPr="005B42F0" w:rsidDel="005B42F0">
              <w:rPr>
                <w:noProof/>
                <w:rPrChange w:id="662" w:author="JORGE CONTRERAS ORTIZ" w:date="2021-09-04T09:26:00Z">
                  <w:rPr>
                    <w:rStyle w:val="Hipervnculo"/>
                    <w:noProof/>
                  </w:rPr>
                </w:rPrChange>
              </w:rPr>
              <w:delText>CONFIGURACIONES INICIALES</w:delText>
            </w:r>
            <w:r w:rsidDel="005B42F0">
              <w:rPr>
                <w:noProof/>
                <w:webHidden/>
              </w:rPr>
              <w:tab/>
              <w:delText>42</w:delText>
            </w:r>
          </w:del>
        </w:p>
        <w:p w14:paraId="63E81BAC" w14:textId="30844D60" w:rsidR="00F21168" w:rsidDel="005B42F0" w:rsidRDefault="00F21168" w:rsidP="006242EF">
          <w:pPr>
            <w:pStyle w:val="TDC3"/>
            <w:rPr>
              <w:del w:id="663" w:author="JORGE CONTRERAS ORTIZ" w:date="2021-09-04T09:26:00Z"/>
              <w:rFonts w:asciiTheme="minorHAnsi" w:hAnsiTheme="minorHAnsi" w:cstheme="minorBidi"/>
              <w:noProof/>
            </w:rPr>
          </w:pPr>
          <w:del w:id="664" w:author="JORGE CONTRERAS ORTIZ" w:date="2021-09-04T09:26:00Z">
            <w:r w:rsidRPr="005B42F0" w:rsidDel="005B42F0">
              <w:rPr>
                <w:noProof/>
                <w:rPrChange w:id="665" w:author="JORGE CONTRERAS ORTIZ" w:date="2021-09-04T09:26:00Z">
                  <w:rPr>
                    <w:rStyle w:val="Hipervnculo"/>
                    <w:noProof/>
                  </w:rPr>
                </w:rPrChange>
              </w:rPr>
              <w:delText>3.3.1.</w:delText>
            </w:r>
            <w:r w:rsidDel="005B42F0">
              <w:rPr>
                <w:rFonts w:asciiTheme="minorHAnsi" w:hAnsiTheme="minorHAnsi" w:cstheme="minorBidi"/>
                <w:noProof/>
              </w:rPr>
              <w:tab/>
            </w:r>
            <w:r w:rsidRPr="005B42F0" w:rsidDel="005B42F0">
              <w:rPr>
                <w:noProof/>
                <w:rPrChange w:id="666" w:author="JORGE CONTRERAS ORTIZ" w:date="2021-09-04T09:26:00Z">
                  <w:rPr>
                    <w:rStyle w:val="Hipervnculo"/>
                    <w:noProof/>
                  </w:rPr>
                </w:rPrChange>
              </w:rPr>
              <w:delText>Configuración del Border Router</w:delText>
            </w:r>
            <w:r w:rsidDel="005B42F0">
              <w:rPr>
                <w:noProof/>
                <w:webHidden/>
              </w:rPr>
              <w:tab/>
              <w:delText>42</w:delText>
            </w:r>
          </w:del>
        </w:p>
        <w:p w14:paraId="5A7A92C3" w14:textId="0A24A007" w:rsidR="00F21168" w:rsidDel="005B42F0" w:rsidRDefault="00F21168">
          <w:pPr>
            <w:pStyle w:val="TDC4"/>
            <w:tabs>
              <w:tab w:val="left" w:pos="1760"/>
              <w:tab w:val="right" w:leader="dot" w:pos="8494"/>
            </w:tabs>
            <w:rPr>
              <w:del w:id="667" w:author="JORGE CONTRERAS ORTIZ" w:date="2021-09-04T09:26:00Z"/>
              <w:rFonts w:asciiTheme="minorHAnsi" w:eastAsiaTheme="minorEastAsia" w:hAnsiTheme="minorHAnsi" w:cstheme="minorBidi"/>
              <w:noProof/>
              <w:lang w:eastAsia="es-ES"/>
            </w:rPr>
          </w:pPr>
          <w:del w:id="668" w:author="JORGE CONTRERAS ORTIZ" w:date="2021-09-04T09:26:00Z">
            <w:r w:rsidRPr="005B42F0" w:rsidDel="005B42F0">
              <w:rPr>
                <w:noProof/>
                <w:rPrChange w:id="669" w:author="JORGE CONTRERAS ORTIZ" w:date="2021-09-04T09:26:00Z">
                  <w:rPr>
                    <w:rStyle w:val="Hipervnculo"/>
                    <w:noProof/>
                  </w:rPr>
                </w:rPrChange>
              </w:rPr>
              <w:delText>3.3.1.1.</w:delText>
            </w:r>
            <w:r w:rsidDel="005B42F0">
              <w:rPr>
                <w:rFonts w:asciiTheme="minorHAnsi" w:eastAsiaTheme="minorEastAsia" w:hAnsiTheme="minorHAnsi" w:cstheme="minorBidi"/>
                <w:noProof/>
                <w:lang w:eastAsia="es-ES"/>
              </w:rPr>
              <w:tab/>
            </w:r>
            <w:r w:rsidRPr="005B42F0" w:rsidDel="005B42F0">
              <w:rPr>
                <w:noProof/>
                <w:rPrChange w:id="670" w:author="JORGE CONTRERAS ORTIZ" w:date="2021-09-04T09:26:00Z">
                  <w:rPr>
                    <w:rStyle w:val="Hipervnculo"/>
                    <w:noProof/>
                  </w:rPr>
                </w:rPrChange>
              </w:rPr>
              <w:delText>Requerimientos</w:delText>
            </w:r>
            <w:r w:rsidDel="005B42F0">
              <w:rPr>
                <w:noProof/>
                <w:webHidden/>
              </w:rPr>
              <w:tab/>
              <w:delText>42</w:delText>
            </w:r>
          </w:del>
        </w:p>
        <w:p w14:paraId="2B5D37A8" w14:textId="3F91CD40" w:rsidR="00F21168" w:rsidDel="005B42F0" w:rsidRDefault="00F21168">
          <w:pPr>
            <w:pStyle w:val="TDC4"/>
            <w:tabs>
              <w:tab w:val="left" w:pos="1760"/>
              <w:tab w:val="right" w:leader="dot" w:pos="8494"/>
            </w:tabs>
            <w:rPr>
              <w:del w:id="671" w:author="JORGE CONTRERAS ORTIZ" w:date="2021-09-04T09:26:00Z"/>
              <w:rFonts w:asciiTheme="minorHAnsi" w:eastAsiaTheme="minorEastAsia" w:hAnsiTheme="minorHAnsi" w:cstheme="minorBidi"/>
              <w:noProof/>
              <w:lang w:eastAsia="es-ES"/>
            </w:rPr>
          </w:pPr>
          <w:del w:id="672" w:author="JORGE CONTRERAS ORTIZ" w:date="2021-09-04T09:26:00Z">
            <w:r w:rsidRPr="005B42F0" w:rsidDel="005B42F0">
              <w:rPr>
                <w:noProof/>
                <w:rPrChange w:id="673" w:author="JORGE CONTRERAS ORTIZ" w:date="2021-09-04T09:26:00Z">
                  <w:rPr>
                    <w:rStyle w:val="Hipervnculo"/>
                    <w:noProof/>
                  </w:rPr>
                </w:rPrChange>
              </w:rPr>
              <w:delText>3.3.1.2.</w:delText>
            </w:r>
            <w:r w:rsidDel="005B42F0">
              <w:rPr>
                <w:rFonts w:asciiTheme="minorHAnsi" w:eastAsiaTheme="minorEastAsia" w:hAnsiTheme="minorHAnsi" w:cstheme="minorBidi"/>
                <w:noProof/>
                <w:lang w:eastAsia="es-ES"/>
              </w:rPr>
              <w:tab/>
            </w:r>
            <w:r w:rsidRPr="005B42F0" w:rsidDel="005B42F0">
              <w:rPr>
                <w:noProof/>
                <w:rPrChange w:id="674" w:author="JORGE CONTRERAS ORTIZ" w:date="2021-09-04T09:26:00Z">
                  <w:rPr>
                    <w:rStyle w:val="Hipervnculo"/>
                    <w:noProof/>
                  </w:rPr>
                </w:rPrChange>
              </w:rPr>
              <w:delText>Guía de Instalación</w:delText>
            </w:r>
            <w:r w:rsidDel="005B42F0">
              <w:rPr>
                <w:noProof/>
                <w:webHidden/>
              </w:rPr>
              <w:tab/>
              <w:delText>43</w:delText>
            </w:r>
          </w:del>
        </w:p>
        <w:p w14:paraId="322CE254" w14:textId="7A136F37" w:rsidR="00F21168" w:rsidDel="005B42F0" w:rsidRDefault="00F21168">
          <w:pPr>
            <w:pStyle w:val="TDC5"/>
            <w:tabs>
              <w:tab w:val="left" w:pos="2017"/>
              <w:tab w:val="right" w:leader="dot" w:pos="8494"/>
            </w:tabs>
            <w:rPr>
              <w:del w:id="675" w:author="JORGE CONTRERAS ORTIZ" w:date="2021-09-04T09:26:00Z"/>
              <w:rFonts w:asciiTheme="minorHAnsi" w:eastAsiaTheme="minorEastAsia" w:hAnsiTheme="minorHAnsi" w:cstheme="minorBidi"/>
              <w:noProof/>
              <w:lang w:eastAsia="es-ES"/>
            </w:rPr>
          </w:pPr>
          <w:del w:id="676" w:author="JORGE CONTRERAS ORTIZ" w:date="2021-09-04T09:26:00Z">
            <w:r w:rsidRPr="005B42F0" w:rsidDel="005B42F0">
              <w:rPr>
                <w:noProof/>
                <w:rPrChange w:id="677" w:author="JORGE CONTRERAS ORTIZ" w:date="2021-09-04T09:26:00Z">
                  <w:rPr>
                    <w:rStyle w:val="Hipervnculo"/>
                    <w:noProof/>
                  </w:rPr>
                </w:rPrChange>
              </w:rPr>
              <w:delText>3.3.1.2.1.</w:delText>
            </w:r>
            <w:r w:rsidDel="005B42F0">
              <w:rPr>
                <w:rFonts w:asciiTheme="minorHAnsi" w:eastAsiaTheme="minorEastAsia" w:hAnsiTheme="minorHAnsi" w:cstheme="minorBidi"/>
                <w:noProof/>
                <w:lang w:eastAsia="es-ES"/>
              </w:rPr>
              <w:tab/>
            </w:r>
            <w:r w:rsidRPr="005B42F0" w:rsidDel="005B42F0">
              <w:rPr>
                <w:noProof/>
                <w:rPrChange w:id="678" w:author="JORGE CONTRERAS ORTIZ" w:date="2021-09-04T09:26:00Z">
                  <w:rPr>
                    <w:rStyle w:val="Hipervnculo"/>
                    <w:noProof/>
                  </w:rPr>
                </w:rPrChange>
              </w:rPr>
              <w:delText>Descarga del Software Requerido</w:delText>
            </w:r>
            <w:r w:rsidDel="005B42F0">
              <w:rPr>
                <w:noProof/>
                <w:webHidden/>
              </w:rPr>
              <w:tab/>
              <w:delText>43</w:delText>
            </w:r>
          </w:del>
        </w:p>
        <w:p w14:paraId="7EF37020" w14:textId="509CC36D" w:rsidR="00F21168" w:rsidDel="005B42F0" w:rsidRDefault="00F21168">
          <w:pPr>
            <w:pStyle w:val="TDC5"/>
            <w:tabs>
              <w:tab w:val="left" w:pos="2017"/>
              <w:tab w:val="right" w:leader="dot" w:pos="8494"/>
            </w:tabs>
            <w:rPr>
              <w:del w:id="679" w:author="JORGE CONTRERAS ORTIZ" w:date="2021-09-04T09:26:00Z"/>
              <w:rFonts w:asciiTheme="minorHAnsi" w:eastAsiaTheme="minorEastAsia" w:hAnsiTheme="minorHAnsi" w:cstheme="minorBidi"/>
              <w:noProof/>
              <w:lang w:eastAsia="es-ES"/>
            </w:rPr>
          </w:pPr>
          <w:del w:id="680" w:author="JORGE CONTRERAS ORTIZ" w:date="2021-09-04T09:26:00Z">
            <w:r w:rsidRPr="005B42F0" w:rsidDel="005B42F0">
              <w:rPr>
                <w:noProof/>
                <w:rPrChange w:id="681" w:author="JORGE CONTRERAS ORTIZ" w:date="2021-09-04T09:26:00Z">
                  <w:rPr>
                    <w:rStyle w:val="Hipervnculo"/>
                    <w:noProof/>
                  </w:rPr>
                </w:rPrChange>
              </w:rPr>
              <w:delText>3.3.1.2.2.</w:delText>
            </w:r>
            <w:r w:rsidDel="005B42F0">
              <w:rPr>
                <w:rFonts w:asciiTheme="minorHAnsi" w:eastAsiaTheme="minorEastAsia" w:hAnsiTheme="minorHAnsi" w:cstheme="minorBidi"/>
                <w:noProof/>
                <w:lang w:eastAsia="es-ES"/>
              </w:rPr>
              <w:tab/>
            </w:r>
            <w:r w:rsidRPr="005B42F0" w:rsidDel="005B42F0">
              <w:rPr>
                <w:noProof/>
                <w:rPrChange w:id="682" w:author="JORGE CONTRERAS ORTIZ" w:date="2021-09-04T09:26:00Z">
                  <w:rPr>
                    <w:rStyle w:val="Hipervnculo"/>
                    <w:noProof/>
                  </w:rPr>
                </w:rPrChange>
              </w:rPr>
              <w:delText>Flashear la imagen en la tarjeta SD</w:delText>
            </w:r>
            <w:r w:rsidDel="005B42F0">
              <w:rPr>
                <w:noProof/>
                <w:webHidden/>
              </w:rPr>
              <w:tab/>
              <w:delText>43</w:delText>
            </w:r>
          </w:del>
        </w:p>
        <w:p w14:paraId="5C2183FE" w14:textId="33F262AF" w:rsidR="00F21168" w:rsidDel="005B42F0" w:rsidRDefault="00F21168">
          <w:pPr>
            <w:pStyle w:val="TDC5"/>
            <w:tabs>
              <w:tab w:val="left" w:pos="2017"/>
              <w:tab w:val="right" w:leader="dot" w:pos="8494"/>
            </w:tabs>
            <w:rPr>
              <w:del w:id="683" w:author="JORGE CONTRERAS ORTIZ" w:date="2021-09-04T09:26:00Z"/>
              <w:rFonts w:asciiTheme="minorHAnsi" w:eastAsiaTheme="minorEastAsia" w:hAnsiTheme="minorHAnsi" w:cstheme="minorBidi"/>
              <w:noProof/>
              <w:lang w:eastAsia="es-ES"/>
            </w:rPr>
          </w:pPr>
          <w:del w:id="684" w:author="JORGE CONTRERAS ORTIZ" w:date="2021-09-04T09:26:00Z">
            <w:r w:rsidRPr="005B42F0" w:rsidDel="005B42F0">
              <w:rPr>
                <w:noProof/>
                <w:rPrChange w:id="685" w:author="JORGE CONTRERAS ORTIZ" w:date="2021-09-04T09:26:00Z">
                  <w:rPr>
                    <w:rStyle w:val="Hipervnculo"/>
                    <w:noProof/>
                  </w:rPr>
                </w:rPrChange>
              </w:rPr>
              <w:delText>3.3.1.2.3.</w:delText>
            </w:r>
            <w:r w:rsidDel="005B42F0">
              <w:rPr>
                <w:rFonts w:asciiTheme="minorHAnsi" w:eastAsiaTheme="minorEastAsia" w:hAnsiTheme="minorHAnsi" w:cstheme="minorBidi"/>
                <w:noProof/>
                <w:lang w:eastAsia="es-ES"/>
              </w:rPr>
              <w:tab/>
            </w:r>
            <w:r w:rsidRPr="005B42F0" w:rsidDel="005B42F0">
              <w:rPr>
                <w:noProof/>
                <w:rPrChange w:id="686" w:author="JORGE CONTRERAS ORTIZ" w:date="2021-09-04T09:26:00Z">
                  <w:rPr>
                    <w:rStyle w:val="Hipervnculo"/>
                    <w:noProof/>
                  </w:rPr>
                </w:rPrChange>
              </w:rPr>
              <w:delText>Primera Instalación</w:delText>
            </w:r>
            <w:r w:rsidDel="005B42F0">
              <w:rPr>
                <w:noProof/>
                <w:webHidden/>
              </w:rPr>
              <w:tab/>
              <w:delText>44</w:delText>
            </w:r>
          </w:del>
        </w:p>
        <w:p w14:paraId="0CD19798" w14:textId="218C3FE9" w:rsidR="00F21168" w:rsidDel="005B42F0" w:rsidRDefault="00F21168">
          <w:pPr>
            <w:pStyle w:val="TDC6"/>
            <w:tabs>
              <w:tab w:val="left" w:pos="2421"/>
              <w:tab w:val="right" w:leader="dot" w:pos="8494"/>
            </w:tabs>
            <w:rPr>
              <w:del w:id="687" w:author="JORGE CONTRERAS ORTIZ" w:date="2021-09-04T09:26:00Z"/>
              <w:rFonts w:asciiTheme="minorHAnsi" w:eastAsiaTheme="minorEastAsia" w:hAnsiTheme="minorHAnsi" w:cstheme="minorBidi"/>
              <w:noProof/>
              <w:lang w:eastAsia="es-ES"/>
            </w:rPr>
          </w:pPr>
          <w:del w:id="688" w:author="JORGE CONTRERAS ORTIZ" w:date="2021-09-04T09:26:00Z">
            <w:r w:rsidRPr="005B42F0" w:rsidDel="005B42F0">
              <w:rPr>
                <w:noProof/>
                <w:rPrChange w:id="689" w:author="JORGE CONTRERAS ORTIZ" w:date="2021-09-04T09:26:00Z">
                  <w:rPr>
                    <w:rStyle w:val="Hipervnculo"/>
                    <w:noProof/>
                  </w:rPr>
                </w:rPrChange>
              </w:rPr>
              <w:delText>3.3.1.2.3.1.</w:delText>
            </w:r>
            <w:r w:rsidDel="005B42F0">
              <w:rPr>
                <w:rFonts w:asciiTheme="minorHAnsi" w:eastAsiaTheme="minorEastAsia" w:hAnsiTheme="minorHAnsi" w:cstheme="minorBidi"/>
                <w:noProof/>
                <w:lang w:eastAsia="es-ES"/>
              </w:rPr>
              <w:tab/>
            </w:r>
            <w:r w:rsidRPr="005B42F0" w:rsidDel="005B42F0">
              <w:rPr>
                <w:noProof/>
                <w:rPrChange w:id="690" w:author="JORGE CONTRERAS ORTIZ" w:date="2021-09-04T09:26:00Z">
                  <w:rPr>
                    <w:rStyle w:val="Hipervnculo"/>
                    <w:noProof/>
                  </w:rPr>
                </w:rPrChange>
              </w:rPr>
              <w:delText>Conexión vía puerto USB Serie</w:delText>
            </w:r>
            <w:r w:rsidDel="005B42F0">
              <w:rPr>
                <w:noProof/>
                <w:webHidden/>
              </w:rPr>
              <w:tab/>
              <w:delText>44</w:delText>
            </w:r>
          </w:del>
        </w:p>
        <w:p w14:paraId="5FB16068" w14:textId="4E3AFB63" w:rsidR="00F21168" w:rsidDel="005B42F0" w:rsidRDefault="00F21168">
          <w:pPr>
            <w:pStyle w:val="TDC4"/>
            <w:tabs>
              <w:tab w:val="left" w:pos="1760"/>
              <w:tab w:val="right" w:leader="dot" w:pos="8494"/>
            </w:tabs>
            <w:rPr>
              <w:del w:id="691" w:author="JORGE CONTRERAS ORTIZ" w:date="2021-09-04T09:26:00Z"/>
              <w:rFonts w:asciiTheme="minorHAnsi" w:eastAsiaTheme="minorEastAsia" w:hAnsiTheme="minorHAnsi" w:cstheme="minorBidi"/>
              <w:noProof/>
              <w:lang w:eastAsia="es-ES"/>
            </w:rPr>
          </w:pPr>
          <w:del w:id="692" w:author="JORGE CONTRERAS ORTIZ" w:date="2021-09-04T09:26:00Z">
            <w:r w:rsidRPr="005B42F0" w:rsidDel="005B42F0">
              <w:rPr>
                <w:noProof/>
                <w:rPrChange w:id="693" w:author="JORGE CONTRERAS ORTIZ" w:date="2021-09-04T09:26:00Z">
                  <w:rPr>
                    <w:rStyle w:val="Hipervnculo"/>
                    <w:noProof/>
                  </w:rPr>
                </w:rPrChange>
              </w:rPr>
              <w:delText>3.3.1.3.</w:delText>
            </w:r>
            <w:r w:rsidDel="005B42F0">
              <w:rPr>
                <w:rFonts w:asciiTheme="minorHAnsi" w:eastAsiaTheme="minorEastAsia" w:hAnsiTheme="minorHAnsi" w:cstheme="minorBidi"/>
                <w:noProof/>
                <w:lang w:eastAsia="es-ES"/>
              </w:rPr>
              <w:tab/>
            </w:r>
            <w:r w:rsidRPr="005B42F0" w:rsidDel="005B42F0">
              <w:rPr>
                <w:noProof/>
                <w:rPrChange w:id="694" w:author="JORGE CONTRERAS ORTIZ" w:date="2021-09-04T09:26:00Z">
                  <w:rPr>
                    <w:rStyle w:val="Hipervnculo"/>
                    <w:noProof/>
                  </w:rPr>
                </w:rPrChange>
              </w:rPr>
              <w:delText>Panel de Administración Web</w:delText>
            </w:r>
            <w:r w:rsidDel="005B42F0">
              <w:rPr>
                <w:noProof/>
                <w:webHidden/>
              </w:rPr>
              <w:tab/>
              <w:delText>47</w:delText>
            </w:r>
          </w:del>
        </w:p>
        <w:p w14:paraId="32CC6CD8" w14:textId="7FAFC96F" w:rsidR="00F21168" w:rsidDel="005B42F0" w:rsidRDefault="00F21168">
          <w:pPr>
            <w:pStyle w:val="TDC5"/>
            <w:tabs>
              <w:tab w:val="left" w:pos="2017"/>
              <w:tab w:val="right" w:leader="dot" w:pos="8494"/>
            </w:tabs>
            <w:rPr>
              <w:del w:id="695" w:author="JORGE CONTRERAS ORTIZ" w:date="2021-09-04T09:26:00Z"/>
              <w:rFonts w:asciiTheme="minorHAnsi" w:eastAsiaTheme="minorEastAsia" w:hAnsiTheme="minorHAnsi" w:cstheme="minorBidi"/>
              <w:noProof/>
              <w:lang w:eastAsia="es-ES"/>
            </w:rPr>
          </w:pPr>
          <w:del w:id="696" w:author="JORGE CONTRERAS ORTIZ" w:date="2021-09-04T09:26:00Z">
            <w:r w:rsidRPr="005B42F0" w:rsidDel="005B42F0">
              <w:rPr>
                <w:noProof/>
                <w:rPrChange w:id="697" w:author="JORGE CONTRERAS ORTIZ" w:date="2021-09-04T09:26:00Z">
                  <w:rPr>
                    <w:rStyle w:val="Hipervnculo"/>
                    <w:noProof/>
                  </w:rPr>
                </w:rPrChange>
              </w:rPr>
              <w:delText>3.3.1.3.1.</w:delText>
            </w:r>
            <w:r w:rsidDel="005B42F0">
              <w:rPr>
                <w:rFonts w:asciiTheme="minorHAnsi" w:eastAsiaTheme="minorEastAsia" w:hAnsiTheme="minorHAnsi" w:cstheme="minorBidi"/>
                <w:noProof/>
                <w:lang w:eastAsia="es-ES"/>
              </w:rPr>
              <w:tab/>
            </w:r>
            <w:r w:rsidRPr="005B42F0" w:rsidDel="005B42F0">
              <w:rPr>
                <w:noProof/>
                <w:rPrChange w:id="698" w:author="JORGE CONTRERAS ORTIZ" w:date="2021-09-04T09:26:00Z">
                  <w:rPr>
                    <w:rStyle w:val="Hipervnculo"/>
                    <w:noProof/>
                  </w:rPr>
                </w:rPrChange>
              </w:rPr>
              <w:delText>Cambiar la configuración de red</w:delText>
            </w:r>
            <w:r w:rsidDel="005B42F0">
              <w:rPr>
                <w:noProof/>
                <w:webHidden/>
              </w:rPr>
              <w:tab/>
              <w:delText>48</w:delText>
            </w:r>
          </w:del>
        </w:p>
        <w:p w14:paraId="677865FF" w14:textId="3609B8EE" w:rsidR="00F21168" w:rsidDel="005B42F0" w:rsidRDefault="00F21168">
          <w:pPr>
            <w:pStyle w:val="TDC5"/>
            <w:tabs>
              <w:tab w:val="left" w:pos="2017"/>
              <w:tab w:val="right" w:leader="dot" w:pos="8494"/>
            </w:tabs>
            <w:rPr>
              <w:del w:id="699" w:author="JORGE CONTRERAS ORTIZ" w:date="2021-09-04T09:26:00Z"/>
              <w:rFonts w:asciiTheme="minorHAnsi" w:eastAsiaTheme="minorEastAsia" w:hAnsiTheme="minorHAnsi" w:cstheme="minorBidi"/>
              <w:noProof/>
              <w:lang w:eastAsia="es-ES"/>
            </w:rPr>
          </w:pPr>
          <w:del w:id="700" w:author="JORGE CONTRERAS ORTIZ" w:date="2021-09-04T09:26:00Z">
            <w:r w:rsidRPr="005B42F0" w:rsidDel="005B42F0">
              <w:rPr>
                <w:noProof/>
                <w:rPrChange w:id="701" w:author="JORGE CONTRERAS ORTIZ" w:date="2021-09-04T09:26:00Z">
                  <w:rPr>
                    <w:rStyle w:val="Hipervnculo"/>
                    <w:noProof/>
                  </w:rPr>
                </w:rPrChange>
              </w:rPr>
              <w:delText>3.3.1.3.2.</w:delText>
            </w:r>
            <w:r w:rsidDel="005B42F0">
              <w:rPr>
                <w:rFonts w:asciiTheme="minorHAnsi" w:eastAsiaTheme="minorEastAsia" w:hAnsiTheme="minorHAnsi" w:cstheme="minorBidi"/>
                <w:noProof/>
                <w:lang w:eastAsia="es-ES"/>
              </w:rPr>
              <w:tab/>
            </w:r>
            <w:r w:rsidRPr="005B42F0" w:rsidDel="005B42F0">
              <w:rPr>
                <w:noProof/>
                <w:rPrChange w:id="702" w:author="JORGE CONTRERAS ORTIZ" w:date="2021-09-04T09:26:00Z">
                  <w:rPr>
                    <w:rStyle w:val="Hipervnculo"/>
                    <w:noProof/>
                  </w:rPr>
                </w:rPrChange>
              </w:rPr>
              <w:delText>Actualizar KiBRA</w:delText>
            </w:r>
            <w:r w:rsidDel="005B42F0">
              <w:rPr>
                <w:noProof/>
                <w:webHidden/>
              </w:rPr>
              <w:tab/>
              <w:delText>49</w:delText>
            </w:r>
          </w:del>
        </w:p>
        <w:p w14:paraId="10EDC513" w14:textId="4D217A28" w:rsidR="00F21168" w:rsidDel="005B42F0" w:rsidRDefault="00F21168">
          <w:pPr>
            <w:pStyle w:val="TDC5"/>
            <w:tabs>
              <w:tab w:val="left" w:pos="2017"/>
              <w:tab w:val="right" w:leader="dot" w:pos="8494"/>
            </w:tabs>
            <w:rPr>
              <w:del w:id="703" w:author="JORGE CONTRERAS ORTIZ" w:date="2021-09-04T09:26:00Z"/>
              <w:rFonts w:asciiTheme="minorHAnsi" w:eastAsiaTheme="minorEastAsia" w:hAnsiTheme="minorHAnsi" w:cstheme="minorBidi"/>
              <w:noProof/>
              <w:lang w:eastAsia="es-ES"/>
            </w:rPr>
          </w:pPr>
          <w:del w:id="704" w:author="JORGE CONTRERAS ORTIZ" w:date="2021-09-04T09:26:00Z">
            <w:r w:rsidRPr="005B42F0" w:rsidDel="005B42F0">
              <w:rPr>
                <w:noProof/>
                <w:rPrChange w:id="705" w:author="JORGE CONTRERAS ORTIZ" w:date="2021-09-04T09:26:00Z">
                  <w:rPr>
                    <w:rStyle w:val="Hipervnculo"/>
                    <w:noProof/>
                  </w:rPr>
                </w:rPrChange>
              </w:rPr>
              <w:delText>3.3.1.3.3.</w:delText>
            </w:r>
            <w:r w:rsidDel="005B42F0">
              <w:rPr>
                <w:rFonts w:asciiTheme="minorHAnsi" w:eastAsiaTheme="minorEastAsia" w:hAnsiTheme="minorHAnsi" w:cstheme="minorBidi"/>
                <w:noProof/>
                <w:lang w:eastAsia="es-ES"/>
              </w:rPr>
              <w:tab/>
            </w:r>
            <w:r w:rsidRPr="005B42F0" w:rsidDel="005B42F0">
              <w:rPr>
                <w:noProof/>
                <w:rPrChange w:id="706" w:author="JORGE CONTRERAS ORTIZ" w:date="2021-09-04T09:26:00Z">
                  <w:rPr>
                    <w:rStyle w:val="Hipervnculo"/>
                    <w:noProof/>
                  </w:rPr>
                </w:rPrChange>
              </w:rPr>
              <w:delText>Configurar Border Router</w:delText>
            </w:r>
            <w:r w:rsidDel="005B42F0">
              <w:rPr>
                <w:noProof/>
                <w:webHidden/>
              </w:rPr>
              <w:tab/>
              <w:delText>50</w:delText>
            </w:r>
          </w:del>
        </w:p>
        <w:p w14:paraId="0CAE30CA" w14:textId="48BD9DEC" w:rsidR="00F21168" w:rsidDel="005B42F0" w:rsidRDefault="00F21168">
          <w:pPr>
            <w:pStyle w:val="TDC6"/>
            <w:tabs>
              <w:tab w:val="left" w:pos="2421"/>
              <w:tab w:val="right" w:leader="dot" w:pos="8494"/>
            </w:tabs>
            <w:rPr>
              <w:del w:id="707" w:author="JORGE CONTRERAS ORTIZ" w:date="2021-09-04T09:26:00Z"/>
              <w:rFonts w:asciiTheme="minorHAnsi" w:eastAsiaTheme="minorEastAsia" w:hAnsiTheme="minorHAnsi" w:cstheme="minorBidi"/>
              <w:noProof/>
              <w:lang w:eastAsia="es-ES"/>
            </w:rPr>
          </w:pPr>
          <w:del w:id="708" w:author="JORGE CONTRERAS ORTIZ" w:date="2021-09-04T09:26:00Z">
            <w:r w:rsidRPr="005B42F0" w:rsidDel="005B42F0">
              <w:rPr>
                <w:noProof/>
                <w:rPrChange w:id="709" w:author="JORGE CONTRERAS ORTIZ" w:date="2021-09-04T09:26:00Z">
                  <w:rPr>
                    <w:rStyle w:val="Hipervnculo"/>
                    <w:noProof/>
                  </w:rPr>
                </w:rPrChange>
              </w:rPr>
              <w:delText>3.3.1.3.3.1.</w:delText>
            </w:r>
            <w:r w:rsidDel="005B42F0">
              <w:rPr>
                <w:rFonts w:asciiTheme="minorHAnsi" w:eastAsiaTheme="minorEastAsia" w:hAnsiTheme="minorHAnsi" w:cstheme="minorBidi"/>
                <w:noProof/>
                <w:lang w:eastAsia="es-ES"/>
              </w:rPr>
              <w:tab/>
            </w:r>
            <w:r w:rsidRPr="005B42F0" w:rsidDel="005B42F0">
              <w:rPr>
                <w:noProof/>
                <w:rPrChange w:id="710" w:author="JORGE CONTRERAS ORTIZ" w:date="2021-09-04T09:26:00Z">
                  <w:rPr>
                    <w:rStyle w:val="Hipervnculo"/>
                    <w:noProof/>
                  </w:rPr>
                </w:rPrChange>
              </w:rPr>
              <w:delText>Unirse o Formar una Red Thread</w:delText>
            </w:r>
            <w:r w:rsidDel="005B42F0">
              <w:rPr>
                <w:noProof/>
                <w:webHidden/>
              </w:rPr>
              <w:tab/>
              <w:delText>50</w:delText>
            </w:r>
          </w:del>
        </w:p>
        <w:p w14:paraId="1192626B" w14:textId="499A87FF" w:rsidR="00F21168" w:rsidDel="005B42F0" w:rsidRDefault="00F21168">
          <w:pPr>
            <w:pStyle w:val="TDC6"/>
            <w:tabs>
              <w:tab w:val="left" w:pos="2421"/>
              <w:tab w:val="right" w:leader="dot" w:pos="8494"/>
            </w:tabs>
            <w:rPr>
              <w:del w:id="711" w:author="JORGE CONTRERAS ORTIZ" w:date="2021-09-04T09:26:00Z"/>
              <w:rFonts w:asciiTheme="minorHAnsi" w:eastAsiaTheme="minorEastAsia" w:hAnsiTheme="minorHAnsi" w:cstheme="minorBidi"/>
              <w:noProof/>
              <w:lang w:eastAsia="es-ES"/>
            </w:rPr>
          </w:pPr>
          <w:del w:id="712" w:author="JORGE CONTRERAS ORTIZ" w:date="2021-09-04T09:26:00Z">
            <w:r w:rsidRPr="005B42F0" w:rsidDel="005B42F0">
              <w:rPr>
                <w:noProof/>
                <w:rPrChange w:id="713" w:author="JORGE CONTRERAS ORTIZ" w:date="2021-09-04T09:26:00Z">
                  <w:rPr>
                    <w:rStyle w:val="Hipervnculo"/>
                    <w:noProof/>
                  </w:rPr>
                </w:rPrChange>
              </w:rPr>
              <w:delText>3.3.1.3.3.2.</w:delText>
            </w:r>
            <w:r w:rsidDel="005B42F0">
              <w:rPr>
                <w:rFonts w:asciiTheme="minorHAnsi" w:eastAsiaTheme="minorEastAsia" w:hAnsiTheme="minorHAnsi" w:cstheme="minorBidi"/>
                <w:noProof/>
                <w:lang w:eastAsia="es-ES"/>
              </w:rPr>
              <w:tab/>
            </w:r>
            <w:r w:rsidRPr="005B42F0" w:rsidDel="005B42F0">
              <w:rPr>
                <w:noProof/>
                <w:rPrChange w:id="714" w:author="JORGE CONTRERAS ORTIZ" w:date="2021-09-04T09:26:00Z">
                  <w:rPr>
                    <w:rStyle w:val="Hipervnculo"/>
                    <w:noProof/>
                  </w:rPr>
                </w:rPrChange>
              </w:rPr>
              <w:delText>Backbone Router Server (BBR).</w:delText>
            </w:r>
            <w:r w:rsidDel="005B42F0">
              <w:rPr>
                <w:noProof/>
                <w:webHidden/>
              </w:rPr>
              <w:tab/>
              <w:delText>51</w:delText>
            </w:r>
          </w:del>
        </w:p>
        <w:p w14:paraId="37D65CB7" w14:textId="21120264" w:rsidR="00F21168" w:rsidDel="005B42F0" w:rsidRDefault="00F21168">
          <w:pPr>
            <w:pStyle w:val="TDC6"/>
            <w:tabs>
              <w:tab w:val="left" w:pos="2421"/>
              <w:tab w:val="right" w:leader="dot" w:pos="8494"/>
            </w:tabs>
            <w:rPr>
              <w:del w:id="715" w:author="JORGE CONTRERAS ORTIZ" w:date="2021-09-04T09:26:00Z"/>
              <w:rFonts w:asciiTheme="minorHAnsi" w:eastAsiaTheme="minorEastAsia" w:hAnsiTheme="minorHAnsi" w:cstheme="minorBidi"/>
              <w:noProof/>
              <w:lang w:eastAsia="es-ES"/>
            </w:rPr>
          </w:pPr>
          <w:del w:id="716" w:author="JORGE CONTRERAS ORTIZ" w:date="2021-09-04T09:26:00Z">
            <w:r w:rsidRPr="005B42F0" w:rsidDel="005B42F0">
              <w:rPr>
                <w:noProof/>
                <w:rPrChange w:id="717" w:author="JORGE CONTRERAS ORTIZ" w:date="2021-09-04T09:26:00Z">
                  <w:rPr>
                    <w:rStyle w:val="Hipervnculo"/>
                    <w:noProof/>
                  </w:rPr>
                </w:rPrChange>
              </w:rPr>
              <w:delText>3.3.1.3.3.3.</w:delText>
            </w:r>
            <w:r w:rsidDel="005B42F0">
              <w:rPr>
                <w:rFonts w:asciiTheme="minorHAnsi" w:eastAsiaTheme="minorEastAsia" w:hAnsiTheme="minorHAnsi" w:cstheme="minorBidi"/>
                <w:noProof/>
                <w:lang w:eastAsia="es-ES"/>
              </w:rPr>
              <w:tab/>
            </w:r>
            <w:r w:rsidRPr="005B42F0" w:rsidDel="005B42F0">
              <w:rPr>
                <w:noProof/>
                <w:rPrChange w:id="718" w:author="JORGE CONTRERAS ORTIZ" w:date="2021-09-04T09:26:00Z">
                  <w:rPr>
                    <w:rStyle w:val="Hipervnculo"/>
                    <w:noProof/>
                  </w:rPr>
                </w:rPrChange>
              </w:rPr>
              <w:delText>Prefijo de Red (Network Prefix)</w:delText>
            </w:r>
            <w:r w:rsidDel="005B42F0">
              <w:rPr>
                <w:noProof/>
                <w:webHidden/>
              </w:rPr>
              <w:tab/>
              <w:delText>52</w:delText>
            </w:r>
          </w:del>
        </w:p>
        <w:p w14:paraId="35AFBB03" w14:textId="15DC276F" w:rsidR="00F21168" w:rsidDel="005B42F0" w:rsidRDefault="00F21168">
          <w:pPr>
            <w:pStyle w:val="TDC5"/>
            <w:tabs>
              <w:tab w:val="left" w:pos="2017"/>
              <w:tab w:val="right" w:leader="dot" w:pos="8494"/>
            </w:tabs>
            <w:rPr>
              <w:del w:id="719" w:author="JORGE CONTRERAS ORTIZ" w:date="2021-09-04T09:26:00Z"/>
              <w:rFonts w:asciiTheme="minorHAnsi" w:eastAsiaTheme="minorEastAsia" w:hAnsiTheme="minorHAnsi" w:cstheme="minorBidi"/>
              <w:noProof/>
              <w:lang w:eastAsia="es-ES"/>
            </w:rPr>
          </w:pPr>
          <w:del w:id="720" w:author="JORGE CONTRERAS ORTIZ" w:date="2021-09-04T09:26:00Z">
            <w:r w:rsidRPr="005B42F0" w:rsidDel="005B42F0">
              <w:rPr>
                <w:noProof/>
                <w:rPrChange w:id="721" w:author="JORGE CONTRERAS ORTIZ" w:date="2021-09-04T09:26:00Z">
                  <w:rPr>
                    <w:rStyle w:val="Hipervnculo"/>
                    <w:noProof/>
                    <w:lang w:val="en-US"/>
                  </w:rPr>
                </w:rPrChange>
              </w:rPr>
              <w:delText>3.3.1.3.4.</w:delText>
            </w:r>
            <w:r w:rsidDel="005B42F0">
              <w:rPr>
                <w:rFonts w:asciiTheme="minorHAnsi" w:eastAsiaTheme="minorEastAsia" w:hAnsiTheme="minorHAnsi" w:cstheme="minorBidi"/>
                <w:noProof/>
                <w:lang w:eastAsia="es-ES"/>
              </w:rPr>
              <w:tab/>
            </w:r>
            <w:r w:rsidRPr="005B42F0" w:rsidDel="005B42F0">
              <w:rPr>
                <w:noProof/>
                <w:rPrChange w:id="722" w:author="JORGE CONTRERAS ORTIZ" w:date="2021-09-04T09:26:00Z">
                  <w:rPr>
                    <w:rStyle w:val="Hipervnculo"/>
                    <w:noProof/>
                    <w:lang w:val="en-US"/>
                  </w:rPr>
                </w:rPrChange>
              </w:rPr>
              <w:delText>Inicio del Border Router (Start-up).</w:delText>
            </w:r>
            <w:r w:rsidDel="005B42F0">
              <w:rPr>
                <w:noProof/>
                <w:webHidden/>
              </w:rPr>
              <w:tab/>
              <w:delText>53</w:delText>
            </w:r>
          </w:del>
        </w:p>
        <w:p w14:paraId="31A63676" w14:textId="778704E2" w:rsidR="00F21168" w:rsidDel="005B42F0" w:rsidRDefault="00F21168">
          <w:pPr>
            <w:pStyle w:val="TDC5"/>
            <w:tabs>
              <w:tab w:val="left" w:pos="2017"/>
              <w:tab w:val="right" w:leader="dot" w:pos="8494"/>
            </w:tabs>
            <w:rPr>
              <w:del w:id="723" w:author="JORGE CONTRERAS ORTIZ" w:date="2021-09-04T09:26:00Z"/>
              <w:rFonts w:asciiTheme="minorHAnsi" w:eastAsiaTheme="minorEastAsia" w:hAnsiTheme="minorHAnsi" w:cstheme="minorBidi"/>
              <w:noProof/>
              <w:lang w:eastAsia="es-ES"/>
            </w:rPr>
          </w:pPr>
          <w:del w:id="724" w:author="JORGE CONTRERAS ORTIZ" w:date="2021-09-04T09:26:00Z">
            <w:r w:rsidRPr="005B42F0" w:rsidDel="005B42F0">
              <w:rPr>
                <w:noProof/>
                <w:rPrChange w:id="725" w:author="JORGE CONTRERAS ORTIZ" w:date="2021-09-04T09:26:00Z">
                  <w:rPr>
                    <w:rStyle w:val="Hipervnculo"/>
                    <w:noProof/>
                  </w:rPr>
                </w:rPrChange>
              </w:rPr>
              <w:delText>3.3.1.3.5.</w:delText>
            </w:r>
            <w:r w:rsidDel="005B42F0">
              <w:rPr>
                <w:rFonts w:asciiTheme="minorHAnsi" w:eastAsiaTheme="minorEastAsia" w:hAnsiTheme="minorHAnsi" w:cstheme="minorBidi"/>
                <w:noProof/>
                <w:lang w:eastAsia="es-ES"/>
              </w:rPr>
              <w:tab/>
            </w:r>
            <w:r w:rsidRPr="005B42F0" w:rsidDel="005B42F0">
              <w:rPr>
                <w:noProof/>
                <w:rPrChange w:id="726" w:author="JORGE CONTRERAS ORTIZ" w:date="2021-09-04T09:26:00Z">
                  <w:rPr>
                    <w:rStyle w:val="Hipervnculo"/>
                    <w:noProof/>
                  </w:rPr>
                </w:rPrChange>
              </w:rPr>
              <w:delText>Servicios</w:delText>
            </w:r>
            <w:r w:rsidDel="005B42F0">
              <w:rPr>
                <w:noProof/>
                <w:webHidden/>
              </w:rPr>
              <w:tab/>
              <w:delText>57</w:delText>
            </w:r>
          </w:del>
        </w:p>
        <w:p w14:paraId="50841493" w14:textId="1FAF726A" w:rsidR="00F21168" w:rsidDel="005B42F0" w:rsidRDefault="00F21168">
          <w:pPr>
            <w:pStyle w:val="TDC6"/>
            <w:tabs>
              <w:tab w:val="left" w:pos="2421"/>
              <w:tab w:val="right" w:leader="dot" w:pos="8494"/>
            </w:tabs>
            <w:rPr>
              <w:del w:id="727" w:author="JORGE CONTRERAS ORTIZ" w:date="2021-09-04T09:26:00Z"/>
              <w:rFonts w:asciiTheme="minorHAnsi" w:eastAsiaTheme="minorEastAsia" w:hAnsiTheme="minorHAnsi" w:cstheme="minorBidi"/>
              <w:noProof/>
              <w:lang w:eastAsia="es-ES"/>
            </w:rPr>
          </w:pPr>
          <w:del w:id="728" w:author="JORGE CONTRERAS ORTIZ" w:date="2021-09-04T09:26:00Z">
            <w:r w:rsidRPr="005B42F0" w:rsidDel="005B42F0">
              <w:rPr>
                <w:noProof/>
                <w:rPrChange w:id="729" w:author="JORGE CONTRERAS ORTIZ" w:date="2021-09-04T09:26:00Z">
                  <w:rPr>
                    <w:rStyle w:val="Hipervnculo"/>
                    <w:noProof/>
                  </w:rPr>
                </w:rPrChange>
              </w:rPr>
              <w:delText>3.3.1.3.5.1.</w:delText>
            </w:r>
            <w:r w:rsidDel="005B42F0">
              <w:rPr>
                <w:rFonts w:asciiTheme="minorHAnsi" w:eastAsiaTheme="minorEastAsia" w:hAnsiTheme="minorHAnsi" w:cstheme="minorBidi"/>
                <w:noProof/>
                <w:lang w:eastAsia="es-ES"/>
              </w:rPr>
              <w:tab/>
            </w:r>
            <w:r w:rsidRPr="005B42F0" w:rsidDel="005B42F0">
              <w:rPr>
                <w:noProof/>
                <w:rPrChange w:id="730" w:author="JORGE CONTRERAS ORTIZ" w:date="2021-09-04T09:26:00Z">
                  <w:rPr>
                    <w:rStyle w:val="Hipervnculo"/>
                    <w:noProof/>
                  </w:rPr>
                </w:rPrChange>
              </w:rPr>
              <w:delText>Servidor Backbone Router</w:delText>
            </w:r>
            <w:r w:rsidDel="005B42F0">
              <w:rPr>
                <w:noProof/>
                <w:webHidden/>
              </w:rPr>
              <w:tab/>
              <w:delText>57</w:delText>
            </w:r>
          </w:del>
        </w:p>
        <w:p w14:paraId="76161EB8" w14:textId="4C8F753D" w:rsidR="00F21168" w:rsidDel="005B42F0" w:rsidRDefault="00F21168">
          <w:pPr>
            <w:pStyle w:val="TDC6"/>
            <w:tabs>
              <w:tab w:val="left" w:pos="2421"/>
              <w:tab w:val="right" w:leader="dot" w:pos="8494"/>
            </w:tabs>
            <w:rPr>
              <w:del w:id="731" w:author="JORGE CONTRERAS ORTIZ" w:date="2021-09-04T09:26:00Z"/>
              <w:rFonts w:asciiTheme="minorHAnsi" w:eastAsiaTheme="minorEastAsia" w:hAnsiTheme="minorHAnsi" w:cstheme="minorBidi"/>
              <w:noProof/>
              <w:lang w:eastAsia="es-ES"/>
            </w:rPr>
          </w:pPr>
          <w:del w:id="732" w:author="JORGE CONTRERAS ORTIZ" w:date="2021-09-04T09:26:00Z">
            <w:r w:rsidRPr="005B42F0" w:rsidDel="005B42F0">
              <w:rPr>
                <w:noProof/>
                <w:rPrChange w:id="733" w:author="JORGE CONTRERAS ORTIZ" w:date="2021-09-04T09:26:00Z">
                  <w:rPr>
                    <w:rStyle w:val="Hipervnculo"/>
                    <w:noProof/>
                  </w:rPr>
                </w:rPrChange>
              </w:rPr>
              <w:delText>3.3.1.3.5.2.</w:delText>
            </w:r>
            <w:r w:rsidDel="005B42F0">
              <w:rPr>
                <w:rFonts w:asciiTheme="minorHAnsi" w:eastAsiaTheme="minorEastAsia" w:hAnsiTheme="minorHAnsi" w:cstheme="minorBidi"/>
                <w:noProof/>
                <w:lang w:eastAsia="es-ES"/>
              </w:rPr>
              <w:tab/>
            </w:r>
            <w:r w:rsidRPr="005B42F0" w:rsidDel="005B42F0">
              <w:rPr>
                <w:noProof/>
                <w:rPrChange w:id="734" w:author="JORGE CONTRERAS ORTIZ" w:date="2021-09-04T09:26:00Z">
                  <w:rPr>
                    <w:rStyle w:val="Hipervnculo"/>
                    <w:noProof/>
                  </w:rPr>
                </w:rPrChange>
              </w:rPr>
              <w:delText>DHCP</w:delText>
            </w:r>
            <w:r w:rsidDel="005B42F0">
              <w:rPr>
                <w:noProof/>
                <w:webHidden/>
              </w:rPr>
              <w:tab/>
              <w:delText>58</w:delText>
            </w:r>
          </w:del>
        </w:p>
        <w:p w14:paraId="49A57872" w14:textId="424C3959" w:rsidR="00F21168" w:rsidDel="005B42F0" w:rsidRDefault="00F21168">
          <w:pPr>
            <w:pStyle w:val="TDC6"/>
            <w:tabs>
              <w:tab w:val="left" w:pos="2421"/>
              <w:tab w:val="right" w:leader="dot" w:pos="8494"/>
            </w:tabs>
            <w:rPr>
              <w:del w:id="735" w:author="JORGE CONTRERAS ORTIZ" w:date="2021-09-04T09:26:00Z"/>
              <w:rFonts w:asciiTheme="minorHAnsi" w:eastAsiaTheme="minorEastAsia" w:hAnsiTheme="minorHAnsi" w:cstheme="minorBidi"/>
              <w:noProof/>
              <w:lang w:eastAsia="es-ES"/>
            </w:rPr>
          </w:pPr>
          <w:del w:id="736" w:author="JORGE CONTRERAS ORTIZ" w:date="2021-09-04T09:26:00Z">
            <w:r w:rsidRPr="005B42F0" w:rsidDel="005B42F0">
              <w:rPr>
                <w:noProof/>
                <w:rPrChange w:id="737" w:author="JORGE CONTRERAS ORTIZ" w:date="2021-09-04T09:26:00Z">
                  <w:rPr>
                    <w:rStyle w:val="Hipervnculo"/>
                    <w:noProof/>
                  </w:rPr>
                </w:rPrChange>
              </w:rPr>
              <w:delText>3.3.1.3.5.3.</w:delText>
            </w:r>
            <w:r w:rsidDel="005B42F0">
              <w:rPr>
                <w:rFonts w:asciiTheme="minorHAnsi" w:eastAsiaTheme="minorEastAsia" w:hAnsiTheme="minorHAnsi" w:cstheme="minorBidi"/>
                <w:noProof/>
                <w:lang w:eastAsia="es-ES"/>
              </w:rPr>
              <w:tab/>
            </w:r>
            <w:r w:rsidRPr="005B42F0" w:rsidDel="005B42F0">
              <w:rPr>
                <w:noProof/>
                <w:rPrChange w:id="738" w:author="JORGE CONTRERAS ORTIZ" w:date="2021-09-04T09:26:00Z">
                  <w:rPr>
                    <w:rStyle w:val="Hipervnculo"/>
                    <w:noProof/>
                  </w:rPr>
                </w:rPrChange>
              </w:rPr>
              <w:delText>NAT64</w:delText>
            </w:r>
            <w:r w:rsidDel="005B42F0">
              <w:rPr>
                <w:noProof/>
                <w:webHidden/>
              </w:rPr>
              <w:tab/>
              <w:delText>59</w:delText>
            </w:r>
          </w:del>
        </w:p>
        <w:p w14:paraId="6C0A9423" w14:textId="3662FCE9" w:rsidR="00F21168" w:rsidDel="005B42F0" w:rsidRDefault="00F21168">
          <w:pPr>
            <w:pStyle w:val="TDC6"/>
            <w:tabs>
              <w:tab w:val="left" w:pos="2421"/>
              <w:tab w:val="right" w:leader="dot" w:pos="8494"/>
            </w:tabs>
            <w:rPr>
              <w:del w:id="739" w:author="JORGE CONTRERAS ORTIZ" w:date="2021-09-04T09:26:00Z"/>
              <w:rFonts w:asciiTheme="minorHAnsi" w:eastAsiaTheme="minorEastAsia" w:hAnsiTheme="minorHAnsi" w:cstheme="minorBidi"/>
              <w:noProof/>
              <w:lang w:eastAsia="es-ES"/>
            </w:rPr>
          </w:pPr>
          <w:del w:id="740" w:author="JORGE CONTRERAS ORTIZ" w:date="2021-09-04T09:26:00Z">
            <w:r w:rsidRPr="005B42F0" w:rsidDel="005B42F0">
              <w:rPr>
                <w:noProof/>
                <w:rPrChange w:id="741" w:author="JORGE CONTRERAS ORTIZ" w:date="2021-09-04T09:26:00Z">
                  <w:rPr>
                    <w:rStyle w:val="Hipervnculo"/>
                    <w:noProof/>
                  </w:rPr>
                </w:rPrChange>
              </w:rPr>
              <w:delText>3.3.1.3.5.4.</w:delText>
            </w:r>
            <w:r w:rsidDel="005B42F0">
              <w:rPr>
                <w:rFonts w:asciiTheme="minorHAnsi" w:eastAsiaTheme="minorEastAsia" w:hAnsiTheme="minorHAnsi" w:cstheme="minorBidi"/>
                <w:noProof/>
                <w:lang w:eastAsia="es-ES"/>
              </w:rPr>
              <w:tab/>
            </w:r>
            <w:r w:rsidRPr="005B42F0" w:rsidDel="005B42F0">
              <w:rPr>
                <w:noProof/>
                <w:rPrChange w:id="742" w:author="JORGE CONTRERAS ORTIZ" w:date="2021-09-04T09:26:00Z">
                  <w:rPr>
                    <w:rStyle w:val="Hipervnculo"/>
                    <w:noProof/>
                  </w:rPr>
                </w:rPrChange>
              </w:rPr>
              <w:delText>Commissioner</w:delText>
            </w:r>
            <w:r w:rsidDel="005B42F0">
              <w:rPr>
                <w:noProof/>
                <w:webHidden/>
              </w:rPr>
              <w:tab/>
              <w:delText>60</w:delText>
            </w:r>
          </w:del>
        </w:p>
        <w:p w14:paraId="6CE2040A" w14:textId="55E017CC" w:rsidR="00F21168" w:rsidDel="005B42F0" w:rsidRDefault="00F21168">
          <w:pPr>
            <w:pStyle w:val="TDC5"/>
            <w:tabs>
              <w:tab w:val="left" w:pos="2017"/>
              <w:tab w:val="right" w:leader="dot" w:pos="8494"/>
            </w:tabs>
            <w:rPr>
              <w:del w:id="743" w:author="JORGE CONTRERAS ORTIZ" w:date="2021-09-04T09:26:00Z"/>
              <w:rFonts w:asciiTheme="minorHAnsi" w:eastAsiaTheme="minorEastAsia" w:hAnsiTheme="minorHAnsi" w:cstheme="minorBidi"/>
              <w:noProof/>
              <w:lang w:eastAsia="es-ES"/>
            </w:rPr>
          </w:pPr>
          <w:del w:id="744" w:author="JORGE CONTRERAS ORTIZ" w:date="2021-09-04T09:26:00Z">
            <w:r w:rsidRPr="005B42F0" w:rsidDel="005B42F0">
              <w:rPr>
                <w:noProof/>
                <w:rPrChange w:id="745" w:author="JORGE CONTRERAS ORTIZ" w:date="2021-09-04T09:26:00Z">
                  <w:rPr>
                    <w:rStyle w:val="Hipervnculo"/>
                    <w:noProof/>
                  </w:rPr>
                </w:rPrChange>
              </w:rPr>
              <w:delText>3.3.1.3.6.</w:delText>
            </w:r>
            <w:r w:rsidDel="005B42F0">
              <w:rPr>
                <w:rFonts w:asciiTheme="minorHAnsi" w:eastAsiaTheme="minorEastAsia" w:hAnsiTheme="minorHAnsi" w:cstheme="minorBidi"/>
                <w:noProof/>
                <w:lang w:eastAsia="es-ES"/>
              </w:rPr>
              <w:tab/>
            </w:r>
            <w:r w:rsidRPr="005B42F0" w:rsidDel="005B42F0">
              <w:rPr>
                <w:noProof/>
                <w:rPrChange w:id="746" w:author="JORGE CONTRERAS ORTIZ" w:date="2021-09-04T09:26:00Z">
                  <w:rPr>
                    <w:rStyle w:val="Hipervnculo"/>
                    <w:noProof/>
                  </w:rPr>
                </w:rPrChange>
              </w:rPr>
              <w:delText>Visual Network</w:delText>
            </w:r>
            <w:r w:rsidDel="005B42F0">
              <w:rPr>
                <w:noProof/>
                <w:webHidden/>
              </w:rPr>
              <w:tab/>
              <w:delText>61</w:delText>
            </w:r>
          </w:del>
        </w:p>
        <w:p w14:paraId="35C1E141" w14:textId="679B4EB2" w:rsidR="00F21168" w:rsidDel="005B42F0" w:rsidRDefault="00F21168">
          <w:pPr>
            <w:pStyle w:val="TDC5"/>
            <w:tabs>
              <w:tab w:val="left" w:pos="2017"/>
              <w:tab w:val="right" w:leader="dot" w:pos="8494"/>
            </w:tabs>
            <w:rPr>
              <w:del w:id="747" w:author="JORGE CONTRERAS ORTIZ" w:date="2021-09-04T09:26:00Z"/>
              <w:rFonts w:asciiTheme="minorHAnsi" w:eastAsiaTheme="minorEastAsia" w:hAnsiTheme="minorHAnsi" w:cstheme="minorBidi"/>
              <w:noProof/>
              <w:lang w:eastAsia="es-ES"/>
            </w:rPr>
          </w:pPr>
          <w:del w:id="748" w:author="JORGE CONTRERAS ORTIZ" w:date="2021-09-04T09:26:00Z">
            <w:r w:rsidRPr="005B42F0" w:rsidDel="005B42F0">
              <w:rPr>
                <w:noProof/>
                <w:rPrChange w:id="749" w:author="JORGE CONTRERAS ORTIZ" w:date="2021-09-04T09:26:00Z">
                  <w:rPr>
                    <w:rStyle w:val="Hipervnculo"/>
                    <w:noProof/>
                  </w:rPr>
                </w:rPrChange>
              </w:rPr>
              <w:delText>3.3.1.3.7.</w:delText>
            </w:r>
            <w:r w:rsidDel="005B42F0">
              <w:rPr>
                <w:rFonts w:asciiTheme="minorHAnsi" w:eastAsiaTheme="minorEastAsia" w:hAnsiTheme="minorHAnsi" w:cstheme="minorBidi"/>
                <w:noProof/>
                <w:lang w:eastAsia="es-ES"/>
              </w:rPr>
              <w:tab/>
            </w:r>
            <w:r w:rsidRPr="005B42F0" w:rsidDel="005B42F0">
              <w:rPr>
                <w:noProof/>
                <w:rPrChange w:id="750" w:author="JORGE CONTRERAS ORTIZ" w:date="2021-09-04T09:26:00Z">
                  <w:rPr>
                    <w:rStyle w:val="Hipervnculo"/>
                    <w:noProof/>
                  </w:rPr>
                </w:rPrChange>
              </w:rPr>
              <w:delText>Logs</w:delText>
            </w:r>
            <w:r w:rsidDel="005B42F0">
              <w:rPr>
                <w:noProof/>
                <w:webHidden/>
              </w:rPr>
              <w:tab/>
              <w:delText>62</w:delText>
            </w:r>
          </w:del>
        </w:p>
        <w:p w14:paraId="69EB4A8F" w14:textId="5D329E2E" w:rsidR="00F21168" w:rsidDel="005B42F0" w:rsidRDefault="00F21168">
          <w:pPr>
            <w:pStyle w:val="TDC4"/>
            <w:tabs>
              <w:tab w:val="left" w:pos="1760"/>
              <w:tab w:val="right" w:leader="dot" w:pos="8494"/>
            </w:tabs>
            <w:rPr>
              <w:del w:id="751" w:author="JORGE CONTRERAS ORTIZ" w:date="2021-09-04T09:26:00Z"/>
              <w:rFonts w:asciiTheme="minorHAnsi" w:eastAsiaTheme="minorEastAsia" w:hAnsiTheme="minorHAnsi" w:cstheme="minorBidi"/>
              <w:noProof/>
              <w:lang w:eastAsia="es-ES"/>
            </w:rPr>
          </w:pPr>
          <w:del w:id="752" w:author="JORGE CONTRERAS ORTIZ" w:date="2021-09-04T09:26:00Z">
            <w:r w:rsidRPr="005B42F0" w:rsidDel="005B42F0">
              <w:rPr>
                <w:noProof/>
                <w:rPrChange w:id="753" w:author="JORGE CONTRERAS ORTIZ" w:date="2021-09-04T09:26:00Z">
                  <w:rPr>
                    <w:rStyle w:val="Hipervnculo"/>
                    <w:noProof/>
                  </w:rPr>
                </w:rPrChange>
              </w:rPr>
              <w:delText>3.3.1.4.</w:delText>
            </w:r>
            <w:r w:rsidDel="005B42F0">
              <w:rPr>
                <w:rFonts w:asciiTheme="minorHAnsi" w:eastAsiaTheme="minorEastAsia" w:hAnsiTheme="minorHAnsi" w:cstheme="minorBidi"/>
                <w:noProof/>
                <w:lang w:eastAsia="es-ES"/>
              </w:rPr>
              <w:tab/>
            </w:r>
            <w:r w:rsidRPr="005B42F0" w:rsidDel="005B42F0">
              <w:rPr>
                <w:noProof/>
                <w:rPrChange w:id="754" w:author="JORGE CONTRERAS ORTIZ" w:date="2021-09-04T09:26:00Z">
                  <w:rPr>
                    <w:rStyle w:val="Hipervnculo"/>
                    <w:noProof/>
                  </w:rPr>
                </w:rPrChange>
              </w:rPr>
              <w:delText>Breve resumen</w:delText>
            </w:r>
            <w:r w:rsidDel="005B42F0">
              <w:rPr>
                <w:noProof/>
                <w:webHidden/>
              </w:rPr>
              <w:tab/>
              <w:delText>63</w:delText>
            </w:r>
          </w:del>
        </w:p>
        <w:p w14:paraId="029848E3" w14:textId="57959510" w:rsidR="00F21168" w:rsidDel="005B42F0" w:rsidRDefault="00F21168">
          <w:pPr>
            <w:pStyle w:val="TDC5"/>
            <w:tabs>
              <w:tab w:val="left" w:pos="2017"/>
              <w:tab w:val="right" w:leader="dot" w:pos="8494"/>
            </w:tabs>
            <w:rPr>
              <w:del w:id="755" w:author="JORGE CONTRERAS ORTIZ" w:date="2021-09-04T09:26:00Z"/>
              <w:rFonts w:asciiTheme="minorHAnsi" w:eastAsiaTheme="minorEastAsia" w:hAnsiTheme="minorHAnsi" w:cstheme="minorBidi"/>
              <w:noProof/>
              <w:lang w:eastAsia="es-ES"/>
            </w:rPr>
          </w:pPr>
          <w:del w:id="756" w:author="JORGE CONTRERAS ORTIZ" w:date="2021-09-04T09:26:00Z">
            <w:r w:rsidRPr="005B42F0" w:rsidDel="005B42F0">
              <w:rPr>
                <w:noProof/>
                <w:rPrChange w:id="757" w:author="JORGE CONTRERAS ORTIZ" w:date="2021-09-04T09:26:00Z">
                  <w:rPr>
                    <w:rStyle w:val="Hipervnculo"/>
                    <w:noProof/>
                  </w:rPr>
                </w:rPrChange>
              </w:rPr>
              <w:delText>3.3.1.4.1.</w:delText>
            </w:r>
            <w:r w:rsidDel="005B42F0">
              <w:rPr>
                <w:rFonts w:asciiTheme="minorHAnsi" w:eastAsiaTheme="minorEastAsia" w:hAnsiTheme="minorHAnsi" w:cstheme="minorBidi"/>
                <w:noProof/>
                <w:lang w:eastAsia="es-ES"/>
              </w:rPr>
              <w:tab/>
            </w:r>
            <w:r w:rsidRPr="005B42F0" w:rsidDel="005B42F0">
              <w:rPr>
                <w:noProof/>
                <w:rPrChange w:id="758" w:author="JORGE CONTRERAS ORTIZ" w:date="2021-09-04T09:26:00Z">
                  <w:rPr>
                    <w:rStyle w:val="Hipervnculo"/>
                    <w:noProof/>
                  </w:rPr>
                </w:rPrChange>
              </w:rPr>
              <w:delText>Sistema de ficheros avanzado</w:delText>
            </w:r>
            <w:r w:rsidDel="005B42F0">
              <w:rPr>
                <w:noProof/>
                <w:webHidden/>
              </w:rPr>
              <w:tab/>
              <w:delText>63</w:delText>
            </w:r>
          </w:del>
        </w:p>
        <w:p w14:paraId="2730E663" w14:textId="6E46E570" w:rsidR="00F21168" w:rsidDel="005B42F0" w:rsidRDefault="00F21168">
          <w:pPr>
            <w:pStyle w:val="TDC5"/>
            <w:tabs>
              <w:tab w:val="left" w:pos="2017"/>
              <w:tab w:val="right" w:leader="dot" w:pos="8494"/>
            </w:tabs>
            <w:rPr>
              <w:del w:id="759" w:author="JORGE CONTRERAS ORTIZ" w:date="2021-09-04T09:26:00Z"/>
              <w:rFonts w:asciiTheme="minorHAnsi" w:eastAsiaTheme="minorEastAsia" w:hAnsiTheme="minorHAnsi" w:cstheme="minorBidi"/>
              <w:noProof/>
              <w:lang w:eastAsia="es-ES"/>
            </w:rPr>
          </w:pPr>
          <w:del w:id="760" w:author="JORGE CONTRERAS ORTIZ" w:date="2021-09-04T09:26:00Z">
            <w:r w:rsidRPr="005B42F0" w:rsidDel="005B42F0">
              <w:rPr>
                <w:noProof/>
                <w:rPrChange w:id="761" w:author="JORGE CONTRERAS ORTIZ" w:date="2021-09-04T09:26:00Z">
                  <w:rPr>
                    <w:rStyle w:val="Hipervnculo"/>
                    <w:noProof/>
                  </w:rPr>
                </w:rPrChange>
              </w:rPr>
              <w:delText>3.3.1.4.2.</w:delText>
            </w:r>
            <w:r w:rsidDel="005B42F0">
              <w:rPr>
                <w:rFonts w:asciiTheme="minorHAnsi" w:eastAsiaTheme="minorEastAsia" w:hAnsiTheme="minorHAnsi" w:cstheme="minorBidi"/>
                <w:noProof/>
                <w:lang w:eastAsia="es-ES"/>
              </w:rPr>
              <w:tab/>
            </w:r>
            <w:r w:rsidRPr="005B42F0" w:rsidDel="005B42F0">
              <w:rPr>
                <w:noProof/>
                <w:rPrChange w:id="762" w:author="JORGE CONTRERAS ORTIZ" w:date="2021-09-04T09:26:00Z">
                  <w:rPr>
                    <w:rStyle w:val="Hipervnculo"/>
                    <w:noProof/>
                  </w:rPr>
                </w:rPrChange>
              </w:rPr>
              <w:delText>Servicios críticos</w:delText>
            </w:r>
            <w:r w:rsidDel="005B42F0">
              <w:rPr>
                <w:noProof/>
                <w:webHidden/>
              </w:rPr>
              <w:tab/>
              <w:delText>63</w:delText>
            </w:r>
          </w:del>
        </w:p>
        <w:p w14:paraId="1A03271B" w14:textId="683B9188" w:rsidR="00F21168" w:rsidDel="005B42F0" w:rsidRDefault="00F21168">
          <w:pPr>
            <w:pStyle w:val="TDC5"/>
            <w:tabs>
              <w:tab w:val="left" w:pos="2017"/>
              <w:tab w:val="right" w:leader="dot" w:pos="8494"/>
            </w:tabs>
            <w:rPr>
              <w:del w:id="763" w:author="JORGE CONTRERAS ORTIZ" w:date="2021-09-04T09:26:00Z"/>
              <w:rFonts w:asciiTheme="minorHAnsi" w:eastAsiaTheme="minorEastAsia" w:hAnsiTheme="minorHAnsi" w:cstheme="minorBidi"/>
              <w:noProof/>
              <w:lang w:eastAsia="es-ES"/>
            </w:rPr>
          </w:pPr>
          <w:del w:id="764" w:author="JORGE CONTRERAS ORTIZ" w:date="2021-09-04T09:26:00Z">
            <w:r w:rsidRPr="005B42F0" w:rsidDel="005B42F0">
              <w:rPr>
                <w:noProof/>
                <w:rPrChange w:id="765" w:author="JORGE CONTRERAS ORTIZ" w:date="2021-09-04T09:26:00Z">
                  <w:rPr>
                    <w:rStyle w:val="Hipervnculo"/>
                    <w:noProof/>
                  </w:rPr>
                </w:rPrChange>
              </w:rPr>
              <w:delText>3.3.1.4.3.</w:delText>
            </w:r>
            <w:r w:rsidDel="005B42F0">
              <w:rPr>
                <w:rFonts w:asciiTheme="minorHAnsi" w:eastAsiaTheme="minorEastAsia" w:hAnsiTheme="minorHAnsi" w:cstheme="minorBidi"/>
                <w:noProof/>
                <w:lang w:eastAsia="es-ES"/>
              </w:rPr>
              <w:tab/>
            </w:r>
            <w:r w:rsidRPr="005B42F0" w:rsidDel="005B42F0">
              <w:rPr>
                <w:noProof/>
                <w:rPrChange w:id="766" w:author="JORGE CONTRERAS ORTIZ" w:date="2021-09-04T09:26:00Z">
                  <w:rPr>
                    <w:rStyle w:val="Hipervnculo"/>
                    <w:noProof/>
                  </w:rPr>
                </w:rPrChange>
              </w:rPr>
              <w:delText>Comunicación entre Procesos</w:delText>
            </w:r>
            <w:r w:rsidDel="005B42F0">
              <w:rPr>
                <w:noProof/>
                <w:webHidden/>
              </w:rPr>
              <w:tab/>
              <w:delText>64</w:delText>
            </w:r>
          </w:del>
        </w:p>
        <w:p w14:paraId="05FFF7B3" w14:textId="73A7981F" w:rsidR="00F21168" w:rsidDel="005B42F0" w:rsidRDefault="00F21168" w:rsidP="006242EF">
          <w:pPr>
            <w:pStyle w:val="TDC3"/>
            <w:rPr>
              <w:del w:id="767" w:author="JORGE CONTRERAS ORTIZ" w:date="2021-09-04T09:26:00Z"/>
              <w:rFonts w:asciiTheme="minorHAnsi" w:hAnsiTheme="minorHAnsi" w:cstheme="minorBidi"/>
              <w:noProof/>
            </w:rPr>
          </w:pPr>
          <w:del w:id="768" w:author="JORGE CONTRERAS ORTIZ" w:date="2021-09-04T09:26:00Z">
            <w:r w:rsidRPr="005B42F0" w:rsidDel="005B42F0">
              <w:rPr>
                <w:noProof/>
                <w:rPrChange w:id="769" w:author="JORGE CONTRERAS ORTIZ" w:date="2021-09-04T09:26:00Z">
                  <w:rPr>
                    <w:rStyle w:val="Hipervnculo"/>
                    <w:noProof/>
                  </w:rPr>
                </w:rPrChange>
              </w:rPr>
              <w:delText>3.3.2.</w:delText>
            </w:r>
            <w:r w:rsidDel="005B42F0">
              <w:rPr>
                <w:rFonts w:asciiTheme="minorHAnsi" w:hAnsiTheme="minorHAnsi" w:cstheme="minorBidi"/>
                <w:noProof/>
              </w:rPr>
              <w:tab/>
            </w:r>
            <w:r w:rsidRPr="005B42F0" w:rsidDel="005B42F0">
              <w:rPr>
                <w:noProof/>
                <w:rPrChange w:id="770" w:author="JORGE CONTRERAS ORTIZ" w:date="2021-09-04T09:26:00Z">
                  <w:rPr>
                    <w:rStyle w:val="Hipervnculo"/>
                    <w:noProof/>
                  </w:rPr>
                </w:rPrChange>
              </w:rPr>
              <w:delText>Configuración Inicial Módulo KTWM102</w:delText>
            </w:r>
            <w:r w:rsidDel="005B42F0">
              <w:rPr>
                <w:noProof/>
                <w:webHidden/>
              </w:rPr>
              <w:tab/>
              <w:delText>65</w:delText>
            </w:r>
          </w:del>
        </w:p>
        <w:p w14:paraId="47CE4D0B" w14:textId="3A033E47" w:rsidR="00F21168" w:rsidDel="005B42F0" w:rsidRDefault="00F21168">
          <w:pPr>
            <w:pStyle w:val="TDC4"/>
            <w:tabs>
              <w:tab w:val="left" w:pos="1760"/>
              <w:tab w:val="right" w:leader="dot" w:pos="8494"/>
            </w:tabs>
            <w:rPr>
              <w:del w:id="771" w:author="JORGE CONTRERAS ORTIZ" w:date="2021-09-04T09:26:00Z"/>
              <w:rFonts w:asciiTheme="minorHAnsi" w:eastAsiaTheme="minorEastAsia" w:hAnsiTheme="minorHAnsi" w:cstheme="minorBidi"/>
              <w:noProof/>
              <w:lang w:eastAsia="es-ES"/>
            </w:rPr>
          </w:pPr>
          <w:del w:id="772" w:author="JORGE CONTRERAS ORTIZ" w:date="2021-09-04T09:26:00Z">
            <w:r w:rsidRPr="005B42F0" w:rsidDel="005B42F0">
              <w:rPr>
                <w:noProof/>
                <w:rPrChange w:id="773" w:author="JORGE CONTRERAS ORTIZ" w:date="2021-09-04T09:26:00Z">
                  <w:rPr>
                    <w:rStyle w:val="Hipervnculo"/>
                    <w:noProof/>
                  </w:rPr>
                </w:rPrChange>
              </w:rPr>
              <w:delText>3.3.2.1.</w:delText>
            </w:r>
            <w:r w:rsidDel="005B42F0">
              <w:rPr>
                <w:rFonts w:asciiTheme="minorHAnsi" w:eastAsiaTheme="minorEastAsia" w:hAnsiTheme="minorHAnsi" w:cstheme="minorBidi"/>
                <w:noProof/>
                <w:lang w:eastAsia="es-ES"/>
              </w:rPr>
              <w:tab/>
            </w:r>
            <w:r w:rsidRPr="005B42F0" w:rsidDel="005B42F0">
              <w:rPr>
                <w:noProof/>
                <w:rPrChange w:id="774" w:author="JORGE CONTRERAS ORTIZ" w:date="2021-09-04T09:26:00Z">
                  <w:rPr>
                    <w:rStyle w:val="Hipervnculo"/>
                    <w:noProof/>
                  </w:rPr>
                </w:rPrChange>
              </w:rPr>
              <w:delText>Instalación de Drivers USB y del Bootloader</w:delText>
            </w:r>
            <w:r w:rsidDel="005B42F0">
              <w:rPr>
                <w:noProof/>
                <w:webHidden/>
              </w:rPr>
              <w:tab/>
              <w:delText>65</w:delText>
            </w:r>
          </w:del>
        </w:p>
        <w:p w14:paraId="506E6F9E" w14:textId="292539C8" w:rsidR="00F21168" w:rsidDel="005B42F0" w:rsidRDefault="00F21168">
          <w:pPr>
            <w:pStyle w:val="TDC5"/>
            <w:tabs>
              <w:tab w:val="left" w:pos="2017"/>
              <w:tab w:val="right" w:leader="dot" w:pos="8494"/>
            </w:tabs>
            <w:rPr>
              <w:del w:id="775" w:author="JORGE CONTRERAS ORTIZ" w:date="2021-09-04T09:26:00Z"/>
              <w:rFonts w:asciiTheme="minorHAnsi" w:eastAsiaTheme="minorEastAsia" w:hAnsiTheme="minorHAnsi" w:cstheme="minorBidi"/>
              <w:noProof/>
              <w:lang w:eastAsia="es-ES"/>
            </w:rPr>
          </w:pPr>
          <w:del w:id="776" w:author="JORGE CONTRERAS ORTIZ" w:date="2021-09-04T09:26:00Z">
            <w:r w:rsidRPr="005B42F0" w:rsidDel="005B42F0">
              <w:rPr>
                <w:noProof/>
                <w:rPrChange w:id="777" w:author="JORGE CONTRERAS ORTIZ" w:date="2021-09-04T09:26:00Z">
                  <w:rPr>
                    <w:rStyle w:val="Hipervnculo"/>
                    <w:noProof/>
                  </w:rPr>
                </w:rPrChange>
              </w:rPr>
              <w:delText>3.3.2.1.1.</w:delText>
            </w:r>
            <w:r w:rsidDel="005B42F0">
              <w:rPr>
                <w:rFonts w:asciiTheme="minorHAnsi" w:eastAsiaTheme="minorEastAsia" w:hAnsiTheme="minorHAnsi" w:cstheme="minorBidi"/>
                <w:noProof/>
                <w:lang w:eastAsia="es-ES"/>
              </w:rPr>
              <w:tab/>
            </w:r>
            <w:r w:rsidRPr="005B42F0" w:rsidDel="005B42F0">
              <w:rPr>
                <w:noProof/>
                <w:rPrChange w:id="778" w:author="JORGE CONTRERAS ORTIZ" w:date="2021-09-04T09:26:00Z">
                  <w:rPr>
                    <w:rStyle w:val="Hipervnculo"/>
                    <w:noProof/>
                  </w:rPr>
                </w:rPrChange>
              </w:rPr>
              <w:delText>Windows</w:delText>
            </w:r>
            <w:r w:rsidDel="005B42F0">
              <w:rPr>
                <w:noProof/>
                <w:webHidden/>
              </w:rPr>
              <w:tab/>
              <w:delText>66</w:delText>
            </w:r>
          </w:del>
        </w:p>
        <w:p w14:paraId="37BCEB52" w14:textId="25AD2A62" w:rsidR="00F21168" w:rsidDel="005B42F0" w:rsidRDefault="00F21168">
          <w:pPr>
            <w:pStyle w:val="TDC5"/>
            <w:tabs>
              <w:tab w:val="left" w:pos="2017"/>
              <w:tab w:val="right" w:leader="dot" w:pos="8494"/>
            </w:tabs>
            <w:rPr>
              <w:del w:id="779" w:author="JORGE CONTRERAS ORTIZ" w:date="2021-09-04T09:26:00Z"/>
              <w:rFonts w:asciiTheme="minorHAnsi" w:eastAsiaTheme="minorEastAsia" w:hAnsiTheme="minorHAnsi" w:cstheme="minorBidi"/>
              <w:noProof/>
              <w:lang w:eastAsia="es-ES"/>
            </w:rPr>
          </w:pPr>
          <w:del w:id="780" w:author="JORGE CONTRERAS ORTIZ" w:date="2021-09-04T09:26:00Z">
            <w:r w:rsidRPr="005B42F0" w:rsidDel="005B42F0">
              <w:rPr>
                <w:noProof/>
                <w:rPrChange w:id="781" w:author="JORGE CONTRERAS ORTIZ" w:date="2021-09-04T09:26:00Z">
                  <w:rPr>
                    <w:rStyle w:val="Hipervnculo"/>
                    <w:noProof/>
                  </w:rPr>
                </w:rPrChange>
              </w:rPr>
              <w:delText>3.3.2.1.2.</w:delText>
            </w:r>
            <w:r w:rsidDel="005B42F0">
              <w:rPr>
                <w:rFonts w:asciiTheme="minorHAnsi" w:eastAsiaTheme="minorEastAsia" w:hAnsiTheme="minorHAnsi" w:cstheme="minorBidi"/>
                <w:noProof/>
                <w:lang w:eastAsia="es-ES"/>
              </w:rPr>
              <w:tab/>
            </w:r>
            <w:r w:rsidRPr="005B42F0" w:rsidDel="005B42F0">
              <w:rPr>
                <w:noProof/>
                <w:rPrChange w:id="782" w:author="JORGE CONTRERAS ORTIZ" w:date="2021-09-04T09:26:00Z">
                  <w:rPr>
                    <w:rStyle w:val="Hipervnculo"/>
                    <w:noProof/>
                  </w:rPr>
                </w:rPrChange>
              </w:rPr>
              <w:delText>Linux / MAC OS</w:delText>
            </w:r>
            <w:r w:rsidDel="005B42F0">
              <w:rPr>
                <w:noProof/>
                <w:webHidden/>
              </w:rPr>
              <w:tab/>
              <w:delText>68</w:delText>
            </w:r>
          </w:del>
        </w:p>
        <w:p w14:paraId="659C8A58" w14:textId="389C8FFC" w:rsidR="00F21168" w:rsidDel="005B42F0" w:rsidRDefault="00F21168">
          <w:pPr>
            <w:pStyle w:val="TDC4"/>
            <w:tabs>
              <w:tab w:val="left" w:pos="1760"/>
              <w:tab w:val="right" w:leader="dot" w:pos="8494"/>
            </w:tabs>
            <w:rPr>
              <w:del w:id="783" w:author="JORGE CONTRERAS ORTIZ" w:date="2021-09-04T09:26:00Z"/>
              <w:rFonts w:asciiTheme="minorHAnsi" w:eastAsiaTheme="minorEastAsia" w:hAnsiTheme="minorHAnsi" w:cstheme="minorBidi"/>
              <w:noProof/>
              <w:lang w:eastAsia="es-ES"/>
            </w:rPr>
          </w:pPr>
          <w:del w:id="784" w:author="JORGE CONTRERAS ORTIZ" w:date="2021-09-04T09:26:00Z">
            <w:r w:rsidRPr="005B42F0" w:rsidDel="005B42F0">
              <w:rPr>
                <w:noProof/>
                <w:rPrChange w:id="785" w:author="JORGE CONTRERAS ORTIZ" w:date="2021-09-04T09:26:00Z">
                  <w:rPr>
                    <w:rStyle w:val="Hipervnculo"/>
                    <w:noProof/>
                  </w:rPr>
                </w:rPrChange>
              </w:rPr>
              <w:delText>3.3.2.2.</w:delText>
            </w:r>
            <w:r w:rsidDel="005B42F0">
              <w:rPr>
                <w:rFonts w:asciiTheme="minorHAnsi" w:eastAsiaTheme="minorEastAsia" w:hAnsiTheme="minorHAnsi" w:cstheme="minorBidi"/>
                <w:noProof/>
                <w:lang w:eastAsia="es-ES"/>
              </w:rPr>
              <w:tab/>
            </w:r>
            <w:r w:rsidRPr="005B42F0" w:rsidDel="005B42F0">
              <w:rPr>
                <w:noProof/>
                <w:rPrChange w:id="786" w:author="JORGE CONTRERAS ORTIZ" w:date="2021-09-04T09:26:00Z">
                  <w:rPr>
                    <w:rStyle w:val="Hipervnculo"/>
                    <w:noProof/>
                  </w:rPr>
                </w:rPrChange>
              </w:rPr>
              <w:delText>Install “dfu-util”</w:delText>
            </w:r>
            <w:r w:rsidDel="005B42F0">
              <w:rPr>
                <w:noProof/>
                <w:webHidden/>
              </w:rPr>
              <w:tab/>
              <w:delText>68</w:delText>
            </w:r>
          </w:del>
        </w:p>
        <w:p w14:paraId="41743ED7" w14:textId="28996F97" w:rsidR="00F21168" w:rsidDel="005B42F0" w:rsidRDefault="00F21168">
          <w:pPr>
            <w:pStyle w:val="TDC4"/>
            <w:tabs>
              <w:tab w:val="left" w:pos="1760"/>
              <w:tab w:val="right" w:leader="dot" w:pos="8494"/>
            </w:tabs>
            <w:rPr>
              <w:del w:id="787" w:author="JORGE CONTRERAS ORTIZ" w:date="2021-09-04T09:26:00Z"/>
              <w:rFonts w:asciiTheme="minorHAnsi" w:eastAsiaTheme="minorEastAsia" w:hAnsiTheme="minorHAnsi" w:cstheme="minorBidi"/>
              <w:noProof/>
              <w:lang w:eastAsia="es-ES"/>
            </w:rPr>
          </w:pPr>
          <w:del w:id="788" w:author="JORGE CONTRERAS ORTIZ" w:date="2021-09-04T09:26:00Z">
            <w:r w:rsidRPr="005B42F0" w:rsidDel="005B42F0">
              <w:rPr>
                <w:noProof/>
                <w:rPrChange w:id="789" w:author="JORGE CONTRERAS ORTIZ" w:date="2021-09-04T09:26:00Z">
                  <w:rPr>
                    <w:rStyle w:val="Hipervnculo"/>
                    <w:noProof/>
                  </w:rPr>
                </w:rPrChange>
              </w:rPr>
              <w:delText>3.3.2.3.</w:delText>
            </w:r>
            <w:r w:rsidDel="005B42F0">
              <w:rPr>
                <w:rFonts w:asciiTheme="minorHAnsi" w:eastAsiaTheme="minorEastAsia" w:hAnsiTheme="minorHAnsi" w:cstheme="minorBidi"/>
                <w:noProof/>
                <w:lang w:eastAsia="es-ES"/>
              </w:rPr>
              <w:tab/>
            </w:r>
            <w:r w:rsidRPr="005B42F0" w:rsidDel="005B42F0">
              <w:rPr>
                <w:noProof/>
                <w:rPrChange w:id="790" w:author="JORGE CONTRERAS ORTIZ" w:date="2021-09-04T09:26:00Z">
                  <w:rPr>
                    <w:rStyle w:val="Hipervnculo"/>
                    <w:noProof/>
                  </w:rPr>
                </w:rPrChange>
              </w:rPr>
              <w:delText>Actualización de Firmware</w:delText>
            </w:r>
            <w:r w:rsidDel="005B42F0">
              <w:rPr>
                <w:noProof/>
                <w:webHidden/>
              </w:rPr>
              <w:tab/>
              <w:delText>69</w:delText>
            </w:r>
          </w:del>
        </w:p>
        <w:p w14:paraId="239B9506" w14:textId="39E51357" w:rsidR="00F21168" w:rsidDel="005B42F0" w:rsidRDefault="00F21168">
          <w:pPr>
            <w:pStyle w:val="TDC4"/>
            <w:tabs>
              <w:tab w:val="left" w:pos="1760"/>
              <w:tab w:val="right" w:leader="dot" w:pos="8494"/>
            </w:tabs>
            <w:rPr>
              <w:del w:id="791" w:author="JORGE CONTRERAS ORTIZ" w:date="2021-09-04T09:26:00Z"/>
              <w:rFonts w:asciiTheme="minorHAnsi" w:eastAsiaTheme="minorEastAsia" w:hAnsiTheme="minorHAnsi" w:cstheme="minorBidi"/>
              <w:noProof/>
              <w:lang w:eastAsia="es-ES"/>
            </w:rPr>
          </w:pPr>
          <w:del w:id="792" w:author="JORGE CONTRERAS ORTIZ" w:date="2021-09-04T09:26:00Z">
            <w:r w:rsidRPr="005B42F0" w:rsidDel="005B42F0">
              <w:rPr>
                <w:noProof/>
                <w:rPrChange w:id="793" w:author="JORGE CONTRERAS ORTIZ" w:date="2021-09-04T09:26:00Z">
                  <w:rPr>
                    <w:rStyle w:val="Hipervnculo"/>
                    <w:noProof/>
                  </w:rPr>
                </w:rPrChange>
              </w:rPr>
              <w:delText>3.3.2.4.</w:delText>
            </w:r>
            <w:r w:rsidDel="005B42F0">
              <w:rPr>
                <w:rFonts w:asciiTheme="minorHAnsi" w:eastAsiaTheme="minorEastAsia" w:hAnsiTheme="minorHAnsi" w:cstheme="minorBidi"/>
                <w:noProof/>
                <w:lang w:eastAsia="es-ES"/>
              </w:rPr>
              <w:tab/>
            </w:r>
            <w:r w:rsidRPr="005B42F0" w:rsidDel="005B42F0">
              <w:rPr>
                <w:noProof/>
                <w:rPrChange w:id="794" w:author="JORGE CONTRERAS ORTIZ" w:date="2021-09-04T09:26:00Z">
                  <w:rPr>
                    <w:rStyle w:val="Hipervnculo"/>
                    <w:noProof/>
                  </w:rPr>
                </w:rPrChange>
              </w:rPr>
              <w:delText>Runtime – Instalación de Drivers USB</w:delText>
            </w:r>
            <w:r w:rsidDel="005B42F0">
              <w:rPr>
                <w:noProof/>
                <w:webHidden/>
              </w:rPr>
              <w:tab/>
              <w:delText>71</w:delText>
            </w:r>
          </w:del>
        </w:p>
        <w:p w14:paraId="22B0D5A2" w14:textId="29E6B284" w:rsidR="00F21168" w:rsidDel="005B42F0" w:rsidRDefault="00F21168">
          <w:pPr>
            <w:pStyle w:val="TDC5"/>
            <w:tabs>
              <w:tab w:val="left" w:pos="2017"/>
              <w:tab w:val="right" w:leader="dot" w:pos="8494"/>
            </w:tabs>
            <w:rPr>
              <w:del w:id="795" w:author="JORGE CONTRERAS ORTIZ" w:date="2021-09-04T09:26:00Z"/>
              <w:rFonts w:asciiTheme="minorHAnsi" w:eastAsiaTheme="minorEastAsia" w:hAnsiTheme="minorHAnsi" w:cstheme="minorBidi"/>
              <w:noProof/>
              <w:lang w:eastAsia="es-ES"/>
            </w:rPr>
          </w:pPr>
          <w:del w:id="796" w:author="JORGE CONTRERAS ORTIZ" w:date="2021-09-04T09:26:00Z">
            <w:r w:rsidRPr="005B42F0" w:rsidDel="005B42F0">
              <w:rPr>
                <w:noProof/>
                <w:rPrChange w:id="797" w:author="JORGE CONTRERAS ORTIZ" w:date="2021-09-04T09:26:00Z">
                  <w:rPr>
                    <w:rStyle w:val="Hipervnculo"/>
                    <w:noProof/>
                  </w:rPr>
                </w:rPrChange>
              </w:rPr>
              <w:delText>3.3.2.4.1.</w:delText>
            </w:r>
            <w:r w:rsidDel="005B42F0">
              <w:rPr>
                <w:rFonts w:asciiTheme="minorHAnsi" w:eastAsiaTheme="minorEastAsia" w:hAnsiTheme="minorHAnsi" w:cstheme="minorBidi"/>
                <w:noProof/>
                <w:lang w:eastAsia="es-ES"/>
              </w:rPr>
              <w:tab/>
            </w:r>
            <w:r w:rsidRPr="005B42F0" w:rsidDel="005B42F0">
              <w:rPr>
                <w:noProof/>
                <w:rPrChange w:id="798" w:author="JORGE CONTRERAS ORTIZ" w:date="2021-09-04T09:26:00Z">
                  <w:rPr>
                    <w:rStyle w:val="Hipervnculo"/>
                    <w:noProof/>
                  </w:rPr>
                </w:rPrChange>
              </w:rPr>
              <w:delText>Windows</w:delText>
            </w:r>
            <w:r w:rsidDel="005B42F0">
              <w:rPr>
                <w:noProof/>
                <w:webHidden/>
              </w:rPr>
              <w:tab/>
              <w:delText>71</w:delText>
            </w:r>
          </w:del>
        </w:p>
        <w:p w14:paraId="75006225" w14:textId="4DAF0782" w:rsidR="00F21168" w:rsidDel="005B42F0" w:rsidRDefault="00F21168">
          <w:pPr>
            <w:pStyle w:val="TDC5"/>
            <w:tabs>
              <w:tab w:val="left" w:pos="2017"/>
              <w:tab w:val="right" w:leader="dot" w:pos="8494"/>
            </w:tabs>
            <w:rPr>
              <w:del w:id="799" w:author="JORGE CONTRERAS ORTIZ" w:date="2021-09-04T09:26:00Z"/>
              <w:rFonts w:asciiTheme="minorHAnsi" w:eastAsiaTheme="minorEastAsia" w:hAnsiTheme="minorHAnsi" w:cstheme="minorBidi"/>
              <w:noProof/>
              <w:lang w:eastAsia="es-ES"/>
            </w:rPr>
          </w:pPr>
          <w:del w:id="800" w:author="JORGE CONTRERAS ORTIZ" w:date="2021-09-04T09:26:00Z">
            <w:r w:rsidRPr="005B42F0" w:rsidDel="005B42F0">
              <w:rPr>
                <w:noProof/>
                <w:rPrChange w:id="801" w:author="JORGE CONTRERAS ORTIZ" w:date="2021-09-04T09:26:00Z">
                  <w:rPr>
                    <w:rStyle w:val="Hipervnculo"/>
                    <w:noProof/>
                  </w:rPr>
                </w:rPrChange>
              </w:rPr>
              <w:delText>3.3.2.4.2.</w:delText>
            </w:r>
            <w:r w:rsidDel="005B42F0">
              <w:rPr>
                <w:rFonts w:asciiTheme="minorHAnsi" w:eastAsiaTheme="minorEastAsia" w:hAnsiTheme="minorHAnsi" w:cstheme="minorBidi"/>
                <w:noProof/>
                <w:lang w:eastAsia="es-ES"/>
              </w:rPr>
              <w:tab/>
            </w:r>
            <w:r w:rsidRPr="005B42F0" w:rsidDel="005B42F0">
              <w:rPr>
                <w:noProof/>
                <w:rPrChange w:id="802" w:author="JORGE CONTRERAS ORTIZ" w:date="2021-09-04T09:26:00Z">
                  <w:rPr>
                    <w:rStyle w:val="Hipervnculo"/>
                    <w:noProof/>
                  </w:rPr>
                </w:rPrChange>
              </w:rPr>
              <w:delText>Linux</w:delText>
            </w:r>
            <w:r w:rsidDel="005B42F0">
              <w:rPr>
                <w:noProof/>
                <w:webHidden/>
              </w:rPr>
              <w:tab/>
              <w:delText>73</w:delText>
            </w:r>
          </w:del>
        </w:p>
        <w:p w14:paraId="2AC20B6C" w14:textId="4D9E05D9" w:rsidR="00F21168" w:rsidDel="005B42F0" w:rsidRDefault="00F21168">
          <w:pPr>
            <w:pStyle w:val="TDC5"/>
            <w:tabs>
              <w:tab w:val="left" w:pos="2017"/>
              <w:tab w:val="right" w:leader="dot" w:pos="8494"/>
            </w:tabs>
            <w:rPr>
              <w:del w:id="803" w:author="JORGE CONTRERAS ORTIZ" w:date="2021-09-04T09:26:00Z"/>
              <w:rFonts w:asciiTheme="minorHAnsi" w:eastAsiaTheme="minorEastAsia" w:hAnsiTheme="minorHAnsi" w:cstheme="minorBidi"/>
              <w:noProof/>
              <w:lang w:eastAsia="es-ES"/>
            </w:rPr>
          </w:pPr>
          <w:del w:id="804" w:author="JORGE CONTRERAS ORTIZ" w:date="2021-09-04T09:26:00Z">
            <w:r w:rsidRPr="005B42F0" w:rsidDel="005B42F0">
              <w:rPr>
                <w:noProof/>
                <w:rPrChange w:id="805" w:author="JORGE CONTRERAS ORTIZ" w:date="2021-09-04T09:26:00Z">
                  <w:rPr>
                    <w:rStyle w:val="Hipervnculo"/>
                    <w:noProof/>
                  </w:rPr>
                </w:rPrChange>
              </w:rPr>
              <w:delText>3.3.2.4.3.</w:delText>
            </w:r>
            <w:r w:rsidDel="005B42F0">
              <w:rPr>
                <w:rFonts w:asciiTheme="minorHAnsi" w:eastAsiaTheme="minorEastAsia" w:hAnsiTheme="minorHAnsi" w:cstheme="minorBidi"/>
                <w:noProof/>
                <w:lang w:eastAsia="es-ES"/>
              </w:rPr>
              <w:tab/>
            </w:r>
            <w:r w:rsidRPr="005B42F0" w:rsidDel="005B42F0">
              <w:rPr>
                <w:noProof/>
                <w:rPrChange w:id="806" w:author="JORGE CONTRERAS ORTIZ" w:date="2021-09-04T09:26:00Z">
                  <w:rPr>
                    <w:rStyle w:val="Hipervnculo"/>
                    <w:noProof/>
                  </w:rPr>
                </w:rPrChange>
              </w:rPr>
              <w:delText>MAC OS</w:delText>
            </w:r>
            <w:r w:rsidDel="005B42F0">
              <w:rPr>
                <w:noProof/>
                <w:webHidden/>
              </w:rPr>
              <w:tab/>
              <w:delText>74</w:delText>
            </w:r>
          </w:del>
        </w:p>
        <w:p w14:paraId="713CE9F3" w14:textId="7D86BF3E" w:rsidR="00F21168" w:rsidDel="005B42F0" w:rsidRDefault="00F21168">
          <w:pPr>
            <w:pStyle w:val="TDC4"/>
            <w:tabs>
              <w:tab w:val="left" w:pos="1760"/>
              <w:tab w:val="right" w:leader="dot" w:pos="8494"/>
            </w:tabs>
            <w:rPr>
              <w:del w:id="807" w:author="JORGE CONTRERAS ORTIZ" w:date="2021-09-04T09:26:00Z"/>
              <w:rFonts w:asciiTheme="minorHAnsi" w:eastAsiaTheme="minorEastAsia" w:hAnsiTheme="minorHAnsi" w:cstheme="minorBidi"/>
              <w:noProof/>
              <w:lang w:eastAsia="es-ES"/>
            </w:rPr>
          </w:pPr>
          <w:del w:id="808" w:author="JORGE CONTRERAS ORTIZ" w:date="2021-09-04T09:26:00Z">
            <w:r w:rsidRPr="005B42F0" w:rsidDel="005B42F0">
              <w:rPr>
                <w:noProof/>
                <w:rPrChange w:id="809" w:author="JORGE CONTRERAS ORTIZ" w:date="2021-09-04T09:26:00Z">
                  <w:rPr>
                    <w:rStyle w:val="Hipervnculo"/>
                    <w:noProof/>
                  </w:rPr>
                </w:rPrChange>
              </w:rPr>
              <w:delText>3.3.2.5.</w:delText>
            </w:r>
            <w:r w:rsidDel="005B42F0">
              <w:rPr>
                <w:rFonts w:asciiTheme="minorHAnsi" w:eastAsiaTheme="minorEastAsia" w:hAnsiTheme="minorHAnsi" w:cstheme="minorBidi"/>
                <w:noProof/>
                <w:lang w:eastAsia="es-ES"/>
              </w:rPr>
              <w:tab/>
            </w:r>
            <w:r w:rsidRPr="005B42F0" w:rsidDel="005B42F0">
              <w:rPr>
                <w:noProof/>
                <w:rPrChange w:id="810" w:author="JORGE CONTRERAS ORTIZ" w:date="2021-09-04T09:26:00Z">
                  <w:rPr>
                    <w:rStyle w:val="Hipervnculo"/>
                    <w:noProof/>
                  </w:rPr>
                </w:rPrChange>
              </w:rPr>
              <w:delText>Configuración de Terminal COM</w:delText>
            </w:r>
            <w:r w:rsidDel="005B42F0">
              <w:rPr>
                <w:noProof/>
                <w:webHidden/>
              </w:rPr>
              <w:tab/>
              <w:delText>74</w:delText>
            </w:r>
          </w:del>
        </w:p>
        <w:p w14:paraId="48E80690" w14:textId="75056560" w:rsidR="00F21168" w:rsidDel="005B42F0" w:rsidRDefault="00F21168">
          <w:pPr>
            <w:pStyle w:val="TDC5"/>
            <w:tabs>
              <w:tab w:val="left" w:pos="2017"/>
              <w:tab w:val="right" w:leader="dot" w:pos="8494"/>
            </w:tabs>
            <w:rPr>
              <w:del w:id="811" w:author="JORGE CONTRERAS ORTIZ" w:date="2021-09-04T09:26:00Z"/>
              <w:rFonts w:asciiTheme="minorHAnsi" w:eastAsiaTheme="minorEastAsia" w:hAnsiTheme="minorHAnsi" w:cstheme="minorBidi"/>
              <w:noProof/>
              <w:lang w:eastAsia="es-ES"/>
            </w:rPr>
          </w:pPr>
          <w:del w:id="812" w:author="JORGE CONTRERAS ORTIZ" w:date="2021-09-04T09:26:00Z">
            <w:r w:rsidRPr="005B42F0" w:rsidDel="005B42F0">
              <w:rPr>
                <w:noProof/>
                <w:rPrChange w:id="813" w:author="JORGE CONTRERAS ORTIZ" w:date="2021-09-04T09:26:00Z">
                  <w:rPr>
                    <w:rStyle w:val="Hipervnculo"/>
                    <w:noProof/>
                  </w:rPr>
                </w:rPrChange>
              </w:rPr>
              <w:delText>3.3.2.5.1.</w:delText>
            </w:r>
            <w:r w:rsidDel="005B42F0">
              <w:rPr>
                <w:rFonts w:asciiTheme="minorHAnsi" w:eastAsiaTheme="minorEastAsia" w:hAnsiTheme="minorHAnsi" w:cstheme="minorBidi"/>
                <w:noProof/>
                <w:lang w:eastAsia="es-ES"/>
              </w:rPr>
              <w:tab/>
            </w:r>
            <w:r w:rsidRPr="005B42F0" w:rsidDel="005B42F0">
              <w:rPr>
                <w:noProof/>
                <w:rPrChange w:id="814" w:author="JORGE CONTRERAS ORTIZ" w:date="2021-09-04T09:26:00Z">
                  <w:rPr>
                    <w:rStyle w:val="Hipervnculo"/>
                    <w:noProof/>
                  </w:rPr>
                </w:rPrChange>
              </w:rPr>
              <w:delText>Windows</w:delText>
            </w:r>
            <w:r w:rsidDel="005B42F0">
              <w:rPr>
                <w:noProof/>
                <w:webHidden/>
              </w:rPr>
              <w:tab/>
              <w:delText>74</w:delText>
            </w:r>
          </w:del>
        </w:p>
        <w:p w14:paraId="0850A2C0" w14:textId="062FC7F4" w:rsidR="00F21168" w:rsidDel="005B42F0" w:rsidRDefault="00F21168">
          <w:pPr>
            <w:pStyle w:val="TDC5"/>
            <w:tabs>
              <w:tab w:val="left" w:pos="2017"/>
              <w:tab w:val="right" w:leader="dot" w:pos="8494"/>
            </w:tabs>
            <w:rPr>
              <w:del w:id="815" w:author="JORGE CONTRERAS ORTIZ" w:date="2021-09-04T09:26:00Z"/>
              <w:rFonts w:asciiTheme="minorHAnsi" w:eastAsiaTheme="minorEastAsia" w:hAnsiTheme="minorHAnsi" w:cstheme="minorBidi"/>
              <w:noProof/>
              <w:lang w:eastAsia="es-ES"/>
            </w:rPr>
          </w:pPr>
          <w:del w:id="816" w:author="JORGE CONTRERAS ORTIZ" w:date="2021-09-04T09:26:00Z">
            <w:r w:rsidRPr="005B42F0" w:rsidDel="005B42F0">
              <w:rPr>
                <w:noProof/>
                <w:rPrChange w:id="817" w:author="JORGE CONTRERAS ORTIZ" w:date="2021-09-04T09:26:00Z">
                  <w:rPr>
                    <w:rStyle w:val="Hipervnculo"/>
                    <w:noProof/>
                  </w:rPr>
                </w:rPrChange>
              </w:rPr>
              <w:delText>3.3.2.5.2.</w:delText>
            </w:r>
            <w:r w:rsidDel="005B42F0">
              <w:rPr>
                <w:rFonts w:asciiTheme="minorHAnsi" w:eastAsiaTheme="minorEastAsia" w:hAnsiTheme="minorHAnsi" w:cstheme="minorBidi"/>
                <w:noProof/>
                <w:lang w:eastAsia="es-ES"/>
              </w:rPr>
              <w:tab/>
            </w:r>
            <w:r w:rsidRPr="005B42F0" w:rsidDel="005B42F0">
              <w:rPr>
                <w:noProof/>
                <w:rPrChange w:id="818" w:author="JORGE CONTRERAS ORTIZ" w:date="2021-09-04T09:26:00Z">
                  <w:rPr>
                    <w:rStyle w:val="Hipervnculo"/>
                    <w:noProof/>
                  </w:rPr>
                </w:rPrChange>
              </w:rPr>
              <w:delText>Linux / MAC Os</w:delText>
            </w:r>
            <w:r w:rsidDel="005B42F0">
              <w:rPr>
                <w:noProof/>
                <w:webHidden/>
              </w:rPr>
              <w:tab/>
              <w:delText>75</w:delText>
            </w:r>
          </w:del>
        </w:p>
        <w:p w14:paraId="18804A76" w14:textId="45B1F9A5" w:rsidR="00F21168" w:rsidDel="005B42F0" w:rsidRDefault="00F21168">
          <w:pPr>
            <w:pStyle w:val="TDC2"/>
            <w:tabs>
              <w:tab w:val="left" w:pos="880"/>
              <w:tab w:val="right" w:leader="dot" w:pos="8494"/>
            </w:tabs>
            <w:rPr>
              <w:del w:id="819" w:author="JORGE CONTRERAS ORTIZ" w:date="2021-09-04T09:26:00Z"/>
              <w:rFonts w:asciiTheme="minorHAnsi" w:eastAsiaTheme="minorEastAsia" w:hAnsiTheme="minorHAnsi" w:cstheme="minorBidi"/>
              <w:noProof/>
              <w:lang w:eastAsia="es-ES"/>
            </w:rPr>
          </w:pPr>
          <w:del w:id="820" w:author="JORGE CONTRERAS ORTIZ" w:date="2021-09-04T09:26:00Z">
            <w:r w:rsidRPr="005B42F0" w:rsidDel="005B42F0">
              <w:rPr>
                <w:noProof/>
                <w:rPrChange w:id="821" w:author="JORGE CONTRERAS ORTIZ" w:date="2021-09-04T09:26:00Z">
                  <w:rPr>
                    <w:rStyle w:val="Hipervnculo"/>
                    <w:noProof/>
                  </w:rPr>
                </w:rPrChange>
              </w:rPr>
              <w:delText>3.4.</w:delText>
            </w:r>
            <w:r w:rsidDel="005B42F0">
              <w:rPr>
                <w:rFonts w:asciiTheme="minorHAnsi" w:eastAsiaTheme="minorEastAsia" w:hAnsiTheme="minorHAnsi" w:cstheme="minorBidi"/>
                <w:noProof/>
                <w:lang w:eastAsia="es-ES"/>
              </w:rPr>
              <w:tab/>
            </w:r>
            <w:r w:rsidRPr="005B42F0" w:rsidDel="005B42F0">
              <w:rPr>
                <w:noProof/>
                <w:rPrChange w:id="822" w:author="JORGE CONTRERAS ORTIZ" w:date="2021-09-04T09:26:00Z">
                  <w:rPr>
                    <w:rStyle w:val="Hipervnculo"/>
                    <w:noProof/>
                  </w:rPr>
                </w:rPrChange>
              </w:rPr>
              <w:delText>CONFIGURACIÓN DE RED PARA KTWM102</w:delText>
            </w:r>
            <w:r w:rsidDel="005B42F0">
              <w:rPr>
                <w:noProof/>
                <w:webHidden/>
              </w:rPr>
              <w:tab/>
              <w:delText>75</w:delText>
            </w:r>
          </w:del>
        </w:p>
        <w:p w14:paraId="0CB558E0" w14:textId="0768FA6C" w:rsidR="00F21168" w:rsidDel="005B42F0" w:rsidRDefault="00F21168" w:rsidP="006242EF">
          <w:pPr>
            <w:pStyle w:val="TDC3"/>
            <w:rPr>
              <w:del w:id="823" w:author="JORGE CONTRERAS ORTIZ" w:date="2021-09-04T09:26:00Z"/>
              <w:rFonts w:asciiTheme="minorHAnsi" w:hAnsiTheme="minorHAnsi" w:cstheme="minorBidi"/>
              <w:noProof/>
            </w:rPr>
          </w:pPr>
          <w:del w:id="824" w:author="JORGE CONTRERAS ORTIZ" w:date="2021-09-04T09:26:00Z">
            <w:r w:rsidRPr="005B42F0" w:rsidDel="005B42F0">
              <w:rPr>
                <w:noProof/>
                <w:rPrChange w:id="825" w:author="JORGE CONTRERAS ORTIZ" w:date="2021-09-04T09:26:00Z">
                  <w:rPr>
                    <w:rStyle w:val="Hipervnculo"/>
                    <w:noProof/>
                    <w:lang w:val="en-US"/>
                  </w:rPr>
                </w:rPrChange>
              </w:rPr>
              <w:delText>3.4.1.</w:delText>
            </w:r>
            <w:r w:rsidDel="005B42F0">
              <w:rPr>
                <w:rFonts w:asciiTheme="minorHAnsi" w:hAnsiTheme="minorHAnsi" w:cstheme="minorBidi"/>
                <w:noProof/>
              </w:rPr>
              <w:tab/>
            </w:r>
            <w:r w:rsidRPr="005B42F0" w:rsidDel="005B42F0">
              <w:rPr>
                <w:noProof/>
                <w:rPrChange w:id="826" w:author="JORGE CONTRERAS ORTIZ" w:date="2021-09-04T09:26:00Z">
                  <w:rPr>
                    <w:rStyle w:val="Hipervnculo"/>
                    <w:noProof/>
                    <w:lang w:val="en-US"/>
                  </w:rPr>
                </w:rPrChange>
              </w:rPr>
              <w:delText>Kirale Command-Line Shell Reference Guide – Comandos KSH</w:delText>
            </w:r>
            <w:r w:rsidDel="005B42F0">
              <w:rPr>
                <w:noProof/>
                <w:webHidden/>
              </w:rPr>
              <w:tab/>
              <w:delText>76</w:delText>
            </w:r>
          </w:del>
        </w:p>
        <w:p w14:paraId="241F5235" w14:textId="205EFAD0" w:rsidR="00F21168" w:rsidDel="005B42F0" w:rsidRDefault="00F21168">
          <w:pPr>
            <w:pStyle w:val="TDC4"/>
            <w:tabs>
              <w:tab w:val="left" w:pos="1760"/>
              <w:tab w:val="right" w:leader="dot" w:pos="8494"/>
            </w:tabs>
            <w:rPr>
              <w:del w:id="827" w:author="JORGE CONTRERAS ORTIZ" w:date="2021-09-04T09:26:00Z"/>
              <w:rFonts w:asciiTheme="minorHAnsi" w:eastAsiaTheme="minorEastAsia" w:hAnsiTheme="minorHAnsi" w:cstheme="minorBidi"/>
              <w:noProof/>
              <w:lang w:eastAsia="es-ES"/>
            </w:rPr>
          </w:pPr>
          <w:del w:id="828" w:author="JORGE CONTRERAS ORTIZ" w:date="2021-09-04T09:26:00Z">
            <w:r w:rsidRPr="005B42F0" w:rsidDel="005B42F0">
              <w:rPr>
                <w:noProof/>
                <w:rPrChange w:id="829" w:author="JORGE CONTRERAS ORTIZ" w:date="2021-09-04T09:26:00Z">
                  <w:rPr>
                    <w:rStyle w:val="Hipervnculo"/>
                    <w:noProof/>
                  </w:rPr>
                </w:rPrChange>
              </w:rPr>
              <w:delText>3.4.1.1.</w:delText>
            </w:r>
            <w:r w:rsidDel="005B42F0">
              <w:rPr>
                <w:rFonts w:asciiTheme="minorHAnsi" w:eastAsiaTheme="minorEastAsia" w:hAnsiTheme="minorHAnsi" w:cstheme="minorBidi"/>
                <w:noProof/>
                <w:lang w:eastAsia="es-ES"/>
              </w:rPr>
              <w:tab/>
            </w:r>
            <w:r w:rsidRPr="005B42F0" w:rsidDel="005B42F0">
              <w:rPr>
                <w:noProof/>
                <w:rPrChange w:id="830" w:author="JORGE CONTRERAS ORTIZ" w:date="2021-09-04T09:26:00Z">
                  <w:rPr>
                    <w:rStyle w:val="Hipervnculo"/>
                    <w:noProof/>
                  </w:rPr>
                </w:rPrChange>
              </w:rPr>
              <w:delText>Sintaxis de los comandos</w:delText>
            </w:r>
            <w:r w:rsidDel="005B42F0">
              <w:rPr>
                <w:noProof/>
                <w:webHidden/>
              </w:rPr>
              <w:tab/>
              <w:delText>76</w:delText>
            </w:r>
          </w:del>
        </w:p>
        <w:p w14:paraId="60A18402" w14:textId="022EB880" w:rsidR="00F21168" w:rsidDel="005B42F0" w:rsidRDefault="00F21168">
          <w:pPr>
            <w:pStyle w:val="TDC4"/>
            <w:tabs>
              <w:tab w:val="left" w:pos="1760"/>
              <w:tab w:val="right" w:leader="dot" w:pos="8494"/>
            </w:tabs>
            <w:rPr>
              <w:del w:id="831" w:author="JORGE CONTRERAS ORTIZ" w:date="2021-09-04T09:26:00Z"/>
              <w:rFonts w:asciiTheme="minorHAnsi" w:eastAsiaTheme="minorEastAsia" w:hAnsiTheme="minorHAnsi" w:cstheme="minorBidi"/>
              <w:noProof/>
              <w:lang w:eastAsia="es-ES"/>
            </w:rPr>
          </w:pPr>
          <w:del w:id="832" w:author="JORGE CONTRERAS ORTIZ" w:date="2021-09-04T09:26:00Z">
            <w:r w:rsidRPr="005B42F0" w:rsidDel="005B42F0">
              <w:rPr>
                <w:noProof/>
                <w:rPrChange w:id="833" w:author="JORGE CONTRERAS ORTIZ" w:date="2021-09-04T09:26:00Z">
                  <w:rPr>
                    <w:rStyle w:val="Hipervnculo"/>
                    <w:noProof/>
                  </w:rPr>
                </w:rPrChange>
              </w:rPr>
              <w:delText>3.4.1.2.</w:delText>
            </w:r>
            <w:r w:rsidDel="005B42F0">
              <w:rPr>
                <w:rFonts w:asciiTheme="minorHAnsi" w:eastAsiaTheme="minorEastAsia" w:hAnsiTheme="minorHAnsi" w:cstheme="minorBidi"/>
                <w:noProof/>
                <w:lang w:eastAsia="es-ES"/>
              </w:rPr>
              <w:tab/>
            </w:r>
            <w:r w:rsidRPr="005B42F0" w:rsidDel="005B42F0">
              <w:rPr>
                <w:noProof/>
                <w:rPrChange w:id="834" w:author="JORGE CONTRERAS ORTIZ" w:date="2021-09-04T09:26:00Z">
                  <w:rPr>
                    <w:rStyle w:val="Hipervnculo"/>
                    <w:noProof/>
                  </w:rPr>
                </w:rPrChange>
              </w:rPr>
              <w:delText>Sintaxis de los parámetros</w:delText>
            </w:r>
            <w:r w:rsidDel="005B42F0">
              <w:rPr>
                <w:noProof/>
                <w:webHidden/>
              </w:rPr>
              <w:tab/>
              <w:delText>77</w:delText>
            </w:r>
          </w:del>
        </w:p>
        <w:p w14:paraId="2F5228E1" w14:textId="6DE9E085" w:rsidR="00F21168" w:rsidDel="005B42F0" w:rsidRDefault="00F21168">
          <w:pPr>
            <w:pStyle w:val="TDC4"/>
            <w:tabs>
              <w:tab w:val="left" w:pos="1760"/>
              <w:tab w:val="right" w:leader="dot" w:pos="8494"/>
            </w:tabs>
            <w:rPr>
              <w:del w:id="835" w:author="JORGE CONTRERAS ORTIZ" w:date="2021-09-04T09:26:00Z"/>
              <w:rFonts w:asciiTheme="minorHAnsi" w:eastAsiaTheme="minorEastAsia" w:hAnsiTheme="minorHAnsi" w:cstheme="minorBidi"/>
              <w:noProof/>
              <w:lang w:eastAsia="es-ES"/>
            </w:rPr>
          </w:pPr>
          <w:del w:id="836" w:author="JORGE CONTRERAS ORTIZ" w:date="2021-09-04T09:26:00Z">
            <w:r w:rsidRPr="005B42F0" w:rsidDel="005B42F0">
              <w:rPr>
                <w:noProof/>
                <w:rPrChange w:id="837" w:author="JORGE CONTRERAS ORTIZ" w:date="2021-09-04T09:26:00Z">
                  <w:rPr>
                    <w:rStyle w:val="Hipervnculo"/>
                    <w:noProof/>
                  </w:rPr>
                </w:rPrChange>
              </w:rPr>
              <w:delText>3.4.1.3.</w:delText>
            </w:r>
            <w:r w:rsidDel="005B42F0">
              <w:rPr>
                <w:rFonts w:asciiTheme="minorHAnsi" w:eastAsiaTheme="minorEastAsia" w:hAnsiTheme="minorHAnsi" w:cstheme="minorBidi"/>
                <w:noProof/>
                <w:lang w:eastAsia="es-ES"/>
              </w:rPr>
              <w:tab/>
            </w:r>
            <w:r w:rsidRPr="005B42F0" w:rsidDel="005B42F0">
              <w:rPr>
                <w:noProof/>
                <w:rPrChange w:id="838" w:author="JORGE CONTRERAS ORTIZ" w:date="2021-09-04T09:26:00Z">
                  <w:rPr>
                    <w:rStyle w:val="Hipervnculo"/>
                    <w:noProof/>
                  </w:rPr>
                </w:rPrChange>
              </w:rPr>
              <w:delText>Mensajes de Respuesta</w:delText>
            </w:r>
            <w:r w:rsidDel="005B42F0">
              <w:rPr>
                <w:noProof/>
                <w:webHidden/>
              </w:rPr>
              <w:tab/>
              <w:delText>78</w:delText>
            </w:r>
          </w:del>
        </w:p>
        <w:p w14:paraId="7DF705A5" w14:textId="6D67CEC6" w:rsidR="00F21168" w:rsidDel="005B42F0" w:rsidRDefault="00F21168" w:rsidP="006242EF">
          <w:pPr>
            <w:pStyle w:val="TDC3"/>
            <w:rPr>
              <w:del w:id="839" w:author="JORGE CONTRERAS ORTIZ" w:date="2021-09-04T09:26:00Z"/>
              <w:rFonts w:asciiTheme="minorHAnsi" w:hAnsiTheme="minorHAnsi" w:cstheme="minorBidi"/>
              <w:noProof/>
            </w:rPr>
          </w:pPr>
          <w:del w:id="840" w:author="JORGE CONTRERAS ORTIZ" w:date="2021-09-04T09:26:00Z">
            <w:r w:rsidRPr="005B42F0" w:rsidDel="005B42F0">
              <w:rPr>
                <w:noProof/>
                <w:rPrChange w:id="841" w:author="JORGE CONTRERAS ORTIZ" w:date="2021-09-04T09:26:00Z">
                  <w:rPr>
                    <w:rStyle w:val="Hipervnculo"/>
                    <w:noProof/>
                    <w:lang w:val="en-US"/>
                  </w:rPr>
                </w:rPrChange>
              </w:rPr>
              <w:delText>3.4.2.</w:delText>
            </w:r>
            <w:r w:rsidDel="005B42F0">
              <w:rPr>
                <w:rFonts w:asciiTheme="minorHAnsi" w:hAnsiTheme="minorHAnsi" w:cstheme="minorBidi"/>
                <w:noProof/>
              </w:rPr>
              <w:tab/>
            </w:r>
            <w:r w:rsidRPr="005B42F0" w:rsidDel="005B42F0">
              <w:rPr>
                <w:noProof/>
                <w:rPrChange w:id="842" w:author="JORGE CONTRERAS ORTIZ" w:date="2021-09-04T09:26:00Z">
                  <w:rPr>
                    <w:rStyle w:val="Hipervnculo"/>
                    <w:noProof/>
                    <w:lang w:val="en-US"/>
                  </w:rPr>
                </w:rPrChange>
              </w:rPr>
              <w:delText>Kirale Binary Interface Reference Guide – Comandos KBI</w:delText>
            </w:r>
            <w:r w:rsidDel="005B42F0">
              <w:rPr>
                <w:noProof/>
                <w:webHidden/>
              </w:rPr>
              <w:tab/>
              <w:delText>79</w:delText>
            </w:r>
          </w:del>
        </w:p>
        <w:p w14:paraId="08A076D8" w14:textId="00626F41" w:rsidR="00F21168" w:rsidDel="005B42F0" w:rsidRDefault="00F21168">
          <w:pPr>
            <w:pStyle w:val="TDC4"/>
            <w:tabs>
              <w:tab w:val="left" w:pos="1760"/>
              <w:tab w:val="right" w:leader="dot" w:pos="8494"/>
            </w:tabs>
            <w:rPr>
              <w:del w:id="843" w:author="JORGE CONTRERAS ORTIZ" w:date="2021-09-04T09:26:00Z"/>
              <w:rFonts w:asciiTheme="minorHAnsi" w:eastAsiaTheme="minorEastAsia" w:hAnsiTheme="minorHAnsi" w:cstheme="minorBidi"/>
              <w:noProof/>
              <w:lang w:eastAsia="es-ES"/>
            </w:rPr>
          </w:pPr>
          <w:del w:id="844" w:author="JORGE CONTRERAS ORTIZ" w:date="2021-09-04T09:26:00Z">
            <w:r w:rsidRPr="005B42F0" w:rsidDel="005B42F0">
              <w:rPr>
                <w:noProof/>
                <w:rPrChange w:id="845" w:author="JORGE CONTRERAS ORTIZ" w:date="2021-09-04T09:26:00Z">
                  <w:rPr>
                    <w:rStyle w:val="Hipervnculo"/>
                    <w:noProof/>
                  </w:rPr>
                </w:rPrChange>
              </w:rPr>
              <w:delText>3.4.2.1.</w:delText>
            </w:r>
            <w:r w:rsidDel="005B42F0">
              <w:rPr>
                <w:rFonts w:asciiTheme="minorHAnsi" w:eastAsiaTheme="minorEastAsia" w:hAnsiTheme="minorHAnsi" w:cstheme="minorBidi"/>
                <w:noProof/>
                <w:lang w:eastAsia="es-ES"/>
              </w:rPr>
              <w:tab/>
            </w:r>
            <w:r w:rsidRPr="005B42F0" w:rsidDel="005B42F0">
              <w:rPr>
                <w:noProof/>
                <w:rPrChange w:id="846" w:author="JORGE CONTRERAS ORTIZ" w:date="2021-09-04T09:26:00Z">
                  <w:rPr>
                    <w:rStyle w:val="Hipervnculo"/>
                    <w:noProof/>
                  </w:rPr>
                </w:rPrChange>
              </w:rPr>
              <w:delText>Operación de Interfaz</w:delText>
            </w:r>
            <w:r w:rsidDel="005B42F0">
              <w:rPr>
                <w:noProof/>
                <w:webHidden/>
              </w:rPr>
              <w:tab/>
              <w:delText>79</w:delText>
            </w:r>
          </w:del>
        </w:p>
        <w:p w14:paraId="0EFBDF2A" w14:textId="70CFF0AC" w:rsidR="00F21168" w:rsidDel="005B42F0" w:rsidRDefault="00F21168">
          <w:pPr>
            <w:pStyle w:val="TDC4"/>
            <w:tabs>
              <w:tab w:val="left" w:pos="1760"/>
              <w:tab w:val="right" w:leader="dot" w:pos="8494"/>
            </w:tabs>
            <w:rPr>
              <w:del w:id="847" w:author="JORGE CONTRERAS ORTIZ" w:date="2021-09-04T09:26:00Z"/>
              <w:rFonts w:asciiTheme="minorHAnsi" w:eastAsiaTheme="minorEastAsia" w:hAnsiTheme="minorHAnsi" w:cstheme="minorBidi"/>
              <w:noProof/>
              <w:lang w:eastAsia="es-ES"/>
            </w:rPr>
          </w:pPr>
          <w:del w:id="848" w:author="JORGE CONTRERAS ORTIZ" w:date="2021-09-04T09:26:00Z">
            <w:r w:rsidRPr="005B42F0" w:rsidDel="005B42F0">
              <w:rPr>
                <w:noProof/>
                <w:rPrChange w:id="849" w:author="JORGE CONTRERAS ORTIZ" w:date="2021-09-04T09:26:00Z">
                  <w:rPr>
                    <w:rStyle w:val="Hipervnculo"/>
                    <w:noProof/>
                  </w:rPr>
                </w:rPrChange>
              </w:rPr>
              <w:delText>3.4.2.2.</w:delText>
            </w:r>
            <w:r w:rsidDel="005B42F0">
              <w:rPr>
                <w:rFonts w:asciiTheme="minorHAnsi" w:eastAsiaTheme="minorEastAsia" w:hAnsiTheme="minorHAnsi" w:cstheme="minorBidi"/>
                <w:noProof/>
                <w:lang w:eastAsia="es-ES"/>
              </w:rPr>
              <w:tab/>
            </w:r>
            <w:r w:rsidRPr="005B42F0" w:rsidDel="005B42F0">
              <w:rPr>
                <w:noProof/>
                <w:rPrChange w:id="850" w:author="JORGE CONTRERAS ORTIZ" w:date="2021-09-04T09:26:00Z">
                  <w:rPr>
                    <w:rStyle w:val="Hipervnculo"/>
                    <w:noProof/>
                  </w:rPr>
                </w:rPrChange>
              </w:rPr>
              <w:delText>Formato del paquete</w:delText>
            </w:r>
            <w:r w:rsidDel="005B42F0">
              <w:rPr>
                <w:noProof/>
                <w:webHidden/>
              </w:rPr>
              <w:tab/>
              <w:delText>80</w:delText>
            </w:r>
          </w:del>
        </w:p>
        <w:p w14:paraId="6FAD058D" w14:textId="7A73D273" w:rsidR="00F21168" w:rsidDel="005B42F0" w:rsidRDefault="00F21168">
          <w:pPr>
            <w:pStyle w:val="TDC4"/>
            <w:tabs>
              <w:tab w:val="left" w:pos="1760"/>
              <w:tab w:val="right" w:leader="dot" w:pos="8494"/>
            </w:tabs>
            <w:rPr>
              <w:del w:id="851" w:author="JORGE CONTRERAS ORTIZ" w:date="2021-09-04T09:26:00Z"/>
              <w:rFonts w:asciiTheme="minorHAnsi" w:eastAsiaTheme="minorEastAsia" w:hAnsiTheme="minorHAnsi" w:cstheme="minorBidi"/>
              <w:noProof/>
              <w:lang w:eastAsia="es-ES"/>
            </w:rPr>
          </w:pPr>
          <w:del w:id="852" w:author="JORGE CONTRERAS ORTIZ" w:date="2021-09-04T09:26:00Z">
            <w:r w:rsidRPr="005B42F0" w:rsidDel="005B42F0">
              <w:rPr>
                <w:noProof/>
                <w:rPrChange w:id="853" w:author="JORGE CONTRERAS ORTIZ" w:date="2021-09-04T09:26:00Z">
                  <w:rPr>
                    <w:rStyle w:val="Hipervnculo"/>
                    <w:noProof/>
                  </w:rPr>
                </w:rPrChange>
              </w:rPr>
              <w:delText>3.4.2.3.</w:delText>
            </w:r>
            <w:r w:rsidDel="005B42F0">
              <w:rPr>
                <w:rFonts w:asciiTheme="minorHAnsi" w:eastAsiaTheme="minorEastAsia" w:hAnsiTheme="minorHAnsi" w:cstheme="minorBidi"/>
                <w:noProof/>
                <w:lang w:eastAsia="es-ES"/>
              </w:rPr>
              <w:tab/>
            </w:r>
            <w:r w:rsidRPr="005B42F0" w:rsidDel="005B42F0">
              <w:rPr>
                <w:noProof/>
                <w:rPrChange w:id="854" w:author="JORGE CONTRERAS ORTIZ" w:date="2021-09-04T09:26:00Z">
                  <w:rPr>
                    <w:rStyle w:val="Hipervnculo"/>
                    <w:noProof/>
                  </w:rPr>
                </w:rPrChange>
              </w:rPr>
              <w:delText>Representación de datos</w:delText>
            </w:r>
            <w:r w:rsidDel="005B42F0">
              <w:rPr>
                <w:noProof/>
                <w:webHidden/>
              </w:rPr>
              <w:tab/>
              <w:delText>81</w:delText>
            </w:r>
          </w:del>
        </w:p>
        <w:p w14:paraId="5BBAF45F" w14:textId="4240D13B" w:rsidR="00F21168" w:rsidDel="005B42F0" w:rsidRDefault="00F21168">
          <w:pPr>
            <w:pStyle w:val="TDC4"/>
            <w:tabs>
              <w:tab w:val="left" w:pos="1760"/>
              <w:tab w:val="right" w:leader="dot" w:pos="8494"/>
            </w:tabs>
            <w:rPr>
              <w:del w:id="855" w:author="JORGE CONTRERAS ORTIZ" w:date="2021-09-04T09:26:00Z"/>
              <w:rFonts w:asciiTheme="minorHAnsi" w:eastAsiaTheme="minorEastAsia" w:hAnsiTheme="minorHAnsi" w:cstheme="minorBidi"/>
              <w:noProof/>
              <w:lang w:eastAsia="es-ES"/>
            </w:rPr>
          </w:pPr>
          <w:del w:id="856" w:author="JORGE CONTRERAS ORTIZ" w:date="2021-09-04T09:26:00Z">
            <w:r w:rsidRPr="005B42F0" w:rsidDel="005B42F0">
              <w:rPr>
                <w:noProof/>
                <w:rPrChange w:id="857" w:author="JORGE CONTRERAS ORTIZ" w:date="2021-09-04T09:26:00Z">
                  <w:rPr>
                    <w:rStyle w:val="Hipervnculo"/>
                    <w:noProof/>
                  </w:rPr>
                </w:rPrChange>
              </w:rPr>
              <w:delText>3.4.2.4.</w:delText>
            </w:r>
            <w:r w:rsidDel="005B42F0">
              <w:rPr>
                <w:rFonts w:asciiTheme="minorHAnsi" w:eastAsiaTheme="minorEastAsia" w:hAnsiTheme="minorHAnsi" w:cstheme="minorBidi"/>
                <w:noProof/>
                <w:lang w:eastAsia="es-ES"/>
              </w:rPr>
              <w:tab/>
            </w:r>
            <w:r w:rsidRPr="005B42F0" w:rsidDel="005B42F0">
              <w:rPr>
                <w:noProof/>
                <w:rPrChange w:id="858" w:author="JORGE CONTRERAS ORTIZ" w:date="2021-09-04T09:26:00Z">
                  <w:rPr>
                    <w:rStyle w:val="Hipervnculo"/>
                    <w:noProof/>
                  </w:rPr>
                </w:rPrChange>
              </w:rPr>
              <w:delText>Comandos y Respuestas</w:delText>
            </w:r>
            <w:r w:rsidDel="005B42F0">
              <w:rPr>
                <w:noProof/>
                <w:webHidden/>
              </w:rPr>
              <w:tab/>
              <w:delText>82</w:delText>
            </w:r>
          </w:del>
        </w:p>
        <w:p w14:paraId="2E3DCDFC" w14:textId="7D9CC569" w:rsidR="00F21168" w:rsidDel="005B42F0" w:rsidRDefault="00F21168">
          <w:pPr>
            <w:pStyle w:val="TDC4"/>
            <w:tabs>
              <w:tab w:val="left" w:pos="1760"/>
              <w:tab w:val="right" w:leader="dot" w:pos="8494"/>
            </w:tabs>
            <w:rPr>
              <w:del w:id="859" w:author="JORGE CONTRERAS ORTIZ" w:date="2021-09-04T09:26:00Z"/>
              <w:rFonts w:asciiTheme="minorHAnsi" w:eastAsiaTheme="minorEastAsia" w:hAnsiTheme="minorHAnsi" w:cstheme="minorBidi"/>
              <w:noProof/>
              <w:lang w:eastAsia="es-ES"/>
            </w:rPr>
          </w:pPr>
          <w:del w:id="860" w:author="JORGE CONTRERAS ORTIZ" w:date="2021-09-04T09:26:00Z">
            <w:r w:rsidRPr="005B42F0" w:rsidDel="005B42F0">
              <w:rPr>
                <w:noProof/>
                <w:rPrChange w:id="861" w:author="JORGE CONTRERAS ORTIZ" w:date="2021-09-04T09:26:00Z">
                  <w:rPr>
                    <w:rStyle w:val="Hipervnculo"/>
                    <w:noProof/>
                  </w:rPr>
                </w:rPrChange>
              </w:rPr>
              <w:delText>3.4.2.5.</w:delText>
            </w:r>
            <w:r w:rsidDel="005B42F0">
              <w:rPr>
                <w:rFonts w:asciiTheme="minorHAnsi" w:eastAsiaTheme="minorEastAsia" w:hAnsiTheme="minorHAnsi" w:cstheme="minorBidi"/>
                <w:noProof/>
                <w:lang w:eastAsia="es-ES"/>
              </w:rPr>
              <w:tab/>
            </w:r>
            <w:r w:rsidRPr="005B42F0" w:rsidDel="005B42F0">
              <w:rPr>
                <w:noProof/>
                <w:rPrChange w:id="862" w:author="JORGE CONTRERAS ORTIZ" w:date="2021-09-04T09:26:00Z">
                  <w:rPr>
                    <w:rStyle w:val="Hipervnculo"/>
                    <w:noProof/>
                  </w:rPr>
                </w:rPrChange>
              </w:rPr>
              <w:delText>Notificaciones</w:delText>
            </w:r>
            <w:r w:rsidDel="005B42F0">
              <w:rPr>
                <w:noProof/>
                <w:webHidden/>
              </w:rPr>
              <w:tab/>
              <w:delText>83</w:delText>
            </w:r>
          </w:del>
        </w:p>
        <w:p w14:paraId="1413FE7D" w14:textId="514AF86E" w:rsidR="00F21168" w:rsidDel="005B42F0" w:rsidRDefault="00F21168" w:rsidP="006242EF">
          <w:pPr>
            <w:pStyle w:val="TDC3"/>
            <w:rPr>
              <w:del w:id="863" w:author="JORGE CONTRERAS ORTIZ" w:date="2021-09-04T09:26:00Z"/>
              <w:rFonts w:asciiTheme="minorHAnsi" w:hAnsiTheme="minorHAnsi" w:cstheme="minorBidi"/>
              <w:noProof/>
            </w:rPr>
          </w:pPr>
          <w:del w:id="864" w:author="JORGE CONTRERAS ORTIZ" w:date="2021-09-04T09:26:00Z">
            <w:r w:rsidRPr="005B42F0" w:rsidDel="005B42F0">
              <w:rPr>
                <w:noProof/>
                <w:rPrChange w:id="865" w:author="JORGE CONTRERAS ORTIZ" w:date="2021-09-04T09:26:00Z">
                  <w:rPr>
                    <w:rStyle w:val="Hipervnculo"/>
                    <w:noProof/>
                  </w:rPr>
                </w:rPrChange>
              </w:rPr>
              <w:delText>3.4.3.</w:delText>
            </w:r>
            <w:r w:rsidDel="005B42F0">
              <w:rPr>
                <w:rFonts w:asciiTheme="minorHAnsi" w:hAnsiTheme="minorHAnsi" w:cstheme="minorBidi"/>
                <w:noProof/>
              </w:rPr>
              <w:tab/>
            </w:r>
            <w:r w:rsidRPr="005B42F0" w:rsidDel="005B42F0">
              <w:rPr>
                <w:noProof/>
                <w:rPrChange w:id="866" w:author="JORGE CONTRERAS ORTIZ" w:date="2021-09-04T09:26:00Z">
                  <w:rPr>
                    <w:rStyle w:val="Hipervnculo"/>
                    <w:noProof/>
                  </w:rPr>
                </w:rPrChange>
              </w:rPr>
              <w:delText>Configuración de Red</w:delText>
            </w:r>
            <w:r w:rsidDel="005B42F0">
              <w:rPr>
                <w:noProof/>
                <w:webHidden/>
              </w:rPr>
              <w:tab/>
              <w:delText>83</w:delText>
            </w:r>
          </w:del>
        </w:p>
        <w:p w14:paraId="5E16AEE4" w14:textId="7095674E" w:rsidR="00F21168" w:rsidDel="005B42F0" w:rsidRDefault="00F21168">
          <w:pPr>
            <w:pStyle w:val="TDC4"/>
            <w:tabs>
              <w:tab w:val="left" w:pos="1760"/>
              <w:tab w:val="right" w:leader="dot" w:pos="8494"/>
            </w:tabs>
            <w:rPr>
              <w:del w:id="867" w:author="JORGE CONTRERAS ORTIZ" w:date="2021-09-04T09:26:00Z"/>
              <w:rFonts w:asciiTheme="minorHAnsi" w:eastAsiaTheme="minorEastAsia" w:hAnsiTheme="minorHAnsi" w:cstheme="minorBidi"/>
              <w:noProof/>
              <w:lang w:eastAsia="es-ES"/>
            </w:rPr>
          </w:pPr>
          <w:del w:id="868" w:author="JORGE CONTRERAS ORTIZ" w:date="2021-09-04T09:26:00Z">
            <w:r w:rsidRPr="005B42F0" w:rsidDel="005B42F0">
              <w:rPr>
                <w:noProof/>
                <w:rPrChange w:id="869" w:author="JORGE CONTRERAS ORTIZ" w:date="2021-09-04T09:26:00Z">
                  <w:rPr>
                    <w:rStyle w:val="Hipervnculo"/>
                    <w:noProof/>
                  </w:rPr>
                </w:rPrChange>
              </w:rPr>
              <w:delText>3.4.3.1.</w:delText>
            </w:r>
            <w:r w:rsidDel="005B42F0">
              <w:rPr>
                <w:rFonts w:asciiTheme="minorHAnsi" w:eastAsiaTheme="minorEastAsia" w:hAnsiTheme="minorHAnsi" w:cstheme="minorBidi"/>
                <w:noProof/>
                <w:lang w:eastAsia="es-ES"/>
              </w:rPr>
              <w:tab/>
            </w:r>
            <w:r w:rsidRPr="005B42F0" w:rsidDel="005B42F0">
              <w:rPr>
                <w:noProof/>
                <w:rPrChange w:id="870" w:author="JORGE CONTRERAS ORTIZ" w:date="2021-09-04T09:26:00Z">
                  <w:rPr>
                    <w:rStyle w:val="Hipervnculo"/>
                    <w:noProof/>
                    <w:lang w:val="en-US"/>
                  </w:rPr>
                </w:rPrChange>
              </w:rPr>
              <w:delText>Modo Out-of-Band Commissioning Desactivado</w:delText>
            </w:r>
            <w:r w:rsidDel="005B42F0">
              <w:rPr>
                <w:noProof/>
                <w:webHidden/>
              </w:rPr>
              <w:tab/>
              <w:delText>83</w:delText>
            </w:r>
          </w:del>
        </w:p>
        <w:p w14:paraId="2740447C" w14:textId="071F39AB" w:rsidR="00F21168" w:rsidDel="005B42F0" w:rsidRDefault="00F21168">
          <w:pPr>
            <w:pStyle w:val="TDC4"/>
            <w:tabs>
              <w:tab w:val="left" w:pos="1760"/>
              <w:tab w:val="right" w:leader="dot" w:pos="8494"/>
            </w:tabs>
            <w:rPr>
              <w:del w:id="871" w:author="JORGE CONTRERAS ORTIZ" w:date="2021-09-04T09:26:00Z"/>
              <w:rFonts w:asciiTheme="minorHAnsi" w:eastAsiaTheme="minorEastAsia" w:hAnsiTheme="minorHAnsi" w:cstheme="minorBidi"/>
              <w:noProof/>
              <w:lang w:eastAsia="es-ES"/>
            </w:rPr>
          </w:pPr>
          <w:del w:id="872" w:author="JORGE CONTRERAS ORTIZ" w:date="2021-09-04T09:26:00Z">
            <w:r w:rsidRPr="005B42F0" w:rsidDel="005B42F0">
              <w:rPr>
                <w:noProof/>
                <w:rPrChange w:id="873" w:author="JORGE CONTRERAS ORTIZ" w:date="2021-09-04T09:26:00Z">
                  <w:rPr>
                    <w:rStyle w:val="Hipervnculo"/>
                    <w:noProof/>
                  </w:rPr>
                </w:rPrChange>
              </w:rPr>
              <w:delText>3.4.3.2.</w:delText>
            </w:r>
            <w:r w:rsidDel="005B42F0">
              <w:rPr>
                <w:rFonts w:asciiTheme="minorHAnsi" w:eastAsiaTheme="minorEastAsia" w:hAnsiTheme="minorHAnsi" w:cstheme="minorBidi"/>
                <w:noProof/>
                <w:lang w:eastAsia="es-ES"/>
              </w:rPr>
              <w:tab/>
            </w:r>
            <w:r w:rsidRPr="005B42F0" w:rsidDel="005B42F0">
              <w:rPr>
                <w:noProof/>
                <w:rPrChange w:id="874" w:author="JORGE CONTRERAS ORTIZ" w:date="2021-09-04T09:26:00Z">
                  <w:rPr>
                    <w:rStyle w:val="Hipervnculo"/>
                    <w:noProof/>
                    <w:lang w:val="en-US"/>
                  </w:rPr>
                </w:rPrChange>
              </w:rPr>
              <w:delText>Modo Out-of-Band Commissioning Activado</w:delText>
            </w:r>
            <w:r w:rsidDel="005B42F0">
              <w:rPr>
                <w:noProof/>
                <w:webHidden/>
              </w:rPr>
              <w:tab/>
              <w:delText>83</w:delText>
            </w:r>
          </w:del>
        </w:p>
        <w:p w14:paraId="679012D9" w14:textId="0CD25EA1" w:rsidR="00F21168" w:rsidDel="005B42F0" w:rsidRDefault="00F21168">
          <w:pPr>
            <w:pStyle w:val="TDC1"/>
            <w:tabs>
              <w:tab w:val="left" w:pos="442"/>
              <w:tab w:val="right" w:leader="dot" w:pos="8494"/>
            </w:tabs>
            <w:rPr>
              <w:del w:id="875" w:author="JORGE CONTRERAS ORTIZ" w:date="2021-09-04T09:26:00Z"/>
              <w:rFonts w:asciiTheme="minorHAnsi" w:eastAsiaTheme="minorEastAsia" w:hAnsiTheme="minorHAnsi" w:cstheme="minorBidi"/>
              <w:noProof/>
              <w:lang w:eastAsia="es-ES"/>
            </w:rPr>
          </w:pPr>
          <w:del w:id="876" w:author="JORGE CONTRERAS ORTIZ" w:date="2021-09-04T09:26:00Z">
            <w:r w:rsidRPr="005B42F0" w:rsidDel="005B42F0">
              <w:rPr>
                <w:noProof/>
                <w:rPrChange w:id="877" w:author="JORGE CONTRERAS ORTIZ" w:date="2021-09-04T09:26:00Z">
                  <w:rPr>
                    <w:rStyle w:val="Hipervnculo"/>
                    <w:noProof/>
                  </w:rPr>
                </w:rPrChange>
              </w:rPr>
              <w:delText>4.</w:delText>
            </w:r>
            <w:r w:rsidDel="005B42F0">
              <w:rPr>
                <w:rFonts w:asciiTheme="minorHAnsi" w:eastAsiaTheme="minorEastAsia" w:hAnsiTheme="minorHAnsi" w:cstheme="minorBidi"/>
                <w:noProof/>
                <w:lang w:eastAsia="es-ES"/>
              </w:rPr>
              <w:tab/>
            </w:r>
            <w:r w:rsidRPr="005B42F0" w:rsidDel="005B42F0">
              <w:rPr>
                <w:noProof/>
                <w:rPrChange w:id="878" w:author="JORGE CONTRERAS ORTIZ" w:date="2021-09-04T09:26:00Z">
                  <w:rPr>
                    <w:rStyle w:val="Hipervnculo"/>
                    <w:noProof/>
                  </w:rPr>
                </w:rPrChange>
              </w:rPr>
              <w:delText>DISEÑO E IMPLEMENTACIÓN HARDWARE</w:delText>
            </w:r>
            <w:r w:rsidDel="005B42F0">
              <w:rPr>
                <w:noProof/>
                <w:webHidden/>
              </w:rPr>
              <w:tab/>
              <w:delText>85</w:delText>
            </w:r>
          </w:del>
        </w:p>
        <w:p w14:paraId="1D300BD1" w14:textId="7D042645" w:rsidR="00F21168" w:rsidDel="005B42F0" w:rsidRDefault="00F21168">
          <w:pPr>
            <w:pStyle w:val="TDC2"/>
            <w:tabs>
              <w:tab w:val="left" w:pos="880"/>
              <w:tab w:val="right" w:leader="dot" w:pos="8494"/>
            </w:tabs>
            <w:rPr>
              <w:del w:id="879" w:author="JORGE CONTRERAS ORTIZ" w:date="2021-09-04T09:26:00Z"/>
              <w:rFonts w:asciiTheme="minorHAnsi" w:eastAsiaTheme="minorEastAsia" w:hAnsiTheme="minorHAnsi" w:cstheme="minorBidi"/>
              <w:noProof/>
              <w:lang w:eastAsia="es-ES"/>
            </w:rPr>
          </w:pPr>
          <w:del w:id="880" w:author="JORGE CONTRERAS ORTIZ" w:date="2021-09-04T09:26:00Z">
            <w:r w:rsidRPr="005B42F0" w:rsidDel="005B42F0">
              <w:rPr>
                <w:noProof/>
                <w:rPrChange w:id="881" w:author="JORGE CONTRERAS ORTIZ" w:date="2021-09-04T09:26:00Z">
                  <w:rPr>
                    <w:rStyle w:val="Hipervnculo"/>
                    <w:noProof/>
                  </w:rPr>
                </w:rPrChange>
              </w:rPr>
              <w:delText>4.1.</w:delText>
            </w:r>
            <w:r w:rsidDel="005B42F0">
              <w:rPr>
                <w:rFonts w:asciiTheme="minorHAnsi" w:eastAsiaTheme="minorEastAsia" w:hAnsiTheme="minorHAnsi" w:cstheme="minorBidi"/>
                <w:noProof/>
                <w:lang w:eastAsia="es-ES"/>
              </w:rPr>
              <w:tab/>
            </w:r>
            <w:r w:rsidRPr="005B42F0" w:rsidDel="005B42F0">
              <w:rPr>
                <w:noProof/>
                <w:rPrChange w:id="882" w:author="JORGE CONTRERAS ORTIZ" w:date="2021-09-04T09:26:00Z">
                  <w:rPr>
                    <w:rStyle w:val="Hipervnculo"/>
                    <w:noProof/>
                  </w:rPr>
                </w:rPrChange>
              </w:rPr>
              <w:delText>DISEÑO DE ESQUEMÁTICO PCB</w:delText>
            </w:r>
            <w:r w:rsidDel="005B42F0">
              <w:rPr>
                <w:noProof/>
                <w:webHidden/>
              </w:rPr>
              <w:tab/>
              <w:delText>85</w:delText>
            </w:r>
          </w:del>
        </w:p>
        <w:p w14:paraId="57420380" w14:textId="5B782E28" w:rsidR="00F21168" w:rsidDel="005B42F0" w:rsidRDefault="00F21168" w:rsidP="006242EF">
          <w:pPr>
            <w:pStyle w:val="TDC3"/>
            <w:rPr>
              <w:del w:id="883" w:author="JORGE CONTRERAS ORTIZ" w:date="2021-09-04T09:26:00Z"/>
              <w:rFonts w:asciiTheme="minorHAnsi" w:hAnsiTheme="minorHAnsi" w:cstheme="minorBidi"/>
              <w:noProof/>
            </w:rPr>
          </w:pPr>
          <w:del w:id="884" w:author="JORGE CONTRERAS ORTIZ" w:date="2021-09-04T09:26:00Z">
            <w:r w:rsidRPr="005B42F0" w:rsidDel="005B42F0">
              <w:rPr>
                <w:noProof/>
                <w:rPrChange w:id="885" w:author="JORGE CONTRERAS ORTIZ" w:date="2021-09-04T09:26:00Z">
                  <w:rPr>
                    <w:rStyle w:val="Hipervnculo"/>
                    <w:noProof/>
                  </w:rPr>
                </w:rPrChange>
              </w:rPr>
              <w:delText>4.1.1.</w:delText>
            </w:r>
            <w:r w:rsidDel="005B42F0">
              <w:rPr>
                <w:rFonts w:asciiTheme="minorHAnsi" w:hAnsiTheme="minorHAnsi" w:cstheme="minorBidi"/>
                <w:noProof/>
              </w:rPr>
              <w:tab/>
            </w:r>
            <w:r w:rsidRPr="005B42F0" w:rsidDel="005B42F0">
              <w:rPr>
                <w:noProof/>
                <w:rPrChange w:id="886" w:author="JORGE CONTRERAS ORTIZ" w:date="2021-09-04T09:26:00Z">
                  <w:rPr>
                    <w:rStyle w:val="Hipervnculo"/>
                    <w:noProof/>
                  </w:rPr>
                </w:rPrChange>
              </w:rPr>
              <w:delText>Jerarquía del circuito</w:delText>
            </w:r>
            <w:r w:rsidDel="005B42F0">
              <w:rPr>
                <w:noProof/>
                <w:webHidden/>
              </w:rPr>
              <w:tab/>
              <w:delText>85</w:delText>
            </w:r>
          </w:del>
        </w:p>
        <w:p w14:paraId="1A8D36A5" w14:textId="257B6D3A" w:rsidR="00F21168" w:rsidDel="005B42F0" w:rsidRDefault="00F21168" w:rsidP="006242EF">
          <w:pPr>
            <w:pStyle w:val="TDC3"/>
            <w:rPr>
              <w:del w:id="887" w:author="JORGE CONTRERAS ORTIZ" w:date="2021-09-04T09:26:00Z"/>
              <w:rFonts w:asciiTheme="minorHAnsi" w:hAnsiTheme="minorHAnsi" w:cstheme="minorBidi"/>
              <w:noProof/>
            </w:rPr>
          </w:pPr>
          <w:del w:id="888" w:author="JORGE CONTRERAS ORTIZ" w:date="2021-09-04T09:26:00Z">
            <w:r w:rsidRPr="005B42F0" w:rsidDel="005B42F0">
              <w:rPr>
                <w:noProof/>
                <w:rPrChange w:id="889" w:author="JORGE CONTRERAS ORTIZ" w:date="2021-09-04T09:26:00Z">
                  <w:rPr>
                    <w:rStyle w:val="Hipervnculo"/>
                    <w:noProof/>
                  </w:rPr>
                </w:rPrChange>
              </w:rPr>
              <w:delText>4.1.2.</w:delText>
            </w:r>
            <w:r w:rsidDel="005B42F0">
              <w:rPr>
                <w:rFonts w:asciiTheme="minorHAnsi" w:hAnsiTheme="minorHAnsi" w:cstheme="minorBidi"/>
                <w:noProof/>
              </w:rPr>
              <w:tab/>
            </w:r>
            <w:r w:rsidRPr="005B42F0" w:rsidDel="005B42F0">
              <w:rPr>
                <w:noProof/>
                <w:rPrChange w:id="890" w:author="JORGE CONTRERAS ORTIZ" w:date="2021-09-04T09:26:00Z">
                  <w:rPr>
                    <w:rStyle w:val="Hipervnculo"/>
                    <w:noProof/>
                  </w:rPr>
                </w:rPrChange>
              </w:rPr>
              <w:delText>Circuito de Alimentación</w:delText>
            </w:r>
            <w:r w:rsidDel="005B42F0">
              <w:rPr>
                <w:noProof/>
                <w:webHidden/>
              </w:rPr>
              <w:tab/>
              <w:delText>86</w:delText>
            </w:r>
          </w:del>
        </w:p>
        <w:p w14:paraId="3676160F" w14:textId="29734A0C" w:rsidR="00F21168" w:rsidDel="005B42F0" w:rsidRDefault="00F21168" w:rsidP="006242EF">
          <w:pPr>
            <w:pStyle w:val="TDC3"/>
            <w:rPr>
              <w:del w:id="891" w:author="JORGE CONTRERAS ORTIZ" w:date="2021-09-04T09:26:00Z"/>
              <w:rFonts w:asciiTheme="minorHAnsi" w:hAnsiTheme="minorHAnsi" w:cstheme="minorBidi"/>
              <w:noProof/>
            </w:rPr>
          </w:pPr>
          <w:del w:id="892" w:author="JORGE CONTRERAS ORTIZ" w:date="2021-09-04T09:26:00Z">
            <w:r w:rsidRPr="005B42F0" w:rsidDel="005B42F0">
              <w:rPr>
                <w:noProof/>
                <w:rPrChange w:id="893" w:author="JORGE CONTRERAS ORTIZ" w:date="2021-09-04T09:26:00Z">
                  <w:rPr>
                    <w:rStyle w:val="Hipervnculo"/>
                    <w:noProof/>
                  </w:rPr>
                </w:rPrChange>
              </w:rPr>
              <w:delText>4.1.3.</w:delText>
            </w:r>
            <w:r w:rsidDel="005B42F0">
              <w:rPr>
                <w:rFonts w:asciiTheme="minorHAnsi" w:hAnsiTheme="minorHAnsi" w:cstheme="minorBidi"/>
                <w:noProof/>
              </w:rPr>
              <w:tab/>
            </w:r>
            <w:r w:rsidRPr="005B42F0" w:rsidDel="005B42F0">
              <w:rPr>
                <w:noProof/>
                <w:rPrChange w:id="894" w:author="JORGE CONTRERAS ORTIZ" w:date="2021-09-04T09:26:00Z">
                  <w:rPr>
                    <w:rStyle w:val="Hipervnculo"/>
                    <w:noProof/>
                  </w:rPr>
                </w:rPrChange>
              </w:rPr>
              <w:delText>Integración del módulo KTWM102</w:delText>
            </w:r>
            <w:r w:rsidDel="005B42F0">
              <w:rPr>
                <w:noProof/>
                <w:webHidden/>
              </w:rPr>
              <w:tab/>
              <w:delText>87</w:delText>
            </w:r>
          </w:del>
        </w:p>
        <w:p w14:paraId="6B39072D" w14:textId="12E773C4" w:rsidR="00F21168" w:rsidDel="005B42F0" w:rsidRDefault="00F21168" w:rsidP="006242EF">
          <w:pPr>
            <w:pStyle w:val="TDC3"/>
            <w:rPr>
              <w:del w:id="895" w:author="JORGE CONTRERAS ORTIZ" w:date="2021-09-04T09:26:00Z"/>
              <w:rFonts w:asciiTheme="minorHAnsi" w:hAnsiTheme="minorHAnsi" w:cstheme="minorBidi"/>
              <w:noProof/>
            </w:rPr>
          </w:pPr>
          <w:del w:id="896" w:author="JORGE CONTRERAS ORTIZ" w:date="2021-09-04T09:26:00Z">
            <w:r w:rsidRPr="005B42F0" w:rsidDel="005B42F0">
              <w:rPr>
                <w:noProof/>
                <w:rPrChange w:id="897" w:author="JORGE CONTRERAS ORTIZ" w:date="2021-09-04T09:26:00Z">
                  <w:rPr>
                    <w:rStyle w:val="Hipervnculo"/>
                    <w:noProof/>
                  </w:rPr>
                </w:rPrChange>
              </w:rPr>
              <w:delText>4.1.4.</w:delText>
            </w:r>
            <w:r w:rsidDel="005B42F0">
              <w:rPr>
                <w:rFonts w:asciiTheme="minorHAnsi" w:hAnsiTheme="minorHAnsi" w:cstheme="minorBidi"/>
                <w:noProof/>
              </w:rPr>
              <w:tab/>
            </w:r>
            <w:r w:rsidRPr="005B42F0" w:rsidDel="005B42F0">
              <w:rPr>
                <w:noProof/>
                <w:rPrChange w:id="898" w:author="JORGE CONTRERAS ORTIZ" w:date="2021-09-04T09:26:00Z">
                  <w:rPr>
                    <w:rStyle w:val="Hipervnculo"/>
                    <w:noProof/>
                  </w:rPr>
                </w:rPrChange>
              </w:rPr>
              <w:delText>Coockie Connector</w:delText>
            </w:r>
            <w:r w:rsidDel="005B42F0">
              <w:rPr>
                <w:noProof/>
                <w:webHidden/>
              </w:rPr>
              <w:tab/>
              <w:delText>89</w:delText>
            </w:r>
          </w:del>
        </w:p>
        <w:p w14:paraId="05D53F5D" w14:textId="65C5BB7F" w:rsidR="00F21168" w:rsidDel="005B42F0" w:rsidRDefault="00F21168" w:rsidP="006242EF">
          <w:pPr>
            <w:pStyle w:val="TDC3"/>
            <w:rPr>
              <w:del w:id="899" w:author="JORGE CONTRERAS ORTIZ" w:date="2021-09-04T09:26:00Z"/>
              <w:rFonts w:asciiTheme="minorHAnsi" w:hAnsiTheme="minorHAnsi" w:cstheme="minorBidi"/>
              <w:noProof/>
            </w:rPr>
          </w:pPr>
          <w:del w:id="900" w:author="JORGE CONTRERAS ORTIZ" w:date="2021-09-04T09:26:00Z">
            <w:r w:rsidRPr="005B42F0" w:rsidDel="005B42F0">
              <w:rPr>
                <w:noProof/>
                <w:rPrChange w:id="901" w:author="JORGE CONTRERAS ORTIZ" w:date="2021-09-04T09:26:00Z">
                  <w:rPr>
                    <w:rStyle w:val="Hipervnculo"/>
                    <w:noProof/>
                  </w:rPr>
                </w:rPrChange>
              </w:rPr>
              <w:delText>4.1.5.</w:delText>
            </w:r>
            <w:r w:rsidDel="005B42F0">
              <w:rPr>
                <w:rFonts w:asciiTheme="minorHAnsi" w:hAnsiTheme="minorHAnsi" w:cstheme="minorBidi"/>
                <w:noProof/>
              </w:rPr>
              <w:tab/>
            </w:r>
            <w:r w:rsidRPr="005B42F0" w:rsidDel="005B42F0">
              <w:rPr>
                <w:noProof/>
                <w:rPrChange w:id="902" w:author="JORGE CONTRERAS ORTIZ" w:date="2021-09-04T09:26:00Z">
                  <w:rPr>
                    <w:rStyle w:val="Hipervnculo"/>
                    <w:noProof/>
                  </w:rPr>
                </w:rPrChange>
              </w:rPr>
              <w:delText>USB</w:delText>
            </w:r>
            <w:r w:rsidDel="005B42F0">
              <w:rPr>
                <w:noProof/>
                <w:webHidden/>
              </w:rPr>
              <w:tab/>
              <w:delText>90</w:delText>
            </w:r>
          </w:del>
        </w:p>
        <w:p w14:paraId="60EC898E" w14:textId="4834BD37" w:rsidR="00F21168" w:rsidDel="005B42F0" w:rsidRDefault="00F21168">
          <w:pPr>
            <w:pStyle w:val="TDC2"/>
            <w:tabs>
              <w:tab w:val="left" w:pos="880"/>
              <w:tab w:val="right" w:leader="dot" w:pos="8494"/>
            </w:tabs>
            <w:rPr>
              <w:del w:id="903" w:author="JORGE CONTRERAS ORTIZ" w:date="2021-09-04T09:26:00Z"/>
              <w:rFonts w:asciiTheme="minorHAnsi" w:eastAsiaTheme="minorEastAsia" w:hAnsiTheme="minorHAnsi" w:cstheme="minorBidi"/>
              <w:noProof/>
              <w:lang w:eastAsia="es-ES"/>
            </w:rPr>
          </w:pPr>
          <w:del w:id="904" w:author="JORGE CONTRERAS ORTIZ" w:date="2021-09-04T09:26:00Z">
            <w:r w:rsidRPr="005B42F0" w:rsidDel="005B42F0">
              <w:rPr>
                <w:noProof/>
                <w:rPrChange w:id="905" w:author="JORGE CONTRERAS ORTIZ" w:date="2021-09-04T09:26:00Z">
                  <w:rPr>
                    <w:rStyle w:val="Hipervnculo"/>
                    <w:noProof/>
                  </w:rPr>
                </w:rPrChange>
              </w:rPr>
              <w:delText>4.2.</w:delText>
            </w:r>
            <w:r w:rsidDel="005B42F0">
              <w:rPr>
                <w:rFonts w:asciiTheme="minorHAnsi" w:eastAsiaTheme="minorEastAsia" w:hAnsiTheme="minorHAnsi" w:cstheme="minorBidi"/>
                <w:noProof/>
                <w:lang w:eastAsia="es-ES"/>
              </w:rPr>
              <w:tab/>
            </w:r>
            <w:r w:rsidRPr="005B42F0" w:rsidDel="005B42F0">
              <w:rPr>
                <w:noProof/>
                <w:rPrChange w:id="906" w:author="JORGE CONTRERAS ORTIZ" w:date="2021-09-04T09:26:00Z">
                  <w:rPr>
                    <w:rStyle w:val="Hipervnculo"/>
                    <w:noProof/>
                  </w:rPr>
                </w:rPrChange>
              </w:rPr>
              <w:delText>LAYOUT</w:delText>
            </w:r>
            <w:r w:rsidDel="005B42F0">
              <w:rPr>
                <w:noProof/>
                <w:webHidden/>
              </w:rPr>
              <w:tab/>
              <w:delText>91</w:delText>
            </w:r>
          </w:del>
        </w:p>
        <w:p w14:paraId="6D660452" w14:textId="69C4045A" w:rsidR="00F21168" w:rsidDel="005B42F0" w:rsidRDefault="00F21168" w:rsidP="006242EF">
          <w:pPr>
            <w:pStyle w:val="TDC3"/>
            <w:rPr>
              <w:del w:id="907" w:author="JORGE CONTRERAS ORTIZ" w:date="2021-09-04T09:26:00Z"/>
              <w:rFonts w:asciiTheme="minorHAnsi" w:hAnsiTheme="minorHAnsi" w:cstheme="minorBidi"/>
              <w:noProof/>
            </w:rPr>
          </w:pPr>
          <w:del w:id="908" w:author="JORGE CONTRERAS ORTIZ" w:date="2021-09-04T09:26:00Z">
            <w:r w:rsidRPr="005B42F0" w:rsidDel="005B42F0">
              <w:rPr>
                <w:noProof/>
                <w:rPrChange w:id="909" w:author="JORGE CONTRERAS ORTIZ" w:date="2021-09-04T09:26:00Z">
                  <w:rPr>
                    <w:rStyle w:val="Hipervnculo"/>
                    <w:noProof/>
                  </w:rPr>
                </w:rPrChange>
              </w:rPr>
              <w:delText>4.2.1.</w:delText>
            </w:r>
            <w:r w:rsidDel="005B42F0">
              <w:rPr>
                <w:rFonts w:asciiTheme="minorHAnsi" w:hAnsiTheme="minorHAnsi" w:cstheme="minorBidi"/>
                <w:noProof/>
              </w:rPr>
              <w:tab/>
            </w:r>
            <w:r w:rsidRPr="005B42F0" w:rsidDel="005B42F0">
              <w:rPr>
                <w:noProof/>
                <w:rPrChange w:id="910" w:author="JORGE CONTRERAS ORTIZ" w:date="2021-09-04T09:26:00Z">
                  <w:rPr>
                    <w:rStyle w:val="Hipervnculo"/>
                    <w:noProof/>
                  </w:rPr>
                </w:rPrChange>
              </w:rPr>
              <w:delText>Layout Capa TOP</w:delText>
            </w:r>
            <w:r w:rsidDel="005B42F0">
              <w:rPr>
                <w:noProof/>
                <w:webHidden/>
              </w:rPr>
              <w:tab/>
              <w:delText>92</w:delText>
            </w:r>
          </w:del>
        </w:p>
        <w:p w14:paraId="7DC0A1AA" w14:textId="325A82B8" w:rsidR="00F21168" w:rsidDel="005B42F0" w:rsidRDefault="00F21168" w:rsidP="006242EF">
          <w:pPr>
            <w:pStyle w:val="TDC3"/>
            <w:rPr>
              <w:del w:id="911" w:author="JORGE CONTRERAS ORTIZ" w:date="2021-09-04T09:26:00Z"/>
              <w:rFonts w:asciiTheme="minorHAnsi" w:hAnsiTheme="minorHAnsi" w:cstheme="minorBidi"/>
              <w:noProof/>
            </w:rPr>
          </w:pPr>
          <w:del w:id="912" w:author="JORGE CONTRERAS ORTIZ" w:date="2021-09-04T09:26:00Z">
            <w:r w:rsidRPr="005B42F0" w:rsidDel="005B42F0">
              <w:rPr>
                <w:noProof/>
                <w:rPrChange w:id="913" w:author="JORGE CONTRERAS ORTIZ" w:date="2021-09-04T09:26:00Z">
                  <w:rPr>
                    <w:rStyle w:val="Hipervnculo"/>
                    <w:noProof/>
                  </w:rPr>
                </w:rPrChange>
              </w:rPr>
              <w:delText>4.2.2.</w:delText>
            </w:r>
            <w:r w:rsidDel="005B42F0">
              <w:rPr>
                <w:rFonts w:asciiTheme="minorHAnsi" w:hAnsiTheme="minorHAnsi" w:cstheme="minorBidi"/>
                <w:noProof/>
              </w:rPr>
              <w:tab/>
            </w:r>
            <w:r w:rsidRPr="005B42F0" w:rsidDel="005B42F0">
              <w:rPr>
                <w:noProof/>
                <w:rPrChange w:id="914" w:author="JORGE CONTRERAS ORTIZ" w:date="2021-09-04T09:26:00Z">
                  <w:rPr>
                    <w:rStyle w:val="Hipervnculo"/>
                    <w:noProof/>
                  </w:rPr>
                </w:rPrChange>
              </w:rPr>
              <w:delText>Layout Capa BOTTOM</w:delText>
            </w:r>
            <w:r w:rsidDel="005B42F0">
              <w:rPr>
                <w:noProof/>
                <w:webHidden/>
              </w:rPr>
              <w:tab/>
              <w:delText>93</w:delText>
            </w:r>
          </w:del>
        </w:p>
        <w:p w14:paraId="6206FBE7" w14:textId="3150907F" w:rsidR="00F21168" w:rsidDel="005B42F0" w:rsidRDefault="00F21168">
          <w:pPr>
            <w:pStyle w:val="TDC2"/>
            <w:tabs>
              <w:tab w:val="left" w:pos="880"/>
              <w:tab w:val="right" w:leader="dot" w:pos="8494"/>
            </w:tabs>
            <w:rPr>
              <w:del w:id="915" w:author="JORGE CONTRERAS ORTIZ" w:date="2021-09-04T09:26:00Z"/>
              <w:rFonts w:asciiTheme="minorHAnsi" w:eastAsiaTheme="minorEastAsia" w:hAnsiTheme="minorHAnsi" w:cstheme="minorBidi"/>
              <w:noProof/>
              <w:lang w:eastAsia="es-ES"/>
            </w:rPr>
          </w:pPr>
          <w:del w:id="916" w:author="JORGE CONTRERAS ORTIZ" w:date="2021-09-04T09:26:00Z">
            <w:r w:rsidRPr="005B42F0" w:rsidDel="005B42F0">
              <w:rPr>
                <w:noProof/>
                <w:rPrChange w:id="917" w:author="JORGE CONTRERAS ORTIZ" w:date="2021-09-04T09:26:00Z">
                  <w:rPr>
                    <w:rStyle w:val="Hipervnculo"/>
                    <w:noProof/>
                  </w:rPr>
                </w:rPrChange>
              </w:rPr>
              <w:delText>4.3.</w:delText>
            </w:r>
            <w:r w:rsidDel="005B42F0">
              <w:rPr>
                <w:rFonts w:asciiTheme="minorHAnsi" w:eastAsiaTheme="minorEastAsia" w:hAnsiTheme="minorHAnsi" w:cstheme="minorBidi"/>
                <w:noProof/>
                <w:lang w:eastAsia="es-ES"/>
              </w:rPr>
              <w:tab/>
            </w:r>
            <w:r w:rsidRPr="005B42F0" w:rsidDel="005B42F0">
              <w:rPr>
                <w:noProof/>
                <w:rPrChange w:id="918" w:author="JORGE CONTRERAS ORTIZ" w:date="2021-09-04T09:26:00Z">
                  <w:rPr>
                    <w:rStyle w:val="Hipervnculo"/>
                    <w:noProof/>
                  </w:rPr>
                </w:rPrChange>
              </w:rPr>
              <w:delText>COMPONENTES COMERCIALES UTILIZADOS</w:delText>
            </w:r>
            <w:r w:rsidDel="005B42F0">
              <w:rPr>
                <w:noProof/>
                <w:webHidden/>
              </w:rPr>
              <w:tab/>
              <w:delText>94</w:delText>
            </w:r>
          </w:del>
        </w:p>
        <w:p w14:paraId="40FAC494" w14:textId="06B5B6E0" w:rsidR="00F21168" w:rsidDel="005B42F0" w:rsidRDefault="00F21168" w:rsidP="006242EF">
          <w:pPr>
            <w:pStyle w:val="TDC3"/>
            <w:rPr>
              <w:del w:id="919" w:author="JORGE CONTRERAS ORTIZ" w:date="2021-09-04T09:26:00Z"/>
              <w:rFonts w:asciiTheme="minorHAnsi" w:hAnsiTheme="minorHAnsi" w:cstheme="minorBidi"/>
              <w:noProof/>
            </w:rPr>
          </w:pPr>
          <w:del w:id="920" w:author="JORGE CONTRERAS ORTIZ" w:date="2021-09-04T09:26:00Z">
            <w:r w:rsidRPr="005B42F0" w:rsidDel="005B42F0">
              <w:rPr>
                <w:noProof/>
                <w:rPrChange w:id="921" w:author="JORGE CONTRERAS ORTIZ" w:date="2021-09-04T09:26:00Z">
                  <w:rPr>
                    <w:rStyle w:val="Hipervnculo"/>
                    <w:noProof/>
                  </w:rPr>
                </w:rPrChange>
              </w:rPr>
              <w:delText>4.3.1.</w:delText>
            </w:r>
            <w:r w:rsidDel="005B42F0">
              <w:rPr>
                <w:rFonts w:asciiTheme="minorHAnsi" w:hAnsiTheme="minorHAnsi" w:cstheme="minorBidi"/>
                <w:noProof/>
              </w:rPr>
              <w:tab/>
            </w:r>
            <w:r w:rsidRPr="005B42F0" w:rsidDel="005B42F0">
              <w:rPr>
                <w:noProof/>
                <w:rPrChange w:id="922" w:author="JORGE CONTRERAS ORTIZ" w:date="2021-09-04T09:26:00Z">
                  <w:rPr>
                    <w:rStyle w:val="Hipervnculo"/>
                    <w:noProof/>
                  </w:rPr>
                </w:rPrChange>
              </w:rPr>
              <w:delText>Elementos Hardware Utilizados</w:delText>
            </w:r>
            <w:r w:rsidDel="005B42F0">
              <w:rPr>
                <w:noProof/>
                <w:webHidden/>
              </w:rPr>
              <w:tab/>
              <w:delText>94</w:delText>
            </w:r>
          </w:del>
        </w:p>
        <w:p w14:paraId="6F543EAD" w14:textId="5514BB40" w:rsidR="00F21168" w:rsidDel="005B42F0" w:rsidRDefault="00F21168">
          <w:pPr>
            <w:pStyle w:val="TDC1"/>
            <w:tabs>
              <w:tab w:val="left" w:pos="442"/>
              <w:tab w:val="right" w:leader="dot" w:pos="8494"/>
            </w:tabs>
            <w:rPr>
              <w:del w:id="923" w:author="JORGE CONTRERAS ORTIZ" w:date="2021-09-04T09:26:00Z"/>
              <w:rFonts w:asciiTheme="minorHAnsi" w:eastAsiaTheme="minorEastAsia" w:hAnsiTheme="minorHAnsi" w:cstheme="minorBidi"/>
              <w:noProof/>
              <w:lang w:eastAsia="es-ES"/>
            </w:rPr>
          </w:pPr>
          <w:del w:id="924" w:author="JORGE CONTRERAS ORTIZ" w:date="2021-09-04T09:26:00Z">
            <w:r w:rsidRPr="005B42F0" w:rsidDel="005B42F0">
              <w:rPr>
                <w:noProof/>
                <w:rPrChange w:id="925" w:author="JORGE CONTRERAS ORTIZ" w:date="2021-09-04T09:26:00Z">
                  <w:rPr>
                    <w:rStyle w:val="Hipervnculo"/>
                    <w:noProof/>
                  </w:rPr>
                </w:rPrChange>
              </w:rPr>
              <w:delText>5.</w:delText>
            </w:r>
            <w:r w:rsidDel="005B42F0">
              <w:rPr>
                <w:rFonts w:asciiTheme="minorHAnsi" w:eastAsiaTheme="minorEastAsia" w:hAnsiTheme="minorHAnsi" w:cstheme="minorBidi"/>
                <w:noProof/>
                <w:lang w:eastAsia="es-ES"/>
              </w:rPr>
              <w:tab/>
            </w:r>
            <w:r w:rsidRPr="005B42F0" w:rsidDel="005B42F0">
              <w:rPr>
                <w:noProof/>
                <w:rPrChange w:id="926" w:author="JORGE CONTRERAS ORTIZ" w:date="2021-09-04T09:26:00Z">
                  <w:rPr>
                    <w:rStyle w:val="Hipervnculo"/>
                    <w:noProof/>
                  </w:rPr>
                </w:rPrChange>
              </w:rPr>
              <w:delText>PRUEBAS EXPERIMENTALES</w:delText>
            </w:r>
            <w:r w:rsidDel="005B42F0">
              <w:rPr>
                <w:noProof/>
                <w:webHidden/>
              </w:rPr>
              <w:tab/>
              <w:delText>97</w:delText>
            </w:r>
          </w:del>
        </w:p>
        <w:p w14:paraId="0DF555AE" w14:textId="2E34E940" w:rsidR="00F21168" w:rsidDel="005B42F0" w:rsidRDefault="00F21168">
          <w:pPr>
            <w:pStyle w:val="TDC2"/>
            <w:tabs>
              <w:tab w:val="left" w:pos="880"/>
              <w:tab w:val="right" w:leader="dot" w:pos="8494"/>
            </w:tabs>
            <w:rPr>
              <w:del w:id="927" w:author="JORGE CONTRERAS ORTIZ" w:date="2021-09-04T09:26:00Z"/>
              <w:rFonts w:asciiTheme="minorHAnsi" w:eastAsiaTheme="minorEastAsia" w:hAnsiTheme="minorHAnsi" w:cstheme="minorBidi"/>
              <w:noProof/>
              <w:lang w:eastAsia="es-ES"/>
            </w:rPr>
          </w:pPr>
          <w:del w:id="928" w:author="JORGE CONTRERAS ORTIZ" w:date="2021-09-04T09:26:00Z">
            <w:r w:rsidRPr="005B42F0" w:rsidDel="005B42F0">
              <w:rPr>
                <w:noProof/>
                <w:rPrChange w:id="929" w:author="JORGE CONTRERAS ORTIZ" w:date="2021-09-04T09:26:00Z">
                  <w:rPr>
                    <w:rStyle w:val="Hipervnculo"/>
                    <w:noProof/>
                  </w:rPr>
                </w:rPrChange>
              </w:rPr>
              <w:delText>5.1.</w:delText>
            </w:r>
            <w:r w:rsidDel="005B42F0">
              <w:rPr>
                <w:rFonts w:asciiTheme="minorHAnsi" w:eastAsiaTheme="minorEastAsia" w:hAnsiTheme="minorHAnsi" w:cstheme="minorBidi"/>
                <w:noProof/>
                <w:lang w:eastAsia="es-ES"/>
              </w:rPr>
              <w:tab/>
            </w:r>
            <w:r w:rsidRPr="005B42F0" w:rsidDel="005B42F0">
              <w:rPr>
                <w:noProof/>
                <w:rPrChange w:id="930" w:author="JORGE CONTRERAS ORTIZ" w:date="2021-09-04T09:26:00Z">
                  <w:rPr>
                    <w:rStyle w:val="Hipervnculo"/>
                    <w:noProof/>
                  </w:rPr>
                </w:rPrChange>
              </w:rPr>
              <w:delText>PRIMERA INTERACCIÓN CON DONGLE USB</w:delText>
            </w:r>
            <w:r w:rsidDel="005B42F0">
              <w:rPr>
                <w:noProof/>
                <w:webHidden/>
              </w:rPr>
              <w:tab/>
              <w:delText>97</w:delText>
            </w:r>
          </w:del>
        </w:p>
        <w:p w14:paraId="17E4BE2B" w14:textId="7F35B26A" w:rsidR="00F21168" w:rsidDel="005B42F0" w:rsidRDefault="00F21168">
          <w:pPr>
            <w:pStyle w:val="TDC2"/>
            <w:tabs>
              <w:tab w:val="left" w:pos="880"/>
              <w:tab w:val="right" w:leader="dot" w:pos="8494"/>
            </w:tabs>
            <w:rPr>
              <w:del w:id="931" w:author="JORGE CONTRERAS ORTIZ" w:date="2021-09-04T09:26:00Z"/>
              <w:rFonts w:asciiTheme="minorHAnsi" w:eastAsiaTheme="minorEastAsia" w:hAnsiTheme="minorHAnsi" w:cstheme="minorBidi"/>
              <w:noProof/>
              <w:lang w:eastAsia="es-ES"/>
            </w:rPr>
          </w:pPr>
          <w:del w:id="932" w:author="JORGE CONTRERAS ORTIZ" w:date="2021-09-04T09:26:00Z">
            <w:r w:rsidRPr="005B42F0" w:rsidDel="005B42F0">
              <w:rPr>
                <w:noProof/>
                <w:rPrChange w:id="933" w:author="JORGE CONTRERAS ORTIZ" w:date="2021-09-04T09:26:00Z">
                  <w:rPr>
                    <w:rStyle w:val="Hipervnculo"/>
                    <w:noProof/>
                  </w:rPr>
                </w:rPrChange>
              </w:rPr>
              <w:delText>5.2.</w:delText>
            </w:r>
            <w:r w:rsidDel="005B42F0">
              <w:rPr>
                <w:rFonts w:asciiTheme="minorHAnsi" w:eastAsiaTheme="minorEastAsia" w:hAnsiTheme="minorHAnsi" w:cstheme="minorBidi"/>
                <w:noProof/>
                <w:lang w:eastAsia="es-ES"/>
              </w:rPr>
              <w:tab/>
            </w:r>
            <w:r w:rsidRPr="005B42F0" w:rsidDel="005B42F0">
              <w:rPr>
                <w:noProof/>
                <w:rPrChange w:id="934" w:author="JORGE CONTRERAS ORTIZ" w:date="2021-09-04T09:26:00Z">
                  <w:rPr>
                    <w:rStyle w:val="Hipervnculo"/>
                    <w:noProof/>
                  </w:rPr>
                </w:rPrChange>
              </w:rPr>
              <w:delText>RED DE DOS NODOS</w:delText>
            </w:r>
            <w:r w:rsidDel="005B42F0">
              <w:rPr>
                <w:noProof/>
                <w:webHidden/>
              </w:rPr>
              <w:tab/>
              <w:delText>98</w:delText>
            </w:r>
          </w:del>
        </w:p>
        <w:p w14:paraId="3D6035D0" w14:textId="39499ACE" w:rsidR="00F21168" w:rsidDel="005B42F0" w:rsidRDefault="00F21168" w:rsidP="006242EF">
          <w:pPr>
            <w:pStyle w:val="TDC3"/>
            <w:rPr>
              <w:del w:id="935" w:author="JORGE CONTRERAS ORTIZ" w:date="2021-09-04T09:26:00Z"/>
              <w:rFonts w:asciiTheme="minorHAnsi" w:hAnsiTheme="minorHAnsi" w:cstheme="minorBidi"/>
              <w:noProof/>
            </w:rPr>
          </w:pPr>
          <w:del w:id="936" w:author="JORGE CONTRERAS ORTIZ" w:date="2021-09-04T09:26:00Z">
            <w:r w:rsidRPr="005B42F0" w:rsidDel="005B42F0">
              <w:rPr>
                <w:noProof/>
                <w:rPrChange w:id="937" w:author="JORGE CONTRERAS ORTIZ" w:date="2021-09-04T09:26:00Z">
                  <w:rPr>
                    <w:rStyle w:val="Hipervnculo"/>
                    <w:noProof/>
                  </w:rPr>
                </w:rPrChange>
              </w:rPr>
              <w:delText>5.2.1.</w:delText>
            </w:r>
            <w:r w:rsidDel="005B42F0">
              <w:rPr>
                <w:rFonts w:asciiTheme="minorHAnsi" w:hAnsiTheme="minorHAnsi" w:cstheme="minorBidi"/>
                <w:noProof/>
              </w:rPr>
              <w:tab/>
            </w:r>
            <w:r w:rsidRPr="005B42F0" w:rsidDel="005B42F0">
              <w:rPr>
                <w:noProof/>
                <w:rPrChange w:id="938" w:author="JORGE CONTRERAS ORTIZ" w:date="2021-09-04T09:26:00Z">
                  <w:rPr>
                    <w:rStyle w:val="Hipervnculo"/>
                    <w:noProof/>
                  </w:rPr>
                </w:rPrChange>
              </w:rPr>
              <w:delText>Creación de la Red</w:delText>
            </w:r>
            <w:r w:rsidDel="005B42F0">
              <w:rPr>
                <w:noProof/>
                <w:webHidden/>
              </w:rPr>
              <w:tab/>
              <w:delText>98</w:delText>
            </w:r>
          </w:del>
        </w:p>
        <w:p w14:paraId="2EFD3D43" w14:textId="43BE6F94" w:rsidR="00F21168" w:rsidDel="005B42F0" w:rsidRDefault="00F21168" w:rsidP="006242EF">
          <w:pPr>
            <w:pStyle w:val="TDC3"/>
            <w:rPr>
              <w:del w:id="939" w:author="JORGE CONTRERAS ORTIZ" w:date="2021-09-04T09:26:00Z"/>
              <w:rFonts w:asciiTheme="minorHAnsi" w:hAnsiTheme="minorHAnsi" w:cstheme="minorBidi"/>
              <w:noProof/>
            </w:rPr>
          </w:pPr>
          <w:del w:id="940" w:author="JORGE CONTRERAS ORTIZ" w:date="2021-09-04T09:26:00Z">
            <w:r w:rsidRPr="005B42F0" w:rsidDel="005B42F0">
              <w:rPr>
                <w:noProof/>
                <w:rPrChange w:id="941" w:author="JORGE CONTRERAS ORTIZ" w:date="2021-09-04T09:26:00Z">
                  <w:rPr>
                    <w:rStyle w:val="Hipervnculo"/>
                    <w:noProof/>
                  </w:rPr>
                </w:rPrChange>
              </w:rPr>
              <w:delText>5.2.2.</w:delText>
            </w:r>
            <w:r w:rsidDel="005B42F0">
              <w:rPr>
                <w:rFonts w:asciiTheme="minorHAnsi" w:hAnsiTheme="minorHAnsi" w:cstheme="minorBidi"/>
                <w:noProof/>
              </w:rPr>
              <w:tab/>
            </w:r>
            <w:r w:rsidRPr="005B42F0" w:rsidDel="005B42F0">
              <w:rPr>
                <w:noProof/>
                <w:rPrChange w:id="942" w:author="JORGE CONTRERAS ORTIZ" w:date="2021-09-04T09:26:00Z">
                  <w:rPr>
                    <w:rStyle w:val="Hipervnculo"/>
                    <w:noProof/>
                  </w:rPr>
                </w:rPrChange>
              </w:rPr>
              <w:delText>Ping entre nodos</w:delText>
            </w:r>
            <w:r w:rsidDel="005B42F0">
              <w:rPr>
                <w:noProof/>
                <w:webHidden/>
              </w:rPr>
              <w:tab/>
              <w:delText>99</w:delText>
            </w:r>
          </w:del>
        </w:p>
        <w:p w14:paraId="4423FEDE" w14:textId="453D3F7D" w:rsidR="00F21168" w:rsidDel="005B42F0" w:rsidRDefault="00F21168" w:rsidP="006242EF">
          <w:pPr>
            <w:pStyle w:val="TDC3"/>
            <w:rPr>
              <w:del w:id="943" w:author="JORGE CONTRERAS ORTIZ" w:date="2021-09-04T09:26:00Z"/>
              <w:rFonts w:asciiTheme="minorHAnsi" w:hAnsiTheme="minorHAnsi" w:cstheme="minorBidi"/>
              <w:noProof/>
            </w:rPr>
          </w:pPr>
          <w:del w:id="944" w:author="JORGE CONTRERAS ORTIZ" w:date="2021-09-04T09:26:00Z">
            <w:r w:rsidRPr="005B42F0" w:rsidDel="005B42F0">
              <w:rPr>
                <w:noProof/>
                <w:rPrChange w:id="945" w:author="JORGE CONTRERAS ORTIZ" w:date="2021-09-04T09:26:00Z">
                  <w:rPr>
                    <w:rStyle w:val="Hipervnculo"/>
                    <w:noProof/>
                  </w:rPr>
                </w:rPrChange>
              </w:rPr>
              <w:delText>5.2.3.</w:delText>
            </w:r>
            <w:r w:rsidDel="005B42F0">
              <w:rPr>
                <w:rFonts w:asciiTheme="minorHAnsi" w:hAnsiTheme="minorHAnsi" w:cstheme="minorBidi"/>
                <w:noProof/>
              </w:rPr>
              <w:tab/>
            </w:r>
            <w:r w:rsidRPr="005B42F0" w:rsidDel="005B42F0">
              <w:rPr>
                <w:noProof/>
                <w:rPrChange w:id="946" w:author="JORGE CONTRERAS ORTIZ" w:date="2021-09-04T09:26:00Z">
                  <w:rPr>
                    <w:rStyle w:val="Hipervnculo"/>
                    <w:noProof/>
                  </w:rPr>
                </w:rPrChange>
              </w:rPr>
              <w:delText>Envío de mensajes UDP a través de Sockets entre ambos nodos</w:delText>
            </w:r>
            <w:r w:rsidDel="005B42F0">
              <w:rPr>
                <w:noProof/>
                <w:webHidden/>
              </w:rPr>
              <w:tab/>
              <w:delText>99</w:delText>
            </w:r>
          </w:del>
        </w:p>
        <w:p w14:paraId="33F56816" w14:textId="44F48861" w:rsidR="00F21168" w:rsidDel="005B42F0" w:rsidRDefault="00F21168">
          <w:pPr>
            <w:pStyle w:val="TDC2"/>
            <w:tabs>
              <w:tab w:val="left" w:pos="880"/>
              <w:tab w:val="right" w:leader="dot" w:pos="8494"/>
            </w:tabs>
            <w:rPr>
              <w:del w:id="947" w:author="JORGE CONTRERAS ORTIZ" w:date="2021-09-04T09:26:00Z"/>
              <w:rFonts w:asciiTheme="minorHAnsi" w:eastAsiaTheme="minorEastAsia" w:hAnsiTheme="minorHAnsi" w:cstheme="minorBidi"/>
              <w:noProof/>
              <w:lang w:eastAsia="es-ES"/>
            </w:rPr>
          </w:pPr>
          <w:del w:id="948" w:author="JORGE CONTRERAS ORTIZ" w:date="2021-09-04T09:26:00Z">
            <w:r w:rsidRPr="005B42F0" w:rsidDel="005B42F0">
              <w:rPr>
                <w:noProof/>
                <w:rPrChange w:id="949" w:author="JORGE CONTRERAS ORTIZ" w:date="2021-09-04T09:26:00Z">
                  <w:rPr>
                    <w:rStyle w:val="Hipervnculo"/>
                    <w:noProof/>
                  </w:rPr>
                </w:rPrChange>
              </w:rPr>
              <w:delText>5.3.</w:delText>
            </w:r>
            <w:r w:rsidDel="005B42F0">
              <w:rPr>
                <w:rFonts w:asciiTheme="minorHAnsi" w:eastAsiaTheme="minorEastAsia" w:hAnsiTheme="minorHAnsi" w:cstheme="minorBidi"/>
                <w:noProof/>
                <w:lang w:eastAsia="es-ES"/>
              </w:rPr>
              <w:tab/>
            </w:r>
            <w:r w:rsidRPr="005B42F0" w:rsidDel="005B42F0">
              <w:rPr>
                <w:noProof/>
                <w:rPrChange w:id="950" w:author="JORGE CONTRERAS ORTIZ" w:date="2021-09-04T09:26:00Z">
                  <w:rPr>
                    <w:rStyle w:val="Hipervnculo"/>
                    <w:noProof/>
                  </w:rPr>
                </w:rPrChange>
              </w:rPr>
              <w:delText>PRUEBAS CON EL BORDER ROUTER</w:delText>
            </w:r>
            <w:r w:rsidDel="005B42F0">
              <w:rPr>
                <w:noProof/>
                <w:webHidden/>
              </w:rPr>
              <w:tab/>
              <w:delText>100</w:delText>
            </w:r>
          </w:del>
        </w:p>
        <w:p w14:paraId="68A6DADF" w14:textId="515225DC" w:rsidR="00F21168" w:rsidDel="005B42F0" w:rsidRDefault="00F21168" w:rsidP="006242EF">
          <w:pPr>
            <w:pStyle w:val="TDC3"/>
            <w:rPr>
              <w:del w:id="951" w:author="JORGE CONTRERAS ORTIZ" w:date="2021-09-04T09:26:00Z"/>
              <w:rFonts w:asciiTheme="minorHAnsi" w:hAnsiTheme="minorHAnsi" w:cstheme="minorBidi"/>
              <w:noProof/>
            </w:rPr>
          </w:pPr>
          <w:del w:id="952" w:author="JORGE CONTRERAS ORTIZ" w:date="2021-09-04T09:26:00Z">
            <w:r w:rsidRPr="005B42F0" w:rsidDel="005B42F0">
              <w:rPr>
                <w:noProof/>
                <w:rPrChange w:id="953" w:author="JORGE CONTRERAS ORTIZ" w:date="2021-09-04T09:26:00Z">
                  <w:rPr>
                    <w:rStyle w:val="Hipervnculo"/>
                    <w:noProof/>
                  </w:rPr>
                </w:rPrChange>
              </w:rPr>
              <w:delText>5.3.1.</w:delText>
            </w:r>
            <w:r w:rsidDel="005B42F0">
              <w:rPr>
                <w:rFonts w:asciiTheme="minorHAnsi" w:hAnsiTheme="minorHAnsi" w:cstheme="minorBidi"/>
                <w:noProof/>
              </w:rPr>
              <w:tab/>
            </w:r>
            <w:r w:rsidRPr="005B42F0" w:rsidDel="005B42F0">
              <w:rPr>
                <w:noProof/>
                <w:rPrChange w:id="954" w:author="JORGE CONTRERAS ORTIZ" w:date="2021-09-04T09:26:00Z">
                  <w:rPr>
                    <w:rStyle w:val="Hipervnculo"/>
                    <w:noProof/>
                  </w:rPr>
                </w:rPrChange>
              </w:rPr>
              <w:delText>Introducción a la configuración del Router.</w:delText>
            </w:r>
            <w:r w:rsidDel="005B42F0">
              <w:rPr>
                <w:noProof/>
                <w:webHidden/>
              </w:rPr>
              <w:tab/>
              <w:delText>100</w:delText>
            </w:r>
          </w:del>
        </w:p>
        <w:p w14:paraId="642796C5" w14:textId="20B41F30" w:rsidR="00F21168" w:rsidDel="005B42F0" w:rsidRDefault="00F21168" w:rsidP="006242EF">
          <w:pPr>
            <w:pStyle w:val="TDC3"/>
            <w:rPr>
              <w:del w:id="955" w:author="JORGE CONTRERAS ORTIZ" w:date="2021-09-04T09:26:00Z"/>
              <w:rFonts w:asciiTheme="minorHAnsi" w:hAnsiTheme="minorHAnsi" w:cstheme="minorBidi"/>
              <w:noProof/>
            </w:rPr>
          </w:pPr>
          <w:del w:id="956" w:author="JORGE CONTRERAS ORTIZ" w:date="2021-09-04T09:26:00Z">
            <w:r w:rsidRPr="005B42F0" w:rsidDel="005B42F0">
              <w:rPr>
                <w:noProof/>
                <w:rPrChange w:id="957" w:author="JORGE CONTRERAS ORTIZ" w:date="2021-09-04T09:26:00Z">
                  <w:rPr>
                    <w:rStyle w:val="Hipervnculo"/>
                    <w:noProof/>
                  </w:rPr>
                </w:rPrChange>
              </w:rPr>
              <w:delText>5.3.2.</w:delText>
            </w:r>
            <w:r w:rsidDel="005B42F0">
              <w:rPr>
                <w:rFonts w:asciiTheme="minorHAnsi" w:hAnsiTheme="minorHAnsi" w:cstheme="minorBidi"/>
                <w:noProof/>
              </w:rPr>
              <w:tab/>
            </w:r>
            <w:r w:rsidRPr="005B42F0" w:rsidDel="005B42F0">
              <w:rPr>
                <w:noProof/>
                <w:rPrChange w:id="958" w:author="JORGE CONTRERAS ORTIZ" w:date="2021-09-04T09:26:00Z">
                  <w:rPr>
                    <w:rStyle w:val="Hipervnculo"/>
                    <w:noProof/>
                  </w:rPr>
                </w:rPrChange>
              </w:rPr>
              <w:delText>Prueba de conectividad IP entre la red THREAD y la LAN</w:delText>
            </w:r>
            <w:r w:rsidDel="005B42F0">
              <w:rPr>
                <w:noProof/>
                <w:webHidden/>
              </w:rPr>
              <w:tab/>
              <w:delText>101</w:delText>
            </w:r>
          </w:del>
        </w:p>
        <w:p w14:paraId="5DCFE3C6" w14:textId="033B4EC5" w:rsidR="00F21168" w:rsidDel="005B42F0" w:rsidRDefault="00F21168" w:rsidP="006242EF">
          <w:pPr>
            <w:pStyle w:val="TDC3"/>
            <w:rPr>
              <w:del w:id="959" w:author="JORGE CONTRERAS ORTIZ" w:date="2021-09-04T09:26:00Z"/>
              <w:rFonts w:asciiTheme="minorHAnsi" w:hAnsiTheme="minorHAnsi" w:cstheme="minorBidi"/>
              <w:noProof/>
            </w:rPr>
          </w:pPr>
          <w:del w:id="960" w:author="JORGE CONTRERAS ORTIZ" w:date="2021-09-04T09:26:00Z">
            <w:r w:rsidRPr="005B42F0" w:rsidDel="005B42F0">
              <w:rPr>
                <w:noProof/>
                <w:rPrChange w:id="961" w:author="JORGE CONTRERAS ORTIZ" w:date="2021-09-04T09:26:00Z">
                  <w:rPr>
                    <w:rStyle w:val="Hipervnculo"/>
                    <w:noProof/>
                  </w:rPr>
                </w:rPrChange>
              </w:rPr>
              <w:delText>5.3.3.</w:delText>
            </w:r>
            <w:r w:rsidDel="005B42F0">
              <w:rPr>
                <w:rFonts w:asciiTheme="minorHAnsi" w:hAnsiTheme="minorHAnsi" w:cstheme="minorBidi"/>
                <w:noProof/>
              </w:rPr>
              <w:tab/>
            </w:r>
            <w:r w:rsidRPr="005B42F0" w:rsidDel="005B42F0">
              <w:rPr>
                <w:noProof/>
                <w:rPrChange w:id="962" w:author="JORGE CONTRERAS ORTIZ" w:date="2021-09-04T09:26:00Z">
                  <w:rPr>
                    <w:rStyle w:val="Hipervnculo"/>
                    <w:noProof/>
                  </w:rPr>
                </w:rPrChange>
              </w:rPr>
              <w:delText>Red con el BR y dos nodos KTDG102</w:delText>
            </w:r>
            <w:r w:rsidDel="005B42F0">
              <w:rPr>
                <w:noProof/>
                <w:webHidden/>
              </w:rPr>
              <w:tab/>
              <w:delText>102</w:delText>
            </w:r>
          </w:del>
        </w:p>
        <w:p w14:paraId="0B620577" w14:textId="4B4A3874" w:rsidR="00F21168" w:rsidDel="005B42F0" w:rsidRDefault="00F21168" w:rsidP="006242EF">
          <w:pPr>
            <w:pStyle w:val="TDC3"/>
            <w:rPr>
              <w:del w:id="963" w:author="JORGE CONTRERAS ORTIZ" w:date="2021-09-04T09:26:00Z"/>
              <w:rFonts w:asciiTheme="minorHAnsi" w:hAnsiTheme="minorHAnsi" w:cstheme="minorBidi"/>
              <w:noProof/>
            </w:rPr>
          </w:pPr>
          <w:del w:id="964" w:author="JORGE CONTRERAS ORTIZ" w:date="2021-09-04T09:26:00Z">
            <w:r w:rsidRPr="005B42F0" w:rsidDel="005B42F0">
              <w:rPr>
                <w:noProof/>
                <w:rPrChange w:id="965" w:author="JORGE CONTRERAS ORTIZ" w:date="2021-09-04T09:26:00Z">
                  <w:rPr>
                    <w:rStyle w:val="Hipervnculo"/>
                    <w:noProof/>
                  </w:rPr>
                </w:rPrChange>
              </w:rPr>
              <w:delText>5.3.4.</w:delText>
            </w:r>
            <w:r w:rsidDel="005B42F0">
              <w:rPr>
                <w:rFonts w:asciiTheme="minorHAnsi" w:hAnsiTheme="minorHAnsi" w:cstheme="minorBidi"/>
                <w:noProof/>
              </w:rPr>
              <w:tab/>
            </w:r>
            <w:r w:rsidRPr="005B42F0" w:rsidDel="005B42F0">
              <w:rPr>
                <w:noProof/>
                <w:rPrChange w:id="966" w:author="JORGE CONTRERAS ORTIZ" w:date="2021-09-04T09:26:00Z">
                  <w:rPr>
                    <w:rStyle w:val="Hipervnculo"/>
                    <w:noProof/>
                  </w:rPr>
                </w:rPrChange>
              </w:rPr>
              <w:delText>Envío de mensajes UDP por Sockets entre Dongles y entre PC y Dongles</w:delText>
            </w:r>
            <w:r w:rsidDel="005B42F0">
              <w:rPr>
                <w:noProof/>
                <w:webHidden/>
              </w:rPr>
              <w:tab/>
              <w:delText>105</w:delText>
            </w:r>
          </w:del>
        </w:p>
        <w:p w14:paraId="4A78543C" w14:textId="2CE2C084" w:rsidR="00F21168" w:rsidDel="005B42F0" w:rsidRDefault="00F21168">
          <w:pPr>
            <w:pStyle w:val="TDC2"/>
            <w:tabs>
              <w:tab w:val="left" w:pos="880"/>
              <w:tab w:val="right" w:leader="dot" w:pos="8494"/>
            </w:tabs>
            <w:rPr>
              <w:del w:id="967" w:author="JORGE CONTRERAS ORTIZ" w:date="2021-09-04T09:26:00Z"/>
              <w:rFonts w:asciiTheme="minorHAnsi" w:eastAsiaTheme="minorEastAsia" w:hAnsiTheme="minorHAnsi" w:cstheme="minorBidi"/>
              <w:noProof/>
              <w:lang w:eastAsia="es-ES"/>
            </w:rPr>
          </w:pPr>
          <w:del w:id="968" w:author="JORGE CONTRERAS ORTIZ" w:date="2021-09-04T09:26:00Z">
            <w:r w:rsidRPr="005B42F0" w:rsidDel="005B42F0">
              <w:rPr>
                <w:noProof/>
                <w:rPrChange w:id="969" w:author="JORGE CONTRERAS ORTIZ" w:date="2021-09-04T09:26:00Z">
                  <w:rPr>
                    <w:rStyle w:val="Hipervnculo"/>
                    <w:noProof/>
                  </w:rPr>
                </w:rPrChange>
              </w:rPr>
              <w:delText>5.4.</w:delText>
            </w:r>
            <w:r w:rsidDel="005B42F0">
              <w:rPr>
                <w:rFonts w:asciiTheme="minorHAnsi" w:eastAsiaTheme="minorEastAsia" w:hAnsiTheme="minorHAnsi" w:cstheme="minorBidi"/>
                <w:noProof/>
                <w:lang w:eastAsia="es-ES"/>
              </w:rPr>
              <w:tab/>
            </w:r>
            <w:r w:rsidRPr="005B42F0" w:rsidDel="005B42F0">
              <w:rPr>
                <w:noProof/>
                <w:rPrChange w:id="970" w:author="JORGE CONTRERAS ORTIZ" w:date="2021-09-04T09:26:00Z">
                  <w:rPr>
                    <w:rStyle w:val="Hipervnculo"/>
                    <w:noProof/>
                  </w:rPr>
                </w:rPrChange>
              </w:rPr>
              <w:delText>PRUEBAS CON PCB COOCKIE THREAD COMO CUARTO NODO</w:delText>
            </w:r>
            <w:r w:rsidDel="005B42F0">
              <w:rPr>
                <w:noProof/>
                <w:webHidden/>
              </w:rPr>
              <w:tab/>
              <w:delText>106</w:delText>
            </w:r>
          </w:del>
        </w:p>
        <w:p w14:paraId="05446FDF" w14:textId="786B81A6" w:rsidR="00F21168" w:rsidDel="005B42F0" w:rsidRDefault="00F21168" w:rsidP="006242EF">
          <w:pPr>
            <w:pStyle w:val="TDC3"/>
            <w:rPr>
              <w:del w:id="971" w:author="JORGE CONTRERAS ORTIZ" w:date="2021-09-04T09:26:00Z"/>
              <w:rFonts w:asciiTheme="minorHAnsi" w:hAnsiTheme="minorHAnsi" w:cstheme="minorBidi"/>
              <w:noProof/>
            </w:rPr>
          </w:pPr>
          <w:del w:id="972" w:author="JORGE CONTRERAS ORTIZ" w:date="2021-09-04T09:26:00Z">
            <w:r w:rsidRPr="005B42F0" w:rsidDel="005B42F0">
              <w:rPr>
                <w:noProof/>
                <w:rPrChange w:id="973" w:author="JORGE CONTRERAS ORTIZ" w:date="2021-09-04T09:26:00Z">
                  <w:rPr>
                    <w:rStyle w:val="Hipervnculo"/>
                    <w:noProof/>
                  </w:rPr>
                </w:rPrChange>
              </w:rPr>
              <w:delText>5.4.1.</w:delText>
            </w:r>
            <w:r w:rsidDel="005B42F0">
              <w:rPr>
                <w:rFonts w:asciiTheme="minorHAnsi" w:hAnsiTheme="minorHAnsi" w:cstheme="minorBidi"/>
                <w:noProof/>
              </w:rPr>
              <w:tab/>
            </w:r>
            <w:r w:rsidRPr="005B42F0" w:rsidDel="005B42F0">
              <w:rPr>
                <w:noProof/>
                <w:rPrChange w:id="974" w:author="JORGE CONTRERAS ORTIZ" w:date="2021-09-04T09:26:00Z">
                  <w:rPr>
                    <w:rStyle w:val="Hipervnculo"/>
                    <w:noProof/>
                  </w:rPr>
                </w:rPrChange>
              </w:rPr>
              <w:delText>Pruebas de conectividad con el cuarto nodo</w:delText>
            </w:r>
            <w:r w:rsidDel="005B42F0">
              <w:rPr>
                <w:noProof/>
                <w:webHidden/>
              </w:rPr>
              <w:tab/>
              <w:delText>107</w:delText>
            </w:r>
          </w:del>
        </w:p>
        <w:p w14:paraId="2D846AF8" w14:textId="5C3461E1" w:rsidR="00F21168" w:rsidDel="005B42F0" w:rsidRDefault="00F21168" w:rsidP="006242EF">
          <w:pPr>
            <w:pStyle w:val="TDC3"/>
            <w:rPr>
              <w:del w:id="975" w:author="JORGE CONTRERAS ORTIZ" w:date="2021-09-04T09:26:00Z"/>
              <w:rFonts w:asciiTheme="minorHAnsi" w:hAnsiTheme="minorHAnsi" w:cstheme="minorBidi"/>
              <w:noProof/>
            </w:rPr>
          </w:pPr>
          <w:del w:id="976" w:author="JORGE CONTRERAS ORTIZ" w:date="2021-09-04T09:26:00Z">
            <w:r w:rsidRPr="005B42F0" w:rsidDel="005B42F0">
              <w:rPr>
                <w:noProof/>
                <w:rPrChange w:id="977" w:author="JORGE CONTRERAS ORTIZ" w:date="2021-09-04T09:26:00Z">
                  <w:rPr>
                    <w:rStyle w:val="Hipervnculo"/>
                    <w:noProof/>
                  </w:rPr>
                </w:rPrChange>
              </w:rPr>
              <w:delText>5.4.2.</w:delText>
            </w:r>
            <w:r w:rsidDel="005B42F0">
              <w:rPr>
                <w:rFonts w:asciiTheme="minorHAnsi" w:hAnsiTheme="minorHAnsi" w:cstheme="minorBidi"/>
                <w:noProof/>
              </w:rPr>
              <w:tab/>
            </w:r>
            <w:r w:rsidRPr="005B42F0" w:rsidDel="005B42F0">
              <w:rPr>
                <w:noProof/>
                <w:rPrChange w:id="978" w:author="JORGE CONTRERAS ORTIZ" w:date="2021-09-04T09:26:00Z">
                  <w:rPr>
                    <w:rStyle w:val="Hipervnculo"/>
                    <w:noProof/>
                  </w:rPr>
                </w:rPrChange>
              </w:rPr>
              <w:delText>Envío / Recibo de Sockets</w:delText>
            </w:r>
            <w:r w:rsidDel="005B42F0">
              <w:rPr>
                <w:noProof/>
                <w:webHidden/>
              </w:rPr>
              <w:tab/>
              <w:delText>108</w:delText>
            </w:r>
          </w:del>
        </w:p>
        <w:p w14:paraId="4C088555" w14:textId="24F247F6" w:rsidR="00F21168" w:rsidDel="005B42F0" w:rsidRDefault="00F21168">
          <w:pPr>
            <w:pStyle w:val="TDC2"/>
            <w:tabs>
              <w:tab w:val="left" w:pos="880"/>
              <w:tab w:val="right" w:leader="dot" w:pos="8494"/>
            </w:tabs>
            <w:rPr>
              <w:del w:id="979" w:author="JORGE CONTRERAS ORTIZ" w:date="2021-09-04T09:26:00Z"/>
              <w:rFonts w:asciiTheme="minorHAnsi" w:eastAsiaTheme="minorEastAsia" w:hAnsiTheme="minorHAnsi" w:cstheme="minorBidi"/>
              <w:noProof/>
              <w:lang w:eastAsia="es-ES"/>
            </w:rPr>
          </w:pPr>
          <w:del w:id="980" w:author="JORGE CONTRERAS ORTIZ" w:date="2021-09-04T09:26:00Z">
            <w:r w:rsidRPr="005B42F0" w:rsidDel="005B42F0">
              <w:rPr>
                <w:noProof/>
                <w:rPrChange w:id="981" w:author="JORGE CONTRERAS ORTIZ" w:date="2021-09-04T09:26:00Z">
                  <w:rPr>
                    <w:rStyle w:val="Hipervnculo"/>
                    <w:noProof/>
                  </w:rPr>
                </w:rPrChange>
              </w:rPr>
              <w:delText>5.5.</w:delText>
            </w:r>
            <w:r w:rsidDel="005B42F0">
              <w:rPr>
                <w:rFonts w:asciiTheme="minorHAnsi" w:eastAsiaTheme="minorEastAsia" w:hAnsiTheme="minorHAnsi" w:cstheme="minorBidi"/>
                <w:noProof/>
                <w:lang w:eastAsia="es-ES"/>
              </w:rPr>
              <w:tab/>
            </w:r>
            <w:r w:rsidRPr="005B42F0" w:rsidDel="005B42F0">
              <w:rPr>
                <w:noProof/>
                <w:rPrChange w:id="982" w:author="JORGE CONTRERAS ORTIZ" w:date="2021-09-04T09:26:00Z">
                  <w:rPr>
                    <w:rStyle w:val="Hipervnculo"/>
                    <w:noProof/>
                  </w:rPr>
                </w:rPrChange>
              </w:rPr>
              <w:delText>PRUEBAS DE ESTABILIDAD CON 5 NODOS</w:delText>
            </w:r>
            <w:r w:rsidDel="005B42F0">
              <w:rPr>
                <w:noProof/>
                <w:webHidden/>
              </w:rPr>
              <w:tab/>
              <w:delText>109</w:delText>
            </w:r>
          </w:del>
        </w:p>
        <w:p w14:paraId="7DEFF487" w14:textId="3BAA2BBF" w:rsidR="00F21168" w:rsidDel="005B42F0" w:rsidRDefault="00F21168" w:rsidP="006242EF">
          <w:pPr>
            <w:pStyle w:val="TDC3"/>
            <w:rPr>
              <w:del w:id="983" w:author="JORGE CONTRERAS ORTIZ" w:date="2021-09-04T09:26:00Z"/>
              <w:rFonts w:asciiTheme="minorHAnsi" w:hAnsiTheme="minorHAnsi" w:cstheme="minorBidi"/>
              <w:noProof/>
            </w:rPr>
          </w:pPr>
          <w:del w:id="984" w:author="JORGE CONTRERAS ORTIZ" w:date="2021-09-04T09:26:00Z">
            <w:r w:rsidRPr="005B42F0" w:rsidDel="005B42F0">
              <w:rPr>
                <w:noProof/>
                <w:rPrChange w:id="985" w:author="JORGE CONTRERAS ORTIZ" w:date="2021-09-04T09:26:00Z">
                  <w:rPr>
                    <w:rStyle w:val="Hipervnculo"/>
                    <w:noProof/>
                  </w:rPr>
                </w:rPrChange>
              </w:rPr>
              <w:delText>5.5.1.</w:delText>
            </w:r>
            <w:r w:rsidDel="005B42F0">
              <w:rPr>
                <w:rFonts w:asciiTheme="minorHAnsi" w:hAnsiTheme="minorHAnsi" w:cstheme="minorBidi"/>
                <w:noProof/>
              </w:rPr>
              <w:tab/>
            </w:r>
            <w:r w:rsidRPr="005B42F0" w:rsidDel="005B42F0">
              <w:rPr>
                <w:noProof/>
                <w:rPrChange w:id="986" w:author="JORGE CONTRERAS ORTIZ" w:date="2021-09-04T09:26:00Z">
                  <w:rPr>
                    <w:rStyle w:val="Hipervnculo"/>
                    <w:noProof/>
                  </w:rPr>
                </w:rPrChange>
              </w:rPr>
              <w:delText>Pruebas de conectividad</w:delText>
            </w:r>
            <w:r w:rsidDel="005B42F0">
              <w:rPr>
                <w:noProof/>
                <w:webHidden/>
              </w:rPr>
              <w:tab/>
              <w:delText>110</w:delText>
            </w:r>
          </w:del>
        </w:p>
        <w:p w14:paraId="7984D966" w14:textId="786E03C6" w:rsidR="00F21168" w:rsidDel="005B42F0" w:rsidRDefault="00F21168" w:rsidP="006242EF">
          <w:pPr>
            <w:pStyle w:val="TDC3"/>
            <w:rPr>
              <w:del w:id="987" w:author="JORGE CONTRERAS ORTIZ" w:date="2021-09-04T09:26:00Z"/>
              <w:rFonts w:asciiTheme="minorHAnsi" w:hAnsiTheme="minorHAnsi" w:cstheme="minorBidi"/>
              <w:noProof/>
            </w:rPr>
          </w:pPr>
          <w:del w:id="988" w:author="JORGE CONTRERAS ORTIZ" w:date="2021-09-04T09:26:00Z">
            <w:r w:rsidRPr="005B42F0" w:rsidDel="005B42F0">
              <w:rPr>
                <w:noProof/>
                <w:rPrChange w:id="989" w:author="JORGE CONTRERAS ORTIZ" w:date="2021-09-04T09:26:00Z">
                  <w:rPr>
                    <w:rStyle w:val="Hipervnculo"/>
                    <w:noProof/>
                  </w:rPr>
                </w:rPrChange>
              </w:rPr>
              <w:delText>5.5.2.</w:delText>
            </w:r>
            <w:r w:rsidDel="005B42F0">
              <w:rPr>
                <w:rFonts w:asciiTheme="minorHAnsi" w:hAnsiTheme="minorHAnsi" w:cstheme="minorBidi"/>
                <w:noProof/>
              </w:rPr>
              <w:tab/>
            </w:r>
            <w:r w:rsidRPr="005B42F0" w:rsidDel="005B42F0">
              <w:rPr>
                <w:noProof/>
                <w:rPrChange w:id="990" w:author="JORGE CONTRERAS ORTIZ" w:date="2021-09-04T09:26:00Z">
                  <w:rPr>
                    <w:rStyle w:val="Hipervnculo"/>
                    <w:noProof/>
                  </w:rPr>
                </w:rPrChange>
              </w:rPr>
              <w:delText>Envío / Recibo de Sockets</w:delText>
            </w:r>
            <w:r w:rsidDel="005B42F0">
              <w:rPr>
                <w:noProof/>
                <w:webHidden/>
              </w:rPr>
              <w:tab/>
              <w:delText>110</w:delText>
            </w:r>
          </w:del>
        </w:p>
        <w:p w14:paraId="78950FB8" w14:textId="60508C0B" w:rsidR="00F21168" w:rsidDel="005B42F0" w:rsidRDefault="00F21168">
          <w:pPr>
            <w:pStyle w:val="TDC2"/>
            <w:tabs>
              <w:tab w:val="left" w:pos="880"/>
              <w:tab w:val="right" w:leader="dot" w:pos="8494"/>
            </w:tabs>
            <w:rPr>
              <w:del w:id="991" w:author="JORGE CONTRERAS ORTIZ" w:date="2021-09-04T09:26:00Z"/>
              <w:rFonts w:asciiTheme="minorHAnsi" w:eastAsiaTheme="minorEastAsia" w:hAnsiTheme="minorHAnsi" w:cstheme="minorBidi"/>
              <w:noProof/>
              <w:lang w:eastAsia="es-ES"/>
            </w:rPr>
          </w:pPr>
          <w:del w:id="992" w:author="JORGE CONTRERAS ORTIZ" w:date="2021-09-04T09:26:00Z">
            <w:r w:rsidRPr="005B42F0" w:rsidDel="005B42F0">
              <w:rPr>
                <w:noProof/>
                <w:rPrChange w:id="993" w:author="JORGE CONTRERAS ORTIZ" w:date="2021-09-04T09:26:00Z">
                  <w:rPr>
                    <w:rStyle w:val="Hipervnculo"/>
                    <w:noProof/>
                  </w:rPr>
                </w:rPrChange>
              </w:rPr>
              <w:delText>5.6.</w:delText>
            </w:r>
            <w:r w:rsidDel="005B42F0">
              <w:rPr>
                <w:rFonts w:asciiTheme="minorHAnsi" w:eastAsiaTheme="minorEastAsia" w:hAnsiTheme="minorHAnsi" w:cstheme="minorBidi"/>
                <w:noProof/>
                <w:lang w:eastAsia="es-ES"/>
              </w:rPr>
              <w:tab/>
            </w:r>
            <w:r w:rsidRPr="005B42F0" w:rsidDel="005B42F0">
              <w:rPr>
                <w:noProof/>
                <w:rPrChange w:id="994" w:author="JORGE CONTRERAS ORTIZ" w:date="2021-09-04T09:26:00Z">
                  <w:rPr>
                    <w:rStyle w:val="Hipervnculo"/>
                    <w:noProof/>
                  </w:rPr>
                </w:rPrChange>
              </w:rPr>
              <w:delText>PRUEBAS CON 6 NODOS Y CON ENVÍO DE MENSAJES CON MULTISALTO</w:delText>
            </w:r>
            <w:r w:rsidDel="005B42F0">
              <w:rPr>
                <w:noProof/>
                <w:webHidden/>
              </w:rPr>
              <w:tab/>
              <w:delText>112</w:delText>
            </w:r>
          </w:del>
        </w:p>
        <w:p w14:paraId="0988F4D1" w14:textId="235EB5DC" w:rsidR="00F21168" w:rsidDel="005B42F0" w:rsidRDefault="00F21168">
          <w:pPr>
            <w:pStyle w:val="TDC1"/>
            <w:tabs>
              <w:tab w:val="left" w:pos="442"/>
              <w:tab w:val="right" w:leader="dot" w:pos="8494"/>
            </w:tabs>
            <w:rPr>
              <w:del w:id="995" w:author="JORGE CONTRERAS ORTIZ" w:date="2021-09-04T09:26:00Z"/>
              <w:rFonts w:asciiTheme="minorHAnsi" w:eastAsiaTheme="minorEastAsia" w:hAnsiTheme="minorHAnsi" w:cstheme="minorBidi"/>
              <w:noProof/>
              <w:lang w:eastAsia="es-ES"/>
            </w:rPr>
          </w:pPr>
          <w:del w:id="996" w:author="JORGE CONTRERAS ORTIZ" w:date="2021-09-04T09:26:00Z">
            <w:r w:rsidRPr="005B42F0" w:rsidDel="005B42F0">
              <w:rPr>
                <w:noProof/>
                <w:rPrChange w:id="997" w:author="JORGE CONTRERAS ORTIZ" w:date="2021-09-04T09:26:00Z">
                  <w:rPr>
                    <w:rStyle w:val="Hipervnculo"/>
                    <w:noProof/>
                  </w:rPr>
                </w:rPrChange>
              </w:rPr>
              <w:delText>6.</w:delText>
            </w:r>
            <w:r w:rsidDel="005B42F0">
              <w:rPr>
                <w:rFonts w:asciiTheme="minorHAnsi" w:eastAsiaTheme="minorEastAsia" w:hAnsiTheme="minorHAnsi" w:cstheme="minorBidi"/>
                <w:noProof/>
                <w:lang w:eastAsia="es-ES"/>
              </w:rPr>
              <w:tab/>
            </w:r>
            <w:r w:rsidRPr="005B42F0" w:rsidDel="005B42F0">
              <w:rPr>
                <w:noProof/>
                <w:rPrChange w:id="998" w:author="JORGE CONTRERAS ORTIZ" w:date="2021-09-04T09:26:00Z">
                  <w:rPr>
                    <w:rStyle w:val="Hipervnculo"/>
                    <w:noProof/>
                  </w:rPr>
                </w:rPrChange>
              </w:rPr>
              <w:delText>CONCLUSIONES Y LÍNEAS FUTURAS</w:delText>
            </w:r>
            <w:r w:rsidDel="005B42F0">
              <w:rPr>
                <w:noProof/>
                <w:webHidden/>
              </w:rPr>
              <w:tab/>
              <w:delText>115</w:delText>
            </w:r>
          </w:del>
        </w:p>
        <w:p w14:paraId="6624A9D9" w14:textId="37A5306C" w:rsidR="00F21168" w:rsidDel="005B42F0" w:rsidRDefault="00F21168">
          <w:pPr>
            <w:pStyle w:val="TDC1"/>
            <w:tabs>
              <w:tab w:val="left" w:pos="442"/>
              <w:tab w:val="right" w:leader="dot" w:pos="8494"/>
            </w:tabs>
            <w:rPr>
              <w:del w:id="999" w:author="JORGE CONTRERAS ORTIZ" w:date="2021-09-04T09:26:00Z"/>
              <w:rFonts w:asciiTheme="minorHAnsi" w:eastAsiaTheme="minorEastAsia" w:hAnsiTheme="minorHAnsi" w:cstheme="minorBidi"/>
              <w:noProof/>
              <w:lang w:eastAsia="es-ES"/>
            </w:rPr>
          </w:pPr>
          <w:del w:id="1000" w:author="JORGE CONTRERAS ORTIZ" w:date="2021-09-04T09:26:00Z">
            <w:r w:rsidRPr="005B42F0" w:rsidDel="005B42F0">
              <w:rPr>
                <w:noProof/>
                <w:rPrChange w:id="1001" w:author="JORGE CONTRERAS ORTIZ" w:date="2021-09-04T09:26:00Z">
                  <w:rPr>
                    <w:rStyle w:val="Hipervnculo"/>
                    <w:noProof/>
                  </w:rPr>
                </w:rPrChange>
              </w:rPr>
              <w:delText>7.</w:delText>
            </w:r>
            <w:r w:rsidDel="005B42F0">
              <w:rPr>
                <w:rFonts w:asciiTheme="minorHAnsi" w:eastAsiaTheme="minorEastAsia" w:hAnsiTheme="minorHAnsi" w:cstheme="minorBidi"/>
                <w:noProof/>
                <w:lang w:eastAsia="es-ES"/>
              </w:rPr>
              <w:tab/>
            </w:r>
            <w:r w:rsidRPr="005B42F0" w:rsidDel="005B42F0">
              <w:rPr>
                <w:noProof/>
                <w:rPrChange w:id="1002" w:author="JORGE CONTRERAS ORTIZ" w:date="2021-09-04T09:26:00Z">
                  <w:rPr>
                    <w:rStyle w:val="Hipervnculo"/>
                    <w:noProof/>
                  </w:rPr>
                </w:rPrChange>
              </w:rPr>
              <w:delText>BIBLIOGRAFÍA</w:delText>
            </w:r>
            <w:r w:rsidDel="005B42F0">
              <w:rPr>
                <w:noProof/>
                <w:webHidden/>
              </w:rPr>
              <w:tab/>
              <w:delText>116</w:delText>
            </w:r>
          </w:del>
        </w:p>
        <w:p w14:paraId="19AE3803" w14:textId="2794E551" w:rsidR="00571788" w:rsidRPr="00791D37" w:rsidRDefault="00571788" w:rsidP="00791D37">
          <w:pPr>
            <w:pStyle w:val="TDC1"/>
          </w:pPr>
          <w:r w:rsidRPr="00791D37">
            <w:fldChar w:fldCharType="end"/>
          </w:r>
        </w:p>
      </w:sdtContent>
    </w:sdt>
    <w:p w14:paraId="6C71DA98" w14:textId="72E248F2" w:rsidR="00DA3B27" w:rsidRPr="00791D37" w:rsidRDefault="00DA3B27" w:rsidP="00791D37">
      <w:r w:rsidRPr="00791D37">
        <w:lastRenderedPageBreak/>
        <w:br w:type="page"/>
      </w:r>
    </w:p>
    <w:p w14:paraId="11C16CE0" w14:textId="77777777" w:rsidR="00DA3B27" w:rsidRPr="00791D37" w:rsidRDefault="00DA3B27" w:rsidP="00791D37">
      <w:pPr>
        <w:pStyle w:val="Ttulo1"/>
      </w:pPr>
      <w:bookmarkStart w:id="1003" w:name="_Toc81499323"/>
      <w:bookmarkStart w:id="1004" w:name="_Toc81650341"/>
      <w:r w:rsidRPr="00791D37">
        <w:lastRenderedPageBreak/>
        <w:t>ABREVIATURAS Y ACRÓNIMOS</w:t>
      </w:r>
      <w:bookmarkEnd w:id="1003"/>
      <w:bookmarkEnd w:id="1004"/>
    </w:p>
    <w:p w14:paraId="447A8786" w14:textId="77777777" w:rsidR="00DA3B27" w:rsidRPr="00791D37" w:rsidRDefault="00DA3B27" w:rsidP="00791D37"/>
    <w:tbl>
      <w:tblPr>
        <w:tblW w:w="0" w:type="auto"/>
        <w:jc w:val="center"/>
        <w:tblBorders>
          <w:top w:val="single" w:sz="4" w:space="0" w:color="4472C4" w:themeColor="accent1"/>
          <w:left w:val="single" w:sz="4" w:space="0" w:color="4472C4" w:themeColor="accent1"/>
          <w:bottom w:val="single" w:sz="4" w:space="0" w:color="4472C4" w:themeColor="accent1"/>
          <w:right w:val="single" w:sz="4" w:space="0" w:color="4472C4" w:themeColor="accent1"/>
          <w:insideH w:val="single" w:sz="4" w:space="0" w:color="4472C4" w:themeColor="accent1"/>
          <w:insideV w:val="single" w:sz="4" w:space="0" w:color="4472C4" w:themeColor="accent1"/>
        </w:tblBorders>
        <w:tblLook w:val="04A0" w:firstRow="1" w:lastRow="0" w:firstColumn="1" w:lastColumn="0" w:noHBand="0" w:noVBand="1"/>
      </w:tblPr>
      <w:tblGrid>
        <w:gridCol w:w="4217"/>
        <w:gridCol w:w="4277"/>
      </w:tblGrid>
      <w:tr w:rsidR="00DA3B27" w:rsidRPr="00791D37" w14:paraId="30E2EE57" w14:textId="77777777" w:rsidTr="008F166F">
        <w:trPr>
          <w:trHeight w:val="253"/>
          <w:jc w:val="center"/>
        </w:trPr>
        <w:tc>
          <w:tcPr>
            <w:tcW w:w="4530" w:type="dxa"/>
            <w:vAlign w:val="center"/>
          </w:tcPr>
          <w:p w14:paraId="2BADE85D" w14:textId="77777777" w:rsidR="00DA3B27" w:rsidRPr="00791D37" w:rsidRDefault="00DA3B27" w:rsidP="00791D37">
            <w:r w:rsidRPr="00791D37">
              <w:t>IoT</w:t>
            </w:r>
          </w:p>
        </w:tc>
        <w:tc>
          <w:tcPr>
            <w:tcW w:w="4530" w:type="dxa"/>
            <w:vAlign w:val="center"/>
          </w:tcPr>
          <w:p w14:paraId="49B7F29B" w14:textId="77777777" w:rsidR="00DA3B27" w:rsidRPr="00791D37" w:rsidRDefault="00DA3B27" w:rsidP="00791D37">
            <w:pPr>
              <w:rPr>
                <w:b/>
                <w:bCs/>
              </w:rPr>
            </w:pPr>
            <w:r w:rsidRPr="00791D37">
              <w:t>Internet of Things</w:t>
            </w:r>
          </w:p>
        </w:tc>
      </w:tr>
      <w:tr w:rsidR="00DA3B27" w:rsidRPr="00791D37" w14:paraId="2A95C78F" w14:textId="77777777" w:rsidTr="008F166F">
        <w:trPr>
          <w:trHeight w:val="253"/>
          <w:jc w:val="center"/>
        </w:trPr>
        <w:tc>
          <w:tcPr>
            <w:tcW w:w="4530" w:type="dxa"/>
            <w:vAlign w:val="center"/>
          </w:tcPr>
          <w:p w14:paraId="0CDE44C5" w14:textId="77777777" w:rsidR="00DA3B27" w:rsidRPr="00791D37" w:rsidRDefault="00DA3B27" w:rsidP="00791D37">
            <w:r w:rsidRPr="00791D37">
              <w:t>WAN</w:t>
            </w:r>
          </w:p>
        </w:tc>
        <w:tc>
          <w:tcPr>
            <w:tcW w:w="4530" w:type="dxa"/>
            <w:vAlign w:val="center"/>
          </w:tcPr>
          <w:p w14:paraId="4600DFC8" w14:textId="77777777" w:rsidR="00DA3B27" w:rsidRPr="00791D37" w:rsidRDefault="00DA3B27" w:rsidP="00791D37">
            <w:r w:rsidRPr="00791D37">
              <w:t>Wide Area Network</w:t>
            </w:r>
          </w:p>
        </w:tc>
      </w:tr>
      <w:tr w:rsidR="00DA3B27" w:rsidRPr="00791D37" w14:paraId="4020595E" w14:textId="77777777" w:rsidTr="008F166F">
        <w:trPr>
          <w:trHeight w:val="253"/>
          <w:jc w:val="center"/>
        </w:trPr>
        <w:tc>
          <w:tcPr>
            <w:tcW w:w="4530" w:type="dxa"/>
            <w:vAlign w:val="center"/>
          </w:tcPr>
          <w:p w14:paraId="4F1592DD" w14:textId="77777777" w:rsidR="00DA3B27" w:rsidRPr="00791D37" w:rsidRDefault="00DA3B27" w:rsidP="00791D37">
            <w:r w:rsidRPr="00791D37">
              <w:t>LAN</w:t>
            </w:r>
          </w:p>
        </w:tc>
        <w:tc>
          <w:tcPr>
            <w:tcW w:w="4530" w:type="dxa"/>
            <w:vAlign w:val="center"/>
          </w:tcPr>
          <w:p w14:paraId="09B000EE" w14:textId="77777777" w:rsidR="00DA3B27" w:rsidRPr="00791D37" w:rsidRDefault="00DA3B27" w:rsidP="00791D37">
            <w:r w:rsidRPr="00791D37">
              <w:t>Local Area Network</w:t>
            </w:r>
          </w:p>
        </w:tc>
      </w:tr>
      <w:tr w:rsidR="00DA3B27" w:rsidRPr="00791D37" w14:paraId="43D374EB" w14:textId="77777777" w:rsidTr="008F166F">
        <w:trPr>
          <w:trHeight w:val="253"/>
          <w:jc w:val="center"/>
        </w:trPr>
        <w:tc>
          <w:tcPr>
            <w:tcW w:w="4530" w:type="dxa"/>
            <w:vAlign w:val="center"/>
          </w:tcPr>
          <w:p w14:paraId="341139C0" w14:textId="77777777" w:rsidR="00DA3B27" w:rsidRPr="00791D37" w:rsidRDefault="00DA3B27" w:rsidP="00791D37">
            <w:r w:rsidRPr="00791D37">
              <w:t>MAN</w:t>
            </w:r>
          </w:p>
        </w:tc>
        <w:tc>
          <w:tcPr>
            <w:tcW w:w="4530" w:type="dxa"/>
            <w:vAlign w:val="center"/>
          </w:tcPr>
          <w:p w14:paraId="13E142FC" w14:textId="77777777" w:rsidR="00DA3B27" w:rsidRPr="00791D37" w:rsidRDefault="00DA3B27" w:rsidP="00791D37">
            <w:r w:rsidRPr="00791D37">
              <w:t>Metropolitan Area Network</w:t>
            </w:r>
          </w:p>
        </w:tc>
      </w:tr>
      <w:tr w:rsidR="00DA3B27" w:rsidRPr="00791D37" w14:paraId="750D6B42" w14:textId="77777777" w:rsidTr="008F166F">
        <w:trPr>
          <w:trHeight w:val="253"/>
          <w:jc w:val="center"/>
        </w:trPr>
        <w:tc>
          <w:tcPr>
            <w:tcW w:w="4530" w:type="dxa"/>
            <w:vAlign w:val="center"/>
          </w:tcPr>
          <w:p w14:paraId="22393E21" w14:textId="77777777" w:rsidR="00DA3B27" w:rsidRPr="00791D37" w:rsidRDefault="00DA3B27" w:rsidP="00791D37">
            <w:r w:rsidRPr="00791D37">
              <w:t>PAN</w:t>
            </w:r>
          </w:p>
        </w:tc>
        <w:tc>
          <w:tcPr>
            <w:tcW w:w="4530" w:type="dxa"/>
            <w:vAlign w:val="center"/>
          </w:tcPr>
          <w:p w14:paraId="09113AE7" w14:textId="77777777" w:rsidR="00DA3B27" w:rsidRPr="00791D37" w:rsidRDefault="00DA3B27" w:rsidP="00791D37">
            <w:r w:rsidRPr="00791D37">
              <w:t>Personal Area Network</w:t>
            </w:r>
          </w:p>
        </w:tc>
      </w:tr>
      <w:tr w:rsidR="00DA3B27" w:rsidRPr="00B234ED" w14:paraId="17A5D9BD" w14:textId="77777777" w:rsidTr="008F166F">
        <w:trPr>
          <w:trHeight w:val="253"/>
          <w:jc w:val="center"/>
        </w:trPr>
        <w:tc>
          <w:tcPr>
            <w:tcW w:w="4530" w:type="dxa"/>
            <w:vAlign w:val="center"/>
          </w:tcPr>
          <w:p w14:paraId="1ED8BDC9" w14:textId="77777777" w:rsidR="00DA3B27" w:rsidRPr="00791D37" w:rsidRDefault="00DA3B27" w:rsidP="00791D37">
            <w:r w:rsidRPr="00791D37">
              <w:t>LPWAN</w:t>
            </w:r>
          </w:p>
        </w:tc>
        <w:tc>
          <w:tcPr>
            <w:tcW w:w="4530" w:type="dxa"/>
            <w:vAlign w:val="center"/>
          </w:tcPr>
          <w:p w14:paraId="7BF596C4" w14:textId="77777777" w:rsidR="00DA3B27" w:rsidRPr="00791D37" w:rsidRDefault="00DA3B27" w:rsidP="00791D37">
            <w:pPr>
              <w:rPr>
                <w:lang w:val="en-GB"/>
              </w:rPr>
            </w:pPr>
            <w:r w:rsidRPr="00791D37">
              <w:rPr>
                <w:lang w:val="en-GB"/>
              </w:rPr>
              <w:t>Low Power Wide Area Network</w:t>
            </w:r>
          </w:p>
        </w:tc>
      </w:tr>
      <w:tr w:rsidR="00DA3B27" w:rsidRPr="00791D37" w14:paraId="790D4879" w14:textId="77777777" w:rsidTr="008F166F">
        <w:trPr>
          <w:trHeight w:val="253"/>
          <w:jc w:val="center"/>
        </w:trPr>
        <w:tc>
          <w:tcPr>
            <w:tcW w:w="4530" w:type="dxa"/>
            <w:vAlign w:val="center"/>
          </w:tcPr>
          <w:p w14:paraId="509ED6F0" w14:textId="77777777" w:rsidR="00DA3B27" w:rsidRPr="00791D37" w:rsidRDefault="00DA3B27" w:rsidP="00791D37">
            <w:r w:rsidRPr="00791D37">
              <w:t>WSN</w:t>
            </w:r>
          </w:p>
        </w:tc>
        <w:tc>
          <w:tcPr>
            <w:tcW w:w="4530" w:type="dxa"/>
            <w:vAlign w:val="center"/>
          </w:tcPr>
          <w:p w14:paraId="78A8A6A0" w14:textId="77777777" w:rsidR="00DA3B27" w:rsidRPr="00791D37" w:rsidRDefault="00DA3B27" w:rsidP="00791D37">
            <w:pPr>
              <w:rPr>
                <w:lang w:val="en-GB"/>
              </w:rPr>
            </w:pPr>
            <w:r w:rsidRPr="00791D37">
              <w:rPr>
                <w:lang w:val="en-GB"/>
              </w:rPr>
              <w:t>Wireless Sensor Networks</w:t>
            </w:r>
          </w:p>
        </w:tc>
      </w:tr>
      <w:tr w:rsidR="00DA3B27" w:rsidRPr="00791D37" w14:paraId="160F2F69" w14:textId="77777777" w:rsidTr="008F166F">
        <w:trPr>
          <w:trHeight w:val="253"/>
          <w:jc w:val="center"/>
        </w:trPr>
        <w:tc>
          <w:tcPr>
            <w:tcW w:w="4530" w:type="dxa"/>
            <w:vAlign w:val="center"/>
          </w:tcPr>
          <w:p w14:paraId="0DA25002" w14:textId="77777777" w:rsidR="00DA3B27" w:rsidRPr="00791D37" w:rsidRDefault="00DA3B27" w:rsidP="00791D37">
            <w:r w:rsidRPr="00791D37">
              <w:t>M2M</w:t>
            </w:r>
          </w:p>
        </w:tc>
        <w:tc>
          <w:tcPr>
            <w:tcW w:w="4530" w:type="dxa"/>
            <w:vAlign w:val="center"/>
          </w:tcPr>
          <w:p w14:paraId="26E40E8E" w14:textId="77777777" w:rsidR="00DA3B27" w:rsidRPr="00791D37" w:rsidRDefault="00DA3B27" w:rsidP="00791D37">
            <w:pPr>
              <w:rPr>
                <w:lang w:val="en-GB"/>
              </w:rPr>
            </w:pPr>
            <w:r w:rsidRPr="00791D37">
              <w:rPr>
                <w:lang w:val="en-GB"/>
              </w:rPr>
              <w:t>Machine to Machine</w:t>
            </w:r>
          </w:p>
        </w:tc>
      </w:tr>
      <w:tr w:rsidR="00DA3B27" w:rsidRPr="00791D37" w14:paraId="11B7F309" w14:textId="77777777" w:rsidTr="008F166F">
        <w:trPr>
          <w:trHeight w:val="253"/>
          <w:jc w:val="center"/>
        </w:trPr>
        <w:tc>
          <w:tcPr>
            <w:tcW w:w="4530" w:type="dxa"/>
            <w:vAlign w:val="center"/>
          </w:tcPr>
          <w:p w14:paraId="5F9A901B" w14:textId="77777777" w:rsidR="00DA3B27" w:rsidRPr="00791D37" w:rsidRDefault="00DA3B27" w:rsidP="00791D37">
            <w:r w:rsidRPr="00791D37">
              <w:t>LTE</w:t>
            </w:r>
          </w:p>
        </w:tc>
        <w:tc>
          <w:tcPr>
            <w:tcW w:w="4530" w:type="dxa"/>
            <w:vAlign w:val="center"/>
          </w:tcPr>
          <w:p w14:paraId="47974828" w14:textId="77777777" w:rsidR="00DA3B27" w:rsidRPr="00791D37" w:rsidRDefault="00DA3B27" w:rsidP="00791D37">
            <w:pPr>
              <w:rPr>
                <w:lang w:val="en-GB"/>
              </w:rPr>
            </w:pPr>
            <w:r w:rsidRPr="00791D37">
              <w:rPr>
                <w:lang w:val="en-GB"/>
              </w:rPr>
              <w:t>Long Term Evolution</w:t>
            </w:r>
          </w:p>
        </w:tc>
      </w:tr>
      <w:tr w:rsidR="00DA3B27" w:rsidRPr="00791D37" w14:paraId="664CB15C" w14:textId="77777777" w:rsidTr="008F166F">
        <w:trPr>
          <w:trHeight w:val="253"/>
          <w:jc w:val="center"/>
        </w:trPr>
        <w:tc>
          <w:tcPr>
            <w:tcW w:w="4530" w:type="dxa"/>
            <w:vAlign w:val="center"/>
          </w:tcPr>
          <w:p w14:paraId="58F36534" w14:textId="77777777" w:rsidR="00DA3B27" w:rsidRPr="00791D37" w:rsidRDefault="00DA3B27" w:rsidP="00791D37">
            <w:r w:rsidRPr="00791D37">
              <w:t>IPv6</w:t>
            </w:r>
          </w:p>
        </w:tc>
        <w:tc>
          <w:tcPr>
            <w:tcW w:w="4530" w:type="dxa"/>
            <w:vAlign w:val="center"/>
          </w:tcPr>
          <w:p w14:paraId="0C7E59EE" w14:textId="77777777" w:rsidR="00DA3B27" w:rsidRPr="00791D37" w:rsidRDefault="00DA3B27" w:rsidP="00791D37">
            <w:pPr>
              <w:rPr>
                <w:lang w:val="en-GB"/>
              </w:rPr>
            </w:pPr>
            <w:r w:rsidRPr="00791D37">
              <w:rPr>
                <w:lang w:val="en-GB"/>
              </w:rPr>
              <w:t>Internet Protocol version 6</w:t>
            </w:r>
          </w:p>
        </w:tc>
      </w:tr>
      <w:tr w:rsidR="00DA3B27" w:rsidRPr="00791D37" w14:paraId="3805A608" w14:textId="77777777" w:rsidTr="008F166F">
        <w:trPr>
          <w:trHeight w:val="253"/>
          <w:jc w:val="center"/>
        </w:trPr>
        <w:tc>
          <w:tcPr>
            <w:tcW w:w="4530" w:type="dxa"/>
            <w:vAlign w:val="center"/>
          </w:tcPr>
          <w:p w14:paraId="273D1594" w14:textId="77777777" w:rsidR="00DA3B27" w:rsidRPr="00791D37" w:rsidRDefault="00DA3B27" w:rsidP="00791D37">
            <w:r w:rsidRPr="00791D37">
              <w:t>IPv4</w:t>
            </w:r>
          </w:p>
        </w:tc>
        <w:tc>
          <w:tcPr>
            <w:tcW w:w="4530" w:type="dxa"/>
            <w:vAlign w:val="center"/>
          </w:tcPr>
          <w:p w14:paraId="6D718B9B" w14:textId="77777777" w:rsidR="00DA3B27" w:rsidRPr="00791D37" w:rsidRDefault="00DA3B27" w:rsidP="00791D37">
            <w:pPr>
              <w:rPr>
                <w:lang w:val="en-GB"/>
              </w:rPr>
            </w:pPr>
            <w:r w:rsidRPr="00791D37">
              <w:rPr>
                <w:lang w:val="en-GB"/>
              </w:rPr>
              <w:t>Internet Protocol version 4</w:t>
            </w:r>
          </w:p>
        </w:tc>
      </w:tr>
      <w:tr w:rsidR="00DA3B27" w:rsidRPr="00791D37" w14:paraId="06F62855" w14:textId="77777777" w:rsidTr="008F166F">
        <w:trPr>
          <w:trHeight w:val="253"/>
          <w:jc w:val="center"/>
        </w:trPr>
        <w:tc>
          <w:tcPr>
            <w:tcW w:w="4530" w:type="dxa"/>
            <w:vAlign w:val="center"/>
          </w:tcPr>
          <w:p w14:paraId="4BBF49F6" w14:textId="77777777" w:rsidR="00DA3B27" w:rsidRPr="00791D37" w:rsidRDefault="00DA3B27" w:rsidP="00791D37">
            <w:r w:rsidRPr="00791D37">
              <w:t>SOA</w:t>
            </w:r>
          </w:p>
        </w:tc>
        <w:tc>
          <w:tcPr>
            <w:tcW w:w="4530" w:type="dxa"/>
            <w:vAlign w:val="center"/>
          </w:tcPr>
          <w:p w14:paraId="04854008" w14:textId="77777777" w:rsidR="00DA3B27" w:rsidRPr="00791D37" w:rsidRDefault="00DA3B27" w:rsidP="00791D37">
            <w:pPr>
              <w:rPr>
                <w:lang w:val="en-GB"/>
              </w:rPr>
            </w:pPr>
            <w:r w:rsidRPr="00791D37">
              <w:rPr>
                <w:lang w:val="en-GB"/>
              </w:rPr>
              <w:t>Service Oriented Architecture</w:t>
            </w:r>
          </w:p>
        </w:tc>
      </w:tr>
      <w:tr w:rsidR="00DA3B27" w:rsidRPr="00791D37" w14:paraId="577EB0C9" w14:textId="77777777" w:rsidTr="008F166F">
        <w:trPr>
          <w:trHeight w:val="253"/>
          <w:jc w:val="center"/>
        </w:trPr>
        <w:tc>
          <w:tcPr>
            <w:tcW w:w="4530" w:type="dxa"/>
            <w:vAlign w:val="center"/>
          </w:tcPr>
          <w:p w14:paraId="2C760BEA" w14:textId="77777777" w:rsidR="00DA3B27" w:rsidRPr="00791D37" w:rsidRDefault="00DA3B27" w:rsidP="00791D37">
            <w:r w:rsidRPr="00791D37">
              <w:t>QoS</w:t>
            </w:r>
          </w:p>
        </w:tc>
        <w:tc>
          <w:tcPr>
            <w:tcW w:w="4530" w:type="dxa"/>
            <w:vAlign w:val="center"/>
          </w:tcPr>
          <w:p w14:paraId="47B3CAFA" w14:textId="77777777" w:rsidR="00DA3B27" w:rsidRPr="00791D37" w:rsidRDefault="00DA3B27" w:rsidP="00791D37">
            <w:pPr>
              <w:rPr>
                <w:lang w:val="en-GB"/>
              </w:rPr>
            </w:pPr>
            <w:r w:rsidRPr="00791D37">
              <w:rPr>
                <w:lang w:val="en-GB"/>
              </w:rPr>
              <w:t>Quality of Service</w:t>
            </w:r>
          </w:p>
        </w:tc>
      </w:tr>
      <w:tr w:rsidR="00DA3B27" w:rsidRPr="00791D37" w14:paraId="6211EBD4" w14:textId="77777777" w:rsidTr="008F166F">
        <w:trPr>
          <w:trHeight w:val="253"/>
          <w:jc w:val="center"/>
        </w:trPr>
        <w:tc>
          <w:tcPr>
            <w:tcW w:w="4530" w:type="dxa"/>
            <w:vAlign w:val="center"/>
          </w:tcPr>
          <w:p w14:paraId="3250F24D" w14:textId="77777777" w:rsidR="00DA3B27" w:rsidRPr="00791D37" w:rsidRDefault="00DA3B27" w:rsidP="00791D37">
            <w:r w:rsidRPr="00791D37">
              <w:t>IFP</w:t>
            </w:r>
          </w:p>
        </w:tc>
        <w:tc>
          <w:tcPr>
            <w:tcW w:w="4530" w:type="dxa"/>
            <w:vAlign w:val="center"/>
          </w:tcPr>
          <w:p w14:paraId="666C414C" w14:textId="77777777" w:rsidR="00DA3B27" w:rsidRPr="00791D37" w:rsidRDefault="00DA3B27" w:rsidP="00791D37">
            <w:pPr>
              <w:rPr>
                <w:lang w:val="en-GB"/>
              </w:rPr>
            </w:pPr>
            <w:r w:rsidRPr="00791D37">
              <w:rPr>
                <w:lang w:val="en-GB"/>
              </w:rPr>
              <w:t>InterFace Profile</w:t>
            </w:r>
          </w:p>
        </w:tc>
      </w:tr>
      <w:tr w:rsidR="00DA3B27" w:rsidRPr="00791D37" w14:paraId="212206E4" w14:textId="77777777" w:rsidTr="008F166F">
        <w:trPr>
          <w:trHeight w:val="253"/>
          <w:jc w:val="center"/>
        </w:trPr>
        <w:tc>
          <w:tcPr>
            <w:tcW w:w="4530" w:type="dxa"/>
            <w:vAlign w:val="center"/>
          </w:tcPr>
          <w:p w14:paraId="64912172" w14:textId="77777777" w:rsidR="00DA3B27" w:rsidRPr="00791D37" w:rsidRDefault="00DA3B27" w:rsidP="00791D37">
            <w:r w:rsidRPr="00791D37">
              <w:t>SPP</w:t>
            </w:r>
          </w:p>
        </w:tc>
        <w:tc>
          <w:tcPr>
            <w:tcW w:w="4530" w:type="dxa"/>
            <w:vAlign w:val="center"/>
          </w:tcPr>
          <w:p w14:paraId="2EBCEECD" w14:textId="77777777" w:rsidR="00DA3B27" w:rsidRPr="00791D37" w:rsidRDefault="00DA3B27" w:rsidP="00791D37">
            <w:pPr>
              <w:rPr>
                <w:lang w:val="en-GB"/>
              </w:rPr>
            </w:pPr>
            <w:r w:rsidRPr="00791D37">
              <w:rPr>
                <w:lang w:val="en-GB"/>
              </w:rPr>
              <w:t>Service Provisioning Process</w:t>
            </w:r>
          </w:p>
        </w:tc>
      </w:tr>
      <w:tr w:rsidR="00DA3B27" w:rsidRPr="00791D37" w14:paraId="6D9BF14F" w14:textId="77777777" w:rsidTr="008F166F">
        <w:trPr>
          <w:trHeight w:val="253"/>
          <w:jc w:val="center"/>
        </w:trPr>
        <w:tc>
          <w:tcPr>
            <w:tcW w:w="4530" w:type="dxa"/>
            <w:vAlign w:val="center"/>
          </w:tcPr>
          <w:p w14:paraId="316F1931" w14:textId="77777777" w:rsidR="00DA3B27" w:rsidRPr="00791D37" w:rsidRDefault="00DA3B27" w:rsidP="00791D37">
            <w:r w:rsidRPr="00791D37">
              <w:t>WSDL</w:t>
            </w:r>
          </w:p>
        </w:tc>
        <w:tc>
          <w:tcPr>
            <w:tcW w:w="4530" w:type="dxa"/>
            <w:vAlign w:val="center"/>
          </w:tcPr>
          <w:p w14:paraId="0E2647C4" w14:textId="77777777" w:rsidR="00DA3B27" w:rsidRPr="00791D37" w:rsidRDefault="00DA3B27" w:rsidP="00791D37">
            <w:pPr>
              <w:rPr>
                <w:lang w:val="en-GB"/>
              </w:rPr>
            </w:pPr>
            <w:r w:rsidRPr="00791D37">
              <w:rPr>
                <w:lang w:val="en-GB"/>
              </w:rPr>
              <w:t>Web Services Description Language</w:t>
            </w:r>
          </w:p>
        </w:tc>
      </w:tr>
      <w:tr w:rsidR="00DA3B27" w:rsidRPr="00B234ED" w14:paraId="7DEC951F" w14:textId="77777777" w:rsidTr="008F166F">
        <w:trPr>
          <w:trHeight w:val="253"/>
          <w:jc w:val="center"/>
        </w:trPr>
        <w:tc>
          <w:tcPr>
            <w:tcW w:w="4530" w:type="dxa"/>
            <w:vAlign w:val="center"/>
          </w:tcPr>
          <w:p w14:paraId="12854C01" w14:textId="77777777" w:rsidR="00DA3B27" w:rsidRPr="00791D37" w:rsidRDefault="00DA3B27" w:rsidP="00791D37">
            <w:r w:rsidRPr="00791D37">
              <w:t>6LoWPAN</w:t>
            </w:r>
          </w:p>
        </w:tc>
        <w:tc>
          <w:tcPr>
            <w:tcW w:w="4530" w:type="dxa"/>
            <w:vAlign w:val="center"/>
          </w:tcPr>
          <w:p w14:paraId="1EC16FD9" w14:textId="77777777" w:rsidR="00DA3B27" w:rsidRPr="00791D37" w:rsidRDefault="00DA3B27" w:rsidP="00791D37">
            <w:pPr>
              <w:rPr>
                <w:lang w:val="en-GB"/>
              </w:rPr>
            </w:pPr>
            <w:r w:rsidRPr="00791D37">
              <w:rPr>
                <w:lang w:val="en-GB"/>
              </w:rPr>
              <w:t>IPv6 over Low power Wide Personal Area Network</w:t>
            </w:r>
          </w:p>
        </w:tc>
      </w:tr>
      <w:tr w:rsidR="00DA3B27" w:rsidRPr="00791D37" w14:paraId="4ECE96A7" w14:textId="77777777" w:rsidTr="008F166F">
        <w:trPr>
          <w:trHeight w:val="253"/>
          <w:jc w:val="center"/>
        </w:trPr>
        <w:tc>
          <w:tcPr>
            <w:tcW w:w="4530" w:type="dxa"/>
            <w:vAlign w:val="center"/>
          </w:tcPr>
          <w:p w14:paraId="7821B66D" w14:textId="77777777" w:rsidR="00DA3B27" w:rsidRPr="00791D37" w:rsidRDefault="00DA3B27" w:rsidP="00791D37">
            <w:r w:rsidRPr="00791D37">
              <w:t>WPAN</w:t>
            </w:r>
          </w:p>
        </w:tc>
        <w:tc>
          <w:tcPr>
            <w:tcW w:w="4530" w:type="dxa"/>
            <w:vAlign w:val="center"/>
          </w:tcPr>
          <w:p w14:paraId="406070A7" w14:textId="77777777" w:rsidR="00DA3B27" w:rsidRPr="00791D37" w:rsidRDefault="00DA3B27" w:rsidP="00791D37">
            <w:pPr>
              <w:rPr>
                <w:lang w:val="en-GB"/>
              </w:rPr>
            </w:pPr>
            <w:r w:rsidRPr="00791D37">
              <w:rPr>
                <w:lang w:val="en-GB"/>
              </w:rPr>
              <w:t>Wide Personal Area Network</w:t>
            </w:r>
          </w:p>
        </w:tc>
      </w:tr>
      <w:tr w:rsidR="00DA3B27" w:rsidRPr="00B234ED" w14:paraId="02B34EC5" w14:textId="77777777" w:rsidTr="008F166F">
        <w:trPr>
          <w:trHeight w:val="253"/>
          <w:jc w:val="center"/>
        </w:trPr>
        <w:tc>
          <w:tcPr>
            <w:tcW w:w="4530" w:type="dxa"/>
            <w:vAlign w:val="center"/>
          </w:tcPr>
          <w:p w14:paraId="6676524B" w14:textId="77777777" w:rsidR="00DA3B27" w:rsidRPr="00791D37" w:rsidRDefault="00DA3B27" w:rsidP="00791D37">
            <w:r w:rsidRPr="00791D37">
              <w:t>RPL</w:t>
            </w:r>
          </w:p>
        </w:tc>
        <w:tc>
          <w:tcPr>
            <w:tcW w:w="4530" w:type="dxa"/>
            <w:vAlign w:val="center"/>
          </w:tcPr>
          <w:p w14:paraId="643FE7FA" w14:textId="77777777" w:rsidR="00DA3B27" w:rsidRPr="00791D37" w:rsidRDefault="00DA3B27" w:rsidP="00791D37">
            <w:pPr>
              <w:rPr>
                <w:lang w:val="en-GB"/>
              </w:rPr>
            </w:pPr>
            <w:r w:rsidRPr="00791D37">
              <w:rPr>
                <w:lang w:val="en-GB"/>
              </w:rPr>
              <w:t>IPv6 Routing Protocol for Low Power and Lossy Networks</w:t>
            </w:r>
          </w:p>
        </w:tc>
      </w:tr>
      <w:tr w:rsidR="00DA3B27" w:rsidRPr="00791D37" w14:paraId="4B98689C" w14:textId="77777777" w:rsidTr="008F166F">
        <w:trPr>
          <w:trHeight w:val="253"/>
          <w:jc w:val="center"/>
        </w:trPr>
        <w:tc>
          <w:tcPr>
            <w:tcW w:w="4530" w:type="dxa"/>
            <w:vAlign w:val="center"/>
          </w:tcPr>
          <w:p w14:paraId="33E19317" w14:textId="77777777" w:rsidR="00DA3B27" w:rsidRPr="00791D37" w:rsidRDefault="00DA3B27" w:rsidP="00791D37">
            <w:r w:rsidRPr="00791D37">
              <w:t>DAG</w:t>
            </w:r>
          </w:p>
        </w:tc>
        <w:tc>
          <w:tcPr>
            <w:tcW w:w="4530" w:type="dxa"/>
            <w:vAlign w:val="center"/>
          </w:tcPr>
          <w:p w14:paraId="6FD4A3AF" w14:textId="77777777" w:rsidR="00DA3B27" w:rsidRPr="00791D37" w:rsidRDefault="00DA3B27" w:rsidP="00791D37">
            <w:pPr>
              <w:rPr>
                <w:lang w:val="en-GB"/>
              </w:rPr>
            </w:pPr>
            <w:r w:rsidRPr="00791D37">
              <w:rPr>
                <w:lang w:val="en-GB"/>
              </w:rPr>
              <w:t>Direct Acyclical Graphic</w:t>
            </w:r>
          </w:p>
        </w:tc>
      </w:tr>
      <w:tr w:rsidR="00DA3B27" w:rsidRPr="00791D37" w14:paraId="2556952B" w14:textId="77777777" w:rsidTr="008F166F">
        <w:trPr>
          <w:trHeight w:val="253"/>
          <w:jc w:val="center"/>
        </w:trPr>
        <w:tc>
          <w:tcPr>
            <w:tcW w:w="4530" w:type="dxa"/>
            <w:vAlign w:val="center"/>
          </w:tcPr>
          <w:p w14:paraId="30F20236" w14:textId="77777777" w:rsidR="00DA3B27" w:rsidRPr="00791D37" w:rsidRDefault="00DA3B27" w:rsidP="00791D37">
            <w:r w:rsidRPr="00791D37">
              <w:t>DODAG</w:t>
            </w:r>
          </w:p>
        </w:tc>
        <w:tc>
          <w:tcPr>
            <w:tcW w:w="4530" w:type="dxa"/>
            <w:vAlign w:val="center"/>
          </w:tcPr>
          <w:p w14:paraId="4F4BADC7" w14:textId="77777777" w:rsidR="00DA3B27" w:rsidRPr="00791D37" w:rsidRDefault="00DA3B27" w:rsidP="00791D37">
            <w:pPr>
              <w:rPr>
                <w:lang w:val="en-GB"/>
              </w:rPr>
            </w:pPr>
            <w:r w:rsidRPr="00791D37">
              <w:rPr>
                <w:lang w:val="en-GB"/>
              </w:rPr>
              <w:t>Destination Oriented DAG</w:t>
            </w:r>
          </w:p>
        </w:tc>
      </w:tr>
      <w:tr w:rsidR="00DA3B27" w:rsidRPr="00791D37" w14:paraId="3DB170A8" w14:textId="77777777" w:rsidTr="008F166F">
        <w:trPr>
          <w:trHeight w:val="253"/>
          <w:jc w:val="center"/>
        </w:trPr>
        <w:tc>
          <w:tcPr>
            <w:tcW w:w="4530" w:type="dxa"/>
            <w:vAlign w:val="center"/>
          </w:tcPr>
          <w:p w14:paraId="05A55F5A" w14:textId="77777777" w:rsidR="00DA3B27" w:rsidRPr="00791D37" w:rsidRDefault="00DA3B27" w:rsidP="00791D37">
            <w:r w:rsidRPr="00791D37">
              <w:t>AES</w:t>
            </w:r>
          </w:p>
        </w:tc>
        <w:tc>
          <w:tcPr>
            <w:tcW w:w="4530" w:type="dxa"/>
            <w:vAlign w:val="center"/>
          </w:tcPr>
          <w:p w14:paraId="3447B32C" w14:textId="77777777" w:rsidR="00DA3B27" w:rsidRPr="00791D37" w:rsidRDefault="00DA3B27" w:rsidP="00791D37">
            <w:pPr>
              <w:rPr>
                <w:lang w:val="en-GB"/>
              </w:rPr>
            </w:pPr>
            <w:r w:rsidRPr="00791D37">
              <w:rPr>
                <w:lang w:val="en-GB"/>
              </w:rPr>
              <w:t>Advanced Encryption Standard</w:t>
            </w:r>
          </w:p>
        </w:tc>
      </w:tr>
      <w:tr w:rsidR="00DA3B27" w:rsidRPr="00791D37" w14:paraId="4374499F" w14:textId="77777777" w:rsidTr="008F166F">
        <w:trPr>
          <w:trHeight w:val="253"/>
          <w:jc w:val="center"/>
        </w:trPr>
        <w:tc>
          <w:tcPr>
            <w:tcW w:w="4530" w:type="dxa"/>
            <w:vAlign w:val="center"/>
          </w:tcPr>
          <w:p w14:paraId="5B3BB66B" w14:textId="77777777" w:rsidR="00DA3B27" w:rsidRPr="00791D37" w:rsidRDefault="00DA3B27" w:rsidP="00791D37">
            <w:r w:rsidRPr="00791D37">
              <w:t>DTLS</w:t>
            </w:r>
          </w:p>
        </w:tc>
        <w:tc>
          <w:tcPr>
            <w:tcW w:w="4530" w:type="dxa"/>
            <w:vAlign w:val="center"/>
          </w:tcPr>
          <w:p w14:paraId="1CD21B76" w14:textId="77777777" w:rsidR="00DA3B27" w:rsidRPr="00791D37" w:rsidRDefault="00DA3B27" w:rsidP="00791D37">
            <w:pPr>
              <w:rPr>
                <w:lang w:val="en-GB"/>
              </w:rPr>
            </w:pPr>
            <w:r w:rsidRPr="00791D37">
              <w:rPr>
                <w:lang w:val="en-GB"/>
              </w:rPr>
              <w:t>Datagram Transport Layer Security</w:t>
            </w:r>
          </w:p>
        </w:tc>
      </w:tr>
      <w:tr w:rsidR="00DA3B27" w:rsidRPr="00791D37" w14:paraId="661C7403" w14:textId="77777777" w:rsidTr="008F166F">
        <w:trPr>
          <w:trHeight w:val="253"/>
          <w:jc w:val="center"/>
        </w:trPr>
        <w:tc>
          <w:tcPr>
            <w:tcW w:w="4530" w:type="dxa"/>
            <w:vAlign w:val="center"/>
          </w:tcPr>
          <w:p w14:paraId="5F3924BD" w14:textId="77777777" w:rsidR="00DA3B27" w:rsidRPr="00791D37" w:rsidRDefault="00DA3B27" w:rsidP="00791D37">
            <w:r w:rsidRPr="00791D37">
              <w:t>TLS</w:t>
            </w:r>
          </w:p>
        </w:tc>
        <w:tc>
          <w:tcPr>
            <w:tcW w:w="4530" w:type="dxa"/>
            <w:vAlign w:val="center"/>
          </w:tcPr>
          <w:p w14:paraId="2E43478B" w14:textId="77777777" w:rsidR="00DA3B27" w:rsidRPr="00791D37" w:rsidRDefault="00DA3B27" w:rsidP="00791D37">
            <w:pPr>
              <w:rPr>
                <w:lang w:val="en-GB"/>
              </w:rPr>
            </w:pPr>
            <w:r w:rsidRPr="00791D37">
              <w:rPr>
                <w:lang w:val="en-GB"/>
              </w:rPr>
              <w:t>Transport Layer Security</w:t>
            </w:r>
          </w:p>
        </w:tc>
      </w:tr>
      <w:tr w:rsidR="00DA3B27" w:rsidRPr="00791D37" w14:paraId="333E8C09" w14:textId="77777777" w:rsidTr="008F166F">
        <w:trPr>
          <w:trHeight w:val="253"/>
          <w:jc w:val="center"/>
        </w:trPr>
        <w:tc>
          <w:tcPr>
            <w:tcW w:w="4530" w:type="dxa"/>
            <w:vAlign w:val="center"/>
          </w:tcPr>
          <w:p w14:paraId="6C9B9318" w14:textId="77777777" w:rsidR="00DA3B27" w:rsidRPr="00791D37" w:rsidRDefault="00DA3B27" w:rsidP="00791D37">
            <w:r w:rsidRPr="00791D37">
              <w:t>UDP</w:t>
            </w:r>
          </w:p>
        </w:tc>
        <w:tc>
          <w:tcPr>
            <w:tcW w:w="4530" w:type="dxa"/>
            <w:vAlign w:val="center"/>
          </w:tcPr>
          <w:p w14:paraId="2766F129" w14:textId="77777777" w:rsidR="00DA3B27" w:rsidRPr="00791D37" w:rsidRDefault="00DA3B27" w:rsidP="00791D37">
            <w:pPr>
              <w:rPr>
                <w:lang w:val="en-GB"/>
              </w:rPr>
            </w:pPr>
            <w:r w:rsidRPr="00791D37">
              <w:rPr>
                <w:lang w:val="en-GB"/>
              </w:rPr>
              <w:t>User Datagram Protocol</w:t>
            </w:r>
          </w:p>
        </w:tc>
      </w:tr>
      <w:tr w:rsidR="00DA3B27" w:rsidRPr="00791D37" w14:paraId="3CB61716" w14:textId="77777777" w:rsidTr="008F166F">
        <w:trPr>
          <w:trHeight w:val="253"/>
          <w:jc w:val="center"/>
        </w:trPr>
        <w:tc>
          <w:tcPr>
            <w:tcW w:w="4530" w:type="dxa"/>
            <w:vAlign w:val="center"/>
          </w:tcPr>
          <w:p w14:paraId="018EFC75" w14:textId="77777777" w:rsidR="00DA3B27" w:rsidRPr="00791D37" w:rsidRDefault="00DA3B27" w:rsidP="00791D37">
            <w:r w:rsidRPr="00791D37">
              <w:t>CoAP</w:t>
            </w:r>
          </w:p>
        </w:tc>
        <w:tc>
          <w:tcPr>
            <w:tcW w:w="4530" w:type="dxa"/>
            <w:vAlign w:val="center"/>
          </w:tcPr>
          <w:p w14:paraId="6577B70B" w14:textId="77777777" w:rsidR="00DA3B27" w:rsidRPr="00791D37" w:rsidRDefault="00DA3B27" w:rsidP="00791D37">
            <w:pPr>
              <w:rPr>
                <w:lang w:val="en-GB"/>
              </w:rPr>
            </w:pPr>
            <w:r w:rsidRPr="00791D37">
              <w:rPr>
                <w:lang w:val="en-GB"/>
              </w:rPr>
              <w:t>Constrained Application Protocol</w:t>
            </w:r>
          </w:p>
        </w:tc>
      </w:tr>
      <w:tr w:rsidR="00DA3B27" w:rsidRPr="00B234ED" w14:paraId="3B8BB77F" w14:textId="77777777" w:rsidTr="008F166F">
        <w:trPr>
          <w:trHeight w:val="253"/>
          <w:jc w:val="center"/>
        </w:trPr>
        <w:tc>
          <w:tcPr>
            <w:tcW w:w="4530" w:type="dxa"/>
            <w:vAlign w:val="center"/>
          </w:tcPr>
          <w:p w14:paraId="30A07020" w14:textId="77777777" w:rsidR="00DA3B27" w:rsidRPr="00791D37" w:rsidRDefault="00DA3B27" w:rsidP="00791D37">
            <w:r w:rsidRPr="00791D37">
              <w:t>MQTT-SN</w:t>
            </w:r>
          </w:p>
        </w:tc>
        <w:tc>
          <w:tcPr>
            <w:tcW w:w="4530" w:type="dxa"/>
            <w:vAlign w:val="center"/>
          </w:tcPr>
          <w:p w14:paraId="15FA39E5" w14:textId="77777777" w:rsidR="00DA3B27" w:rsidRPr="00791D37" w:rsidRDefault="00DA3B27" w:rsidP="00791D37">
            <w:pPr>
              <w:rPr>
                <w:lang w:val="en-GB"/>
              </w:rPr>
            </w:pPr>
            <w:r w:rsidRPr="00791D37">
              <w:rPr>
                <w:lang w:val="en-GB"/>
              </w:rPr>
              <w:t>Message Queue Telemetry Transport for Sensor Networks</w:t>
            </w:r>
          </w:p>
        </w:tc>
      </w:tr>
      <w:tr w:rsidR="00DA3B27" w:rsidRPr="00B234ED" w14:paraId="55415E0F" w14:textId="77777777" w:rsidTr="008F166F">
        <w:trPr>
          <w:trHeight w:val="253"/>
          <w:jc w:val="center"/>
        </w:trPr>
        <w:tc>
          <w:tcPr>
            <w:tcW w:w="4530" w:type="dxa"/>
            <w:vAlign w:val="center"/>
          </w:tcPr>
          <w:p w14:paraId="7A0B4A8A" w14:textId="77777777" w:rsidR="00DA3B27" w:rsidRPr="00791D37" w:rsidRDefault="00DA3B27" w:rsidP="00791D37">
            <w:r w:rsidRPr="00791D37">
              <w:lastRenderedPageBreak/>
              <w:t>BLIP</w:t>
            </w:r>
          </w:p>
        </w:tc>
        <w:tc>
          <w:tcPr>
            <w:tcW w:w="4530" w:type="dxa"/>
            <w:vAlign w:val="center"/>
          </w:tcPr>
          <w:p w14:paraId="1E37944F" w14:textId="77777777" w:rsidR="00DA3B27" w:rsidRPr="00791D37" w:rsidRDefault="00DA3B27" w:rsidP="00791D37">
            <w:pPr>
              <w:rPr>
                <w:lang w:val="en-GB"/>
              </w:rPr>
            </w:pPr>
            <w:r w:rsidRPr="00791D37">
              <w:rPr>
                <w:lang w:val="en-GB"/>
              </w:rPr>
              <w:t>Berkeley Low-power IP stack</w:t>
            </w:r>
          </w:p>
        </w:tc>
      </w:tr>
      <w:tr w:rsidR="00DA3B27" w:rsidRPr="00791D37" w14:paraId="4BD05577" w14:textId="77777777" w:rsidTr="008F166F">
        <w:trPr>
          <w:trHeight w:val="253"/>
          <w:jc w:val="center"/>
        </w:trPr>
        <w:tc>
          <w:tcPr>
            <w:tcW w:w="4530" w:type="dxa"/>
            <w:vAlign w:val="center"/>
          </w:tcPr>
          <w:p w14:paraId="47C24A9A" w14:textId="77777777" w:rsidR="00DA3B27" w:rsidRPr="00791D37" w:rsidRDefault="00DA3B27" w:rsidP="00791D37">
            <w:r w:rsidRPr="00791D37">
              <w:t>REED</w:t>
            </w:r>
          </w:p>
        </w:tc>
        <w:tc>
          <w:tcPr>
            <w:tcW w:w="4530" w:type="dxa"/>
            <w:vAlign w:val="center"/>
          </w:tcPr>
          <w:p w14:paraId="03B4D808" w14:textId="77777777" w:rsidR="00DA3B27" w:rsidRPr="00791D37" w:rsidRDefault="00DA3B27" w:rsidP="00791D37">
            <w:pPr>
              <w:rPr>
                <w:lang w:val="en-GB"/>
              </w:rPr>
            </w:pPr>
            <w:r w:rsidRPr="00791D37">
              <w:rPr>
                <w:lang w:val="en-GB"/>
              </w:rPr>
              <w:t>Router Eligible End Device</w:t>
            </w:r>
          </w:p>
        </w:tc>
      </w:tr>
      <w:tr w:rsidR="00DA3B27" w:rsidRPr="00791D37" w14:paraId="75485B62" w14:textId="77777777" w:rsidTr="008F166F">
        <w:trPr>
          <w:trHeight w:val="253"/>
          <w:jc w:val="center"/>
        </w:trPr>
        <w:tc>
          <w:tcPr>
            <w:tcW w:w="4530" w:type="dxa"/>
            <w:vAlign w:val="center"/>
          </w:tcPr>
          <w:p w14:paraId="126B96AB" w14:textId="77777777" w:rsidR="00DA3B27" w:rsidRPr="00791D37" w:rsidRDefault="00DA3B27" w:rsidP="00791D37">
            <w:r w:rsidRPr="00791D37">
              <w:t>FTD</w:t>
            </w:r>
          </w:p>
        </w:tc>
        <w:tc>
          <w:tcPr>
            <w:tcW w:w="4530" w:type="dxa"/>
            <w:vAlign w:val="center"/>
          </w:tcPr>
          <w:p w14:paraId="447FC8D5" w14:textId="77777777" w:rsidR="00DA3B27" w:rsidRPr="00791D37" w:rsidRDefault="00DA3B27" w:rsidP="00791D37">
            <w:pPr>
              <w:rPr>
                <w:lang w:val="en-GB"/>
              </w:rPr>
            </w:pPr>
            <w:r w:rsidRPr="00791D37">
              <w:rPr>
                <w:lang w:val="en-GB"/>
              </w:rPr>
              <w:t>Full Thread Device</w:t>
            </w:r>
          </w:p>
        </w:tc>
      </w:tr>
      <w:tr w:rsidR="00DA3B27" w:rsidRPr="00791D37" w14:paraId="4A208D83" w14:textId="77777777" w:rsidTr="008F166F">
        <w:trPr>
          <w:trHeight w:val="253"/>
          <w:jc w:val="center"/>
        </w:trPr>
        <w:tc>
          <w:tcPr>
            <w:tcW w:w="4530" w:type="dxa"/>
            <w:vAlign w:val="center"/>
          </w:tcPr>
          <w:p w14:paraId="73E6ADCB" w14:textId="77777777" w:rsidR="00DA3B27" w:rsidRPr="00791D37" w:rsidRDefault="00DA3B27" w:rsidP="00791D37">
            <w:r w:rsidRPr="00791D37">
              <w:t>MTD</w:t>
            </w:r>
          </w:p>
        </w:tc>
        <w:tc>
          <w:tcPr>
            <w:tcW w:w="4530" w:type="dxa"/>
            <w:vAlign w:val="center"/>
          </w:tcPr>
          <w:p w14:paraId="73A633DD" w14:textId="77777777" w:rsidR="00DA3B27" w:rsidRPr="00791D37" w:rsidRDefault="00DA3B27" w:rsidP="00791D37">
            <w:pPr>
              <w:rPr>
                <w:lang w:val="en-GB"/>
              </w:rPr>
            </w:pPr>
            <w:r w:rsidRPr="00791D37">
              <w:rPr>
                <w:lang w:val="en-GB"/>
              </w:rPr>
              <w:t>Minimal Thread Device</w:t>
            </w:r>
          </w:p>
        </w:tc>
      </w:tr>
      <w:tr w:rsidR="00DA3B27" w:rsidRPr="00791D37" w14:paraId="5B03480C" w14:textId="77777777" w:rsidTr="008F166F">
        <w:trPr>
          <w:trHeight w:val="253"/>
          <w:jc w:val="center"/>
        </w:trPr>
        <w:tc>
          <w:tcPr>
            <w:tcW w:w="4530" w:type="dxa"/>
            <w:vAlign w:val="center"/>
          </w:tcPr>
          <w:p w14:paraId="5DE1A78A" w14:textId="77777777" w:rsidR="00DA3B27" w:rsidRPr="00791D37" w:rsidRDefault="00DA3B27" w:rsidP="00791D37">
            <w:r w:rsidRPr="00791D37">
              <w:t>ED</w:t>
            </w:r>
          </w:p>
        </w:tc>
        <w:tc>
          <w:tcPr>
            <w:tcW w:w="4530" w:type="dxa"/>
            <w:vAlign w:val="center"/>
          </w:tcPr>
          <w:p w14:paraId="34E547E1" w14:textId="77777777" w:rsidR="00DA3B27" w:rsidRPr="00791D37" w:rsidRDefault="00DA3B27" w:rsidP="00791D37">
            <w:pPr>
              <w:rPr>
                <w:lang w:val="en-GB"/>
              </w:rPr>
            </w:pPr>
            <w:r w:rsidRPr="00791D37">
              <w:rPr>
                <w:lang w:val="en-GB"/>
              </w:rPr>
              <w:t>End Device</w:t>
            </w:r>
          </w:p>
        </w:tc>
      </w:tr>
      <w:tr w:rsidR="00DA3B27" w:rsidRPr="00791D37" w14:paraId="73DFD2EE" w14:textId="77777777" w:rsidTr="008F166F">
        <w:trPr>
          <w:trHeight w:val="253"/>
          <w:jc w:val="center"/>
        </w:trPr>
        <w:tc>
          <w:tcPr>
            <w:tcW w:w="4530" w:type="dxa"/>
            <w:vAlign w:val="center"/>
          </w:tcPr>
          <w:p w14:paraId="27EFCEE0" w14:textId="77777777" w:rsidR="00DA3B27" w:rsidRPr="00791D37" w:rsidRDefault="00DA3B27" w:rsidP="00791D37">
            <w:r w:rsidRPr="00791D37">
              <w:t>FED</w:t>
            </w:r>
          </w:p>
        </w:tc>
        <w:tc>
          <w:tcPr>
            <w:tcW w:w="4530" w:type="dxa"/>
            <w:vAlign w:val="center"/>
          </w:tcPr>
          <w:p w14:paraId="35E02B09" w14:textId="77777777" w:rsidR="00DA3B27" w:rsidRPr="00791D37" w:rsidRDefault="00DA3B27" w:rsidP="00791D37">
            <w:pPr>
              <w:rPr>
                <w:lang w:val="en-GB"/>
              </w:rPr>
            </w:pPr>
            <w:r w:rsidRPr="00791D37">
              <w:rPr>
                <w:lang w:val="en-GB"/>
              </w:rPr>
              <w:t>Full End Device</w:t>
            </w:r>
          </w:p>
        </w:tc>
      </w:tr>
      <w:tr w:rsidR="00DA3B27" w:rsidRPr="00791D37" w14:paraId="17108853" w14:textId="77777777" w:rsidTr="008F166F">
        <w:trPr>
          <w:trHeight w:val="253"/>
          <w:jc w:val="center"/>
        </w:trPr>
        <w:tc>
          <w:tcPr>
            <w:tcW w:w="4530" w:type="dxa"/>
            <w:vAlign w:val="center"/>
          </w:tcPr>
          <w:p w14:paraId="6CABEC6B" w14:textId="77777777" w:rsidR="00DA3B27" w:rsidRPr="00791D37" w:rsidRDefault="00DA3B27" w:rsidP="00791D37">
            <w:r w:rsidRPr="00791D37">
              <w:t>MED</w:t>
            </w:r>
          </w:p>
        </w:tc>
        <w:tc>
          <w:tcPr>
            <w:tcW w:w="4530" w:type="dxa"/>
            <w:vAlign w:val="center"/>
          </w:tcPr>
          <w:p w14:paraId="1A99BDBC" w14:textId="77777777" w:rsidR="00DA3B27" w:rsidRPr="00791D37" w:rsidRDefault="00DA3B27" w:rsidP="00791D37">
            <w:pPr>
              <w:rPr>
                <w:lang w:val="en-GB"/>
              </w:rPr>
            </w:pPr>
            <w:r w:rsidRPr="00791D37">
              <w:rPr>
                <w:lang w:val="en-GB"/>
              </w:rPr>
              <w:t>Minimal End Device</w:t>
            </w:r>
          </w:p>
        </w:tc>
      </w:tr>
      <w:tr w:rsidR="00DA3B27" w:rsidRPr="00791D37" w14:paraId="23C2B654" w14:textId="77777777" w:rsidTr="008F166F">
        <w:trPr>
          <w:trHeight w:val="253"/>
          <w:jc w:val="center"/>
        </w:trPr>
        <w:tc>
          <w:tcPr>
            <w:tcW w:w="4530" w:type="dxa"/>
            <w:vAlign w:val="center"/>
          </w:tcPr>
          <w:p w14:paraId="704AA660" w14:textId="77777777" w:rsidR="00DA3B27" w:rsidRPr="00791D37" w:rsidRDefault="00DA3B27" w:rsidP="00791D37">
            <w:r w:rsidRPr="00791D37">
              <w:t>SED</w:t>
            </w:r>
          </w:p>
        </w:tc>
        <w:tc>
          <w:tcPr>
            <w:tcW w:w="4530" w:type="dxa"/>
            <w:vAlign w:val="center"/>
          </w:tcPr>
          <w:p w14:paraId="7ADDA2FD" w14:textId="77777777" w:rsidR="00DA3B27" w:rsidRPr="00791D37" w:rsidRDefault="00DA3B27" w:rsidP="00791D37">
            <w:pPr>
              <w:rPr>
                <w:lang w:val="en-GB"/>
              </w:rPr>
            </w:pPr>
            <w:r w:rsidRPr="00791D37">
              <w:rPr>
                <w:lang w:val="en-GB"/>
              </w:rPr>
              <w:t>Sleepy End Device</w:t>
            </w:r>
          </w:p>
        </w:tc>
      </w:tr>
      <w:tr w:rsidR="00DA3B27" w:rsidRPr="00791D37" w14:paraId="41857CE6" w14:textId="77777777" w:rsidTr="008F166F">
        <w:trPr>
          <w:trHeight w:val="253"/>
          <w:jc w:val="center"/>
        </w:trPr>
        <w:tc>
          <w:tcPr>
            <w:tcW w:w="4530" w:type="dxa"/>
            <w:vAlign w:val="center"/>
          </w:tcPr>
          <w:p w14:paraId="7FD97613" w14:textId="77777777" w:rsidR="00DA3B27" w:rsidRPr="00791D37" w:rsidRDefault="00DA3B27" w:rsidP="00791D37">
            <w:r w:rsidRPr="00791D37">
              <w:t>MeshCoP</w:t>
            </w:r>
          </w:p>
        </w:tc>
        <w:tc>
          <w:tcPr>
            <w:tcW w:w="4530" w:type="dxa"/>
            <w:vAlign w:val="center"/>
          </w:tcPr>
          <w:p w14:paraId="5493B4A2" w14:textId="77777777" w:rsidR="00DA3B27" w:rsidRPr="00791D37" w:rsidRDefault="00DA3B27" w:rsidP="00791D37">
            <w:pPr>
              <w:rPr>
                <w:lang w:val="en-GB"/>
              </w:rPr>
            </w:pPr>
            <w:r w:rsidRPr="00791D37">
              <w:t>Mesh Commissioning Protocol</w:t>
            </w:r>
          </w:p>
        </w:tc>
      </w:tr>
      <w:tr w:rsidR="00DA3B27" w:rsidRPr="00791D37" w14:paraId="405585F8" w14:textId="77777777" w:rsidTr="008F166F">
        <w:trPr>
          <w:trHeight w:val="253"/>
          <w:jc w:val="center"/>
        </w:trPr>
        <w:tc>
          <w:tcPr>
            <w:tcW w:w="4530" w:type="dxa"/>
            <w:vAlign w:val="center"/>
          </w:tcPr>
          <w:p w14:paraId="3915596C" w14:textId="77777777" w:rsidR="00DA3B27" w:rsidRPr="00791D37" w:rsidRDefault="00DA3B27" w:rsidP="00791D37">
            <w:r w:rsidRPr="00791D37">
              <w:t>BR</w:t>
            </w:r>
          </w:p>
        </w:tc>
        <w:tc>
          <w:tcPr>
            <w:tcW w:w="4530" w:type="dxa"/>
            <w:vAlign w:val="center"/>
          </w:tcPr>
          <w:p w14:paraId="03146439" w14:textId="77777777" w:rsidR="00DA3B27" w:rsidRPr="00791D37" w:rsidRDefault="00DA3B27" w:rsidP="00791D37">
            <w:pPr>
              <w:rPr>
                <w:lang w:val="en-GB"/>
              </w:rPr>
            </w:pPr>
            <w:r w:rsidRPr="00791D37">
              <w:rPr>
                <w:lang w:val="en-GB"/>
              </w:rPr>
              <w:t>Border Router</w:t>
            </w:r>
          </w:p>
        </w:tc>
      </w:tr>
      <w:tr w:rsidR="00DA3B27" w:rsidRPr="00791D37" w14:paraId="0CA635C5" w14:textId="77777777" w:rsidTr="008F166F">
        <w:trPr>
          <w:trHeight w:val="253"/>
          <w:jc w:val="center"/>
        </w:trPr>
        <w:tc>
          <w:tcPr>
            <w:tcW w:w="4530" w:type="dxa"/>
            <w:vAlign w:val="center"/>
          </w:tcPr>
          <w:p w14:paraId="2C015BD4" w14:textId="77777777" w:rsidR="00DA3B27" w:rsidRPr="00791D37" w:rsidRDefault="00DA3B27" w:rsidP="00791D37">
            <w:r w:rsidRPr="00791D37">
              <w:t>JD</w:t>
            </w:r>
          </w:p>
        </w:tc>
        <w:tc>
          <w:tcPr>
            <w:tcW w:w="4530" w:type="dxa"/>
            <w:vAlign w:val="center"/>
          </w:tcPr>
          <w:p w14:paraId="4B2CB19A" w14:textId="77777777" w:rsidR="00DA3B27" w:rsidRPr="00791D37" w:rsidRDefault="00DA3B27" w:rsidP="00791D37">
            <w:pPr>
              <w:rPr>
                <w:lang w:val="en-GB"/>
              </w:rPr>
            </w:pPr>
            <w:r w:rsidRPr="00791D37">
              <w:rPr>
                <w:lang w:val="en-GB"/>
              </w:rPr>
              <w:t>Joiner Device</w:t>
            </w:r>
          </w:p>
        </w:tc>
      </w:tr>
      <w:tr w:rsidR="00DA3B27" w:rsidRPr="00791D37" w14:paraId="760B6BF0" w14:textId="77777777" w:rsidTr="008F166F">
        <w:trPr>
          <w:trHeight w:val="253"/>
          <w:jc w:val="center"/>
        </w:trPr>
        <w:tc>
          <w:tcPr>
            <w:tcW w:w="4530" w:type="dxa"/>
            <w:vAlign w:val="center"/>
          </w:tcPr>
          <w:p w14:paraId="5F696B5B" w14:textId="77777777" w:rsidR="00DA3B27" w:rsidRPr="00791D37" w:rsidRDefault="00DA3B27" w:rsidP="00791D37">
            <w:r w:rsidRPr="00791D37">
              <w:t>JR</w:t>
            </w:r>
          </w:p>
        </w:tc>
        <w:tc>
          <w:tcPr>
            <w:tcW w:w="4530" w:type="dxa"/>
            <w:vAlign w:val="center"/>
          </w:tcPr>
          <w:p w14:paraId="6A486303" w14:textId="77777777" w:rsidR="00DA3B27" w:rsidRPr="00791D37" w:rsidRDefault="00DA3B27" w:rsidP="00791D37">
            <w:pPr>
              <w:rPr>
                <w:lang w:val="en-GB"/>
              </w:rPr>
            </w:pPr>
            <w:r w:rsidRPr="00791D37">
              <w:rPr>
                <w:lang w:val="en-GB"/>
              </w:rPr>
              <w:t>Joiner Router</w:t>
            </w:r>
          </w:p>
        </w:tc>
      </w:tr>
      <w:tr w:rsidR="00DA3B27" w:rsidRPr="00791D37" w14:paraId="77D0CB86" w14:textId="77777777" w:rsidTr="008F166F">
        <w:trPr>
          <w:trHeight w:val="253"/>
          <w:jc w:val="center"/>
        </w:trPr>
        <w:tc>
          <w:tcPr>
            <w:tcW w:w="4530" w:type="dxa"/>
            <w:vAlign w:val="center"/>
          </w:tcPr>
          <w:p w14:paraId="2F38CE13" w14:textId="77777777" w:rsidR="00DA3B27" w:rsidRPr="00791D37" w:rsidRDefault="00DA3B27" w:rsidP="00791D37">
            <w:r w:rsidRPr="00791D37">
              <w:t>JS</w:t>
            </w:r>
          </w:p>
        </w:tc>
        <w:tc>
          <w:tcPr>
            <w:tcW w:w="4530" w:type="dxa"/>
            <w:vAlign w:val="center"/>
          </w:tcPr>
          <w:p w14:paraId="31467A5B" w14:textId="77777777" w:rsidR="00DA3B27" w:rsidRPr="00791D37" w:rsidRDefault="00DA3B27" w:rsidP="00791D37">
            <w:pPr>
              <w:rPr>
                <w:lang w:val="en-GB"/>
              </w:rPr>
            </w:pPr>
            <w:r w:rsidRPr="00791D37">
              <w:rPr>
                <w:lang w:val="en-GB"/>
              </w:rPr>
              <w:t>Joiner Session</w:t>
            </w:r>
          </w:p>
        </w:tc>
      </w:tr>
      <w:tr w:rsidR="00DA3B27" w:rsidRPr="00791D37" w14:paraId="0A0FBCD8" w14:textId="77777777" w:rsidTr="008F166F">
        <w:trPr>
          <w:trHeight w:val="253"/>
          <w:jc w:val="center"/>
        </w:trPr>
        <w:tc>
          <w:tcPr>
            <w:tcW w:w="4530" w:type="dxa"/>
            <w:vAlign w:val="center"/>
          </w:tcPr>
          <w:p w14:paraId="201CC50C" w14:textId="77777777" w:rsidR="00DA3B27" w:rsidRPr="00791D37" w:rsidRDefault="00DA3B27" w:rsidP="00791D37">
            <w:r w:rsidRPr="00791D37">
              <w:t>ULA</w:t>
            </w:r>
          </w:p>
        </w:tc>
        <w:tc>
          <w:tcPr>
            <w:tcW w:w="4530" w:type="dxa"/>
            <w:vAlign w:val="center"/>
          </w:tcPr>
          <w:p w14:paraId="0AC03075" w14:textId="77777777" w:rsidR="00DA3B27" w:rsidRPr="00791D37" w:rsidRDefault="00DA3B27" w:rsidP="00791D37">
            <w:pPr>
              <w:rPr>
                <w:lang w:val="en-GB"/>
              </w:rPr>
            </w:pPr>
            <w:r w:rsidRPr="00791D37">
              <w:rPr>
                <w:lang w:val="en-GB"/>
              </w:rPr>
              <w:t>Unique Local Address</w:t>
            </w:r>
          </w:p>
        </w:tc>
      </w:tr>
      <w:tr w:rsidR="00DA3B27" w:rsidRPr="00791D37" w14:paraId="30CB2D20" w14:textId="77777777" w:rsidTr="008F166F">
        <w:trPr>
          <w:trHeight w:val="253"/>
          <w:jc w:val="center"/>
        </w:trPr>
        <w:tc>
          <w:tcPr>
            <w:tcW w:w="4530" w:type="dxa"/>
            <w:vAlign w:val="center"/>
          </w:tcPr>
          <w:p w14:paraId="18CC50C3" w14:textId="77777777" w:rsidR="00DA3B27" w:rsidRPr="00791D37" w:rsidRDefault="00DA3B27" w:rsidP="00791D37">
            <w:r w:rsidRPr="00791D37">
              <w:t>GUA</w:t>
            </w:r>
          </w:p>
        </w:tc>
        <w:tc>
          <w:tcPr>
            <w:tcW w:w="4530" w:type="dxa"/>
            <w:vAlign w:val="center"/>
          </w:tcPr>
          <w:p w14:paraId="7142F558" w14:textId="77777777" w:rsidR="00DA3B27" w:rsidRPr="00791D37" w:rsidRDefault="00DA3B27" w:rsidP="00791D37">
            <w:pPr>
              <w:rPr>
                <w:lang w:val="en-GB"/>
              </w:rPr>
            </w:pPr>
            <w:r w:rsidRPr="00791D37">
              <w:rPr>
                <w:lang w:val="en-GB"/>
              </w:rPr>
              <w:t>Global Unique Address</w:t>
            </w:r>
          </w:p>
        </w:tc>
      </w:tr>
      <w:tr w:rsidR="00DA3B27" w:rsidRPr="00791D37" w14:paraId="5C011066" w14:textId="77777777" w:rsidTr="008F166F">
        <w:trPr>
          <w:trHeight w:val="253"/>
          <w:jc w:val="center"/>
        </w:trPr>
        <w:tc>
          <w:tcPr>
            <w:tcW w:w="4530" w:type="dxa"/>
            <w:vAlign w:val="center"/>
          </w:tcPr>
          <w:p w14:paraId="7D8EFDB6" w14:textId="77777777" w:rsidR="00DA3B27" w:rsidRPr="00791D37" w:rsidRDefault="00DA3B27" w:rsidP="00791D37">
            <w:r w:rsidRPr="00791D37">
              <w:t>EID</w:t>
            </w:r>
          </w:p>
        </w:tc>
        <w:tc>
          <w:tcPr>
            <w:tcW w:w="4530" w:type="dxa"/>
            <w:vAlign w:val="center"/>
          </w:tcPr>
          <w:p w14:paraId="71A82E31" w14:textId="77777777" w:rsidR="00DA3B27" w:rsidRPr="00791D37" w:rsidRDefault="00DA3B27" w:rsidP="00791D37">
            <w:pPr>
              <w:rPr>
                <w:lang w:val="en-GB"/>
              </w:rPr>
            </w:pPr>
            <w:r w:rsidRPr="00791D37">
              <w:rPr>
                <w:lang w:val="en-GB"/>
              </w:rPr>
              <w:t>Endpoint Identifier</w:t>
            </w:r>
          </w:p>
        </w:tc>
      </w:tr>
      <w:tr w:rsidR="00DA3B27" w:rsidRPr="00791D37" w14:paraId="63C6B9FF" w14:textId="77777777" w:rsidTr="008F166F">
        <w:trPr>
          <w:trHeight w:val="253"/>
          <w:jc w:val="center"/>
        </w:trPr>
        <w:tc>
          <w:tcPr>
            <w:tcW w:w="4530" w:type="dxa"/>
            <w:vAlign w:val="center"/>
          </w:tcPr>
          <w:p w14:paraId="2FDF09F9" w14:textId="77777777" w:rsidR="00DA3B27" w:rsidRPr="00791D37" w:rsidRDefault="00DA3B27" w:rsidP="00791D37">
            <w:r w:rsidRPr="00791D37">
              <w:t>REST</w:t>
            </w:r>
          </w:p>
        </w:tc>
        <w:tc>
          <w:tcPr>
            <w:tcW w:w="4530" w:type="dxa"/>
            <w:vAlign w:val="center"/>
          </w:tcPr>
          <w:p w14:paraId="1A8E6509" w14:textId="77777777" w:rsidR="00DA3B27" w:rsidRPr="00791D37" w:rsidRDefault="00DA3B27" w:rsidP="00791D37">
            <w:pPr>
              <w:rPr>
                <w:lang w:val="en-GB"/>
              </w:rPr>
            </w:pPr>
            <w:r w:rsidRPr="00791D37">
              <w:rPr>
                <w:lang w:val="en-GB"/>
              </w:rPr>
              <w:t>Representational State Transfer</w:t>
            </w:r>
          </w:p>
        </w:tc>
      </w:tr>
      <w:tr w:rsidR="00DA3B27" w:rsidRPr="00791D37" w14:paraId="40D17E31" w14:textId="77777777" w:rsidTr="008F166F">
        <w:trPr>
          <w:trHeight w:val="253"/>
          <w:jc w:val="center"/>
        </w:trPr>
        <w:tc>
          <w:tcPr>
            <w:tcW w:w="4530" w:type="dxa"/>
            <w:vAlign w:val="center"/>
          </w:tcPr>
          <w:p w14:paraId="59DA6086" w14:textId="77777777" w:rsidR="00DA3B27" w:rsidRPr="00791D37" w:rsidRDefault="00DA3B27" w:rsidP="00791D37">
            <w:r w:rsidRPr="00791D37">
              <w:t>KEK</w:t>
            </w:r>
          </w:p>
        </w:tc>
        <w:tc>
          <w:tcPr>
            <w:tcW w:w="4530" w:type="dxa"/>
            <w:vAlign w:val="center"/>
          </w:tcPr>
          <w:p w14:paraId="29B5DC4F" w14:textId="77777777" w:rsidR="00DA3B27" w:rsidRPr="00791D37" w:rsidRDefault="00DA3B27" w:rsidP="00791D37">
            <w:pPr>
              <w:rPr>
                <w:lang w:val="en-GB"/>
              </w:rPr>
            </w:pPr>
            <w:r w:rsidRPr="00791D37">
              <w:rPr>
                <w:lang w:val="en-GB"/>
              </w:rPr>
              <w:t>Key Encryption Key</w:t>
            </w:r>
          </w:p>
        </w:tc>
      </w:tr>
      <w:tr w:rsidR="00DA3B27" w:rsidRPr="00B234ED" w14:paraId="2294382D" w14:textId="77777777" w:rsidTr="008F166F">
        <w:trPr>
          <w:trHeight w:val="253"/>
          <w:jc w:val="center"/>
        </w:trPr>
        <w:tc>
          <w:tcPr>
            <w:tcW w:w="4530" w:type="dxa"/>
            <w:vAlign w:val="center"/>
          </w:tcPr>
          <w:p w14:paraId="3FE3002F" w14:textId="77777777" w:rsidR="00DA3B27" w:rsidRPr="00791D37" w:rsidRDefault="00DA3B27" w:rsidP="00791D37">
            <w:r w:rsidRPr="00791D37">
              <w:t>IID</w:t>
            </w:r>
          </w:p>
        </w:tc>
        <w:tc>
          <w:tcPr>
            <w:tcW w:w="4530" w:type="dxa"/>
            <w:vAlign w:val="center"/>
          </w:tcPr>
          <w:p w14:paraId="028AD183" w14:textId="77777777" w:rsidR="00DA3B27" w:rsidRPr="00791D37" w:rsidRDefault="00DA3B27" w:rsidP="00791D37">
            <w:pPr>
              <w:rPr>
                <w:lang w:val="en-GB"/>
              </w:rPr>
            </w:pPr>
            <w:r w:rsidRPr="00791D37">
              <w:rPr>
                <w:lang w:val="en-GB"/>
              </w:rPr>
              <w:t>Interface Identifier (from the JD)</w:t>
            </w:r>
          </w:p>
        </w:tc>
      </w:tr>
    </w:tbl>
    <w:p w14:paraId="2B3BE8EC" w14:textId="639605CC" w:rsidR="00DA3B27" w:rsidRPr="00791D37" w:rsidRDefault="00DA3B27">
      <w:pPr>
        <w:pStyle w:val="Descripcin"/>
        <w:jc w:val="center"/>
        <w:pPrChange w:id="1005" w:author="JORGE CONTRERAS ORTIZ" w:date="2021-09-04T09:26:00Z">
          <w:pPr>
            <w:pStyle w:val="Descripcin"/>
          </w:pPr>
        </w:pPrChange>
      </w:pPr>
      <w:bookmarkStart w:id="1006" w:name="_Toc81499561"/>
      <w:bookmarkStart w:id="1007" w:name="_Toc81639963"/>
      <w:r w:rsidRPr="00791D37">
        <w:t xml:space="preserve">Tabla </w:t>
      </w:r>
      <w:r w:rsidR="00B854F9">
        <w:fldChar w:fldCharType="begin"/>
      </w:r>
      <w:r w:rsidR="00B854F9">
        <w:instrText xml:space="preserve"> SEQ Tabla \* ARABIC </w:instrText>
      </w:r>
      <w:r w:rsidR="00B854F9">
        <w:fldChar w:fldCharType="separate"/>
      </w:r>
      <w:r w:rsidR="006242EF">
        <w:rPr>
          <w:noProof/>
        </w:rPr>
        <w:t>1</w:t>
      </w:r>
      <w:r w:rsidR="00B854F9">
        <w:rPr>
          <w:noProof/>
        </w:rPr>
        <w:fldChar w:fldCharType="end"/>
      </w:r>
      <w:r w:rsidRPr="00791D37">
        <w:t xml:space="preserve"> Abreviaturas y Acrónimos</w:t>
      </w:r>
      <w:bookmarkEnd w:id="1006"/>
      <w:bookmarkEnd w:id="1007"/>
    </w:p>
    <w:p w14:paraId="346376A8" w14:textId="77777777" w:rsidR="00DA3B27" w:rsidRPr="00791D37" w:rsidRDefault="00DA3B27" w:rsidP="00791D37"/>
    <w:p w14:paraId="6E15715C" w14:textId="66CBEB76" w:rsidR="00DA3B27" w:rsidRPr="00791D37" w:rsidRDefault="00DA3B27" w:rsidP="00791D37">
      <w:r w:rsidRPr="00791D37">
        <w:br w:type="page"/>
      </w:r>
    </w:p>
    <w:p w14:paraId="5CFF7DCC" w14:textId="77777777" w:rsidR="00DA3B27" w:rsidRPr="00791D37" w:rsidRDefault="00DA3B27" w:rsidP="00791D37">
      <w:pPr>
        <w:pStyle w:val="Ttulo1"/>
      </w:pPr>
      <w:bookmarkStart w:id="1008" w:name="_Toc81650342"/>
      <w:r w:rsidRPr="00791D37">
        <w:lastRenderedPageBreak/>
        <w:t>ILUSTRACIONES</w:t>
      </w:r>
      <w:bookmarkEnd w:id="1008"/>
    </w:p>
    <w:p w14:paraId="0B8806BA" w14:textId="77777777" w:rsidR="00B62082" w:rsidRPr="00791D37" w:rsidRDefault="00B62082" w:rsidP="00791D37"/>
    <w:p w14:paraId="56440D38" w14:textId="0B861840" w:rsidR="00FE1EC4" w:rsidRDefault="00B62082">
      <w:pPr>
        <w:pStyle w:val="Tabladeilustraciones"/>
        <w:tabs>
          <w:tab w:val="right" w:leader="dot" w:pos="8494"/>
        </w:tabs>
        <w:rPr>
          <w:ins w:id="1009" w:author="JORGE CONTRERAS ORTIZ" w:date="2021-09-04T12:50:00Z"/>
          <w:rFonts w:asciiTheme="minorHAnsi" w:eastAsiaTheme="minorEastAsia" w:hAnsiTheme="minorHAnsi" w:cstheme="minorBidi"/>
          <w:noProof/>
          <w:lang w:eastAsia="es-ES"/>
        </w:rPr>
      </w:pPr>
      <w:r w:rsidRPr="00791D37">
        <w:fldChar w:fldCharType="begin"/>
      </w:r>
      <w:r w:rsidRPr="00791D37">
        <w:instrText xml:space="preserve"> TOC \h \z \c "Ilustración" </w:instrText>
      </w:r>
      <w:r w:rsidRPr="00791D37">
        <w:fldChar w:fldCharType="separate"/>
      </w:r>
      <w:ins w:id="1010" w:author="JORGE CONTRERAS ORTIZ" w:date="2021-09-04T12:50:00Z">
        <w:r w:rsidR="00FE1EC4" w:rsidRPr="009712F6">
          <w:rPr>
            <w:rStyle w:val="Hipervnculo"/>
            <w:noProof/>
          </w:rPr>
          <w:fldChar w:fldCharType="begin"/>
        </w:r>
        <w:r w:rsidR="00FE1EC4" w:rsidRPr="009712F6">
          <w:rPr>
            <w:rStyle w:val="Hipervnculo"/>
            <w:noProof/>
          </w:rPr>
          <w:instrText xml:space="preserve"> </w:instrText>
        </w:r>
        <w:r w:rsidR="00FE1EC4">
          <w:rPr>
            <w:noProof/>
          </w:rPr>
          <w:instrText>HYPERLINK \l "_Toc81652221"</w:instrText>
        </w:r>
        <w:r w:rsidR="00FE1EC4" w:rsidRPr="009712F6">
          <w:rPr>
            <w:rStyle w:val="Hipervnculo"/>
            <w:noProof/>
          </w:rPr>
          <w:instrText xml:space="preserve"> </w:instrText>
        </w:r>
        <w:r w:rsidR="00FE1EC4" w:rsidRPr="009712F6">
          <w:rPr>
            <w:rStyle w:val="Hipervnculo"/>
            <w:noProof/>
          </w:rPr>
        </w:r>
        <w:r w:rsidR="00FE1EC4" w:rsidRPr="009712F6">
          <w:rPr>
            <w:rStyle w:val="Hipervnculo"/>
            <w:noProof/>
          </w:rPr>
          <w:fldChar w:fldCharType="separate"/>
        </w:r>
        <w:r w:rsidR="00FE1EC4" w:rsidRPr="009712F6">
          <w:rPr>
            <w:rStyle w:val="Hipervnculo"/>
            <w:noProof/>
          </w:rPr>
          <w:t>Ilustración 1 Estructura Básica 6LoWPAN [6]</w:t>
        </w:r>
        <w:r w:rsidR="00FE1EC4">
          <w:rPr>
            <w:noProof/>
            <w:webHidden/>
          </w:rPr>
          <w:tab/>
        </w:r>
        <w:r w:rsidR="00FE1EC4">
          <w:rPr>
            <w:noProof/>
            <w:webHidden/>
          </w:rPr>
          <w:fldChar w:fldCharType="begin"/>
        </w:r>
        <w:r w:rsidR="00FE1EC4">
          <w:rPr>
            <w:noProof/>
            <w:webHidden/>
          </w:rPr>
          <w:instrText xml:space="preserve"> PAGEREF _Toc81652221 \h </w:instrText>
        </w:r>
        <w:r w:rsidR="00FE1EC4">
          <w:rPr>
            <w:noProof/>
            <w:webHidden/>
          </w:rPr>
        </w:r>
      </w:ins>
      <w:r w:rsidR="00FE1EC4">
        <w:rPr>
          <w:noProof/>
          <w:webHidden/>
        </w:rPr>
        <w:fldChar w:fldCharType="separate"/>
      </w:r>
      <w:ins w:id="1011" w:author="JORGE CONTRERAS ORTIZ" w:date="2021-09-04T12:50:00Z">
        <w:r w:rsidR="00FE1EC4">
          <w:rPr>
            <w:noProof/>
            <w:webHidden/>
          </w:rPr>
          <w:t>24</w:t>
        </w:r>
        <w:r w:rsidR="00FE1EC4">
          <w:rPr>
            <w:noProof/>
            <w:webHidden/>
          </w:rPr>
          <w:fldChar w:fldCharType="end"/>
        </w:r>
        <w:r w:rsidR="00FE1EC4" w:rsidRPr="009712F6">
          <w:rPr>
            <w:rStyle w:val="Hipervnculo"/>
            <w:noProof/>
          </w:rPr>
          <w:fldChar w:fldCharType="end"/>
        </w:r>
      </w:ins>
    </w:p>
    <w:p w14:paraId="0BBBF0D1" w14:textId="1995A39A" w:rsidR="00FE1EC4" w:rsidRDefault="00FE1EC4">
      <w:pPr>
        <w:pStyle w:val="Tabladeilustraciones"/>
        <w:tabs>
          <w:tab w:val="right" w:leader="dot" w:pos="8494"/>
        </w:tabs>
        <w:rPr>
          <w:ins w:id="1012" w:author="JORGE CONTRERAS ORTIZ" w:date="2021-09-04T12:50:00Z"/>
          <w:rFonts w:asciiTheme="minorHAnsi" w:eastAsiaTheme="minorEastAsia" w:hAnsiTheme="minorHAnsi" w:cstheme="minorBidi"/>
          <w:noProof/>
          <w:lang w:eastAsia="es-ES"/>
        </w:rPr>
      </w:pPr>
      <w:ins w:id="1013" w:author="JORGE CONTRERAS ORTIZ" w:date="2021-09-04T12:50:00Z">
        <w:r w:rsidRPr="009712F6">
          <w:rPr>
            <w:rStyle w:val="Hipervnculo"/>
            <w:noProof/>
          </w:rPr>
          <w:fldChar w:fldCharType="begin"/>
        </w:r>
        <w:r w:rsidRPr="009712F6">
          <w:rPr>
            <w:rStyle w:val="Hipervnculo"/>
            <w:noProof/>
          </w:rPr>
          <w:instrText xml:space="preserve"> </w:instrText>
        </w:r>
        <w:r>
          <w:rPr>
            <w:noProof/>
          </w:rPr>
          <w:instrText>HYPERLINK \l "_Toc81652222"</w:instrText>
        </w:r>
        <w:r w:rsidRPr="009712F6">
          <w:rPr>
            <w:rStyle w:val="Hipervnculo"/>
            <w:noProof/>
          </w:rPr>
          <w:instrText xml:space="preserve"> </w:instrText>
        </w:r>
        <w:r w:rsidRPr="009712F6">
          <w:rPr>
            <w:rStyle w:val="Hipervnculo"/>
            <w:noProof/>
          </w:rPr>
        </w:r>
        <w:r w:rsidRPr="009712F6">
          <w:rPr>
            <w:rStyle w:val="Hipervnculo"/>
            <w:noProof/>
          </w:rPr>
          <w:fldChar w:fldCharType="separate"/>
        </w:r>
        <w:r w:rsidRPr="009712F6">
          <w:rPr>
            <w:rStyle w:val="Hipervnculo"/>
            <w:noProof/>
          </w:rPr>
          <w:t>Ilustración 2 Arquitectura en Contiki [7]</w:t>
        </w:r>
        <w:r>
          <w:rPr>
            <w:noProof/>
            <w:webHidden/>
          </w:rPr>
          <w:tab/>
        </w:r>
        <w:r>
          <w:rPr>
            <w:noProof/>
            <w:webHidden/>
          </w:rPr>
          <w:fldChar w:fldCharType="begin"/>
        </w:r>
        <w:r>
          <w:rPr>
            <w:noProof/>
            <w:webHidden/>
          </w:rPr>
          <w:instrText xml:space="preserve"> PAGEREF _Toc81652222 \h </w:instrText>
        </w:r>
        <w:r>
          <w:rPr>
            <w:noProof/>
            <w:webHidden/>
          </w:rPr>
        </w:r>
      </w:ins>
      <w:r>
        <w:rPr>
          <w:noProof/>
          <w:webHidden/>
        </w:rPr>
        <w:fldChar w:fldCharType="separate"/>
      </w:r>
      <w:ins w:id="1014" w:author="JORGE CONTRERAS ORTIZ" w:date="2021-09-04T12:50:00Z">
        <w:r>
          <w:rPr>
            <w:noProof/>
            <w:webHidden/>
          </w:rPr>
          <w:t>27</w:t>
        </w:r>
        <w:r>
          <w:rPr>
            <w:noProof/>
            <w:webHidden/>
          </w:rPr>
          <w:fldChar w:fldCharType="end"/>
        </w:r>
        <w:r w:rsidRPr="009712F6">
          <w:rPr>
            <w:rStyle w:val="Hipervnculo"/>
            <w:noProof/>
          </w:rPr>
          <w:fldChar w:fldCharType="end"/>
        </w:r>
      </w:ins>
    </w:p>
    <w:p w14:paraId="441242BD" w14:textId="73C6B5C4" w:rsidR="00FE1EC4" w:rsidRDefault="00FE1EC4">
      <w:pPr>
        <w:pStyle w:val="Tabladeilustraciones"/>
        <w:tabs>
          <w:tab w:val="right" w:leader="dot" w:pos="8494"/>
        </w:tabs>
        <w:rPr>
          <w:ins w:id="1015" w:author="JORGE CONTRERAS ORTIZ" w:date="2021-09-04T12:50:00Z"/>
          <w:rFonts w:asciiTheme="minorHAnsi" w:eastAsiaTheme="minorEastAsia" w:hAnsiTheme="minorHAnsi" w:cstheme="minorBidi"/>
          <w:noProof/>
          <w:lang w:eastAsia="es-ES"/>
        </w:rPr>
      </w:pPr>
      <w:ins w:id="1016" w:author="JORGE CONTRERAS ORTIZ" w:date="2021-09-04T12:50:00Z">
        <w:r w:rsidRPr="009712F6">
          <w:rPr>
            <w:rStyle w:val="Hipervnculo"/>
            <w:noProof/>
          </w:rPr>
          <w:fldChar w:fldCharType="begin"/>
        </w:r>
        <w:r w:rsidRPr="009712F6">
          <w:rPr>
            <w:rStyle w:val="Hipervnculo"/>
            <w:noProof/>
          </w:rPr>
          <w:instrText xml:space="preserve"> </w:instrText>
        </w:r>
        <w:r>
          <w:rPr>
            <w:noProof/>
          </w:rPr>
          <w:instrText>HYPERLINK \l "_Toc81652223"</w:instrText>
        </w:r>
        <w:r w:rsidRPr="009712F6">
          <w:rPr>
            <w:rStyle w:val="Hipervnculo"/>
            <w:noProof/>
          </w:rPr>
          <w:instrText xml:space="preserve"> </w:instrText>
        </w:r>
        <w:r w:rsidRPr="009712F6">
          <w:rPr>
            <w:rStyle w:val="Hipervnculo"/>
            <w:noProof/>
          </w:rPr>
        </w:r>
        <w:r w:rsidRPr="009712F6">
          <w:rPr>
            <w:rStyle w:val="Hipervnculo"/>
            <w:noProof/>
          </w:rPr>
          <w:fldChar w:fldCharType="separate"/>
        </w:r>
        <w:r w:rsidRPr="009712F6">
          <w:rPr>
            <w:rStyle w:val="Hipervnculo"/>
            <w:noProof/>
          </w:rPr>
          <w:t>Ilustración 3 Ejemplo de una topología de Red Thread en malla [9]</w:t>
        </w:r>
        <w:r>
          <w:rPr>
            <w:noProof/>
            <w:webHidden/>
          </w:rPr>
          <w:tab/>
        </w:r>
        <w:r>
          <w:rPr>
            <w:noProof/>
            <w:webHidden/>
          </w:rPr>
          <w:fldChar w:fldCharType="begin"/>
        </w:r>
        <w:r>
          <w:rPr>
            <w:noProof/>
            <w:webHidden/>
          </w:rPr>
          <w:instrText xml:space="preserve"> PAGEREF _Toc81652223 \h </w:instrText>
        </w:r>
        <w:r>
          <w:rPr>
            <w:noProof/>
            <w:webHidden/>
          </w:rPr>
        </w:r>
      </w:ins>
      <w:r>
        <w:rPr>
          <w:noProof/>
          <w:webHidden/>
        </w:rPr>
        <w:fldChar w:fldCharType="separate"/>
      </w:r>
      <w:ins w:id="1017" w:author="JORGE CONTRERAS ORTIZ" w:date="2021-09-04T12:50:00Z">
        <w:r>
          <w:rPr>
            <w:noProof/>
            <w:webHidden/>
          </w:rPr>
          <w:t>31</w:t>
        </w:r>
        <w:r>
          <w:rPr>
            <w:noProof/>
            <w:webHidden/>
          </w:rPr>
          <w:fldChar w:fldCharType="end"/>
        </w:r>
        <w:r w:rsidRPr="009712F6">
          <w:rPr>
            <w:rStyle w:val="Hipervnculo"/>
            <w:noProof/>
          </w:rPr>
          <w:fldChar w:fldCharType="end"/>
        </w:r>
      </w:ins>
    </w:p>
    <w:p w14:paraId="0B972B13" w14:textId="5B65371B" w:rsidR="00FE1EC4" w:rsidRDefault="00FE1EC4">
      <w:pPr>
        <w:pStyle w:val="Tabladeilustraciones"/>
        <w:tabs>
          <w:tab w:val="right" w:leader="dot" w:pos="8494"/>
        </w:tabs>
        <w:rPr>
          <w:ins w:id="1018" w:author="JORGE CONTRERAS ORTIZ" w:date="2021-09-04T12:50:00Z"/>
          <w:rFonts w:asciiTheme="minorHAnsi" w:eastAsiaTheme="minorEastAsia" w:hAnsiTheme="minorHAnsi" w:cstheme="minorBidi"/>
          <w:noProof/>
          <w:lang w:eastAsia="es-ES"/>
        </w:rPr>
      </w:pPr>
      <w:ins w:id="1019" w:author="JORGE CONTRERAS ORTIZ" w:date="2021-09-04T12:50:00Z">
        <w:r w:rsidRPr="009712F6">
          <w:rPr>
            <w:rStyle w:val="Hipervnculo"/>
            <w:noProof/>
          </w:rPr>
          <w:fldChar w:fldCharType="begin"/>
        </w:r>
        <w:r w:rsidRPr="009712F6">
          <w:rPr>
            <w:rStyle w:val="Hipervnculo"/>
            <w:noProof/>
          </w:rPr>
          <w:instrText xml:space="preserve"> </w:instrText>
        </w:r>
        <w:r>
          <w:rPr>
            <w:noProof/>
          </w:rPr>
          <w:instrText>HYPERLINK \l "_Toc81652224"</w:instrText>
        </w:r>
        <w:r w:rsidRPr="009712F6">
          <w:rPr>
            <w:rStyle w:val="Hipervnculo"/>
            <w:noProof/>
          </w:rPr>
          <w:instrText xml:space="preserve"> </w:instrText>
        </w:r>
        <w:r w:rsidRPr="009712F6">
          <w:rPr>
            <w:rStyle w:val="Hipervnculo"/>
            <w:noProof/>
          </w:rPr>
        </w:r>
        <w:r w:rsidRPr="009712F6">
          <w:rPr>
            <w:rStyle w:val="Hipervnculo"/>
            <w:noProof/>
          </w:rPr>
          <w:fldChar w:fldCharType="separate"/>
        </w:r>
        <w:r w:rsidRPr="009712F6">
          <w:rPr>
            <w:rStyle w:val="Hipervnculo"/>
            <w:noProof/>
          </w:rPr>
          <w:t>Ilustración 4 Pila de Protocolo Thread en un sistema IoT [12], [13]</w:t>
        </w:r>
        <w:r>
          <w:rPr>
            <w:noProof/>
            <w:webHidden/>
          </w:rPr>
          <w:tab/>
        </w:r>
        <w:r>
          <w:rPr>
            <w:noProof/>
            <w:webHidden/>
          </w:rPr>
          <w:fldChar w:fldCharType="begin"/>
        </w:r>
        <w:r>
          <w:rPr>
            <w:noProof/>
            <w:webHidden/>
          </w:rPr>
          <w:instrText xml:space="preserve"> PAGEREF _Toc81652224 \h </w:instrText>
        </w:r>
        <w:r>
          <w:rPr>
            <w:noProof/>
            <w:webHidden/>
          </w:rPr>
        </w:r>
      </w:ins>
      <w:r>
        <w:rPr>
          <w:noProof/>
          <w:webHidden/>
        </w:rPr>
        <w:fldChar w:fldCharType="separate"/>
      </w:r>
      <w:ins w:id="1020" w:author="JORGE CONTRERAS ORTIZ" w:date="2021-09-04T12:50:00Z">
        <w:r>
          <w:rPr>
            <w:noProof/>
            <w:webHidden/>
          </w:rPr>
          <w:t>31</w:t>
        </w:r>
        <w:r>
          <w:rPr>
            <w:noProof/>
            <w:webHidden/>
          </w:rPr>
          <w:fldChar w:fldCharType="end"/>
        </w:r>
        <w:r w:rsidRPr="009712F6">
          <w:rPr>
            <w:rStyle w:val="Hipervnculo"/>
            <w:noProof/>
          </w:rPr>
          <w:fldChar w:fldCharType="end"/>
        </w:r>
      </w:ins>
    </w:p>
    <w:p w14:paraId="415C2649" w14:textId="58F2926E" w:rsidR="00FE1EC4" w:rsidRDefault="00FE1EC4">
      <w:pPr>
        <w:pStyle w:val="Tabladeilustraciones"/>
        <w:tabs>
          <w:tab w:val="right" w:leader="dot" w:pos="8494"/>
        </w:tabs>
        <w:rPr>
          <w:ins w:id="1021" w:author="JORGE CONTRERAS ORTIZ" w:date="2021-09-04T12:50:00Z"/>
          <w:rFonts w:asciiTheme="minorHAnsi" w:eastAsiaTheme="minorEastAsia" w:hAnsiTheme="minorHAnsi" w:cstheme="minorBidi"/>
          <w:noProof/>
          <w:lang w:eastAsia="es-ES"/>
        </w:rPr>
      </w:pPr>
      <w:ins w:id="1022" w:author="JORGE CONTRERAS ORTIZ" w:date="2021-09-04T12:50:00Z">
        <w:r w:rsidRPr="009712F6">
          <w:rPr>
            <w:rStyle w:val="Hipervnculo"/>
            <w:noProof/>
          </w:rPr>
          <w:fldChar w:fldCharType="begin"/>
        </w:r>
        <w:r w:rsidRPr="009712F6">
          <w:rPr>
            <w:rStyle w:val="Hipervnculo"/>
            <w:noProof/>
          </w:rPr>
          <w:instrText xml:space="preserve"> </w:instrText>
        </w:r>
        <w:r>
          <w:rPr>
            <w:noProof/>
          </w:rPr>
          <w:instrText>HYPERLINK \l "_Toc81652225"</w:instrText>
        </w:r>
        <w:r w:rsidRPr="009712F6">
          <w:rPr>
            <w:rStyle w:val="Hipervnculo"/>
            <w:noProof/>
          </w:rPr>
          <w:instrText xml:space="preserve"> </w:instrText>
        </w:r>
        <w:r w:rsidRPr="009712F6">
          <w:rPr>
            <w:rStyle w:val="Hipervnculo"/>
            <w:noProof/>
          </w:rPr>
        </w:r>
        <w:r w:rsidRPr="009712F6">
          <w:rPr>
            <w:rStyle w:val="Hipervnculo"/>
            <w:noProof/>
          </w:rPr>
          <w:fldChar w:fldCharType="separate"/>
        </w:r>
        <w:r w:rsidRPr="009712F6">
          <w:rPr>
            <w:rStyle w:val="Hipervnculo"/>
            <w:noProof/>
          </w:rPr>
          <w:t>Ilustración 5 Ejemplo PAN Thread [12], [13]</w:t>
        </w:r>
        <w:r>
          <w:rPr>
            <w:noProof/>
            <w:webHidden/>
          </w:rPr>
          <w:tab/>
        </w:r>
        <w:r>
          <w:rPr>
            <w:noProof/>
            <w:webHidden/>
          </w:rPr>
          <w:fldChar w:fldCharType="begin"/>
        </w:r>
        <w:r>
          <w:rPr>
            <w:noProof/>
            <w:webHidden/>
          </w:rPr>
          <w:instrText xml:space="preserve"> PAGEREF _Toc81652225 \h </w:instrText>
        </w:r>
        <w:r>
          <w:rPr>
            <w:noProof/>
            <w:webHidden/>
          </w:rPr>
        </w:r>
      </w:ins>
      <w:r>
        <w:rPr>
          <w:noProof/>
          <w:webHidden/>
        </w:rPr>
        <w:fldChar w:fldCharType="separate"/>
      </w:r>
      <w:ins w:id="1023" w:author="JORGE CONTRERAS ORTIZ" w:date="2021-09-04T12:50:00Z">
        <w:r>
          <w:rPr>
            <w:noProof/>
            <w:webHidden/>
          </w:rPr>
          <w:t>32</w:t>
        </w:r>
        <w:r>
          <w:rPr>
            <w:noProof/>
            <w:webHidden/>
          </w:rPr>
          <w:fldChar w:fldCharType="end"/>
        </w:r>
        <w:r w:rsidRPr="009712F6">
          <w:rPr>
            <w:rStyle w:val="Hipervnculo"/>
            <w:noProof/>
          </w:rPr>
          <w:fldChar w:fldCharType="end"/>
        </w:r>
      </w:ins>
    </w:p>
    <w:p w14:paraId="073582B5" w14:textId="34320942" w:rsidR="00FE1EC4" w:rsidRDefault="00FE1EC4">
      <w:pPr>
        <w:pStyle w:val="Tabladeilustraciones"/>
        <w:tabs>
          <w:tab w:val="right" w:leader="dot" w:pos="8494"/>
        </w:tabs>
        <w:rPr>
          <w:ins w:id="1024" w:author="JORGE CONTRERAS ORTIZ" w:date="2021-09-04T12:50:00Z"/>
          <w:rFonts w:asciiTheme="minorHAnsi" w:eastAsiaTheme="minorEastAsia" w:hAnsiTheme="minorHAnsi" w:cstheme="minorBidi"/>
          <w:noProof/>
          <w:lang w:eastAsia="es-ES"/>
        </w:rPr>
      </w:pPr>
      <w:ins w:id="1025" w:author="JORGE CONTRERAS ORTIZ" w:date="2021-09-04T12:50:00Z">
        <w:r w:rsidRPr="009712F6">
          <w:rPr>
            <w:rStyle w:val="Hipervnculo"/>
            <w:noProof/>
          </w:rPr>
          <w:fldChar w:fldCharType="begin"/>
        </w:r>
        <w:r w:rsidRPr="009712F6">
          <w:rPr>
            <w:rStyle w:val="Hipervnculo"/>
            <w:noProof/>
          </w:rPr>
          <w:instrText xml:space="preserve"> </w:instrText>
        </w:r>
        <w:r>
          <w:rPr>
            <w:noProof/>
          </w:rPr>
          <w:instrText>HYPERLINK \l "_Toc81652226"</w:instrText>
        </w:r>
        <w:r w:rsidRPr="009712F6">
          <w:rPr>
            <w:rStyle w:val="Hipervnculo"/>
            <w:noProof/>
          </w:rPr>
          <w:instrText xml:space="preserve"> </w:instrText>
        </w:r>
        <w:r w:rsidRPr="009712F6">
          <w:rPr>
            <w:rStyle w:val="Hipervnculo"/>
            <w:noProof/>
          </w:rPr>
        </w:r>
        <w:r w:rsidRPr="009712F6">
          <w:rPr>
            <w:rStyle w:val="Hipervnculo"/>
            <w:noProof/>
          </w:rPr>
          <w:fldChar w:fldCharType="separate"/>
        </w:r>
        <w:r w:rsidRPr="009712F6">
          <w:rPr>
            <w:rStyle w:val="Hipervnculo"/>
            <w:noProof/>
          </w:rPr>
          <w:t>Ilustración 6 Balena Etcher</w:t>
        </w:r>
        <w:r>
          <w:rPr>
            <w:noProof/>
            <w:webHidden/>
          </w:rPr>
          <w:tab/>
        </w:r>
        <w:r>
          <w:rPr>
            <w:noProof/>
            <w:webHidden/>
          </w:rPr>
          <w:fldChar w:fldCharType="begin"/>
        </w:r>
        <w:r>
          <w:rPr>
            <w:noProof/>
            <w:webHidden/>
          </w:rPr>
          <w:instrText xml:space="preserve"> PAGEREF _Toc81652226 \h </w:instrText>
        </w:r>
        <w:r>
          <w:rPr>
            <w:noProof/>
            <w:webHidden/>
          </w:rPr>
        </w:r>
      </w:ins>
      <w:r>
        <w:rPr>
          <w:noProof/>
          <w:webHidden/>
        </w:rPr>
        <w:fldChar w:fldCharType="separate"/>
      </w:r>
      <w:ins w:id="1026" w:author="JORGE CONTRERAS ORTIZ" w:date="2021-09-04T12:50:00Z">
        <w:r>
          <w:rPr>
            <w:noProof/>
            <w:webHidden/>
          </w:rPr>
          <w:t>43</w:t>
        </w:r>
        <w:r>
          <w:rPr>
            <w:noProof/>
            <w:webHidden/>
          </w:rPr>
          <w:fldChar w:fldCharType="end"/>
        </w:r>
        <w:r w:rsidRPr="009712F6">
          <w:rPr>
            <w:rStyle w:val="Hipervnculo"/>
            <w:noProof/>
          </w:rPr>
          <w:fldChar w:fldCharType="end"/>
        </w:r>
      </w:ins>
    </w:p>
    <w:p w14:paraId="2AE41878" w14:textId="22C70BCD" w:rsidR="00FE1EC4" w:rsidRDefault="00FE1EC4">
      <w:pPr>
        <w:pStyle w:val="Tabladeilustraciones"/>
        <w:tabs>
          <w:tab w:val="right" w:leader="dot" w:pos="8494"/>
        </w:tabs>
        <w:rPr>
          <w:ins w:id="1027" w:author="JORGE CONTRERAS ORTIZ" w:date="2021-09-04T12:50:00Z"/>
          <w:rFonts w:asciiTheme="minorHAnsi" w:eastAsiaTheme="minorEastAsia" w:hAnsiTheme="minorHAnsi" w:cstheme="minorBidi"/>
          <w:noProof/>
          <w:lang w:eastAsia="es-ES"/>
        </w:rPr>
      </w:pPr>
      <w:ins w:id="1028" w:author="JORGE CONTRERAS ORTIZ" w:date="2021-09-04T12:50:00Z">
        <w:r w:rsidRPr="009712F6">
          <w:rPr>
            <w:rStyle w:val="Hipervnculo"/>
            <w:noProof/>
          </w:rPr>
          <w:fldChar w:fldCharType="begin"/>
        </w:r>
        <w:r w:rsidRPr="009712F6">
          <w:rPr>
            <w:rStyle w:val="Hipervnculo"/>
            <w:noProof/>
          </w:rPr>
          <w:instrText xml:space="preserve"> </w:instrText>
        </w:r>
        <w:r>
          <w:rPr>
            <w:noProof/>
          </w:rPr>
          <w:instrText>HYPERLINK \l "_Toc81652227"</w:instrText>
        </w:r>
        <w:r w:rsidRPr="009712F6">
          <w:rPr>
            <w:rStyle w:val="Hipervnculo"/>
            <w:noProof/>
          </w:rPr>
          <w:instrText xml:space="preserve"> </w:instrText>
        </w:r>
        <w:r w:rsidRPr="009712F6">
          <w:rPr>
            <w:rStyle w:val="Hipervnculo"/>
            <w:noProof/>
          </w:rPr>
        </w:r>
        <w:r w:rsidRPr="009712F6">
          <w:rPr>
            <w:rStyle w:val="Hipervnculo"/>
            <w:noProof/>
          </w:rPr>
          <w:fldChar w:fldCharType="separate"/>
        </w:r>
        <w:r w:rsidRPr="009712F6">
          <w:rPr>
            <w:rStyle w:val="Hipervnculo"/>
            <w:noProof/>
          </w:rPr>
          <w:t>Ilustración 7 Border Router en Administrador de Dispositivos Previo a la instalación de Drivers</w:t>
        </w:r>
        <w:r>
          <w:rPr>
            <w:noProof/>
            <w:webHidden/>
          </w:rPr>
          <w:tab/>
        </w:r>
        <w:r>
          <w:rPr>
            <w:noProof/>
            <w:webHidden/>
          </w:rPr>
          <w:fldChar w:fldCharType="begin"/>
        </w:r>
        <w:r>
          <w:rPr>
            <w:noProof/>
            <w:webHidden/>
          </w:rPr>
          <w:instrText xml:space="preserve"> PAGEREF _Toc81652227 \h </w:instrText>
        </w:r>
        <w:r>
          <w:rPr>
            <w:noProof/>
            <w:webHidden/>
          </w:rPr>
        </w:r>
      </w:ins>
      <w:r>
        <w:rPr>
          <w:noProof/>
          <w:webHidden/>
        </w:rPr>
        <w:fldChar w:fldCharType="separate"/>
      </w:r>
      <w:ins w:id="1029" w:author="JORGE CONTRERAS ORTIZ" w:date="2021-09-04T12:50:00Z">
        <w:r>
          <w:rPr>
            <w:noProof/>
            <w:webHidden/>
          </w:rPr>
          <w:t>44</w:t>
        </w:r>
        <w:r>
          <w:rPr>
            <w:noProof/>
            <w:webHidden/>
          </w:rPr>
          <w:fldChar w:fldCharType="end"/>
        </w:r>
        <w:r w:rsidRPr="009712F6">
          <w:rPr>
            <w:rStyle w:val="Hipervnculo"/>
            <w:noProof/>
          </w:rPr>
          <w:fldChar w:fldCharType="end"/>
        </w:r>
      </w:ins>
    </w:p>
    <w:p w14:paraId="0B8B8EB6" w14:textId="10C6E277" w:rsidR="00FE1EC4" w:rsidRDefault="00FE1EC4">
      <w:pPr>
        <w:pStyle w:val="Tabladeilustraciones"/>
        <w:tabs>
          <w:tab w:val="right" w:leader="dot" w:pos="8494"/>
        </w:tabs>
        <w:rPr>
          <w:ins w:id="1030" w:author="JORGE CONTRERAS ORTIZ" w:date="2021-09-04T12:50:00Z"/>
          <w:rFonts w:asciiTheme="minorHAnsi" w:eastAsiaTheme="minorEastAsia" w:hAnsiTheme="minorHAnsi" w:cstheme="minorBidi"/>
          <w:noProof/>
          <w:lang w:eastAsia="es-ES"/>
        </w:rPr>
      </w:pPr>
      <w:ins w:id="1031" w:author="JORGE CONTRERAS ORTIZ" w:date="2021-09-04T12:50:00Z">
        <w:r w:rsidRPr="009712F6">
          <w:rPr>
            <w:rStyle w:val="Hipervnculo"/>
            <w:noProof/>
          </w:rPr>
          <w:fldChar w:fldCharType="begin"/>
        </w:r>
        <w:r w:rsidRPr="009712F6">
          <w:rPr>
            <w:rStyle w:val="Hipervnculo"/>
            <w:noProof/>
          </w:rPr>
          <w:instrText xml:space="preserve"> </w:instrText>
        </w:r>
        <w:r>
          <w:rPr>
            <w:noProof/>
          </w:rPr>
          <w:instrText>HYPERLINK \l "_Toc81652228"</w:instrText>
        </w:r>
        <w:r w:rsidRPr="009712F6">
          <w:rPr>
            <w:rStyle w:val="Hipervnculo"/>
            <w:noProof/>
          </w:rPr>
          <w:instrText xml:space="preserve"> </w:instrText>
        </w:r>
        <w:r w:rsidRPr="009712F6">
          <w:rPr>
            <w:rStyle w:val="Hipervnculo"/>
            <w:noProof/>
          </w:rPr>
        </w:r>
        <w:r w:rsidRPr="009712F6">
          <w:rPr>
            <w:rStyle w:val="Hipervnculo"/>
            <w:noProof/>
          </w:rPr>
          <w:fldChar w:fldCharType="separate"/>
        </w:r>
        <w:r w:rsidRPr="009712F6">
          <w:rPr>
            <w:rStyle w:val="Hipervnculo"/>
            <w:noProof/>
          </w:rPr>
          <w:t>Ilustración 8 Instalación Drivers de Border Router con Zadig</w:t>
        </w:r>
        <w:r>
          <w:rPr>
            <w:noProof/>
            <w:webHidden/>
          </w:rPr>
          <w:tab/>
        </w:r>
        <w:r>
          <w:rPr>
            <w:noProof/>
            <w:webHidden/>
          </w:rPr>
          <w:fldChar w:fldCharType="begin"/>
        </w:r>
        <w:r>
          <w:rPr>
            <w:noProof/>
            <w:webHidden/>
          </w:rPr>
          <w:instrText xml:space="preserve"> PAGEREF _Toc81652228 \h </w:instrText>
        </w:r>
        <w:r>
          <w:rPr>
            <w:noProof/>
            <w:webHidden/>
          </w:rPr>
        </w:r>
      </w:ins>
      <w:r>
        <w:rPr>
          <w:noProof/>
          <w:webHidden/>
        </w:rPr>
        <w:fldChar w:fldCharType="separate"/>
      </w:r>
      <w:ins w:id="1032" w:author="JORGE CONTRERAS ORTIZ" w:date="2021-09-04T12:50:00Z">
        <w:r>
          <w:rPr>
            <w:noProof/>
            <w:webHidden/>
          </w:rPr>
          <w:t>45</w:t>
        </w:r>
        <w:r>
          <w:rPr>
            <w:noProof/>
            <w:webHidden/>
          </w:rPr>
          <w:fldChar w:fldCharType="end"/>
        </w:r>
        <w:r w:rsidRPr="009712F6">
          <w:rPr>
            <w:rStyle w:val="Hipervnculo"/>
            <w:noProof/>
          </w:rPr>
          <w:fldChar w:fldCharType="end"/>
        </w:r>
      </w:ins>
    </w:p>
    <w:p w14:paraId="03EE8ACD" w14:textId="3B7AE6C6" w:rsidR="00FE1EC4" w:rsidRDefault="00FE1EC4">
      <w:pPr>
        <w:pStyle w:val="Tabladeilustraciones"/>
        <w:tabs>
          <w:tab w:val="right" w:leader="dot" w:pos="8494"/>
        </w:tabs>
        <w:rPr>
          <w:ins w:id="1033" w:author="JORGE CONTRERAS ORTIZ" w:date="2021-09-04T12:50:00Z"/>
          <w:rFonts w:asciiTheme="minorHAnsi" w:eastAsiaTheme="minorEastAsia" w:hAnsiTheme="minorHAnsi" w:cstheme="minorBidi"/>
          <w:noProof/>
          <w:lang w:eastAsia="es-ES"/>
        </w:rPr>
      </w:pPr>
      <w:ins w:id="1034" w:author="JORGE CONTRERAS ORTIZ" w:date="2021-09-04T12:50:00Z">
        <w:r w:rsidRPr="009712F6">
          <w:rPr>
            <w:rStyle w:val="Hipervnculo"/>
            <w:noProof/>
          </w:rPr>
          <w:fldChar w:fldCharType="begin"/>
        </w:r>
        <w:r w:rsidRPr="009712F6">
          <w:rPr>
            <w:rStyle w:val="Hipervnculo"/>
            <w:noProof/>
          </w:rPr>
          <w:instrText xml:space="preserve"> </w:instrText>
        </w:r>
        <w:r>
          <w:rPr>
            <w:noProof/>
          </w:rPr>
          <w:instrText>HYPERLINK "F:\\Jorge\\UPM\\master\\TFM\\Documentos\\TFM_V2.docx" \l "_Toc81652229"</w:instrText>
        </w:r>
        <w:r w:rsidRPr="009712F6">
          <w:rPr>
            <w:rStyle w:val="Hipervnculo"/>
            <w:noProof/>
          </w:rPr>
          <w:instrText xml:space="preserve"> </w:instrText>
        </w:r>
        <w:r w:rsidRPr="009712F6">
          <w:rPr>
            <w:rStyle w:val="Hipervnculo"/>
            <w:noProof/>
          </w:rPr>
        </w:r>
        <w:r w:rsidRPr="009712F6">
          <w:rPr>
            <w:rStyle w:val="Hipervnculo"/>
            <w:noProof/>
          </w:rPr>
          <w:fldChar w:fldCharType="separate"/>
        </w:r>
        <w:r w:rsidRPr="009712F6">
          <w:rPr>
            <w:rStyle w:val="Hipervnculo"/>
            <w:noProof/>
          </w:rPr>
          <w:t>MobaXterm</w:t>
        </w:r>
        <w:r>
          <w:rPr>
            <w:noProof/>
            <w:webHidden/>
          </w:rPr>
          <w:tab/>
        </w:r>
        <w:r>
          <w:rPr>
            <w:noProof/>
            <w:webHidden/>
          </w:rPr>
          <w:fldChar w:fldCharType="begin"/>
        </w:r>
        <w:r>
          <w:rPr>
            <w:noProof/>
            <w:webHidden/>
          </w:rPr>
          <w:instrText xml:space="preserve"> PAGEREF _Toc81652229 \h </w:instrText>
        </w:r>
        <w:r>
          <w:rPr>
            <w:noProof/>
            <w:webHidden/>
          </w:rPr>
        </w:r>
      </w:ins>
      <w:r>
        <w:rPr>
          <w:noProof/>
          <w:webHidden/>
        </w:rPr>
        <w:fldChar w:fldCharType="separate"/>
      </w:r>
      <w:ins w:id="1035" w:author="JORGE CONTRERAS ORTIZ" w:date="2021-09-04T12:50:00Z">
        <w:r>
          <w:rPr>
            <w:noProof/>
            <w:webHidden/>
          </w:rPr>
          <w:t>45</w:t>
        </w:r>
        <w:r>
          <w:rPr>
            <w:noProof/>
            <w:webHidden/>
          </w:rPr>
          <w:fldChar w:fldCharType="end"/>
        </w:r>
        <w:r w:rsidRPr="009712F6">
          <w:rPr>
            <w:rStyle w:val="Hipervnculo"/>
            <w:noProof/>
          </w:rPr>
          <w:fldChar w:fldCharType="end"/>
        </w:r>
      </w:ins>
    </w:p>
    <w:p w14:paraId="714F942A" w14:textId="2C341EAF" w:rsidR="00FE1EC4" w:rsidRDefault="00FE1EC4">
      <w:pPr>
        <w:pStyle w:val="Tabladeilustraciones"/>
        <w:tabs>
          <w:tab w:val="right" w:leader="dot" w:pos="8494"/>
        </w:tabs>
        <w:rPr>
          <w:ins w:id="1036" w:author="JORGE CONTRERAS ORTIZ" w:date="2021-09-04T12:50:00Z"/>
          <w:rFonts w:asciiTheme="minorHAnsi" w:eastAsiaTheme="minorEastAsia" w:hAnsiTheme="minorHAnsi" w:cstheme="minorBidi"/>
          <w:noProof/>
          <w:lang w:eastAsia="es-ES"/>
        </w:rPr>
      </w:pPr>
      <w:ins w:id="1037" w:author="JORGE CONTRERAS ORTIZ" w:date="2021-09-04T12:50:00Z">
        <w:r w:rsidRPr="009712F6">
          <w:rPr>
            <w:rStyle w:val="Hipervnculo"/>
            <w:noProof/>
          </w:rPr>
          <w:fldChar w:fldCharType="begin"/>
        </w:r>
        <w:r w:rsidRPr="009712F6">
          <w:rPr>
            <w:rStyle w:val="Hipervnculo"/>
            <w:noProof/>
          </w:rPr>
          <w:instrText xml:space="preserve"> </w:instrText>
        </w:r>
        <w:r>
          <w:rPr>
            <w:noProof/>
          </w:rPr>
          <w:instrText>HYPERLINK \l "_Toc81652230"</w:instrText>
        </w:r>
        <w:r w:rsidRPr="009712F6">
          <w:rPr>
            <w:rStyle w:val="Hipervnculo"/>
            <w:noProof/>
          </w:rPr>
          <w:instrText xml:space="preserve"> </w:instrText>
        </w:r>
        <w:r w:rsidRPr="009712F6">
          <w:rPr>
            <w:rStyle w:val="Hipervnculo"/>
            <w:noProof/>
          </w:rPr>
        </w:r>
        <w:r w:rsidRPr="009712F6">
          <w:rPr>
            <w:rStyle w:val="Hipervnculo"/>
            <w:noProof/>
          </w:rPr>
          <w:fldChar w:fldCharType="separate"/>
        </w:r>
        <w:r w:rsidRPr="009712F6">
          <w:rPr>
            <w:rStyle w:val="Hipervnculo"/>
            <w:noProof/>
          </w:rPr>
          <w:t>Ilustración 9 MobaXterm</w:t>
        </w:r>
        <w:r>
          <w:rPr>
            <w:noProof/>
            <w:webHidden/>
          </w:rPr>
          <w:tab/>
        </w:r>
        <w:r>
          <w:rPr>
            <w:noProof/>
            <w:webHidden/>
          </w:rPr>
          <w:fldChar w:fldCharType="begin"/>
        </w:r>
        <w:r>
          <w:rPr>
            <w:noProof/>
            <w:webHidden/>
          </w:rPr>
          <w:instrText xml:space="preserve"> PAGEREF _Toc81652230 \h </w:instrText>
        </w:r>
        <w:r>
          <w:rPr>
            <w:noProof/>
            <w:webHidden/>
          </w:rPr>
        </w:r>
      </w:ins>
      <w:r>
        <w:rPr>
          <w:noProof/>
          <w:webHidden/>
        </w:rPr>
        <w:fldChar w:fldCharType="separate"/>
      </w:r>
      <w:ins w:id="1038" w:author="JORGE CONTRERAS ORTIZ" w:date="2021-09-04T12:50:00Z">
        <w:r>
          <w:rPr>
            <w:noProof/>
            <w:webHidden/>
          </w:rPr>
          <w:t>45</w:t>
        </w:r>
        <w:r>
          <w:rPr>
            <w:noProof/>
            <w:webHidden/>
          </w:rPr>
          <w:fldChar w:fldCharType="end"/>
        </w:r>
        <w:r w:rsidRPr="009712F6">
          <w:rPr>
            <w:rStyle w:val="Hipervnculo"/>
            <w:noProof/>
          </w:rPr>
          <w:fldChar w:fldCharType="end"/>
        </w:r>
      </w:ins>
    </w:p>
    <w:p w14:paraId="14F40A38" w14:textId="1109AAF1" w:rsidR="00FE1EC4" w:rsidRDefault="00FE1EC4">
      <w:pPr>
        <w:pStyle w:val="Tabladeilustraciones"/>
        <w:tabs>
          <w:tab w:val="right" w:leader="dot" w:pos="8494"/>
        </w:tabs>
        <w:rPr>
          <w:ins w:id="1039" w:author="JORGE CONTRERAS ORTIZ" w:date="2021-09-04T12:50:00Z"/>
          <w:rFonts w:asciiTheme="minorHAnsi" w:eastAsiaTheme="minorEastAsia" w:hAnsiTheme="minorHAnsi" w:cstheme="minorBidi"/>
          <w:noProof/>
          <w:lang w:eastAsia="es-ES"/>
        </w:rPr>
      </w:pPr>
      <w:ins w:id="1040" w:author="JORGE CONTRERAS ORTIZ" w:date="2021-09-04T12:50:00Z">
        <w:r w:rsidRPr="009712F6">
          <w:rPr>
            <w:rStyle w:val="Hipervnculo"/>
            <w:noProof/>
          </w:rPr>
          <w:fldChar w:fldCharType="begin"/>
        </w:r>
        <w:r w:rsidRPr="009712F6">
          <w:rPr>
            <w:rStyle w:val="Hipervnculo"/>
            <w:noProof/>
          </w:rPr>
          <w:instrText xml:space="preserve"> </w:instrText>
        </w:r>
        <w:r>
          <w:rPr>
            <w:noProof/>
          </w:rPr>
          <w:instrText>HYPERLINK \l "_Toc81652231"</w:instrText>
        </w:r>
        <w:r w:rsidRPr="009712F6">
          <w:rPr>
            <w:rStyle w:val="Hipervnculo"/>
            <w:noProof/>
          </w:rPr>
          <w:instrText xml:space="preserve"> </w:instrText>
        </w:r>
        <w:r w:rsidRPr="009712F6">
          <w:rPr>
            <w:rStyle w:val="Hipervnculo"/>
            <w:noProof/>
          </w:rPr>
        </w:r>
        <w:r w:rsidRPr="009712F6">
          <w:rPr>
            <w:rStyle w:val="Hipervnculo"/>
            <w:noProof/>
          </w:rPr>
          <w:fldChar w:fldCharType="separate"/>
        </w:r>
        <w:r w:rsidRPr="009712F6">
          <w:rPr>
            <w:rStyle w:val="Hipervnculo"/>
            <w:noProof/>
          </w:rPr>
          <w:t>Ilustración 10 Login Panel Administración Web</w:t>
        </w:r>
        <w:r>
          <w:rPr>
            <w:noProof/>
            <w:webHidden/>
          </w:rPr>
          <w:tab/>
        </w:r>
        <w:r>
          <w:rPr>
            <w:noProof/>
            <w:webHidden/>
          </w:rPr>
          <w:fldChar w:fldCharType="begin"/>
        </w:r>
        <w:r>
          <w:rPr>
            <w:noProof/>
            <w:webHidden/>
          </w:rPr>
          <w:instrText xml:space="preserve"> PAGEREF _Toc81652231 \h </w:instrText>
        </w:r>
        <w:r>
          <w:rPr>
            <w:noProof/>
            <w:webHidden/>
          </w:rPr>
        </w:r>
      </w:ins>
      <w:r>
        <w:rPr>
          <w:noProof/>
          <w:webHidden/>
        </w:rPr>
        <w:fldChar w:fldCharType="separate"/>
      </w:r>
      <w:ins w:id="1041" w:author="JORGE CONTRERAS ORTIZ" w:date="2021-09-04T12:50:00Z">
        <w:r>
          <w:rPr>
            <w:noProof/>
            <w:webHidden/>
          </w:rPr>
          <w:t>46</w:t>
        </w:r>
        <w:r>
          <w:rPr>
            <w:noProof/>
            <w:webHidden/>
          </w:rPr>
          <w:fldChar w:fldCharType="end"/>
        </w:r>
        <w:r w:rsidRPr="009712F6">
          <w:rPr>
            <w:rStyle w:val="Hipervnculo"/>
            <w:noProof/>
          </w:rPr>
          <w:fldChar w:fldCharType="end"/>
        </w:r>
      </w:ins>
    </w:p>
    <w:p w14:paraId="7138BCAA" w14:textId="754C657B" w:rsidR="00FE1EC4" w:rsidRDefault="00FE1EC4">
      <w:pPr>
        <w:pStyle w:val="Tabladeilustraciones"/>
        <w:tabs>
          <w:tab w:val="right" w:leader="dot" w:pos="8494"/>
        </w:tabs>
        <w:rPr>
          <w:ins w:id="1042" w:author="JORGE CONTRERAS ORTIZ" w:date="2021-09-04T12:50:00Z"/>
          <w:rFonts w:asciiTheme="minorHAnsi" w:eastAsiaTheme="minorEastAsia" w:hAnsiTheme="minorHAnsi" w:cstheme="minorBidi"/>
          <w:noProof/>
          <w:lang w:eastAsia="es-ES"/>
        </w:rPr>
      </w:pPr>
      <w:ins w:id="1043" w:author="JORGE CONTRERAS ORTIZ" w:date="2021-09-04T12:50:00Z">
        <w:r w:rsidRPr="009712F6">
          <w:rPr>
            <w:rStyle w:val="Hipervnculo"/>
            <w:noProof/>
          </w:rPr>
          <w:fldChar w:fldCharType="begin"/>
        </w:r>
        <w:r w:rsidRPr="009712F6">
          <w:rPr>
            <w:rStyle w:val="Hipervnculo"/>
            <w:noProof/>
          </w:rPr>
          <w:instrText xml:space="preserve"> </w:instrText>
        </w:r>
        <w:r>
          <w:rPr>
            <w:noProof/>
          </w:rPr>
          <w:instrText>HYPERLINK \l "_Toc81652232"</w:instrText>
        </w:r>
        <w:r w:rsidRPr="009712F6">
          <w:rPr>
            <w:rStyle w:val="Hipervnculo"/>
            <w:noProof/>
          </w:rPr>
          <w:instrText xml:space="preserve"> </w:instrText>
        </w:r>
        <w:r w:rsidRPr="009712F6">
          <w:rPr>
            <w:rStyle w:val="Hipervnculo"/>
            <w:noProof/>
          </w:rPr>
        </w:r>
        <w:r w:rsidRPr="009712F6">
          <w:rPr>
            <w:rStyle w:val="Hipervnculo"/>
            <w:noProof/>
          </w:rPr>
          <w:fldChar w:fldCharType="separate"/>
        </w:r>
        <w:r w:rsidRPr="009712F6">
          <w:rPr>
            <w:rStyle w:val="Hipervnculo"/>
            <w:noProof/>
          </w:rPr>
          <w:t>Ilustración 11 Pestaña Network</w:t>
        </w:r>
        <w:r>
          <w:rPr>
            <w:noProof/>
            <w:webHidden/>
          </w:rPr>
          <w:tab/>
        </w:r>
        <w:r>
          <w:rPr>
            <w:noProof/>
            <w:webHidden/>
          </w:rPr>
          <w:fldChar w:fldCharType="begin"/>
        </w:r>
        <w:r>
          <w:rPr>
            <w:noProof/>
            <w:webHidden/>
          </w:rPr>
          <w:instrText xml:space="preserve"> PAGEREF _Toc81652232 \h </w:instrText>
        </w:r>
        <w:r>
          <w:rPr>
            <w:noProof/>
            <w:webHidden/>
          </w:rPr>
        </w:r>
      </w:ins>
      <w:r>
        <w:rPr>
          <w:noProof/>
          <w:webHidden/>
        </w:rPr>
        <w:fldChar w:fldCharType="separate"/>
      </w:r>
      <w:ins w:id="1044" w:author="JORGE CONTRERAS ORTIZ" w:date="2021-09-04T12:50:00Z">
        <w:r>
          <w:rPr>
            <w:noProof/>
            <w:webHidden/>
          </w:rPr>
          <w:t>47</w:t>
        </w:r>
        <w:r>
          <w:rPr>
            <w:noProof/>
            <w:webHidden/>
          </w:rPr>
          <w:fldChar w:fldCharType="end"/>
        </w:r>
        <w:r w:rsidRPr="009712F6">
          <w:rPr>
            <w:rStyle w:val="Hipervnculo"/>
            <w:noProof/>
          </w:rPr>
          <w:fldChar w:fldCharType="end"/>
        </w:r>
      </w:ins>
    </w:p>
    <w:p w14:paraId="28AABA0C" w14:textId="0DB9FD1A" w:rsidR="00FE1EC4" w:rsidRDefault="00FE1EC4">
      <w:pPr>
        <w:pStyle w:val="Tabladeilustraciones"/>
        <w:tabs>
          <w:tab w:val="right" w:leader="dot" w:pos="8494"/>
        </w:tabs>
        <w:rPr>
          <w:ins w:id="1045" w:author="JORGE CONTRERAS ORTIZ" w:date="2021-09-04T12:50:00Z"/>
          <w:rFonts w:asciiTheme="minorHAnsi" w:eastAsiaTheme="minorEastAsia" w:hAnsiTheme="minorHAnsi" w:cstheme="minorBidi"/>
          <w:noProof/>
          <w:lang w:eastAsia="es-ES"/>
        </w:rPr>
      </w:pPr>
      <w:ins w:id="1046" w:author="JORGE CONTRERAS ORTIZ" w:date="2021-09-04T12:50:00Z">
        <w:r w:rsidRPr="009712F6">
          <w:rPr>
            <w:rStyle w:val="Hipervnculo"/>
            <w:noProof/>
          </w:rPr>
          <w:fldChar w:fldCharType="begin"/>
        </w:r>
        <w:r w:rsidRPr="009712F6">
          <w:rPr>
            <w:rStyle w:val="Hipervnculo"/>
            <w:noProof/>
          </w:rPr>
          <w:instrText xml:space="preserve"> </w:instrText>
        </w:r>
        <w:r>
          <w:rPr>
            <w:noProof/>
          </w:rPr>
          <w:instrText>HYPERLINK \l "_Toc81652233"</w:instrText>
        </w:r>
        <w:r w:rsidRPr="009712F6">
          <w:rPr>
            <w:rStyle w:val="Hipervnculo"/>
            <w:noProof/>
          </w:rPr>
          <w:instrText xml:space="preserve"> </w:instrText>
        </w:r>
        <w:r w:rsidRPr="009712F6">
          <w:rPr>
            <w:rStyle w:val="Hipervnculo"/>
            <w:noProof/>
          </w:rPr>
        </w:r>
        <w:r w:rsidRPr="009712F6">
          <w:rPr>
            <w:rStyle w:val="Hipervnculo"/>
            <w:noProof/>
          </w:rPr>
          <w:fldChar w:fldCharType="separate"/>
        </w:r>
        <w:r w:rsidRPr="009712F6">
          <w:rPr>
            <w:rStyle w:val="Hipervnculo"/>
            <w:noProof/>
          </w:rPr>
          <w:t>Ilustración 12 Actualización KiBRA</w:t>
        </w:r>
        <w:r>
          <w:rPr>
            <w:noProof/>
            <w:webHidden/>
          </w:rPr>
          <w:tab/>
        </w:r>
        <w:r>
          <w:rPr>
            <w:noProof/>
            <w:webHidden/>
          </w:rPr>
          <w:fldChar w:fldCharType="begin"/>
        </w:r>
        <w:r>
          <w:rPr>
            <w:noProof/>
            <w:webHidden/>
          </w:rPr>
          <w:instrText xml:space="preserve"> PAGEREF _Toc81652233 \h </w:instrText>
        </w:r>
        <w:r>
          <w:rPr>
            <w:noProof/>
            <w:webHidden/>
          </w:rPr>
        </w:r>
      </w:ins>
      <w:r>
        <w:rPr>
          <w:noProof/>
          <w:webHidden/>
        </w:rPr>
        <w:fldChar w:fldCharType="separate"/>
      </w:r>
      <w:ins w:id="1047" w:author="JORGE CONTRERAS ORTIZ" w:date="2021-09-04T12:50:00Z">
        <w:r>
          <w:rPr>
            <w:noProof/>
            <w:webHidden/>
          </w:rPr>
          <w:t>48</w:t>
        </w:r>
        <w:r>
          <w:rPr>
            <w:noProof/>
            <w:webHidden/>
          </w:rPr>
          <w:fldChar w:fldCharType="end"/>
        </w:r>
        <w:r w:rsidRPr="009712F6">
          <w:rPr>
            <w:rStyle w:val="Hipervnculo"/>
            <w:noProof/>
          </w:rPr>
          <w:fldChar w:fldCharType="end"/>
        </w:r>
      </w:ins>
    </w:p>
    <w:p w14:paraId="38B0349A" w14:textId="214BC60A" w:rsidR="00FE1EC4" w:rsidRDefault="00FE1EC4">
      <w:pPr>
        <w:pStyle w:val="Tabladeilustraciones"/>
        <w:tabs>
          <w:tab w:val="right" w:leader="dot" w:pos="8494"/>
        </w:tabs>
        <w:rPr>
          <w:ins w:id="1048" w:author="JORGE CONTRERAS ORTIZ" w:date="2021-09-04T12:50:00Z"/>
          <w:rFonts w:asciiTheme="minorHAnsi" w:eastAsiaTheme="minorEastAsia" w:hAnsiTheme="minorHAnsi" w:cstheme="minorBidi"/>
          <w:noProof/>
          <w:lang w:eastAsia="es-ES"/>
        </w:rPr>
      </w:pPr>
      <w:ins w:id="1049" w:author="JORGE CONTRERAS ORTIZ" w:date="2021-09-04T12:50:00Z">
        <w:r w:rsidRPr="009712F6">
          <w:rPr>
            <w:rStyle w:val="Hipervnculo"/>
            <w:noProof/>
          </w:rPr>
          <w:fldChar w:fldCharType="begin"/>
        </w:r>
        <w:r w:rsidRPr="009712F6">
          <w:rPr>
            <w:rStyle w:val="Hipervnculo"/>
            <w:noProof/>
          </w:rPr>
          <w:instrText xml:space="preserve"> </w:instrText>
        </w:r>
        <w:r>
          <w:rPr>
            <w:noProof/>
          </w:rPr>
          <w:instrText>HYPERLINK \l "_Toc81652234"</w:instrText>
        </w:r>
        <w:r w:rsidRPr="009712F6">
          <w:rPr>
            <w:rStyle w:val="Hipervnculo"/>
            <w:noProof/>
          </w:rPr>
          <w:instrText xml:space="preserve"> </w:instrText>
        </w:r>
        <w:r w:rsidRPr="009712F6">
          <w:rPr>
            <w:rStyle w:val="Hipervnculo"/>
            <w:noProof/>
          </w:rPr>
        </w:r>
        <w:r w:rsidRPr="009712F6">
          <w:rPr>
            <w:rStyle w:val="Hipervnculo"/>
            <w:noProof/>
          </w:rPr>
          <w:fldChar w:fldCharType="separate"/>
        </w:r>
        <w:r w:rsidRPr="009712F6">
          <w:rPr>
            <w:rStyle w:val="Hipervnculo"/>
            <w:noProof/>
          </w:rPr>
          <w:t>Ilustración 13 Pestaña Settings</w:t>
        </w:r>
        <w:r>
          <w:rPr>
            <w:noProof/>
            <w:webHidden/>
          </w:rPr>
          <w:tab/>
        </w:r>
        <w:r>
          <w:rPr>
            <w:noProof/>
            <w:webHidden/>
          </w:rPr>
          <w:fldChar w:fldCharType="begin"/>
        </w:r>
        <w:r>
          <w:rPr>
            <w:noProof/>
            <w:webHidden/>
          </w:rPr>
          <w:instrText xml:space="preserve"> PAGEREF _Toc81652234 \h </w:instrText>
        </w:r>
        <w:r>
          <w:rPr>
            <w:noProof/>
            <w:webHidden/>
          </w:rPr>
        </w:r>
      </w:ins>
      <w:r>
        <w:rPr>
          <w:noProof/>
          <w:webHidden/>
        </w:rPr>
        <w:fldChar w:fldCharType="separate"/>
      </w:r>
      <w:ins w:id="1050" w:author="JORGE CONTRERAS ORTIZ" w:date="2021-09-04T12:50:00Z">
        <w:r>
          <w:rPr>
            <w:noProof/>
            <w:webHidden/>
          </w:rPr>
          <w:t>49</w:t>
        </w:r>
        <w:r>
          <w:rPr>
            <w:noProof/>
            <w:webHidden/>
          </w:rPr>
          <w:fldChar w:fldCharType="end"/>
        </w:r>
        <w:r w:rsidRPr="009712F6">
          <w:rPr>
            <w:rStyle w:val="Hipervnculo"/>
            <w:noProof/>
          </w:rPr>
          <w:fldChar w:fldCharType="end"/>
        </w:r>
      </w:ins>
    </w:p>
    <w:p w14:paraId="5ADED468" w14:textId="75D4F17D" w:rsidR="00FE1EC4" w:rsidRDefault="00FE1EC4">
      <w:pPr>
        <w:pStyle w:val="Tabladeilustraciones"/>
        <w:tabs>
          <w:tab w:val="right" w:leader="dot" w:pos="8494"/>
        </w:tabs>
        <w:rPr>
          <w:ins w:id="1051" w:author="JORGE CONTRERAS ORTIZ" w:date="2021-09-04T12:50:00Z"/>
          <w:rFonts w:asciiTheme="minorHAnsi" w:eastAsiaTheme="minorEastAsia" w:hAnsiTheme="minorHAnsi" w:cstheme="minorBidi"/>
          <w:noProof/>
          <w:lang w:eastAsia="es-ES"/>
        </w:rPr>
      </w:pPr>
      <w:ins w:id="1052" w:author="JORGE CONTRERAS ORTIZ" w:date="2021-09-04T12:50:00Z">
        <w:r w:rsidRPr="009712F6">
          <w:rPr>
            <w:rStyle w:val="Hipervnculo"/>
            <w:noProof/>
          </w:rPr>
          <w:fldChar w:fldCharType="begin"/>
        </w:r>
        <w:r w:rsidRPr="009712F6">
          <w:rPr>
            <w:rStyle w:val="Hipervnculo"/>
            <w:noProof/>
          </w:rPr>
          <w:instrText xml:space="preserve"> </w:instrText>
        </w:r>
        <w:r>
          <w:rPr>
            <w:noProof/>
          </w:rPr>
          <w:instrText>HYPERLINK "F:\\Jorge\\UPM\\master\\TFM\\Documentos\\TFM_V2.docx" \l "_Toc81652235"</w:instrText>
        </w:r>
        <w:r w:rsidRPr="009712F6">
          <w:rPr>
            <w:rStyle w:val="Hipervnculo"/>
            <w:noProof/>
          </w:rPr>
          <w:instrText xml:space="preserve"> </w:instrText>
        </w:r>
        <w:r w:rsidRPr="009712F6">
          <w:rPr>
            <w:rStyle w:val="Hipervnculo"/>
            <w:noProof/>
          </w:rPr>
        </w:r>
        <w:r w:rsidRPr="009712F6">
          <w:rPr>
            <w:rStyle w:val="Hipervnculo"/>
            <w:noProof/>
          </w:rPr>
          <w:fldChar w:fldCharType="separate"/>
        </w:r>
        <w:r w:rsidRPr="009712F6">
          <w:rPr>
            <w:rStyle w:val="Hipervnculo"/>
            <w:noProof/>
          </w:rPr>
          <w:t>Ilustración 14 Parámetros a configurar con Out-of-band Commissioning Activado</w:t>
        </w:r>
        <w:r>
          <w:rPr>
            <w:noProof/>
            <w:webHidden/>
          </w:rPr>
          <w:tab/>
        </w:r>
        <w:r>
          <w:rPr>
            <w:noProof/>
            <w:webHidden/>
          </w:rPr>
          <w:fldChar w:fldCharType="begin"/>
        </w:r>
        <w:r>
          <w:rPr>
            <w:noProof/>
            <w:webHidden/>
          </w:rPr>
          <w:instrText xml:space="preserve"> PAGEREF _Toc81652235 \h </w:instrText>
        </w:r>
        <w:r>
          <w:rPr>
            <w:noProof/>
            <w:webHidden/>
          </w:rPr>
        </w:r>
      </w:ins>
      <w:r>
        <w:rPr>
          <w:noProof/>
          <w:webHidden/>
        </w:rPr>
        <w:fldChar w:fldCharType="separate"/>
      </w:r>
      <w:ins w:id="1053" w:author="JORGE CONTRERAS ORTIZ" w:date="2021-09-04T12:50:00Z">
        <w:r>
          <w:rPr>
            <w:noProof/>
            <w:webHidden/>
          </w:rPr>
          <w:t>50</w:t>
        </w:r>
        <w:r>
          <w:rPr>
            <w:noProof/>
            <w:webHidden/>
          </w:rPr>
          <w:fldChar w:fldCharType="end"/>
        </w:r>
        <w:r w:rsidRPr="009712F6">
          <w:rPr>
            <w:rStyle w:val="Hipervnculo"/>
            <w:noProof/>
          </w:rPr>
          <w:fldChar w:fldCharType="end"/>
        </w:r>
      </w:ins>
    </w:p>
    <w:p w14:paraId="3187792B" w14:textId="273695A5" w:rsidR="00FE1EC4" w:rsidRDefault="00FE1EC4">
      <w:pPr>
        <w:pStyle w:val="Tabladeilustraciones"/>
        <w:tabs>
          <w:tab w:val="right" w:leader="dot" w:pos="8494"/>
        </w:tabs>
        <w:rPr>
          <w:ins w:id="1054" w:author="JORGE CONTRERAS ORTIZ" w:date="2021-09-04T12:50:00Z"/>
          <w:rFonts w:asciiTheme="minorHAnsi" w:eastAsiaTheme="minorEastAsia" w:hAnsiTheme="minorHAnsi" w:cstheme="minorBidi"/>
          <w:noProof/>
          <w:lang w:eastAsia="es-ES"/>
        </w:rPr>
      </w:pPr>
      <w:ins w:id="1055" w:author="JORGE CONTRERAS ORTIZ" w:date="2021-09-04T12:50:00Z">
        <w:r w:rsidRPr="009712F6">
          <w:rPr>
            <w:rStyle w:val="Hipervnculo"/>
            <w:noProof/>
          </w:rPr>
          <w:fldChar w:fldCharType="begin"/>
        </w:r>
        <w:r w:rsidRPr="009712F6">
          <w:rPr>
            <w:rStyle w:val="Hipervnculo"/>
            <w:noProof/>
          </w:rPr>
          <w:instrText xml:space="preserve"> </w:instrText>
        </w:r>
        <w:r>
          <w:rPr>
            <w:noProof/>
          </w:rPr>
          <w:instrText>HYPERLINK "F:\\Jorge\\UPM\\master\\TFM\\Documentos\\TFM_V2.docx" \l "_Toc81652236"</w:instrText>
        </w:r>
        <w:r w:rsidRPr="009712F6">
          <w:rPr>
            <w:rStyle w:val="Hipervnculo"/>
            <w:noProof/>
          </w:rPr>
          <w:instrText xml:space="preserve"> </w:instrText>
        </w:r>
        <w:r w:rsidRPr="009712F6">
          <w:rPr>
            <w:rStyle w:val="Hipervnculo"/>
            <w:noProof/>
          </w:rPr>
        </w:r>
        <w:r w:rsidRPr="009712F6">
          <w:rPr>
            <w:rStyle w:val="Hipervnculo"/>
            <w:noProof/>
          </w:rPr>
          <w:fldChar w:fldCharType="separate"/>
        </w:r>
        <w:r w:rsidRPr="009712F6">
          <w:rPr>
            <w:rStyle w:val="Hipervnculo"/>
            <w:noProof/>
          </w:rPr>
          <w:t>Ilustración 15 Parámetros a configurar con Out-of-band Commissioning Desactivado</w:t>
        </w:r>
        <w:r>
          <w:rPr>
            <w:noProof/>
            <w:webHidden/>
          </w:rPr>
          <w:tab/>
        </w:r>
        <w:r>
          <w:rPr>
            <w:noProof/>
            <w:webHidden/>
          </w:rPr>
          <w:fldChar w:fldCharType="begin"/>
        </w:r>
        <w:r>
          <w:rPr>
            <w:noProof/>
            <w:webHidden/>
          </w:rPr>
          <w:instrText xml:space="preserve"> PAGEREF _Toc81652236 \h </w:instrText>
        </w:r>
        <w:r>
          <w:rPr>
            <w:noProof/>
            <w:webHidden/>
          </w:rPr>
        </w:r>
      </w:ins>
      <w:r>
        <w:rPr>
          <w:noProof/>
          <w:webHidden/>
        </w:rPr>
        <w:fldChar w:fldCharType="separate"/>
      </w:r>
      <w:ins w:id="1056" w:author="JORGE CONTRERAS ORTIZ" w:date="2021-09-04T12:50:00Z">
        <w:r>
          <w:rPr>
            <w:noProof/>
            <w:webHidden/>
          </w:rPr>
          <w:t>50</w:t>
        </w:r>
        <w:r>
          <w:rPr>
            <w:noProof/>
            <w:webHidden/>
          </w:rPr>
          <w:fldChar w:fldCharType="end"/>
        </w:r>
        <w:r w:rsidRPr="009712F6">
          <w:rPr>
            <w:rStyle w:val="Hipervnculo"/>
            <w:noProof/>
          </w:rPr>
          <w:fldChar w:fldCharType="end"/>
        </w:r>
      </w:ins>
    </w:p>
    <w:p w14:paraId="354022DD" w14:textId="59A0B389" w:rsidR="00FE1EC4" w:rsidRDefault="00FE1EC4">
      <w:pPr>
        <w:pStyle w:val="Tabladeilustraciones"/>
        <w:tabs>
          <w:tab w:val="right" w:leader="dot" w:pos="8494"/>
        </w:tabs>
        <w:rPr>
          <w:ins w:id="1057" w:author="JORGE CONTRERAS ORTIZ" w:date="2021-09-04T12:50:00Z"/>
          <w:rFonts w:asciiTheme="minorHAnsi" w:eastAsiaTheme="minorEastAsia" w:hAnsiTheme="minorHAnsi" w:cstheme="minorBidi"/>
          <w:noProof/>
          <w:lang w:eastAsia="es-ES"/>
        </w:rPr>
      </w:pPr>
      <w:ins w:id="1058" w:author="JORGE CONTRERAS ORTIZ" w:date="2021-09-04T12:50:00Z">
        <w:r w:rsidRPr="009712F6">
          <w:rPr>
            <w:rStyle w:val="Hipervnculo"/>
            <w:noProof/>
          </w:rPr>
          <w:fldChar w:fldCharType="begin"/>
        </w:r>
        <w:r w:rsidRPr="009712F6">
          <w:rPr>
            <w:rStyle w:val="Hipervnculo"/>
            <w:noProof/>
          </w:rPr>
          <w:instrText xml:space="preserve"> </w:instrText>
        </w:r>
        <w:r>
          <w:rPr>
            <w:noProof/>
          </w:rPr>
          <w:instrText>HYPERLINK \l "_Toc81652237"</w:instrText>
        </w:r>
        <w:r w:rsidRPr="009712F6">
          <w:rPr>
            <w:rStyle w:val="Hipervnculo"/>
            <w:noProof/>
          </w:rPr>
          <w:instrText xml:space="preserve"> </w:instrText>
        </w:r>
        <w:r w:rsidRPr="009712F6">
          <w:rPr>
            <w:rStyle w:val="Hipervnculo"/>
            <w:noProof/>
          </w:rPr>
        </w:r>
        <w:r w:rsidRPr="009712F6">
          <w:rPr>
            <w:rStyle w:val="Hipervnculo"/>
            <w:noProof/>
          </w:rPr>
          <w:fldChar w:fldCharType="separate"/>
        </w:r>
        <w:r w:rsidRPr="009712F6">
          <w:rPr>
            <w:rStyle w:val="Hipervnculo"/>
            <w:noProof/>
          </w:rPr>
          <w:t>Ilustración 16 Configuración Prefijo de Red</w:t>
        </w:r>
        <w:r>
          <w:rPr>
            <w:noProof/>
            <w:webHidden/>
          </w:rPr>
          <w:tab/>
        </w:r>
        <w:r>
          <w:rPr>
            <w:noProof/>
            <w:webHidden/>
          </w:rPr>
          <w:fldChar w:fldCharType="begin"/>
        </w:r>
        <w:r>
          <w:rPr>
            <w:noProof/>
            <w:webHidden/>
          </w:rPr>
          <w:instrText xml:space="preserve"> PAGEREF _Toc81652237 \h </w:instrText>
        </w:r>
        <w:r>
          <w:rPr>
            <w:noProof/>
            <w:webHidden/>
          </w:rPr>
        </w:r>
      </w:ins>
      <w:r>
        <w:rPr>
          <w:noProof/>
          <w:webHidden/>
        </w:rPr>
        <w:fldChar w:fldCharType="separate"/>
      </w:r>
      <w:ins w:id="1059" w:author="JORGE CONTRERAS ORTIZ" w:date="2021-09-04T12:50:00Z">
        <w:r>
          <w:rPr>
            <w:noProof/>
            <w:webHidden/>
          </w:rPr>
          <w:t>51</w:t>
        </w:r>
        <w:r>
          <w:rPr>
            <w:noProof/>
            <w:webHidden/>
          </w:rPr>
          <w:fldChar w:fldCharType="end"/>
        </w:r>
        <w:r w:rsidRPr="009712F6">
          <w:rPr>
            <w:rStyle w:val="Hipervnculo"/>
            <w:noProof/>
          </w:rPr>
          <w:fldChar w:fldCharType="end"/>
        </w:r>
      </w:ins>
    </w:p>
    <w:p w14:paraId="7886539F" w14:textId="6941288C" w:rsidR="00FE1EC4" w:rsidRDefault="00FE1EC4">
      <w:pPr>
        <w:pStyle w:val="Tabladeilustraciones"/>
        <w:tabs>
          <w:tab w:val="right" w:leader="dot" w:pos="8494"/>
        </w:tabs>
        <w:rPr>
          <w:ins w:id="1060" w:author="JORGE CONTRERAS ORTIZ" w:date="2021-09-04T12:50:00Z"/>
          <w:rFonts w:asciiTheme="minorHAnsi" w:eastAsiaTheme="minorEastAsia" w:hAnsiTheme="minorHAnsi" w:cstheme="minorBidi"/>
          <w:noProof/>
          <w:lang w:eastAsia="es-ES"/>
        </w:rPr>
      </w:pPr>
      <w:ins w:id="1061" w:author="JORGE CONTRERAS ORTIZ" w:date="2021-09-04T12:50:00Z">
        <w:r w:rsidRPr="009712F6">
          <w:rPr>
            <w:rStyle w:val="Hipervnculo"/>
            <w:noProof/>
          </w:rPr>
          <w:fldChar w:fldCharType="begin"/>
        </w:r>
        <w:r w:rsidRPr="009712F6">
          <w:rPr>
            <w:rStyle w:val="Hipervnculo"/>
            <w:noProof/>
          </w:rPr>
          <w:instrText xml:space="preserve"> </w:instrText>
        </w:r>
        <w:r>
          <w:rPr>
            <w:noProof/>
          </w:rPr>
          <w:instrText>HYPERLINK \l "_Toc81652238"</w:instrText>
        </w:r>
        <w:r w:rsidRPr="009712F6">
          <w:rPr>
            <w:rStyle w:val="Hipervnculo"/>
            <w:noProof/>
          </w:rPr>
          <w:instrText xml:space="preserve"> </w:instrText>
        </w:r>
        <w:r w:rsidRPr="009712F6">
          <w:rPr>
            <w:rStyle w:val="Hipervnculo"/>
            <w:noProof/>
          </w:rPr>
        </w:r>
        <w:r w:rsidRPr="009712F6">
          <w:rPr>
            <w:rStyle w:val="Hipervnculo"/>
            <w:noProof/>
          </w:rPr>
          <w:fldChar w:fldCharType="separate"/>
        </w:r>
        <w:r w:rsidRPr="009712F6">
          <w:rPr>
            <w:rStyle w:val="Hipervnculo"/>
            <w:noProof/>
          </w:rPr>
          <w:t>Ilustración 17 Menú KiBRA - Inicio de Border Router</w:t>
        </w:r>
        <w:r>
          <w:rPr>
            <w:noProof/>
            <w:webHidden/>
          </w:rPr>
          <w:tab/>
        </w:r>
        <w:r>
          <w:rPr>
            <w:noProof/>
            <w:webHidden/>
          </w:rPr>
          <w:fldChar w:fldCharType="begin"/>
        </w:r>
        <w:r>
          <w:rPr>
            <w:noProof/>
            <w:webHidden/>
          </w:rPr>
          <w:instrText xml:space="preserve"> PAGEREF _Toc81652238 \h </w:instrText>
        </w:r>
        <w:r>
          <w:rPr>
            <w:noProof/>
            <w:webHidden/>
          </w:rPr>
        </w:r>
      </w:ins>
      <w:r>
        <w:rPr>
          <w:noProof/>
          <w:webHidden/>
        </w:rPr>
        <w:fldChar w:fldCharType="separate"/>
      </w:r>
      <w:ins w:id="1062" w:author="JORGE CONTRERAS ORTIZ" w:date="2021-09-04T12:50:00Z">
        <w:r>
          <w:rPr>
            <w:noProof/>
            <w:webHidden/>
          </w:rPr>
          <w:t>52</w:t>
        </w:r>
        <w:r>
          <w:rPr>
            <w:noProof/>
            <w:webHidden/>
          </w:rPr>
          <w:fldChar w:fldCharType="end"/>
        </w:r>
        <w:r w:rsidRPr="009712F6">
          <w:rPr>
            <w:rStyle w:val="Hipervnculo"/>
            <w:noProof/>
          </w:rPr>
          <w:fldChar w:fldCharType="end"/>
        </w:r>
      </w:ins>
    </w:p>
    <w:p w14:paraId="5442E4B6" w14:textId="6B864FFF" w:rsidR="00FE1EC4" w:rsidRDefault="00FE1EC4">
      <w:pPr>
        <w:pStyle w:val="Tabladeilustraciones"/>
        <w:tabs>
          <w:tab w:val="right" w:leader="dot" w:pos="8494"/>
        </w:tabs>
        <w:rPr>
          <w:ins w:id="1063" w:author="JORGE CONTRERAS ORTIZ" w:date="2021-09-04T12:50:00Z"/>
          <w:rFonts w:asciiTheme="minorHAnsi" w:eastAsiaTheme="minorEastAsia" w:hAnsiTheme="minorHAnsi" w:cstheme="minorBidi"/>
          <w:noProof/>
          <w:lang w:eastAsia="es-ES"/>
        </w:rPr>
      </w:pPr>
      <w:ins w:id="1064" w:author="JORGE CONTRERAS ORTIZ" w:date="2021-09-04T12:50:00Z">
        <w:r w:rsidRPr="009712F6">
          <w:rPr>
            <w:rStyle w:val="Hipervnculo"/>
            <w:noProof/>
          </w:rPr>
          <w:fldChar w:fldCharType="begin"/>
        </w:r>
        <w:r w:rsidRPr="009712F6">
          <w:rPr>
            <w:rStyle w:val="Hipervnculo"/>
            <w:noProof/>
          </w:rPr>
          <w:instrText xml:space="preserve"> </w:instrText>
        </w:r>
        <w:r>
          <w:rPr>
            <w:noProof/>
          </w:rPr>
          <w:instrText>HYPERLINK \l "_Toc81652239"</w:instrText>
        </w:r>
        <w:r w:rsidRPr="009712F6">
          <w:rPr>
            <w:rStyle w:val="Hipervnculo"/>
            <w:noProof/>
          </w:rPr>
          <w:instrText xml:space="preserve"> </w:instrText>
        </w:r>
        <w:r w:rsidRPr="009712F6">
          <w:rPr>
            <w:rStyle w:val="Hipervnculo"/>
            <w:noProof/>
          </w:rPr>
        </w:r>
        <w:r w:rsidRPr="009712F6">
          <w:rPr>
            <w:rStyle w:val="Hipervnculo"/>
            <w:noProof/>
          </w:rPr>
          <w:fldChar w:fldCharType="separate"/>
        </w:r>
        <w:r w:rsidRPr="009712F6">
          <w:rPr>
            <w:rStyle w:val="Hipervnculo"/>
            <w:noProof/>
          </w:rPr>
          <w:t>Ilustración 18 Menú de KiBRA - Border Router Iniciado</w:t>
        </w:r>
        <w:r>
          <w:rPr>
            <w:noProof/>
            <w:webHidden/>
          </w:rPr>
          <w:tab/>
        </w:r>
        <w:r>
          <w:rPr>
            <w:noProof/>
            <w:webHidden/>
          </w:rPr>
          <w:fldChar w:fldCharType="begin"/>
        </w:r>
        <w:r>
          <w:rPr>
            <w:noProof/>
            <w:webHidden/>
          </w:rPr>
          <w:instrText xml:space="preserve"> PAGEREF _Toc81652239 \h </w:instrText>
        </w:r>
        <w:r>
          <w:rPr>
            <w:noProof/>
            <w:webHidden/>
          </w:rPr>
        </w:r>
      </w:ins>
      <w:r>
        <w:rPr>
          <w:noProof/>
          <w:webHidden/>
        </w:rPr>
        <w:fldChar w:fldCharType="separate"/>
      </w:r>
      <w:ins w:id="1065" w:author="JORGE CONTRERAS ORTIZ" w:date="2021-09-04T12:50:00Z">
        <w:r>
          <w:rPr>
            <w:noProof/>
            <w:webHidden/>
          </w:rPr>
          <w:t>53</w:t>
        </w:r>
        <w:r>
          <w:rPr>
            <w:noProof/>
            <w:webHidden/>
          </w:rPr>
          <w:fldChar w:fldCharType="end"/>
        </w:r>
        <w:r w:rsidRPr="009712F6">
          <w:rPr>
            <w:rStyle w:val="Hipervnculo"/>
            <w:noProof/>
          </w:rPr>
          <w:fldChar w:fldCharType="end"/>
        </w:r>
      </w:ins>
    </w:p>
    <w:p w14:paraId="254CEDF7" w14:textId="3FD3903B" w:rsidR="00FE1EC4" w:rsidRDefault="00FE1EC4">
      <w:pPr>
        <w:pStyle w:val="Tabladeilustraciones"/>
        <w:tabs>
          <w:tab w:val="right" w:leader="dot" w:pos="8494"/>
        </w:tabs>
        <w:rPr>
          <w:ins w:id="1066" w:author="JORGE CONTRERAS ORTIZ" w:date="2021-09-04T12:50:00Z"/>
          <w:rFonts w:asciiTheme="minorHAnsi" w:eastAsiaTheme="minorEastAsia" w:hAnsiTheme="minorHAnsi" w:cstheme="minorBidi"/>
          <w:noProof/>
          <w:lang w:eastAsia="es-ES"/>
        </w:rPr>
      </w:pPr>
      <w:ins w:id="1067" w:author="JORGE CONTRERAS ORTIZ" w:date="2021-09-04T12:50:00Z">
        <w:r w:rsidRPr="009712F6">
          <w:rPr>
            <w:rStyle w:val="Hipervnculo"/>
            <w:noProof/>
          </w:rPr>
          <w:fldChar w:fldCharType="begin"/>
        </w:r>
        <w:r w:rsidRPr="009712F6">
          <w:rPr>
            <w:rStyle w:val="Hipervnculo"/>
            <w:noProof/>
          </w:rPr>
          <w:instrText xml:space="preserve"> </w:instrText>
        </w:r>
        <w:r>
          <w:rPr>
            <w:noProof/>
          </w:rPr>
          <w:instrText>HYPERLINK \l "_Toc81652240"</w:instrText>
        </w:r>
        <w:r w:rsidRPr="009712F6">
          <w:rPr>
            <w:rStyle w:val="Hipervnculo"/>
            <w:noProof/>
          </w:rPr>
          <w:instrText xml:space="preserve"> </w:instrText>
        </w:r>
        <w:r w:rsidRPr="009712F6">
          <w:rPr>
            <w:rStyle w:val="Hipervnculo"/>
            <w:noProof/>
          </w:rPr>
        </w:r>
        <w:r w:rsidRPr="009712F6">
          <w:rPr>
            <w:rStyle w:val="Hipervnculo"/>
            <w:noProof/>
          </w:rPr>
          <w:fldChar w:fldCharType="separate"/>
        </w:r>
        <w:r w:rsidRPr="009712F6">
          <w:rPr>
            <w:rStyle w:val="Hipervnculo"/>
            <w:noProof/>
          </w:rPr>
          <w:t>Ilustración 19 Pestaña Settings - Export Settings</w:t>
        </w:r>
        <w:r>
          <w:rPr>
            <w:noProof/>
            <w:webHidden/>
          </w:rPr>
          <w:tab/>
        </w:r>
        <w:r>
          <w:rPr>
            <w:noProof/>
            <w:webHidden/>
          </w:rPr>
          <w:fldChar w:fldCharType="begin"/>
        </w:r>
        <w:r>
          <w:rPr>
            <w:noProof/>
            <w:webHidden/>
          </w:rPr>
          <w:instrText xml:space="preserve"> PAGEREF _Toc81652240 \h </w:instrText>
        </w:r>
        <w:r>
          <w:rPr>
            <w:noProof/>
            <w:webHidden/>
          </w:rPr>
        </w:r>
      </w:ins>
      <w:r>
        <w:rPr>
          <w:noProof/>
          <w:webHidden/>
        </w:rPr>
        <w:fldChar w:fldCharType="separate"/>
      </w:r>
      <w:ins w:id="1068" w:author="JORGE CONTRERAS ORTIZ" w:date="2021-09-04T12:50:00Z">
        <w:r>
          <w:rPr>
            <w:noProof/>
            <w:webHidden/>
          </w:rPr>
          <w:t>54</w:t>
        </w:r>
        <w:r>
          <w:rPr>
            <w:noProof/>
            <w:webHidden/>
          </w:rPr>
          <w:fldChar w:fldCharType="end"/>
        </w:r>
        <w:r w:rsidRPr="009712F6">
          <w:rPr>
            <w:rStyle w:val="Hipervnculo"/>
            <w:noProof/>
          </w:rPr>
          <w:fldChar w:fldCharType="end"/>
        </w:r>
      </w:ins>
    </w:p>
    <w:p w14:paraId="1351DA06" w14:textId="54802DD7" w:rsidR="00FE1EC4" w:rsidRDefault="00FE1EC4">
      <w:pPr>
        <w:pStyle w:val="Tabladeilustraciones"/>
        <w:tabs>
          <w:tab w:val="right" w:leader="dot" w:pos="8494"/>
        </w:tabs>
        <w:rPr>
          <w:ins w:id="1069" w:author="JORGE CONTRERAS ORTIZ" w:date="2021-09-04T12:50:00Z"/>
          <w:rFonts w:asciiTheme="minorHAnsi" w:eastAsiaTheme="minorEastAsia" w:hAnsiTheme="minorHAnsi" w:cstheme="minorBidi"/>
          <w:noProof/>
          <w:lang w:eastAsia="es-ES"/>
        </w:rPr>
      </w:pPr>
      <w:ins w:id="1070" w:author="JORGE CONTRERAS ORTIZ" w:date="2021-09-04T12:50:00Z">
        <w:r w:rsidRPr="009712F6">
          <w:rPr>
            <w:rStyle w:val="Hipervnculo"/>
            <w:noProof/>
          </w:rPr>
          <w:fldChar w:fldCharType="begin"/>
        </w:r>
        <w:r w:rsidRPr="009712F6">
          <w:rPr>
            <w:rStyle w:val="Hipervnculo"/>
            <w:noProof/>
          </w:rPr>
          <w:instrText xml:space="preserve"> </w:instrText>
        </w:r>
        <w:r>
          <w:rPr>
            <w:noProof/>
          </w:rPr>
          <w:instrText>HYPERLINK \l "_Toc81652241"</w:instrText>
        </w:r>
        <w:r w:rsidRPr="009712F6">
          <w:rPr>
            <w:rStyle w:val="Hipervnculo"/>
            <w:noProof/>
          </w:rPr>
          <w:instrText xml:space="preserve"> </w:instrText>
        </w:r>
        <w:r w:rsidRPr="009712F6">
          <w:rPr>
            <w:rStyle w:val="Hipervnculo"/>
            <w:noProof/>
          </w:rPr>
        </w:r>
        <w:r w:rsidRPr="009712F6">
          <w:rPr>
            <w:rStyle w:val="Hipervnculo"/>
            <w:noProof/>
          </w:rPr>
          <w:fldChar w:fldCharType="separate"/>
        </w:r>
        <w:r w:rsidRPr="009712F6">
          <w:rPr>
            <w:rStyle w:val="Hipervnculo"/>
            <w:noProof/>
            <w:lang w:val="en-US"/>
          </w:rPr>
          <w:t>Ilustración 20 Ventana Export Commissioning Information</w:t>
        </w:r>
        <w:r>
          <w:rPr>
            <w:noProof/>
            <w:webHidden/>
          </w:rPr>
          <w:tab/>
        </w:r>
        <w:r>
          <w:rPr>
            <w:noProof/>
            <w:webHidden/>
          </w:rPr>
          <w:fldChar w:fldCharType="begin"/>
        </w:r>
        <w:r>
          <w:rPr>
            <w:noProof/>
            <w:webHidden/>
          </w:rPr>
          <w:instrText xml:space="preserve"> PAGEREF _Toc81652241 \h </w:instrText>
        </w:r>
        <w:r>
          <w:rPr>
            <w:noProof/>
            <w:webHidden/>
          </w:rPr>
        </w:r>
      </w:ins>
      <w:r>
        <w:rPr>
          <w:noProof/>
          <w:webHidden/>
        </w:rPr>
        <w:fldChar w:fldCharType="separate"/>
      </w:r>
      <w:ins w:id="1071" w:author="JORGE CONTRERAS ORTIZ" w:date="2021-09-04T12:50:00Z">
        <w:r>
          <w:rPr>
            <w:noProof/>
            <w:webHidden/>
          </w:rPr>
          <w:t>55</w:t>
        </w:r>
        <w:r>
          <w:rPr>
            <w:noProof/>
            <w:webHidden/>
          </w:rPr>
          <w:fldChar w:fldCharType="end"/>
        </w:r>
        <w:r w:rsidRPr="009712F6">
          <w:rPr>
            <w:rStyle w:val="Hipervnculo"/>
            <w:noProof/>
          </w:rPr>
          <w:fldChar w:fldCharType="end"/>
        </w:r>
      </w:ins>
    </w:p>
    <w:p w14:paraId="4625E1FC" w14:textId="350E9BDE" w:rsidR="00FE1EC4" w:rsidRDefault="00FE1EC4">
      <w:pPr>
        <w:pStyle w:val="Tabladeilustraciones"/>
        <w:tabs>
          <w:tab w:val="right" w:leader="dot" w:pos="8494"/>
        </w:tabs>
        <w:rPr>
          <w:ins w:id="1072" w:author="JORGE CONTRERAS ORTIZ" w:date="2021-09-04T12:50:00Z"/>
          <w:rFonts w:asciiTheme="minorHAnsi" w:eastAsiaTheme="minorEastAsia" w:hAnsiTheme="minorHAnsi" w:cstheme="minorBidi"/>
          <w:noProof/>
          <w:lang w:eastAsia="es-ES"/>
        </w:rPr>
      </w:pPr>
      <w:ins w:id="1073" w:author="JORGE CONTRERAS ORTIZ" w:date="2021-09-04T12:50:00Z">
        <w:r w:rsidRPr="009712F6">
          <w:rPr>
            <w:rStyle w:val="Hipervnculo"/>
            <w:noProof/>
          </w:rPr>
          <w:fldChar w:fldCharType="begin"/>
        </w:r>
        <w:r w:rsidRPr="009712F6">
          <w:rPr>
            <w:rStyle w:val="Hipervnculo"/>
            <w:noProof/>
          </w:rPr>
          <w:instrText xml:space="preserve"> </w:instrText>
        </w:r>
        <w:r>
          <w:rPr>
            <w:noProof/>
          </w:rPr>
          <w:instrText>HYPERLINK \l "_Toc81652242"</w:instrText>
        </w:r>
        <w:r w:rsidRPr="009712F6">
          <w:rPr>
            <w:rStyle w:val="Hipervnculo"/>
            <w:noProof/>
          </w:rPr>
          <w:instrText xml:space="preserve"> </w:instrText>
        </w:r>
        <w:r w:rsidRPr="009712F6">
          <w:rPr>
            <w:rStyle w:val="Hipervnculo"/>
            <w:noProof/>
          </w:rPr>
        </w:r>
        <w:r w:rsidRPr="009712F6">
          <w:rPr>
            <w:rStyle w:val="Hipervnculo"/>
            <w:noProof/>
          </w:rPr>
          <w:fldChar w:fldCharType="separate"/>
        </w:r>
        <w:r w:rsidRPr="009712F6">
          <w:rPr>
            <w:rStyle w:val="Hipervnculo"/>
            <w:noProof/>
          </w:rPr>
          <w:t>Ilustración 21 Servidor Backbone Router</w:t>
        </w:r>
        <w:r>
          <w:rPr>
            <w:noProof/>
            <w:webHidden/>
          </w:rPr>
          <w:tab/>
        </w:r>
        <w:r>
          <w:rPr>
            <w:noProof/>
            <w:webHidden/>
          </w:rPr>
          <w:fldChar w:fldCharType="begin"/>
        </w:r>
        <w:r>
          <w:rPr>
            <w:noProof/>
            <w:webHidden/>
          </w:rPr>
          <w:instrText xml:space="preserve"> PAGEREF _Toc81652242 \h </w:instrText>
        </w:r>
        <w:r>
          <w:rPr>
            <w:noProof/>
            <w:webHidden/>
          </w:rPr>
        </w:r>
      </w:ins>
      <w:r>
        <w:rPr>
          <w:noProof/>
          <w:webHidden/>
        </w:rPr>
        <w:fldChar w:fldCharType="separate"/>
      </w:r>
      <w:ins w:id="1074" w:author="JORGE CONTRERAS ORTIZ" w:date="2021-09-04T12:50:00Z">
        <w:r>
          <w:rPr>
            <w:noProof/>
            <w:webHidden/>
          </w:rPr>
          <w:t>56</w:t>
        </w:r>
        <w:r>
          <w:rPr>
            <w:noProof/>
            <w:webHidden/>
          </w:rPr>
          <w:fldChar w:fldCharType="end"/>
        </w:r>
        <w:r w:rsidRPr="009712F6">
          <w:rPr>
            <w:rStyle w:val="Hipervnculo"/>
            <w:noProof/>
          </w:rPr>
          <w:fldChar w:fldCharType="end"/>
        </w:r>
      </w:ins>
    </w:p>
    <w:p w14:paraId="365B572A" w14:textId="0C9BC2C2" w:rsidR="00FE1EC4" w:rsidRDefault="00FE1EC4">
      <w:pPr>
        <w:pStyle w:val="Tabladeilustraciones"/>
        <w:tabs>
          <w:tab w:val="right" w:leader="dot" w:pos="8494"/>
        </w:tabs>
        <w:rPr>
          <w:ins w:id="1075" w:author="JORGE CONTRERAS ORTIZ" w:date="2021-09-04T12:50:00Z"/>
          <w:rFonts w:asciiTheme="minorHAnsi" w:eastAsiaTheme="minorEastAsia" w:hAnsiTheme="minorHAnsi" w:cstheme="minorBidi"/>
          <w:noProof/>
          <w:lang w:eastAsia="es-ES"/>
        </w:rPr>
      </w:pPr>
      <w:ins w:id="1076" w:author="JORGE CONTRERAS ORTIZ" w:date="2021-09-04T12:50:00Z">
        <w:r w:rsidRPr="009712F6">
          <w:rPr>
            <w:rStyle w:val="Hipervnculo"/>
            <w:noProof/>
          </w:rPr>
          <w:fldChar w:fldCharType="begin"/>
        </w:r>
        <w:r w:rsidRPr="009712F6">
          <w:rPr>
            <w:rStyle w:val="Hipervnculo"/>
            <w:noProof/>
          </w:rPr>
          <w:instrText xml:space="preserve"> </w:instrText>
        </w:r>
        <w:r>
          <w:rPr>
            <w:noProof/>
          </w:rPr>
          <w:instrText>HYPERLINK \l "_Toc81652243"</w:instrText>
        </w:r>
        <w:r w:rsidRPr="009712F6">
          <w:rPr>
            <w:rStyle w:val="Hipervnculo"/>
            <w:noProof/>
          </w:rPr>
          <w:instrText xml:space="preserve"> </w:instrText>
        </w:r>
        <w:r w:rsidRPr="009712F6">
          <w:rPr>
            <w:rStyle w:val="Hipervnculo"/>
            <w:noProof/>
          </w:rPr>
        </w:r>
        <w:r w:rsidRPr="009712F6">
          <w:rPr>
            <w:rStyle w:val="Hipervnculo"/>
            <w:noProof/>
          </w:rPr>
          <w:fldChar w:fldCharType="separate"/>
        </w:r>
        <w:r w:rsidRPr="009712F6">
          <w:rPr>
            <w:rStyle w:val="Hipervnculo"/>
            <w:noProof/>
          </w:rPr>
          <w:t>Ilustración 22 Servicio DHCP</w:t>
        </w:r>
        <w:r>
          <w:rPr>
            <w:noProof/>
            <w:webHidden/>
          </w:rPr>
          <w:tab/>
        </w:r>
        <w:r>
          <w:rPr>
            <w:noProof/>
            <w:webHidden/>
          </w:rPr>
          <w:fldChar w:fldCharType="begin"/>
        </w:r>
        <w:r>
          <w:rPr>
            <w:noProof/>
            <w:webHidden/>
          </w:rPr>
          <w:instrText xml:space="preserve"> PAGEREF _Toc81652243 \h </w:instrText>
        </w:r>
        <w:r>
          <w:rPr>
            <w:noProof/>
            <w:webHidden/>
          </w:rPr>
        </w:r>
      </w:ins>
      <w:r>
        <w:rPr>
          <w:noProof/>
          <w:webHidden/>
        </w:rPr>
        <w:fldChar w:fldCharType="separate"/>
      </w:r>
      <w:ins w:id="1077" w:author="JORGE CONTRERAS ORTIZ" w:date="2021-09-04T12:50:00Z">
        <w:r>
          <w:rPr>
            <w:noProof/>
            <w:webHidden/>
          </w:rPr>
          <w:t>57</w:t>
        </w:r>
        <w:r>
          <w:rPr>
            <w:noProof/>
            <w:webHidden/>
          </w:rPr>
          <w:fldChar w:fldCharType="end"/>
        </w:r>
        <w:r w:rsidRPr="009712F6">
          <w:rPr>
            <w:rStyle w:val="Hipervnculo"/>
            <w:noProof/>
          </w:rPr>
          <w:fldChar w:fldCharType="end"/>
        </w:r>
      </w:ins>
    </w:p>
    <w:p w14:paraId="692BBF32" w14:textId="1EF1DA85" w:rsidR="00FE1EC4" w:rsidRDefault="00FE1EC4">
      <w:pPr>
        <w:pStyle w:val="Tabladeilustraciones"/>
        <w:tabs>
          <w:tab w:val="right" w:leader="dot" w:pos="8494"/>
        </w:tabs>
        <w:rPr>
          <w:ins w:id="1078" w:author="JORGE CONTRERAS ORTIZ" w:date="2021-09-04T12:50:00Z"/>
          <w:rFonts w:asciiTheme="minorHAnsi" w:eastAsiaTheme="minorEastAsia" w:hAnsiTheme="minorHAnsi" w:cstheme="minorBidi"/>
          <w:noProof/>
          <w:lang w:eastAsia="es-ES"/>
        </w:rPr>
      </w:pPr>
      <w:ins w:id="1079" w:author="JORGE CONTRERAS ORTIZ" w:date="2021-09-04T12:50:00Z">
        <w:r w:rsidRPr="009712F6">
          <w:rPr>
            <w:rStyle w:val="Hipervnculo"/>
            <w:noProof/>
          </w:rPr>
          <w:fldChar w:fldCharType="begin"/>
        </w:r>
        <w:r w:rsidRPr="009712F6">
          <w:rPr>
            <w:rStyle w:val="Hipervnculo"/>
            <w:noProof/>
          </w:rPr>
          <w:instrText xml:space="preserve"> </w:instrText>
        </w:r>
        <w:r>
          <w:rPr>
            <w:noProof/>
          </w:rPr>
          <w:instrText>HYPERLINK \l "_Toc81652244"</w:instrText>
        </w:r>
        <w:r w:rsidRPr="009712F6">
          <w:rPr>
            <w:rStyle w:val="Hipervnculo"/>
            <w:noProof/>
          </w:rPr>
          <w:instrText xml:space="preserve"> </w:instrText>
        </w:r>
        <w:r w:rsidRPr="009712F6">
          <w:rPr>
            <w:rStyle w:val="Hipervnculo"/>
            <w:noProof/>
          </w:rPr>
        </w:r>
        <w:r w:rsidRPr="009712F6">
          <w:rPr>
            <w:rStyle w:val="Hipervnculo"/>
            <w:noProof/>
          </w:rPr>
          <w:fldChar w:fldCharType="separate"/>
        </w:r>
        <w:r w:rsidRPr="009712F6">
          <w:rPr>
            <w:rStyle w:val="Hipervnculo"/>
            <w:noProof/>
          </w:rPr>
          <w:t>Ilustración 23 Servicio NAT64</w:t>
        </w:r>
        <w:r>
          <w:rPr>
            <w:noProof/>
            <w:webHidden/>
          </w:rPr>
          <w:tab/>
        </w:r>
        <w:r>
          <w:rPr>
            <w:noProof/>
            <w:webHidden/>
          </w:rPr>
          <w:fldChar w:fldCharType="begin"/>
        </w:r>
        <w:r>
          <w:rPr>
            <w:noProof/>
            <w:webHidden/>
          </w:rPr>
          <w:instrText xml:space="preserve"> PAGEREF _Toc81652244 \h </w:instrText>
        </w:r>
        <w:r>
          <w:rPr>
            <w:noProof/>
            <w:webHidden/>
          </w:rPr>
        </w:r>
      </w:ins>
      <w:r>
        <w:rPr>
          <w:noProof/>
          <w:webHidden/>
        </w:rPr>
        <w:fldChar w:fldCharType="separate"/>
      </w:r>
      <w:ins w:id="1080" w:author="JORGE CONTRERAS ORTIZ" w:date="2021-09-04T12:50:00Z">
        <w:r>
          <w:rPr>
            <w:noProof/>
            <w:webHidden/>
          </w:rPr>
          <w:t>58</w:t>
        </w:r>
        <w:r>
          <w:rPr>
            <w:noProof/>
            <w:webHidden/>
          </w:rPr>
          <w:fldChar w:fldCharType="end"/>
        </w:r>
        <w:r w:rsidRPr="009712F6">
          <w:rPr>
            <w:rStyle w:val="Hipervnculo"/>
            <w:noProof/>
          </w:rPr>
          <w:fldChar w:fldCharType="end"/>
        </w:r>
      </w:ins>
    </w:p>
    <w:p w14:paraId="4E52D24E" w14:textId="6912EA24" w:rsidR="00FE1EC4" w:rsidRDefault="00FE1EC4">
      <w:pPr>
        <w:pStyle w:val="Tabladeilustraciones"/>
        <w:tabs>
          <w:tab w:val="right" w:leader="dot" w:pos="8494"/>
        </w:tabs>
        <w:rPr>
          <w:ins w:id="1081" w:author="JORGE CONTRERAS ORTIZ" w:date="2021-09-04T12:50:00Z"/>
          <w:rFonts w:asciiTheme="minorHAnsi" w:eastAsiaTheme="minorEastAsia" w:hAnsiTheme="minorHAnsi" w:cstheme="minorBidi"/>
          <w:noProof/>
          <w:lang w:eastAsia="es-ES"/>
        </w:rPr>
      </w:pPr>
      <w:ins w:id="1082" w:author="JORGE CONTRERAS ORTIZ" w:date="2021-09-04T12:50:00Z">
        <w:r w:rsidRPr="009712F6">
          <w:rPr>
            <w:rStyle w:val="Hipervnculo"/>
            <w:noProof/>
          </w:rPr>
          <w:fldChar w:fldCharType="begin"/>
        </w:r>
        <w:r w:rsidRPr="009712F6">
          <w:rPr>
            <w:rStyle w:val="Hipervnculo"/>
            <w:noProof/>
          </w:rPr>
          <w:instrText xml:space="preserve"> </w:instrText>
        </w:r>
        <w:r>
          <w:rPr>
            <w:noProof/>
          </w:rPr>
          <w:instrText>HYPERLINK \l "_Toc81652245"</w:instrText>
        </w:r>
        <w:r w:rsidRPr="009712F6">
          <w:rPr>
            <w:rStyle w:val="Hipervnculo"/>
            <w:noProof/>
          </w:rPr>
          <w:instrText xml:space="preserve"> </w:instrText>
        </w:r>
        <w:r w:rsidRPr="009712F6">
          <w:rPr>
            <w:rStyle w:val="Hipervnculo"/>
            <w:noProof/>
          </w:rPr>
        </w:r>
        <w:r w:rsidRPr="009712F6">
          <w:rPr>
            <w:rStyle w:val="Hipervnculo"/>
            <w:noProof/>
          </w:rPr>
          <w:fldChar w:fldCharType="separate"/>
        </w:r>
        <w:r w:rsidRPr="009712F6">
          <w:rPr>
            <w:rStyle w:val="Hipervnculo"/>
            <w:noProof/>
          </w:rPr>
          <w:t>Ilustración 24 Servicio Commissioner</w:t>
        </w:r>
        <w:r>
          <w:rPr>
            <w:noProof/>
            <w:webHidden/>
          </w:rPr>
          <w:tab/>
        </w:r>
        <w:r>
          <w:rPr>
            <w:noProof/>
            <w:webHidden/>
          </w:rPr>
          <w:fldChar w:fldCharType="begin"/>
        </w:r>
        <w:r>
          <w:rPr>
            <w:noProof/>
            <w:webHidden/>
          </w:rPr>
          <w:instrText xml:space="preserve"> PAGEREF _Toc81652245 \h </w:instrText>
        </w:r>
        <w:r>
          <w:rPr>
            <w:noProof/>
            <w:webHidden/>
          </w:rPr>
        </w:r>
      </w:ins>
      <w:r>
        <w:rPr>
          <w:noProof/>
          <w:webHidden/>
        </w:rPr>
        <w:fldChar w:fldCharType="separate"/>
      </w:r>
      <w:ins w:id="1083" w:author="JORGE CONTRERAS ORTIZ" w:date="2021-09-04T12:50:00Z">
        <w:r>
          <w:rPr>
            <w:noProof/>
            <w:webHidden/>
          </w:rPr>
          <w:t>59</w:t>
        </w:r>
        <w:r>
          <w:rPr>
            <w:noProof/>
            <w:webHidden/>
          </w:rPr>
          <w:fldChar w:fldCharType="end"/>
        </w:r>
        <w:r w:rsidRPr="009712F6">
          <w:rPr>
            <w:rStyle w:val="Hipervnculo"/>
            <w:noProof/>
          </w:rPr>
          <w:fldChar w:fldCharType="end"/>
        </w:r>
      </w:ins>
    </w:p>
    <w:p w14:paraId="5A5ADED0" w14:textId="222B2ECB" w:rsidR="00FE1EC4" w:rsidRDefault="00FE1EC4">
      <w:pPr>
        <w:pStyle w:val="Tabladeilustraciones"/>
        <w:tabs>
          <w:tab w:val="right" w:leader="dot" w:pos="8494"/>
        </w:tabs>
        <w:rPr>
          <w:ins w:id="1084" w:author="JORGE CONTRERAS ORTIZ" w:date="2021-09-04T12:50:00Z"/>
          <w:rFonts w:asciiTheme="minorHAnsi" w:eastAsiaTheme="minorEastAsia" w:hAnsiTheme="minorHAnsi" w:cstheme="minorBidi"/>
          <w:noProof/>
          <w:lang w:eastAsia="es-ES"/>
        </w:rPr>
      </w:pPr>
      <w:ins w:id="1085" w:author="JORGE CONTRERAS ORTIZ" w:date="2021-09-04T12:50:00Z">
        <w:r w:rsidRPr="009712F6">
          <w:rPr>
            <w:rStyle w:val="Hipervnculo"/>
            <w:noProof/>
          </w:rPr>
          <w:fldChar w:fldCharType="begin"/>
        </w:r>
        <w:r w:rsidRPr="009712F6">
          <w:rPr>
            <w:rStyle w:val="Hipervnculo"/>
            <w:noProof/>
          </w:rPr>
          <w:instrText xml:space="preserve"> </w:instrText>
        </w:r>
        <w:r>
          <w:rPr>
            <w:noProof/>
          </w:rPr>
          <w:instrText>HYPERLINK \l "_Toc81652246"</w:instrText>
        </w:r>
        <w:r w:rsidRPr="009712F6">
          <w:rPr>
            <w:rStyle w:val="Hipervnculo"/>
            <w:noProof/>
          </w:rPr>
          <w:instrText xml:space="preserve"> </w:instrText>
        </w:r>
        <w:r w:rsidRPr="009712F6">
          <w:rPr>
            <w:rStyle w:val="Hipervnculo"/>
            <w:noProof/>
          </w:rPr>
        </w:r>
        <w:r w:rsidRPr="009712F6">
          <w:rPr>
            <w:rStyle w:val="Hipervnculo"/>
            <w:noProof/>
          </w:rPr>
          <w:fldChar w:fldCharType="separate"/>
        </w:r>
        <w:r w:rsidRPr="009712F6">
          <w:rPr>
            <w:rStyle w:val="Hipervnculo"/>
            <w:noProof/>
          </w:rPr>
          <w:t>Ilustración 25 Pestaña Visual Network</w:t>
        </w:r>
        <w:r>
          <w:rPr>
            <w:noProof/>
            <w:webHidden/>
          </w:rPr>
          <w:tab/>
        </w:r>
        <w:r>
          <w:rPr>
            <w:noProof/>
            <w:webHidden/>
          </w:rPr>
          <w:fldChar w:fldCharType="begin"/>
        </w:r>
        <w:r>
          <w:rPr>
            <w:noProof/>
            <w:webHidden/>
          </w:rPr>
          <w:instrText xml:space="preserve"> PAGEREF _Toc81652246 \h </w:instrText>
        </w:r>
        <w:r>
          <w:rPr>
            <w:noProof/>
            <w:webHidden/>
          </w:rPr>
        </w:r>
      </w:ins>
      <w:r>
        <w:rPr>
          <w:noProof/>
          <w:webHidden/>
        </w:rPr>
        <w:fldChar w:fldCharType="separate"/>
      </w:r>
      <w:ins w:id="1086" w:author="JORGE CONTRERAS ORTIZ" w:date="2021-09-04T12:50:00Z">
        <w:r>
          <w:rPr>
            <w:noProof/>
            <w:webHidden/>
          </w:rPr>
          <w:t>60</w:t>
        </w:r>
        <w:r>
          <w:rPr>
            <w:noProof/>
            <w:webHidden/>
          </w:rPr>
          <w:fldChar w:fldCharType="end"/>
        </w:r>
        <w:r w:rsidRPr="009712F6">
          <w:rPr>
            <w:rStyle w:val="Hipervnculo"/>
            <w:noProof/>
          </w:rPr>
          <w:fldChar w:fldCharType="end"/>
        </w:r>
      </w:ins>
    </w:p>
    <w:p w14:paraId="6B22C1A7" w14:textId="2EE4EFF8" w:rsidR="00FE1EC4" w:rsidRDefault="00FE1EC4">
      <w:pPr>
        <w:pStyle w:val="Tabladeilustraciones"/>
        <w:tabs>
          <w:tab w:val="right" w:leader="dot" w:pos="8494"/>
        </w:tabs>
        <w:rPr>
          <w:ins w:id="1087" w:author="JORGE CONTRERAS ORTIZ" w:date="2021-09-04T12:50:00Z"/>
          <w:rFonts w:asciiTheme="minorHAnsi" w:eastAsiaTheme="minorEastAsia" w:hAnsiTheme="minorHAnsi" w:cstheme="minorBidi"/>
          <w:noProof/>
          <w:lang w:eastAsia="es-ES"/>
        </w:rPr>
      </w:pPr>
      <w:ins w:id="1088" w:author="JORGE CONTRERAS ORTIZ" w:date="2021-09-04T12:50:00Z">
        <w:r w:rsidRPr="009712F6">
          <w:rPr>
            <w:rStyle w:val="Hipervnculo"/>
            <w:noProof/>
          </w:rPr>
          <w:fldChar w:fldCharType="begin"/>
        </w:r>
        <w:r w:rsidRPr="009712F6">
          <w:rPr>
            <w:rStyle w:val="Hipervnculo"/>
            <w:noProof/>
          </w:rPr>
          <w:instrText xml:space="preserve"> </w:instrText>
        </w:r>
        <w:r>
          <w:rPr>
            <w:noProof/>
          </w:rPr>
          <w:instrText>HYPERLINK \l "_Toc81652247"</w:instrText>
        </w:r>
        <w:r w:rsidRPr="009712F6">
          <w:rPr>
            <w:rStyle w:val="Hipervnculo"/>
            <w:noProof/>
          </w:rPr>
          <w:instrText xml:space="preserve"> </w:instrText>
        </w:r>
        <w:r w:rsidRPr="009712F6">
          <w:rPr>
            <w:rStyle w:val="Hipervnculo"/>
            <w:noProof/>
          </w:rPr>
        </w:r>
        <w:r w:rsidRPr="009712F6">
          <w:rPr>
            <w:rStyle w:val="Hipervnculo"/>
            <w:noProof/>
          </w:rPr>
          <w:fldChar w:fldCharType="separate"/>
        </w:r>
        <w:r w:rsidRPr="009712F6">
          <w:rPr>
            <w:rStyle w:val="Hipervnculo"/>
            <w:noProof/>
          </w:rPr>
          <w:t>Ilustración 26 Pestaña Logs</w:t>
        </w:r>
        <w:r>
          <w:rPr>
            <w:noProof/>
            <w:webHidden/>
          </w:rPr>
          <w:tab/>
        </w:r>
        <w:r>
          <w:rPr>
            <w:noProof/>
            <w:webHidden/>
          </w:rPr>
          <w:fldChar w:fldCharType="begin"/>
        </w:r>
        <w:r>
          <w:rPr>
            <w:noProof/>
            <w:webHidden/>
          </w:rPr>
          <w:instrText xml:space="preserve"> PAGEREF _Toc81652247 \h </w:instrText>
        </w:r>
        <w:r>
          <w:rPr>
            <w:noProof/>
            <w:webHidden/>
          </w:rPr>
        </w:r>
      </w:ins>
      <w:r>
        <w:rPr>
          <w:noProof/>
          <w:webHidden/>
        </w:rPr>
        <w:fldChar w:fldCharType="separate"/>
      </w:r>
      <w:ins w:id="1089" w:author="JORGE CONTRERAS ORTIZ" w:date="2021-09-04T12:50:00Z">
        <w:r>
          <w:rPr>
            <w:noProof/>
            <w:webHidden/>
          </w:rPr>
          <w:t>61</w:t>
        </w:r>
        <w:r>
          <w:rPr>
            <w:noProof/>
            <w:webHidden/>
          </w:rPr>
          <w:fldChar w:fldCharType="end"/>
        </w:r>
        <w:r w:rsidRPr="009712F6">
          <w:rPr>
            <w:rStyle w:val="Hipervnculo"/>
            <w:noProof/>
          </w:rPr>
          <w:fldChar w:fldCharType="end"/>
        </w:r>
      </w:ins>
    </w:p>
    <w:p w14:paraId="2F6C19AE" w14:textId="4EA3F4CF" w:rsidR="00FE1EC4" w:rsidRDefault="00FE1EC4">
      <w:pPr>
        <w:pStyle w:val="Tabladeilustraciones"/>
        <w:tabs>
          <w:tab w:val="right" w:leader="dot" w:pos="8494"/>
        </w:tabs>
        <w:rPr>
          <w:ins w:id="1090" w:author="JORGE CONTRERAS ORTIZ" w:date="2021-09-04T12:50:00Z"/>
          <w:rFonts w:asciiTheme="minorHAnsi" w:eastAsiaTheme="minorEastAsia" w:hAnsiTheme="minorHAnsi" w:cstheme="minorBidi"/>
          <w:noProof/>
          <w:lang w:eastAsia="es-ES"/>
        </w:rPr>
      </w:pPr>
      <w:ins w:id="1091" w:author="JORGE CONTRERAS ORTIZ" w:date="2021-09-04T12:50:00Z">
        <w:r w:rsidRPr="009712F6">
          <w:rPr>
            <w:rStyle w:val="Hipervnculo"/>
            <w:noProof/>
          </w:rPr>
          <w:fldChar w:fldCharType="begin"/>
        </w:r>
        <w:r w:rsidRPr="009712F6">
          <w:rPr>
            <w:rStyle w:val="Hipervnculo"/>
            <w:noProof/>
          </w:rPr>
          <w:instrText xml:space="preserve"> </w:instrText>
        </w:r>
        <w:r>
          <w:rPr>
            <w:noProof/>
          </w:rPr>
          <w:instrText>HYPERLINK \l "_Toc81652248"</w:instrText>
        </w:r>
        <w:r w:rsidRPr="009712F6">
          <w:rPr>
            <w:rStyle w:val="Hipervnculo"/>
            <w:noProof/>
          </w:rPr>
          <w:instrText xml:space="preserve"> </w:instrText>
        </w:r>
        <w:r w:rsidRPr="009712F6">
          <w:rPr>
            <w:rStyle w:val="Hipervnculo"/>
            <w:noProof/>
          </w:rPr>
        </w:r>
        <w:r w:rsidRPr="009712F6">
          <w:rPr>
            <w:rStyle w:val="Hipervnculo"/>
            <w:noProof/>
          </w:rPr>
          <w:fldChar w:fldCharType="separate"/>
        </w:r>
        <w:r w:rsidRPr="009712F6">
          <w:rPr>
            <w:rStyle w:val="Hipervnculo"/>
            <w:noProof/>
          </w:rPr>
          <w:t>Ilustración 27 Administrador de dispositivo antes de instalar los Drivers de KTWM102</w:t>
        </w:r>
        <w:r>
          <w:rPr>
            <w:noProof/>
            <w:webHidden/>
          </w:rPr>
          <w:tab/>
        </w:r>
        <w:r>
          <w:rPr>
            <w:noProof/>
            <w:webHidden/>
          </w:rPr>
          <w:fldChar w:fldCharType="begin"/>
        </w:r>
        <w:r>
          <w:rPr>
            <w:noProof/>
            <w:webHidden/>
          </w:rPr>
          <w:instrText xml:space="preserve"> PAGEREF _Toc81652248 \h </w:instrText>
        </w:r>
        <w:r>
          <w:rPr>
            <w:noProof/>
            <w:webHidden/>
          </w:rPr>
        </w:r>
      </w:ins>
      <w:r>
        <w:rPr>
          <w:noProof/>
          <w:webHidden/>
        </w:rPr>
        <w:fldChar w:fldCharType="separate"/>
      </w:r>
      <w:ins w:id="1092" w:author="JORGE CONTRERAS ORTIZ" w:date="2021-09-04T12:50:00Z">
        <w:r>
          <w:rPr>
            <w:noProof/>
            <w:webHidden/>
          </w:rPr>
          <w:t>64</w:t>
        </w:r>
        <w:r>
          <w:rPr>
            <w:noProof/>
            <w:webHidden/>
          </w:rPr>
          <w:fldChar w:fldCharType="end"/>
        </w:r>
        <w:r w:rsidRPr="009712F6">
          <w:rPr>
            <w:rStyle w:val="Hipervnculo"/>
            <w:noProof/>
          </w:rPr>
          <w:fldChar w:fldCharType="end"/>
        </w:r>
      </w:ins>
    </w:p>
    <w:p w14:paraId="61220558" w14:textId="4A4A7AB7" w:rsidR="00FE1EC4" w:rsidRDefault="00FE1EC4">
      <w:pPr>
        <w:pStyle w:val="Tabladeilustraciones"/>
        <w:tabs>
          <w:tab w:val="right" w:leader="dot" w:pos="8494"/>
        </w:tabs>
        <w:rPr>
          <w:ins w:id="1093" w:author="JORGE CONTRERAS ORTIZ" w:date="2021-09-04T12:50:00Z"/>
          <w:rFonts w:asciiTheme="minorHAnsi" w:eastAsiaTheme="minorEastAsia" w:hAnsiTheme="minorHAnsi" w:cstheme="minorBidi"/>
          <w:noProof/>
          <w:lang w:eastAsia="es-ES"/>
        </w:rPr>
      </w:pPr>
      <w:ins w:id="1094" w:author="JORGE CONTRERAS ORTIZ" w:date="2021-09-04T12:50:00Z">
        <w:r w:rsidRPr="009712F6">
          <w:rPr>
            <w:rStyle w:val="Hipervnculo"/>
            <w:noProof/>
          </w:rPr>
          <w:fldChar w:fldCharType="begin"/>
        </w:r>
        <w:r w:rsidRPr="009712F6">
          <w:rPr>
            <w:rStyle w:val="Hipervnculo"/>
            <w:noProof/>
          </w:rPr>
          <w:instrText xml:space="preserve"> </w:instrText>
        </w:r>
        <w:r>
          <w:rPr>
            <w:noProof/>
          </w:rPr>
          <w:instrText>HYPERLINK \l "_Toc81652249"</w:instrText>
        </w:r>
        <w:r w:rsidRPr="009712F6">
          <w:rPr>
            <w:rStyle w:val="Hipervnculo"/>
            <w:noProof/>
          </w:rPr>
          <w:instrText xml:space="preserve"> </w:instrText>
        </w:r>
        <w:r w:rsidRPr="009712F6">
          <w:rPr>
            <w:rStyle w:val="Hipervnculo"/>
            <w:noProof/>
          </w:rPr>
        </w:r>
        <w:r w:rsidRPr="009712F6">
          <w:rPr>
            <w:rStyle w:val="Hipervnculo"/>
            <w:noProof/>
          </w:rPr>
          <w:fldChar w:fldCharType="separate"/>
        </w:r>
        <w:r w:rsidRPr="009712F6">
          <w:rPr>
            <w:rStyle w:val="Hipervnculo"/>
            <w:noProof/>
          </w:rPr>
          <w:t>Ilustración 28 Instalación Drivers con Zadig Paso 1</w:t>
        </w:r>
        <w:r>
          <w:rPr>
            <w:noProof/>
            <w:webHidden/>
          </w:rPr>
          <w:tab/>
        </w:r>
        <w:r>
          <w:rPr>
            <w:noProof/>
            <w:webHidden/>
          </w:rPr>
          <w:fldChar w:fldCharType="begin"/>
        </w:r>
        <w:r>
          <w:rPr>
            <w:noProof/>
            <w:webHidden/>
          </w:rPr>
          <w:instrText xml:space="preserve"> PAGEREF _Toc81652249 \h </w:instrText>
        </w:r>
        <w:r>
          <w:rPr>
            <w:noProof/>
            <w:webHidden/>
          </w:rPr>
        </w:r>
      </w:ins>
      <w:r>
        <w:rPr>
          <w:noProof/>
          <w:webHidden/>
        </w:rPr>
        <w:fldChar w:fldCharType="separate"/>
      </w:r>
      <w:ins w:id="1095" w:author="JORGE CONTRERAS ORTIZ" w:date="2021-09-04T12:50:00Z">
        <w:r>
          <w:rPr>
            <w:noProof/>
            <w:webHidden/>
          </w:rPr>
          <w:t>65</w:t>
        </w:r>
        <w:r>
          <w:rPr>
            <w:noProof/>
            <w:webHidden/>
          </w:rPr>
          <w:fldChar w:fldCharType="end"/>
        </w:r>
        <w:r w:rsidRPr="009712F6">
          <w:rPr>
            <w:rStyle w:val="Hipervnculo"/>
            <w:noProof/>
          </w:rPr>
          <w:fldChar w:fldCharType="end"/>
        </w:r>
      </w:ins>
    </w:p>
    <w:p w14:paraId="7133F8B4" w14:textId="055A0CDB" w:rsidR="00FE1EC4" w:rsidRDefault="00FE1EC4">
      <w:pPr>
        <w:pStyle w:val="Tabladeilustraciones"/>
        <w:tabs>
          <w:tab w:val="right" w:leader="dot" w:pos="8494"/>
        </w:tabs>
        <w:rPr>
          <w:ins w:id="1096" w:author="JORGE CONTRERAS ORTIZ" w:date="2021-09-04T12:50:00Z"/>
          <w:rFonts w:asciiTheme="minorHAnsi" w:eastAsiaTheme="minorEastAsia" w:hAnsiTheme="minorHAnsi" w:cstheme="minorBidi"/>
          <w:noProof/>
          <w:lang w:eastAsia="es-ES"/>
        </w:rPr>
      </w:pPr>
      <w:ins w:id="1097" w:author="JORGE CONTRERAS ORTIZ" w:date="2021-09-04T12:50:00Z">
        <w:r w:rsidRPr="009712F6">
          <w:rPr>
            <w:rStyle w:val="Hipervnculo"/>
            <w:noProof/>
          </w:rPr>
          <w:fldChar w:fldCharType="begin"/>
        </w:r>
        <w:r w:rsidRPr="009712F6">
          <w:rPr>
            <w:rStyle w:val="Hipervnculo"/>
            <w:noProof/>
          </w:rPr>
          <w:instrText xml:space="preserve"> </w:instrText>
        </w:r>
        <w:r>
          <w:rPr>
            <w:noProof/>
          </w:rPr>
          <w:instrText>HYPERLINK \l "_Toc81652250"</w:instrText>
        </w:r>
        <w:r w:rsidRPr="009712F6">
          <w:rPr>
            <w:rStyle w:val="Hipervnculo"/>
            <w:noProof/>
          </w:rPr>
          <w:instrText xml:space="preserve"> </w:instrText>
        </w:r>
        <w:r w:rsidRPr="009712F6">
          <w:rPr>
            <w:rStyle w:val="Hipervnculo"/>
            <w:noProof/>
          </w:rPr>
        </w:r>
        <w:r w:rsidRPr="009712F6">
          <w:rPr>
            <w:rStyle w:val="Hipervnculo"/>
            <w:noProof/>
          </w:rPr>
          <w:fldChar w:fldCharType="separate"/>
        </w:r>
        <w:r w:rsidRPr="009712F6">
          <w:rPr>
            <w:rStyle w:val="Hipervnculo"/>
            <w:noProof/>
          </w:rPr>
          <w:t>Ilustración 29 Instalación Drivers con Zadig Paso 2</w:t>
        </w:r>
        <w:r>
          <w:rPr>
            <w:noProof/>
            <w:webHidden/>
          </w:rPr>
          <w:tab/>
        </w:r>
        <w:r>
          <w:rPr>
            <w:noProof/>
            <w:webHidden/>
          </w:rPr>
          <w:fldChar w:fldCharType="begin"/>
        </w:r>
        <w:r>
          <w:rPr>
            <w:noProof/>
            <w:webHidden/>
          </w:rPr>
          <w:instrText xml:space="preserve"> PAGEREF _Toc81652250 \h </w:instrText>
        </w:r>
        <w:r>
          <w:rPr>
            <w:noProof/>
            <w:webHidden/>
          </w:rPr>
        </w:r>
      </w:ins>
      <w:r>
        <w:rPr>
          <w:noProof/>
          <w:webHidden/>
        </w:rPr>
        <w:fldChar w:fldCharType="separate"/>
      </w:r>
      <w:ins w:id="1098" w:author="JORGE CONTRERAS ORTIZ" w:date="2021-09-04T12:50:00Z">
        <w:r>
          <w:rPr>
            <w:noProof/>
            <w:webHidden/>
          </w:rPr>
          <w:t>66</w:t>
        </w:r>
        <w:r>
          <w:rPr>
            <w:noProof/>
            <w:webHidden/>
          </w:rPr>
          <w:fldChar w:fldCharType="end"/>
        </w:r>
        <w:r w:rsidRPr="009712F6">
          <w:rPr>
            <w:rStyle w:val="Hipervnculo"/>
            <w:noProof/>
          </w:rPr>
          <w:fldChar w:fldCharType="end"/>
        </w:r>
      </w:ins>
    </w:p>
    <w:p w14:paraId="71D8F544" w14:textId="63A0EA99" w:rsidR="00FE1EC4" w:rsidRDefault="00FE1EC4">
      <w:pPr>
        <w:pStyle w:val="Tabladeilustraciones"/>
        <w:tabs>
          <w:tab w:val="right" w:leader="dot" w:pos="8494"/>
        </w:tabs>
        <w:rPr>
          <w:ins w:id="1099" w:author="JORGE CONTRERAS ORTIZ" w:date="2021-09-04T12:50:00Z"/>
          <w:rFonts w:asciiTheme="minorHAnsi" w:eastAsiaTheme="minorEastAsia" w:hAnsiTheme="minorHAnsi" w:cstheme="minorBidi"/>
          <w:noProof/>
          <w:lang w:eastAsia="es-ES"/>
        </w:rPr>
      </w:pPr>
      <w:ins w:id="1100" w:author="JORGE CONTRERAS ORTIZ" w:date="2021-09-04T12:50:00Z">
        <w:r w:rsidRPr="009712F6">
          <w:rPr>
            <w:rStyle w:val="Hipervnculo"/>
            <w:noProof/>
          </w:rPr>
          <w:fldChar w:fldCharType="begin"/>
        </w:r>
        <w:r w:rsidRPr="009712F6">
          <w:rPr>
            <w:rStyle w:val="Hipervnculo"/>
            <w:noProof/>
          </w:rPr>
          <w:instrText xml:space="preserve"> </w:instrText>
        </w:r>
        <w:r>
          <w:rPr>
            <w:noProof/>
          </w:rPr>
          <w:instrText>HYPERLINK \l "_Toc81652251"</w:instrText>
        </w:r>
        <w:r w:rsidRPr="009712F6">
          <w:rPr>
            <w:rStyle w:val="Hipervnculo"/>
            <w:noProof/>
          </w:rPr>
          <w:instrText xml:space="preserve"> </w:instrText>
        </w:r>
        <w:r w:rsidRPr="009712F6">
          <w:rPr>
            <w:rStyle w:val="Hipervnculo"/>
            <w:noProof/>
          </w:rPr>
        </w:r>
        <w:r w:rsidRPr="009712F6">
          <w:rPr>
            <w:rStyle w:val="Hipervnculo"/>
            <w:noProof/>
          </w:rPr>
          <w:fldChar w:fldCharType="separate"/>
        </w:r>
        <w:r w:rsidRPr="009712F6">
          <w:rPr>
            <w:rStyle w:val="Hipervnculo"/>
            <w:noProof/>
          </w:rPr>
          <w:t>Ilustración 30 Instalación Drivers con Zadig Finalizada</w:t>
        </w:r>
        <w:r>
          <w:rPr>
            <w:noProof/>
            <w:webHidden/>
          </w:rPr>
          <w:tab/>
        </w:r>
        <w:r>
          <w:rPr>
            <w:noProof/>
            <w:webHidden/>
          </w:rPr>
          <w:fldChar w:fldCharType="begin"/>
        </w:r>
        <w:r>
          <w:rPr>
            <w:noProof/>
            <w:webHidden/>
          </w:rPr>
          <w:instrText xml:space="preserve"> PAGEREF _Toc81652251 \h </w:instrText>
        </w:r>
        <w:r>
          <w:rPr>
            <w:noProof/>
            <w:webHidden/>
          </w:rPr>
        </w:r>
      </w:ins>
      <w:r>
        <w:rPr>
          <w:noProof/>
          <w:webHidden/>
        </w:rPr>
        <w:fldChar w:fldCharType="separate"/>
      </w:r>
      <w:ins w:id="1101" w:author="JORGE CONTRERAS ORTIZ" w:date="2021-09-04T12:50:00Z">
        <w:r>
          <w:rPr>
            <w:noProof/>
            <w:webHidden/>
          </w:rPr>
          <w:t>66</w:t>
        </w:r>
        <w:r>
          <w:rPr>
            <w:noProof/>
            <w:webHidden/>
          </w:rPr>
          <w:fldChar w:fldCharType="end"/>
        </w:r>
        <w:r w:rsidRPr="009712F6">
          <w:rPr>
            <w:rStyle w:val="Hipervnculo"/>
            <w:noProof/>
          </w:rPr>
          <w:fldChar w:fldCharType="end"/>
        </w:r>
      </w:ins>
    </w:p>
    <w:p w14:paraId="2B4636DA" w14:textId="7FBE865D" w:rsidR="00FE1EC4" w:rsidRDefault="00FE1EC4">
      <w:pPr>
        <w:pStyle w:val="Tabladeilustraciones"/>
        <w:tabs>
          <w:tab w:val="right" w:leader="dot" w:pos="8494"/>
        </w:tabs>
        <w:rPr>
          <w:ins w:id="1102" w:author="JORGE CONTRERAS ORTIZ" w:date="2021-09-04T12:50:00Z"/>
          <w:rFonts w:asciiTheme="minorHAnsi" w:eastAsiaTheme="minorEastAsia" w:hAnsiTheme="minorHAnsi" w:cstheme="minorBidi"/>
          <w:noProof/>
          <w:lang w:eastAsia="es-ES"/>
        </w:rPr>
      </w:pPr>
      <w:ins w:id="1103" w:author="JORGE CONTRERAS ORTIZ" w:date="2021-09-04T12:50:00Z">
        <w:r w:rsidRPr="009712F6">
          <w:rPr>
            <w:rStyle w:val="Hipervnculo"/>
            <w:noProof/>
          </w:rPr>
          <w:fldChar w:fldCharType="begin"/>
        </w:r>
        <w:r w:rsidRPr="009712F6">
          <w:rPr>
            <w:rStyle w:val="Hipervnculo"/>
            <w:noProof/>
          </w:rPr>
          <w:instrText xml:space="preserve"> </w:instrText>
        </w:r>
        <w:r>
          <w:rPr>
            <w:noProof/>
          </w:rPr>
          <w:instrText>HYPERLINK \l "_Toc81652252"</w:instrText>
        </w:r>
        <w:r w:rsidRPr="009712F6">
          <w:rPr>
            <w:rStyle w:val="Hipervnculo"/>
            <w:noProof/>
          </w:rPr>
          <w:instrText xml:space="preserve"> </w:instrText>
        </w:r>
        <w:r w:rsidRPr="009712F6">
          <w:rPr>
            <w:rStyle w:val="Hipervnculo"/>
            <w:noProof/>
          </w:rPr>
        </w:r>
        <w:r w:rsidRPr="009712F6">
          <w:rPr>
            <w:rStyle w:val="Hipervnculo"/>
            <w:noProof/>
          </w:rPr>
          <w:fldChar w:fldCharType="separate"/>
        </w:r>
        <w:r w:rsidRPr="009712F6">
          <w:rPr>
            <w:rStyle w:val="Hipervnculo"/>
            <w:noProof/>
          </w:rPr>
          <w:t>Ilustración 31 Administrador de Dispositivos Después de Instalar Drivers</w:t>
        </w:r>
        <w:r>
          <w:rPr>
            <w:noProof/>
            <w:webHidden/>
          </w:rPr>
          <w:tab/>
        </w:r>
        <w:r>
          <w:rPr>
            <w:noProof/>
            <w:webHidden/>
          </w:rPr>
          <w:fldChar w:fldCharType="begin"/>
        </w:r>
        <w:r>
          <w:rPr>
            <w:noProof/>
            <w:webHidden/>
          </w:rPr>
          <w:instrText xml:space="preserve"> PAGEREF _Toc81652252 \h </w:instrText>
        </w:r>
        <w:r>
          <w:rPr>
            <w:noProof/>
            <w:webHidden/>
          </w:rPr>
        </w:r>
      </w:ins>
      <w:r>
        <w:rPr>
          <w:noProof/>
          <w:webHidden/>
        </w:rPr>
        <w:fldChar w:fldCharType="separate"/>
      </w:r>
      <w:ins w:id="1104" w:author="JORGE CONTRERAS ORTIZ" w:date="2021-09-04T12:50:00Z">
        <w:r>
          <w:rPr>
            <w:noProof/>
            <w:webHidden/>
          </w:rPr>
          <w:t>67</w:t>
        </w:r>
        <w:r>
          <w:rPr>
            <w:noProof/>
            <w:webHidden/>
          </w:rPr>
          <w:fldChar w:fldCharType="end"/>
        </w:r>
        <w:r w:rsidRPr="009712F6">
          <w:rPr>
            <w:rStyle w:val="Hipervnculo"/>
            <w:noProof/>
          </w:rPr>
          <w:fldChar w:fldCharType="end"/>
        </w:r>
      </w:ins>
    </w:p>
    <w:p w14:paraId="3FB31A7E" w14:textId="41CA1F6B" w:rsidR="00FE1EC4" w:rsidRDefault="00FE1EC4">
      <w:pPr>
        <w:pStyle w:val="Tabladeilustraciones"/>
        <w:tabs>
          <w:tab w:val="right" w:leader="dot" w:pos="8494"/>
        </w:tabs>
        <w:rPr>
          <w:ins w:id="1105" w:author="JORGE CONTRERAS ORTIZ" w:date="2021-09-04T12:50:00Z"/>
          <w:rFonts w:asciiTheme="minorHAnsi" w:eastAsiaTheme="minorEastAsia" w:hAnsiTheme="minorHAnsi" w:cstheme="minorBidi"/>
          <w:noProof/>
          <w:lang w:eastAsia="es-ES"/>
        </w:rPr>
      </w:pPr>
      <w:ins w:id="1106" w:author="JORGE CONTRERAS ORTIZ" w:date="2021-09-04T12:50:00Z">
        <w:r w:rsidRPr="009712F6">
          <w:rPr>
            <w:rStyle w:val="Hipervnculo"/>
            <w:noProof/>
          </w:rPr>
          <w:fldChar w:fldCharType="begin"/>
        </w:r>
        <w:r w:rsidRPr="009712F6">
          <w:rPr>
            <w:rStyle w:val="Hipervnculo"/>
            <w:noProof/>
          </w:rPr>
          <w:instrText xml:space="preserve"> </w:instrText>
        </w:r>
        <w:r>
          <w:rPr>
            <w:noProof/>
          </w:rPr>
          <w:instrText>HYPERLINK \l "_Toc81652253"</w:instrText>
        </w:r>
        <w:r w:rsidRPr="009712F6">
          <w:rPr>
            <w:rStyle w:val="Hipervnculo"/>
            <w:noProof/>
          </w:rPr>
          <w:instrText xml:space="preserve"> </w:instrText>
        </w:r>
        <w:r w:rsidRPr="009712F6">
          <w:rPr>
            <w:rStyle w:val="Hipervnculo"/>
            <w:noProof/>
          </w:rPr>
        </w:r>
        <w:r w:rsidRPr="009712F6">
          <w:rPr>
            <w:rStyle w:val="Hipervnculo"/>
            <w:noProof/>
          </w:rPr>
          <w:fldChar w:fldCharType="separate"/>
        </w:r>
        <w:r w:rsidRPr="009712F6">
          <w:rPr>
            <w:rStyle w:val="Hipervnculo"/>
            <w:noProof/>
          </w:rPr>
          <w:t>Ilustración 32 Instalar libusbk con Zadig</w:t>
        </w:r>
        <w:r>
          <w:rPr>
            <w:noProof/>
            <w:webHidden/>
          </w:rPr>
          <w:tab/>
        </w:r>
        <w:r>
          <w:rPr>
            <w:noProof/>
            <w:webHidden/>
          </w:rPr>
          <w:fldChar w:fldCharType="begin"/>
        </w:r>
        <w:r>
          <w:rPr>
            <w:noProof/>
            <w:webHidden/>
          </w:rPr>
          <w:instrText xml:space="preserve"> PAGEREF _Toc81652253 \h </w:instrText>
        </w:r>
        <w:r>
          <w:rPr>
            <w:noProof/>
            <w:webHidden/>
          </w:rPr>
        </w:r>
      </w:ins>
      <w:r>
        <w:rPr>
          <w:noProof/>
          <w:webHidden/>
        </w:rPr>
        <w:fldChar w:fldCharType="separate"/>
      </w:r>
      <w:ins w:id="1107" w:author="JORGE CONTRERAS ORTIZ" w:date="2021-09-04T12:50:00Z">
        <w:r>
          <w:rPr>
            <w:noProof/>
            <w:webHidden/>
          </w:rPr>
          <w:t>70</w:t>
        </w:r>
        <w:r>
          <w:rPr>
            <w:noProof/>
            <w:webHidden/>
          </w:rPr>
          <w:fldChar w:fldCharType="end"/>
        </w:r>
        <w:r w:rsidRPr="009712F6">
          <w:rPr>
            <w:rStyle w:val="Hipervnculo"/>
            <w:noProof/>
          </w:rPr>
          <w:fldChar w:fldCharType="end"/>
        </w:r>
      </w:ins>
    </w:p>
    <w:p w14:paraId="550C30AF" w14:textId="480A2B4E" w:rsidR="00FE1EC4" w:rsidRDefault="00FE1EC4">
      <w:pPr>
        <w:pStyle w:val="Tabladeilustraciones"/>
        <w:tabs>
          <w:tab w:val="right" w:leader="dot" w:pos="8494"/>
        </w:tabs>
        <w:rPr>
          <w:ins w:id="1108" w:author="JORGE CONTRERAS ORTIZ" w:date="2021-09-04T12:50:00Z"/>
          <w:rFonts w:asciiTheme="minorHAnsi" w:eastAsiaTheme="minorEastAsia" w:hAnsiTheme="minorHAnsi" w:cstheme="minorBidi"/>
          <w:noProof/>
          <w:lang w:eastAsia="es-ES"/>
        </w:rPr>
      </w:pPr>
      <w:ins w:id="1109" w:author="JORGE CONTRERAS ORTIZ" w:date="2021-09-04T12:50:00Z">
        <w:r w:rsidRPr="009712F6">
          <w:rPr>
            <w:rStyle w:val="Hipervnculo"/>
            <w:noProof/>
          </w:rPr>
          <w:fldChar w:fldCharType="begin"/>
        </w:r>
        <w:r w:rsidRPr="009712F6">
          <w:rPr>
            <w:rStyle w:val="Hipervnculo"/>
            <w:noProof/>
          </w:rPr>
          <w:instrText xml:space="preserve"> </w:instrText>
        </w:r>
        <w:r>
          <w:rPr>
            <w:noProof/>
          </w:rPr>
          <w:instrText>HYPERLINK \l "_Toc81652254"</w:instrText>
        </w:r>
        <w:r w:rsidRPr="009712F6">
          <w:rPr>
            <w:rStyle w:val="Hipervnculo"/>
            <w:noProof/>
          </w:rPr>
          <w:instrText xml:space="preserve"> </w:instrText>
        </w:r>
        <w:r w:rsidRPr="009712F6">
          <w:rPr>
            <w:rStyle w:val="Hipervnculo"/>
            <w:noProof/>
          </w:rPr>
        </w:r>
        <w:r w:rsidRPr="009712F6">
          <w:rPr>
            <w:rStyle w:val="Hipervnculo"/>
            <w:noProof/>
          </w:rPr>
          <w:fldChar w:fldCharType="separate"/>
        </w:r>
        <w:r w:rsidRPr="009712F6">
          <w:rPr>
            <w:rStyle w:val="Hipervnculo"/>
            <w:noProof/>
          </w:rPr>
          <w:t>Ilustración 33 Instalación Driver Libusbk xon Zadig Finalizada</w:t>
        </w:r>
        <w:r>
          <w:rPr>
            <w:noProof/>
            <w:webHidden/>
          </w:rPr>
          <w:tab/>
        </w:r>
        <w:r>
          <w:rPr>
            <w:noProof/>
            <w:webHidden/>
          </w:rPr>
          <w:fldChar w:fldCharType="begin"/>
        </w:r>
        <w:r>
          <w:rPr>
            <w:noProof/>
            <w:webHidden/>
          </w:rPr>
          <w:instrText xml:space="preserve"> PAGEREF _Toc81652254 \h </w:instrText>
        </w:r>
        <w:r>
          <w:rPr>
            <w:noProof/>
            <w:webHidden/>
          </w:rPr>
        </w:r>
      </w:ins>
      <w:r>
        <w:rPr>
          <w:noProof/>
          <w:webHidden/>
        </w:rPr>
        <w:fldChar w:fldCharType="separate"/>
      </w:r>
      <w:ins w:id="1110" w:author="JORGE CONTRERAS ORTIZ" w:date="2021-09-04T12:50:00Z">
        <w:r>
          <w:rPr>
            <w:noProof/>
            <w:webHidden/>
          </w:rPr>
          <w:t>70</w:t>
        </w:r>
        <w:r>
          <w:rPr>
            <w:noProof/>
            <w:webHidden/>
          </w:rPr>
          <w:fldChar w:fldCharType="end"/>
        </w:r>
        <w:r w:rsidRPr="009712F6">
          <w:rPr>
            <w:rStyle w:val="Hipervnculo"/>
            <w:noProof/>
          </w:rPr>
          <w:fldChar w:fldCharType="end"/>
        </w:r>
      </w:ins>
    </w:p>
    <w:p w14:paraId="4FB48C67" w14:textId="24364CFB" w:rsidR="00FE1EC4" w:rsidRDefault="00FE1EC4">
      <w:pPr>
        <w:pStyle w:val="Tabladeilustraciones"/>
        <w:tabs>
          <w:tab w:val="right" w:leader="dot" w:pos="8494"/>
        </w:tabs>
        <w:rPr>
          <w:ins w:id="1111" w:author="JORGE CONTRERAS ORTIZ" w:date="2021-09-04T12:50:00Z"/>
          <w:rFonts w:asciiTheme="minorHAnsi" w:eastAsiaTheme="minorEastAsia" w:hAnsiTheme="minorHAnsi" w:cstheme="minorBidi"/>
          <w:noProof/>
          <w:lang w:eastAsia="es-ES"/>
        </w:rPr>
      </w:pPr>
      <w:ins w:id="1112" w:author="JORGE CONTRERAS ORTIZ" w:date="2021-09-04T12:50:00Z">
        <w:r w:rsidRPr="009712F6">
          <w:rPr>
            <w:rStyle w:val="Hipervnculo"/>
            <w:noProof/>
          </w:rPr>
          <w:fldChar w:fldCharType="begin"/>
        </w:r>
        <w:r w:rsidRPr="009712F6">
          <w:rPr>
            <w:rStyle w:val="Hipervnculo"/>
            <w:noProof/>
          </w:rPr>
          <w:instrText xml:space="preserve"> </w:instrText>
        </w:r>
        <w:r>
          <w:rPr>
            <w:noProof/>
          </w:rPr>
          <w:instrText>HYPERLINK \l "_Toc81652255"</w:instrText>
        </w:r>
        <w:r w:rsidRPr="009712F6">
          <w:rPr>
            <w:rStyle w:val="Hipervnculo"/>
            <w:noProof/>
          </w:rPr>
          <w:instrText xml:space="preserve"> </w:instrText>
        </w:r>
        <w:r w:rsidRPr="009712F6">
          <w:rPr>
            <w:rStyle w:val="Hipervnculo"/>
            <w:noProof/>
          </w:rPr>
        </w:r>
        <w:r w:rsidRPr="009712F6">
          <w:rPr>
            <w:rStyle w:val="Hipervnculo"/>
            <w:noProof/>
          </w:rPr>
          <w:fldChar w:fldCharType="separate"/>
        </w:r>
        <w:r w:rsidRPr="009712F6">
          <w:rPr>
            <w:rStyle w:val="Hipervnculo"/>
            <w:noProof/>
          </w:rPr>
          <w:t>Ilustración 34 Instalar USB SERIAL (CDC) con Zadig</w:t>
        </w:r>
        <w:r>
          <w:rPr>
            <w:noProof/>
            <w:webHidden/>
          </w:rPr>
          <w:tab/>
        </w:r>
        <w:r>
          <w:rPr>
            <w:noProof/>
            <w:webHidden/>
          </w:rPr>
          <w:fldChar w:fldCharType="begin"/>
        </w:r>
        <w:r>
          <w:rPr>
            <w:noProof/>
            <w:webHidden/>
          </w:rPr>
          <w:instrText xml:space="preserve"> PAGEREF _Toc81652255 \h </w:instrText>
        </w:r>
        <w:r>
          <w:rPr>
            <w:noProof/>
            <w:webHidden/>
          </w:rPr>
        </w:r>
      </w:ins>
      <w:r>
        <w:rPr>
          <w:noProof/>
          <w:webHidden/>
        </w:rPr>
        <w:fldChar w:fldCharType="separate"/>
      </w:r>
      <w:ins w:id="1113" w:author="JORGE CONTRERAS ORTIZ" w:date="2021-09-04T12:50:00Z">
        <w:r>
          <w:rPr>
            <w:noProof/>
            <w:webHidden/>
          </w:rPr>
          <w:t>71</w:t>
        </w:r>
        <w:r>
          <w:rPr>
            <w:noProof/>
            <w:webHidden/>
          </w:rPr>
          <w:fldChar w:fldCharType="end"/>
        </w:r>
        <w:r w:rsidRPr="009712F6">
          <w:rPr>
            <w:rStyle w:val="Hipervnculo"/>
            <w:noProof/>
          </w:rPr>
          <w:fldChar w:fldCharType="end"/>
        </w:r>
      </w:ins>
    </w:p>
    <w:p w14:paraId="5C7B3BA9" w14:textId="542067BF" w:rsidR="00FE1EC4" w:rsidRDefault="00FE1EC4">
      <w:pPr>
        <w:pStyle w:val="Tabladeilustraciones"/>
        <w:tabs>
          <w:tab w:val="right" w:leader="dot" w:pos="8494"/>
        </w:tabs>
        <w:rPr>
          <w:ins w:id="1114" w:author="JORGE CONTRERAS ORTIZ" w:date="2021-09-04T12:50:00Z"/>
          <w:rFonts w:asciiTheme="minorHAnsi" w:eastAsiaTheme="minorEastAsia" w:hAnsiTheme="minorHAnsi" w:cstheme="minorBidi"/>
          <w:noProof/>
          <w:lang w:eastAsia="es-ES"/>
        </w:rPr>
      </w:pPr>
      <w:ins w:id="1115" w:author="JORGE CONTRERAS ORTIZ" w:date="2021-09-04T12:50:00Z">
        <w:r w:rsidRPr="009712F6">
          <w:rPr>
            <w:rStyle w:val="Hipervnculo"/>
            <w:noProof/>
          </w:rPr>
          <w:fldChar w:fldCharType="begin"/>
        </w:r>
        <w:r w:rsidRPr="009712F6">
          <w:rPr>
            <w:rStyle w:val="Hipervnculo"/>
            <w:noProof/>
          </w:rPr>
          <w:instrText xml:space="preserve"> </w:instrText>
        </w:r>
        <w:r>
          <w:rPr>
            <w:noProof/>
          </w:rPr>
          <w:instrText>HYPERLINK \l "_Toc81652256"</w:instrText>
        </w:r>
        <w:r w:rsidRPr="009712F6">
          <w:rPr>
            <w:rStyle w:val="Hipervnculo"/>
            <w:noProof/>
          </w:rPr>
          <w:instrText xml:space="preserve"> </w:instrText>
        </w:r>
        <w:r w:rsidRPr="009712F6">
          <w:rPr>
            <w:rStyle w:val="Hipervnculo"/>
            <w:noProof/>
          </w:rPr>
        </w:r>
        <w:r w:rsidRPr="009712F6">
          <w:rPr>
            <w:rStyle w:val="Hipervnculo"/>
            <w:noProof/>
          </w:rPr>
          <w:fldChar w:fldCharType="separate"/>
        </w:r>
        <w:r w:rsidRPr="009712F6">
          <w:rPr>
            <w:rStyle w:val="Hipervnculo"/>
            <w:noProof/>
          </w:rPr>
          <w:t>Ilustración 35 Instalación Driver USB Serial (CDC) con Zadig Finalizada</w:t>
        </w:r>
        <w:r>
          <w:rPr>
            <w:noProof/>
            <w:webHidden/>
          </w:rPr>
          <w:tab/>
        </w:r>
        <w:r>
          <w:rPr>
            <w:noProof/>
            <w:webHidden/>
          </w:rPr>
          <w:fldChar w:fldCharType="begin"/>
        </w:r>
        <w:r>
          <w:rPr>
            <w:noProof/>
            <w:webHidden/>
          </w:rPr>
          <w:instrText xml:space="preserve"> PAGEREF _Toc81652256 \h </w:instrText>
        </w:r>
        <w:r>
          <w:rPr>
            <w:noProof/>
            <w:webHidden/>
          </w:rPr>
        </w:r>
      </w:ins>
      <w:r>
        <w:rPr>
          <w:noProof/>
          <w:webHidden/>
        </w:rPr>
        <w:fldChar w:fldCharType="separate"/>
      </w:r>
      <w:ins w:id="1116" w:author="JORGE CONTRERAS ORTIZ" w:date="2021-09-04T12:50:00Z">
        <w:r>
          <w:rPr>
            <w:noProof/>
            <w:webHidden/>
          </w:rPr>
          <w:t>71</w:t>
        </w:r>
        <w:r>
          <w:rPr>
            <w:noProof/>
            <w:webHidden/>
          </w:rPr>
          <w:fldChar w:fldCharType="end"/>
        </w:r>
        <w:r w:rsidRPr="009712F6">
          <w:rPr>
            <w:rStyle w:val="Hipervnculo"/>
            <w:noProof/>
          </w:rPr>
          <w:fldChar w:fldCharType="end"/>
        </w:r>
      </w:ins>
    </w:p>
    <w:p w14:paraId="7EAC9FFA" w14:textId="6EC12A14" w:rsidR="00FE1EC4" w:rsidRDefault="00FE1EC4">
      <w:pPr>
        <w:pStyle w:val="Tabladeilustraciones"/>
        <w:tabs>
          <w:tab w:val="right" w:leader="dot" w:pos="8494"/>
        </w:tabs>
        <w:rPr>
          <w:ins w:id="1117" w:author="JORGE CONTRERAS ORTIZ" w:date="2021-09-04T12:50:00Z"/>
          <w:rFonts w:asciiTheme="minorHAnsi" w:eastAsiaTheme="minorEastAsia" w:hAnsiTheme="minorHAnsi" w:cstheme="minorBidi"/>
          <w:noProof/>
          <w:lang w:eastAsia="es-ES"/>
        </w:rPr>
      </w:pPr>
      <w:ins w:id="1118" w:author="JORGE CONTRERAS ORTIZ" w:date="2021-09-04T12:50:00Z">
        <w:r w:rsidRPr="009712F6">
          <w:rPr>
            <w:rStyle w:val="Hipervnculo"/>
            <w:noProof/>
          </w:rPr>
          <w:fldChar w:fldCharType="begin"/>
        </w:r>
        <w:r w:rsidRPr="009712F6">
          <w:rPr>
            <w:rStyle w:val="Hipervnculo"/>
            <w:noProof/>
          </w:rPr>
          <w:instrText xml:space="preserve"> </w:instrText>
        </w:r>
        <w:r>
          <w:rPr>
            <w:noProof/>
          </w:rPr>
          <w:instrText>HYPERLINK \l "_Toc81652257"</w:instrText>
        </w:r>
        <w:r w:rsidRPr="009712F6">
          <w:rPr>
            <w:rStyle w:val="Hipervnculo"/>
            <w:noProof/>
          </w:rPr>
          <w:instrText xml:space="preserve"> </w:instrText>
        </w:r>
        <w:r w:rsidRPr="009712F6">
          <w:rPr>
            <w:rStyle w:val="Hipervnculo"/>
            <w:noProof/>
          </w:rPr>
        </w:r>
        <w:r w:rsidRPr="009712F6">
          <w:rPr>
            <w:rStyle w:val="Hipervnculo"/>
            <w:noProof/>
          </w:rPr>
          <w:fldChar w:fldCharType="separate"/>
        </w:r>
        <w:r w:rsidRPr="009712F6">
          <w:rPr>
            <w:rStyle w:val="Hipervnculo"/>
            <w:noProof/>
          </w:rPr>
          <w:t>Ilustración 36 Administrador de Dispositivos después de la instalación</w:t>
        </w:r>
        <w:r>
          <w:rPr>
            <w:noProof/>
            <w:webHidden/>
          </w:rPr>
          <w:tab/>
        </w:r>
        <w:r>
          <w:rPr>
            <w:noProof/>
            <w:webHidden/>
          </w:rPr>
          <w:fldChar w:fldCharType="begin"/>
        </w:r>
        <w:r>
          <w:rPr>
            <w:noProof/>
            <w:webHidden/>
          </w:rPr>
          <w:instrText xml:space="preserve"> PAGEREF _Toc81652257 \h </w:instrText>
        </w:r>
        <w:r>
          <w:rPr>
            <w:noProof/>
            <w:webHidden/>
          </w:rPr>
        </w:r>
      </w:ins>
      <w:r>
        <w:rPr>
          <w:noProof/>
          <w:webHidden/>
        </w:rPr>
        <w:fldChar w:fldCharType="separate"/>
      </w:r>
      <w:ins w:id="1119" w:author="JORGE CONTRERAS ORTIZ" w:date="2021-09-04T12:50:00Z">
        <w:r>
          <w:rPr>
            <w:noProof/>
            <w:webHidden/>
          </w:rPr>
          <w:t>72</w:t>
        </w:r>
        <w:r>
          <w:rPr>
            <w:noProof/>
            <w:webHidden/>
          </w:rPr>
          <w:fldChar w:fldCharType="end"/>
        </w:r>
        <w:r w:rsidRPr="009712F6">
          <w:rPr>
            <w:rStyle w:val="Hipervnculo"/>
            <w:noProof/>
          </w:rPr>
          <w:fldChar w:fldCharType="end"/>
        </w:r>
      </w:ins>
    </w:p>
    <w:p w14:paraId="3F823501" w14:textId="1CC7A6B9" w:rsidR="00FE1EC4" w:rsidRDefault="00FE1EC4">
      <w:pPr>
        <w:pStyle w:val="Tabladeilustraciones"/>
        <w:tabs>
          <w:tab w:val="right" w:leader="dot" w:pos="8494"/>
        </w:tabs>
        <w:rPr>
          <w:ins w:id="1120" w:author="JORGE CONTRERAS ORTIZ" w:date="2021-09-04T12:50:00Z"/>
          <w:rFonts w:asciiTheme="minorHAnsi" w:eastAsiaTheme="minorEastAsia" w:hAnsiTheme="minorHAnsi" w:cstheme="minorBidi"/>
          <w:noProof/>
          <w:lang w:eastAsia="es-ES"/>
        </w:rPr>
      </w:pPr>
      <w:ins w:id="1121" w:author="JORGE CONTRERAS ORTIZ" w:date="2021-09-04T12:50:00Z">
        <w:r w:rsidRPr="009712F6">
          <w:rPr>
            <w:rStyle w:val="Hipervnculo"/>
            <w:noProof/>
          </w:rPr>
          <w:fldChar w:fldCharType="begin"/>
        </w:r>
        <w:r w:rsidRPr="009712F6">
          <w:rPr>
            <w:rStyle w:val="Hipervnculo"/>
            <w:noProof/>
          </w:rPr>
          <w:instrText xml:space="preserve"> </w:instrText>
        </w:r>
        <w:r>
          <w:rPr>
            <w:noProof/>
          </w:rPr>
          <w:instrText>HYPERLINK \l "_Toc81652258"</w:instrText>
        </w:r>
        <w:r w:rsidRPr="009712F6">
          <w:rPr>
            <w:rStyle w:val="Hipervnculo"/>
            <w:noProof/>
          </w:rPr>
          <w:instrText xml:space="preserve"> </w:instrText>
        </w:r>
        <w:r w:rsidRPr="009712F6">
          <w:rPr>
            <w:rStyle w:val="Hipervnculo"/>
            <w:noProof/>
          </w:rPr>
        </w:r>
        <w:r w:rsidRPr="009712F6">
          <w:rPr>
            <w:rStyle w:val="Hipervnculo"/>
            <w:noProof/>
          </w:rPr>
          <w:fldChar w:fldCharType="separate"/>
        </w:r>
        <w:r w:rsidRPr="009712F6">
          <w:rPr>
            <w:rStyle w:val="Hipervnculo"/>
            <w:noProof/>
          </w:rPr>
          <w:t>Ilustración 37 Terminal Termite</w:t>
        </w:r>
        <w:r>
          <w:rPr>
            <w:noProof/>
            <w:webHidden/>
          </w:rPr>
          <w:tab/>
        </w:r>
        <w:r>
          <w:rPr>
            <w:noProof/>
            <w:webHidden/>
          </w:rPr>
          <w:fldChar w:fldCharType="begin"/>
        </w:r>
        <w:r>
          <w:rPr>
            <w:noProof/>
            <w:webHidden/>
          </w:rPr>
          <w:instrText xml:space="preserve"> PAGEREF _Toc81652258 \h </w:instrText>
        </w:r>
        <w:r>
          <w:rPr>
            <w:noProof/>
            <w:webHidden/>
          </w:rPr>
        </w:r>
      </w:ins>
      <w:r>
        <w:rPr>
          <w:noProof/>
          <w:webHidden/>
        </w:rPr>
        <w:fldChar w:fldCharType="separate"/>
      </w:r>
      <w:ins w:id="1122" w:author="JORGE CONTRERAS ORTIZ" w:date="2021-09-04T12:50:00Z">
        <w:r>
          <w:rPr>
            <w:noProof/>
            <w:webHidden/>
          </w:rPr>
          <w:t>74</w:t>
        </w:r>
        <w:r>
          <w:rPr>
            <w:noProof/>
            <w:webHidden/>
          </w:rPr>
          <w:fldChar w:fldCharType="end"/>
        </w:r>
        <w:r w:rsidRPr="009712F6">
          <w:rPr>
            <w:rStyle w:val="Hipervnculo"/>
            <w:noProof/>
          </w:rPr>
          <w:fldChar w:fldCharType="end"/>
        </w:r>
      </w:ins>
    </w:p>
    <w:p w14:paraId="01383285" w14:textId="10329BB3" w:rsidR="00FE1EC4" w:rsidRDefault="00FE1EC4">
      <w:pPr>
        <w:pStyle w:val="Tabladeilustraciones"/>
        <w:tabs>
          <w:tab w:val="right" w:leader="dot" w:pos="8494"/>
        </w:tabs>
        <w:rPr>
          <w:ins w:id="1123" w:author="JORGE CONTRERAS ORTIZ" w:date="2021-09-04T12:50:00Z"/>
          <w:rFonts w:asciiTheme="minorHAnsi" w:eastAsiaTheme="minorEastAsia" w:hAnsiTheme="minorHAnsi" w:cstheme="minorBidi"/>
          <w:noProof/>
          <w:lang w:eastAsia="es-ES"/>
        </w:rPr>
      </w:pPr>
      <w:ins w:id="1124" w:author="JORGE CONTRERAS ORTIZ" w:date="2021-09-04T12:50:00Z">
        <w:r w:rsidRPr="009712F6">
          <w:rPr>
            <w:rStyle w:val="Hipervnculo"/>
            <w:noProof/>
          </w:rPr>
          <w:fldChar w:fldCharType="begin"/>
        </w:r>
        <w:r w:rsidRPr="009712F6">
          <w:rPr>
            <w:rStyle w:val="Hipervnculo"/>
            <w:noProof/>
          </w:rPr>
          <w:instrText xml:space="preserve"> </w:instrText>
        </w:r>
        <w:r>
          <w:rPr>
            <w:noProof/>
          </w:rPr>
          <w:instrText>HYPERLINK \l "_Toc81652259"</w:instrText>
        </w:r>
        <w:r w:rsidRPr="009712F6">
          <w:rPr>
            <w:rStyle w:val="Hipervnculo"/>
            <w:noProof/>
          </w:rPr>
          <w:instrText xml:space="preserve"> </w:instrText>
        </w:r>
        <w:r w:rsidRPr="009712F6">
          <w:rPr>
            <w:rStyle w:val="Hipervnculo"/>
            <w:noProof/>
          </w:rPr>
        </w:r>
        <w:r w:rsidRPr="009712F6">
          <w:rPr>
            <w:rStyle w:val="Hipervnculo"/>
            <w:noProof/>
          </w:rPr>
          <w:fldChar w:fldCharType="separate"/>
        </w:r>
        <w:r w:rsidRPr="009712F6">
          <w:rPr>
            <w:rStyle w:val="Hipervnculo"/>
            <w:noProof/>
          </w:rPr>
          <w:t>Ilustración 38 Herramienta KiTools</w:t>
        </w:r>
        <w:r>
          <w:rPr>
            <w:noProof/>
            <w:webHidden/>
          </w:rPr>
          <w:tab/>
        </w:r>
        <w:r>
          <w:rPr>
            <w:noProof/>
            <w:webHidden/>
          </w:rPr>
          <w:fldChar w:fldCharType="begin"/>
        </w:r>
        <w:r>
          <w:rPr>
            <w:noProof/>
            <w:webHidden/>
          </w:rPr>
          <w:instrText xml:space="preserve"> PAGEREF _Toc81652259 \h </w:instrText>
        </w:r>
        <w:r>
          <w:rPr>
            <w:noProof/>
            <w:webHidden/>
          </w:rPr>
        </w:r>
      </w:ins>
      <w:r>
        <w:rPr>
          <w:noProof/>
          <w:webHidden/>
        </w:rPr>
        <w:fldChar w:fldCharType="separate"/>
      </w:r>
      <w:ins w:id="1125" w:author="JORGE CONTRERAS ORTIZ" w:date="2021-09-04T12:50:00Z">
        <w:r>
          <w:rPr>
            <w:noProof/>
            <w:webHidden/>
          </w:rPr>
          <w:t>75</w:t>
        </w:r>
        <w:r>
          <w:rPr>
            <w:noProof/>
            <w:webHidden/>
          </w:rPr>
          <w:fldChar w:fldCharType="end"/>
        </w:r>
        <w:r w:rsidRPr="009712F6">
          <w:rPr>
            <w:rStyle w:val="Hipervnculo"/>
            <w:noProof/>
          </w:rPr>
          <w:fldChar w:fldCharType="end"/>
        </w:r>
      </w:ins>
    </w:p>
    <w:p w14:paraId="63F6D2E9" w14:textId="2D37D49A" w:rsidR="00FE1EC4" w:rsidRDefault="00FE1EC4">
      <w:pPr>
        <w:pStyle w:val="Tabladeilustraciones"/>
        <w:tabs>
          <w:tab w:val="right" w:leader="dot" w:pos="8494"/>
        </w:tabs>
        <w:rPr>
          <w:ins w:id="1126" w:author="JORGE CONTRERAS ORTIZ" w:date="2021-09-04T12:50:00Z"/>
          <w:rFonts w:asciiTheme="minorHAnsi" w:eastAsiaTheme="minorEastAsia" w:hAnsiTheme="minorHAnsi" w:cstheme="minorBidi"/>
          <w:noProof/>
          <w:lang w:eastAsia="es-ES"/>
        </w:rPr>
      </w:pPr>
      <w:ins w:id="1127" w:author="JORGE CONTRERAS ORTIZ" w:date="2021-09-04T12:50:00Z">
        <w:r w:rsidRPr="009712F6">
          <w:rPr>
            <w:rStyle w:val="Hipervnculo"/>
            <w:noProof/>
          </w:rPr>
          <w:fldChar w:fldCharType="begin"/>
        </w:r>
        <w:r w:rsidRPr="009712F6">
          <w:rPr>
            <w:rStyle w:val="Hipervnculo"/>
            <w:noProof/>
          </w:rPr>
          <w:instrText xml:space="preserve"> </w:instrText>
        </w:r>
        <w:r>
          <w:rPr>
            <w:noProof/>
          </w:rPr>
          <w:instrText>HYPERLINK \l "_Toc81652260"</w:instrText>
        </w:r>
        <w:r w:rsidRPr="009712F6">
          <w:rPr>
            <w:rStyle w:val="Hipervnculo"/>
            <w:noProof/>
          </w:rPr>
          <w:instrText xml:space="preserve"> </w:instrText>
        </w:r>
        <w:r w:rsidRPr="009712F6">
          <w:rPr>
            <w:rStyle w:val="Hipervnculo"/>
            <w:noProof/>
          </w:rPr>
        </w:r>
        <w:r w:rsidRPr="009712F6">
          <w:rPr>
            <w:rStyle w:val="Hipervnculo"/>
            <w:noProof/>
          </w:rPr>
          <w:fldChar w:fldCharType="separate"/>
        </w:r>
        <w:r w:rsidRPr="009712F6">
          <w:rPr>
            <w:rStyle w:val="Hipervnculo"/>
            <w:noProof/>
          </w:rPr>
          <w:t>Ilustración 39 IP como parámetros</w:t>
        </w:r>
        <w:r>
          <w:rPr>
            <w:noProof/>
            <w:webHidden/>
          </w:rPr>
          <w:tab/>
        </w:r>
        <w:r>
          <w:rPr>
            <w:noProof/>
            <w:webHidden/>
          </w:rPr>
          <w:fldChar w:fldCharType="begin"/>
        </w:r>
        <w:r>
          <w:rPr>
            <w:noProof/>
            <w:webHidden/>
          </w:rPr>
          <w:instrText xml:space="preserve"> PAGEREF _Toc81652260 \h </w:instrText>
        </w:r>
        <w:r>
          <w:rPr>
            <w:noProof/>
            <w:webHidden/>
          </w:rPr>
        </w:r>
      </w:ins>
      <w:r>
        <w:rPr>
          <w:noProof/>
          <w:webHidden/>
        </w:rPr>
        <w:fldChar w:fldCharType="separate"/>
      </w:r>
      <w:ins w:id="1128" w:author="JORGE CONTRERAS ORTIZ" w:date="2021-09-04T12:50:00Z">
        <w:r>
          <w:rPr>
            <w:noProof/>
            <w:webHidden/>
          </w:rPr>
          <w:t>76</w:t>
        </w:r>
        <w:r>
          <w:rPr>
            <w:noProof/>
            <w:webHidden/>
          </w:rPr>
          <w:fldChar w:fldCharType="end"/>
        </w:r>
        <w:r w:rsidRPr="009712F6">
          <w:rPr>
            <w:rStyle w:val="Hipervnculo"/>
            <w:noProof/>
          </w:rPr>
          <w:fldChar w:fldCharType="end"/>
        </w:r>
      </w:ins>
    </w:p>
    <w:p w14:paraId="0F061023" w14:textId="4FAB8A4E" w:rsidR="00FE1EC4" w:rsidRDefault="00FE1EC4">
      <w:pPr>
        <w:pStyle w:val="Tabladeilustraciones"/>
        <w:tabs>
          <w:tab w:val="right" w:leader="dot" w:pos="8494"/>
        </w:tabs>
        <w:rPr>
          <w:ins w:id="1129" w:author="JORGE CONTRERAS ORTIZ" w:date="2021-09-04T12:50:00Z"/>
          <w:rFonts w:asciiTheme="minorHAnsi" w:eastAsiaTheme="minorEastAsia" w:hAnsiTheme="minorHAnsi" w:cstheme="minorBidi"/>
          <w:noProof/>
          <w:lang w:eastAsia="es-ES"/>
        </w:rPr>
      </w:pPr>
      <w:ins w:id="1130" w:author="JORGE CONTRERAS ORTIZ" w:date="2021-09-04T12:50:00Z">
        <w:r w:rsidRPr="009712F6">
          <w:rPr>
            <w:rStyle w:val="Hipervnculo"/>
            <w:noProof/>
          </w:rPr>
          <w:fldChar w:fldCharType="begin"/>
        </w:r>
        <w:r w:rsidRPr="009712F6">
          <w:rPr>
            <w:rStyle w:val="Hipervnculo"/>
            <w:noProof/>
          </w:rPr>
          <w:instrText xml:space="preserve"> </w:instrText>
        </w:r>
        <w:r>
          <w:rPr>
            <w:noProof/>
          </w:rPr>
          <w:instrText>HYPERLINK "F:\\Jorge\\UPM\\master\\TFM\\Documentos\\TFM_V2.docx" \l "_Toc81652261"</w:instrText>
        </w:r>
        <w:r w:rsidRPr="009712F6">
          <w:rPr>
            <w:rStyle w:val="Hipervnculo"/>
            <w:noProof/>
          </w:rPr>
          <w:instrText xml:space="preserve"> </w:instrText>
        </w:r>
        <w:r w:rsidRPr="009712F6">
          <w:rPr>
            <w:rStyle w:val="Hipervnculo"/>
            <w:noProof/>
          </w:rPr>
        </w:r>
        <w:r w:rsidRPr="009712F6">
          <w:rPr>
            <w:rStyle w:val="Hipervnculo"/>
            <w:noProof/>
          </w:rPr>
          <w:fldChar w:fldCharType="separate"/>
        </w:r>
        <w:r w:rsidRPr="009712F6">
          <w:rPr>
            <w:rStyle w:val="Hipervnculo"/>
            <w:noProof/>
          </w:rPr>
          <w:t>Ilustración 40 Esquema de comunica</w:t>
        </w:r>
        <w:r w:rsidRPr="009712F6">
          <w:rPr>
            <w:rStyle w:val="Hipervnculo"/>
            <w:noProof/>
          </w:rPr>
          <w:t>c</w:t>
        </w:r>
        <w:r w:rsidRPr="009712F6">
          <w:rPr>
            <w:rStyle w:val="Hipervnculo"/>
            <w:noProof/>
          </w:rPr>
          <w:t>ión entre Host Externo y el dispositivo KTWM102</w:t>
        </w:r>
        <w:r>
          <w:rPr>
            <w:noProof/>
            <w:webHidden/>
          </w:rPr>
          <w:tab/>
        </w:r>
        <w:r>
          <w:rPr>
            <w:noProof/>
            <w:webHidden/>
          </w:rPr>
          <w:fldChar w:fldCharType="begin"/>
        </w:r>
        <w:r>
          <w:rPr>
            <w:noProof/>
            <w:webHidden/>
          </w:rPr>
          <w:instrText xml:space="preserve"> PAGEREF _Toc81652261 \h </w:instrText>
        </w:r>
        <w:r>
          <w:rPr>
            <w:noProof/>
            <w:webHidden/>
          </w:rPr>
        </w:r>
      </w:ins>
      <w:r>
        <w:rPr>
          <w:noProof/>
          <w:webHidden/>
        </w:rPr>
        <w:fldChar w:fldCharType="separate"/>
      </w:r>
      <w:ins w:id="1131" w:author="JORGE CONTRERAS ORTIZ" w:date="2021-09-04T12:50:00Z">
        <w:r>
          <w:rPr>
            <w:noProof/>
            <w:webHidden/>
          </w:rPr>
          <w:t>77</w:t>
        </w:r>
        <w:r>
          <w:rPr>
            <w:noProof/>
            <w:webHidden/>
          </w:rPr>
          <w:fldChar w:fldCharType="end"/>
        </w:r>
        <w:r w:rsidRPr="009712F6">
          <w:rPr>
            <w:rStyle w:val="Hipervnculo"/>
            <w:noProof/>
          </w:rPr>
          <w:fldChar w:fldCharType="end"/>
        </w:r>
      </w:ins>
    </w:p>
    <w:p w14:paraId="76A5C556" w14:textId="4BD1B846" w:rsidR="00FE1EC4" w:rsidRDefault="00FE1EC4">
      <w:pPr>
        <w:pStyle w:val="Tabladeilustraciones"/>
        <w:tabs>
          <w:tab w:val="right" w:leader="dot" w:pos="8494"/>
        </w:tabs>
        <w:rPr>
          <w:ins w:id="1132" w:author="JORGE CONTRERAS ORTIZ" w:date="2021-09-04T12:50:00Z"/>
          <w:rFonts w:asciiTheme="minorHAnsi" w:eastAsiaTheme="minorEastAsia" w:hAnsiTheme="minorHAnsi" w:cstheme="minorBidi"/>
          <w:noProof/>
          <w:lang w:eastAsia="es-ES"/>
        </w:rPr>
      </w:pPr>
      <w:ins w:id="1133" w:author="JORGE CONTRERAS ORTIZ" w:date="2021-09-04T12:50:00Z">
        <w:r w:rsidRPr="009712F6">
          <w:rPr>
            <w:rStyle w:val="Hipervnculo"/>
            <w:noProof/>
          </w:rPr>
          <w:fldChar w:fldCharType="begin"/>
        </w:r>
        <w:r w:rsidRPr="009712F6">
          <w:rPr>
            <w:rStyle w:val="Hipervnculo"/>
            <w:noProof/>
          </w:rPr>
          <w:instrText xml:space="preserve"> </w:instrText>
        </w:r>
        <w:r>
          <w:rPr>
            <w:noProof/>
          </w:rPr>
          <w:instrText>HYPERLINK \l "_Toc81652262"</w:instrText>
        </w:r>
        <w:r w:rsidRPr="009712F6">
          <w:rPr>
            <w:rStyle w:val="Hipervnculo"/>
            <w:noProof/>
          </w:rPr>
          <w:instrText xml:space="preserve"> </w:instrText>
        </w:r>
        <w:r w:rsidRPr="009712F6">
          <w:rPr>
            <w:rStyle w:val="Hipervnculo"/>
            <w:noProof/>
          </w:rPr>
        </w:r>
        <w:r w:rsidRPr="009712F6">
          <w:rPr>
            <w:rStyle w:val="Hipervnculo"/>
            <w:noProof/>
          </w:rPr>
          <w:fldChar w:fldCharType="separate"/>
        </w:r>
        <w:r w:rsidRPr="009712F6">
          <w:rPr>
            <w:rStyle w:val="Hipervnculo"/>
            <w:noProof/>
          </w:rPr>
          <w:t>Ilustración 41 Ejemplo Rutina de Comando - Esperar Respuesta</w:t>
        </w:r>
        <w:r>
          <w:rPr>
            <w:noProof/>
            <w:webHidden/>
          </w:rPr>
          <w:tab/>
        </w:r>
        <w:r>
          <w:rPr>
            <w:noProof/>
            <w:webHidden/>
          </w:rPr>
          <w:fldChar w:fldCharType="begin"/>
        </w:r>
        <w:r>
          <w:rPr>
            <w:noProof/>
            <w:webHidden/>
          </w:rPr>
          <w:instrText xml:space="preserve"> PAGEREF _Toc81652262 \h </w:instrText>
        </w:r>
        <w:r>
          <w:rPr>
            <w:noProof/>
            <w:webHidden/>
          </w:rPr>
        </w:r>
      </w:ins>
      <w:r>
        <w:rPr>
          <w:noProof/>
          <w:webHidden/>
        </w:rPr>
        <w:fldChar w:fldCharType="separate"/>
      </w:r>
      <w:ins w:id="1134" w:author="JORGE CONTRERAS ORTIZ" w:date="2021-09-04T12:50:00Z">
        <w:r>
          <w:rPr>
            <w:noProof/>
            <w:webHidden/>
          </w:rPr>
          <w:t>81</w:t>
        </w:r>
        <w:r>
          <w:rPr>
            <w:noProof/>
            <w:webHidden/>
          </w:rPr>
          <w:fldChar w:fldCharType="end"/>
        </w:r>
        <w:r w:rsidRPr="009712F6">
          <w:rPr>
            <w:rStyle w:val="Hipervnculo"/>
            <w:noProof/>
          </w:rPr>
          <w:fldChar w:fldCharType="end"/>
        </w:r>
      </w:ins>
    </w:p>
    <w:p w14:paraId="50905E0A" w14:textId="245FCE2B" w:rsidR="00FE1EC4" w:rsidRDefault="00FE1EC4">
      <w:pPr>
        <w:pStyle w:val="Tabladeilustraciones"/>
        <w:tabs>
          <w:tab w:val="right" w:leader="dot" w:pos="8494"/>
        </w:tabs>
        <w:rPr>
          <w:ins w:id="1135" w:author="JORGE CONTRERAS ORTIZ" w:date="2021-09-04T12:50:00Z"/>
          <w:rFonts w:asciiTheme="minorHAnsi" w:eastAsiaTheme="minorEastAsia" w:hAnsiTheme="minorHAnsi" w:cstheme="minorBidi"/>
          <w:noProof/>
          <w:lang w:eastAsia="es-ES"/>
        </w:rPr>
      </w:pPr>
      <w:ins w:id="1136" w:author="JORGE CONTRERAS ORTIZ" w:date="2021-09-04T12:50:00Z">
        <w:r w:rsidRPr="009712F6">
          <w:rPr>
            <w:rStyle w:val="Hipervnculo"/>
            <w:noProof/>
          </w:rPr>
          <w:fldChar w:fldCharType="begin"/>
        </w:r>
        <w:r w:rsidRPr="009712F6">
          <w:rPr>
            <w:rStyle w:val="Hipervnculo"/>
            <w:noProof/>
          </w:rPr>
          <w:instrText xml:space="preserve"> </w:instrText>
        </w:r>
        <w:r>
          <w:rPr>
            <w:noProof/>
          </w:rPr>
          <w:instrText>HYPERLINK "F:\\Jorge\\UPM\\master\\TFM\\Documentos\\TFM_V2.docx" \l "_Toc81652263"</w:instrText>
        </w:r>
        <w:r w:rsidRPr="009712F6">
          <w:rPr>
            <w:rStyle w:val="Hipervnculo"/>
            <w:noProof/>
          </w:rPr>
          <w:instrText xml:space="preserve"> </w:instrText>
        </w:r>
        <w:r w:rsidRPr="009712F6">
          <w:rPr>
            <w:rStyle w:val="Hipervnculo"/>
            <w:noProof/>
          </w:rPr>
        </w:r>
        <w:r w:rsidRPr="009712F6">
          <w:rPr>
            <w:rStyle w:val="Hipervnculo"/>
            <w:noProof/>
          </w:rPr>
          <w:fldChar w:fldCharType="separate"/>
        </w:r>
        <w:r w:rsidRPr="009712F6">
          <w:rPr>
            <w:rStyle w:val="Hipervnculo"/>
            <w:noProof/>
          </w:rPr>
          <w:t>Ilustración 42 Jerarquía Circuito</w:t>
        </w:r>
        <w:r>
          <w:rPr>
            <w:noProof/>
            <w:webHidden/>
          </w:rPr>
          <w:tab/>
        </w:r>
        <w:r>
          <w:rPr>
            <w:noProof/>
            <w:webHidden/>
          </w:rPr>
          <w:fldChar w:fldCharType="begin"/>
        </w:r>
        <w:r>
          <w:rPr>
            <w:noProof/>
            <w:webHidden/>
          </w:rPr>
          <w:instrText xml:space="preserve"> PAGEREF _Toc81652263 \h </w:instrText>
        </w:r>
        <w:r>
          <w:rPr>
            <w:noProof/>
            <w:webHidden/>
          </w:rPr>
        </w:r>
      </w:ins>
      <w:r>
        <w:rPr>
          <w:noProof/>
          <w:webHidden/>
        </w:rPr>
        <w:fldChar w:fldCharType="separate"/>
      </w:r>
      <w:ins w:id="1137" w:author="JORGE CONTRERAS ORTIZ" w:date="2021-09-04T12:50:00Z">
        <w:r>
          <w:rPr>
            <w:noProof/>
            <w:webHidden/>
          </w:rPr>
          <w:t>84</w:t>
        </w:r>
        <w:r>
          <w:rPr>
            <w:noProof/>
            <w:webHidden/>
          </w:rPr>
          <w:fldChar w:fldCharType="end"/>
        </w:r>
        <w:r w:rsidRPr="009712F6">
          <w:rPr>
            <w:rStyle w:val="Hipervnculo"/>
            <w:noProof/>
          </w:rPr>
          <w:fldChar w:fldCharType="end"/>
        </w:r>
      </w:ins>
    </w:p>
    <w:p w14:paraId="4D7491C1" w14:textId="6B5B65D3" w:rsidR="00FE1EC4" w:rsidRDefault="00FE1EC4">
      <w:pPr>
        <w:pStyle w:val="Tabladeilustraciones"/>
        <w:tabs>
          <w:tab w:val="right" w:leader="dot" w:pos="8494"/>
        </w:tabs>
        <w:rPr>
          <w:ins w:id="1138" w:author="JORGE CONTRERAS ORTIZ" w:date="2021-09-04T12:50:00Z"/>
          <w:rFonts w:asciiTheme="minorHAnsi" w:eastAsiaTheme="minorEastAsia" w:hAnsiTheme="minorHAnsi" w:cstheme="minorBidi"/>
          <w:noProof/>
          <w:lang w:eastAsia="es-ES"/>
        </w:rPr>
      </w:pPr>
      <w:ins w:id="1139" w:author="JORGE CONTRERAS ORTIZ" w:date="2021-09-04T12:50:00Z">
        <w:r w:rsidRPr="009712F6">
          <w:rPr>
            <w:rStyle w:val="Hipervnculo"/>
            <w:noProof/>
          </w:rPr>
          <w:fldChar w:fldCharType="begin"/>
        </w:r>
        <w:r w:rsidRPr="009712F6">
          <w:rPr>
            <w:rStyle w:val="Hipervnculo"/>
            <w:noProof/>
          </w:rPr>
          <w:instrText xml:space="preserve"> </w:instrText>
        </w:r>
        <w:r>
          <w:rPr>
            <w:noProof/>
          </w:rPr>
          <w:instrText>HYPERLINK \l "_Toc81652264"</w:instrText>
        </w:r>
        <w:r w:rsidRPr="009712F6">
          <w:rPr>
            <w:rStyle w:val="Hipervnculo"/>
            <w:noProof/>
          </w:rPr>
          <w:instrText xml:space="preserve"> </w:instrText>
        </w:r>
        <w:r w:rsidRPr="009712F6">
          <w:rPr>
            <w:rStyle w:val="Hipervnculo"/>
            <w:noProof/>
          </w:rPr>
        </w:r>
        <w:r w:rsidRPr="009712F6">
          <w:rPr>
            <w:rStyle w:val="Hipervnculo"/>
            <w:noProof/>
          </w:rPr>
          <w:fldChar w:fldCharType="separate"/>
        </w:r>
        <w:r w:rsidRPr="009712F6">
          <w:rPr>
            <w:rStyle w:val="Hipervnculo"/>
            <w:noProof/>
          </w:rPr>
          <w:t>Ilustración 43 Circuito de Alimentación</w:t>
        </w:r>
        <w:r>
          <w:rPr>
            <w:noProof/>
            <w:webHidden/>
          </w:rPr>
          <w:tab/>
        </w:r>
        <w:r>
          <w:rPr>
            <w:noProof/>
            <w:webHidden/>
          </w:rPr>
          <w:fldChar w:fldCharType="begin"/>
        </w:r>
        <w:r>
          <w:rPr>
            <w:noProof/>
            <w:webHidden/>
          </w:rPr>
          <w:instrText xml:space="preserve"> PAGEREF _Toc81652264 \h </w:instrText>
        </w:r>
        <w:r>
          <w:rPr>
            <w:noProof/>
            <w:webHidden/>
          </w:rPr>
        </w:r>
      </w:ins>
      <w:r>
        <w:rPr>
          <w:noProof/>
          <w:webHidden/>
        </w:rPr>
        <w:fldChar w:fldCharType="separate"/>
      </w:r>
      <w:ins w:id="1140" w:author="JORGE CONTRERAS ORTIZ" w:date="2021-09-04T12:50:00Z">
        <w:r>
          <w:rPr>
            <w:noProof/>
            <w:webHidden/>
          </w:rPr>
          <w:t>85</w:t>
        </w:r>
        <w:r>
          <w:rPr>
            <w:noProof/>
            <w:webHidden/>
          </w:rPr>
          <w:fldChar w:fldCharType="end"/>
        </w:r>
        <w:r w:rsidRPr="009712F6">
          <w:rPr>
            <w:rStyle w:val="Hipervnculo"/>
            <w:noProof/>
          </w:rPr>
          <w:fldChar w:fldCharType="end"/>
        </w:r>
      </w:ins>
    </w:p>
    <w:p w14:paraId="0C087714" w14:textId="075091EC" w:rsidR="00FE1EC4" w:rsidRDefault="00FE1EC4">
      <w:pPr>
        <w:pStyle w:val="Tabladeilustraciones"/>
        <w:tabs>
          <w:tab w:val="right" w:leader="dot" w:pos="8494"/>
        </w:tabs>
        <w:rPr>
          <w:ins w:id="1141" w:author="JORGE CONTRERAS ORTIZ" w:date="2021-09-04T12:50:00Z"/>
          <w:rFonts w:asciiTheme="minorHAnsi" w:eastAsiaTheme="minorEastAsia" w:hAnsiTheme="minorHAnsi" w:cstheme="minorBidi"/>
          <w:noProof/>
          <w:lang w:eastAsia="es-ES"/>
        </w:rPr>
      </w:pPr>
      <w:ins w:id="1142" w:author="JORGE CONTRERAS ORTIZ" w:date="2021-09-04T12:50:00Z">
        <w:r w:rsidRPr="009712F6">
          <w:rPr>
            <w:rStyle w:val="Hipervnculo"/>
            <w:noProof/>
          </w:rPr>
          <w:fldChar w:fldCharType="begin"/>
        </w:r>
        <w:r w:rsidRPr="009712F6">
          <w:rPr>
            <w:rStyle w:val="Hipervnculo"/>
            <w:noProof/>
          </w:rPr>
          <w:instrText xml:space="preserve"> </w:instrText>
        </w:r>
        <w:r>
          <w:rPr>
            <w:noProof/>
          </w:rPr>
          <w:instrText>HYPERLINK \l "_Toc81652265"</w:instrText>
        </w:r>
        <w:r w:rsidRPr="009712F6">
          <w:rPr>
            <w:rStyle w:val="Hipervnculo"/>
            <w:noProof/>
          </w:rPr>
          <w:instrText xml:space="preserve"> </w:instrText>
        </w:r>
        <w:r w:rsidRPr="009712F6">
          <w:rPr>
            <w:rStyle w:val="Hipervnculo"/>
            <w:noProof/>
          </w:rPr>
        </w:r>
        <w:r w:rsidRPr="009712F6">
          <w:rPr>
            <w:rStyle w:val="Hipervnculo"/>
            <w:noProof/>
          </w:rPr>
          <w:fldChar w:fldCharType="separate"/>
        </w:r>
        <w:r w:rsidRPr="009712F6">
          <w:rPr>
            <w:rStyle w:val="Hipervnculo"/>
            <w:noProof/>
          </w:rPr>
          <w:t>Ilustración 44 Circuito Integración del Módulo</w:t>
        </w:r>
        <w:r>
          <w:rPr>
            <w:noProof/>
            <w:webHidden/>
          </w:rPr>
          <w:tab/>
        </w:r>
        <w:r>
          <w:rPr>
            <w:noProof/>
            <w:webHidden/>
          </w:rPr>
          <w:fldChar w:fldCharType="begin"/>
        </w:r>
        <w:r>
          <w:rPr>
            <w:noProof/>
            <w:webHidden/>
          </w:rPr>
          <w:instrText xml:space="preserve"> PAGEREF _Toc81652265 \h </w:instrText>
        </w:r>
        <w:r>
          <w:rPr>
            <w:noProof/>
            <w:webHidden/>
          </w:rPr>
        </w:r>
      </w:ins>
      <w:r>
        <w:rPr>
          <w:noProof/>
          <w:webHidden/>
        </w:rPr>
        <w:fldChar w:fldCharType="separate"/>
      </w:r>
      <w:ins w:id="1143" w:author="JORGE CONTRERAS ORTIZ" w:date="2021-09-04T12:50:00Z">
        <w:r>
          <w:rPr>
            <w:noProof/>
            <w:webHidden/>
          </w:rPr>
          <w:t>86</w:t>
        </w:r>
        <w:r>
          <w:rPr>
            <w:noProof/>
            <w:webHidden/>
          </w:rPr>
          <w:fldChar w:fldCharType="end"/>
        </w:r>
        <w:r w:rsidRPr="009712F6">
          <w:rPr>
            <w:rStyle w:val="Hipervnculo"/>
            <w:noProof/>
          </w:rPr>
          <w:fldChar w:fldCharType="end"/>
        </w:r>
      </w:ins>
    </w:p>
    <w:p w14:paraId="3BCCE533" w14:textId="4E4DD565" w:rsidR="00FE1EC4" w:rsidRDefault="00FE1EC4">
      <w:pPr>
        <w:pStyle w:val="Tabladeilustraciones"/>
        <w:tabs>
          <w:tab w:val="right" w:leader="dot" w:pos="8494"/>
        </w:tabs>
        <w:rPr>
          <w:ins w:id="1144" w:author="JORGE CONTRERAS ORTIZ" w:date="2021-09-04T12:50:00Z"/>
          <w:rFonts w:asciiTheme="minorHAnsi" w:eastAsiaTheme="minorEastAsia" w:hAnsiTheme="minorHAnsi" w:cstheme="minorBidi"/>
          <w:noProof/>
          <w:lang w:eastAsia="es-ES"/>
        </w:rPr>
      </w:pPr>
      <w:ins w:id="1145" w:author="JORGE CONTRERAS ORTIZ" w:date="2021-09-04T12:50:00Z">
        <w:r w:rsidRPr="009712F6">
          <w:rPr>
            <w:rStyle w:val="Hipervnculo"/>
            <w:noProof/>
          </w:rPr>
          <w:lastRenderedPageBreak/>
          <w:fldChar w:fldCharType="begin"/>
        </w:r>
        <w:r w:rsidRPr="009712F6">
          <w:rPr>
            <w:rStyle w:val="Hipervnculo"/>
            <w:noProof/>
          </w:rPr>
          <w:instrText xml:space="preserve"> </w:instrText>
        </w:r>
        <w:r>
          <w:rPr>
            <w:noProof/>
          </w:rPr>
          <w:instrText>HYPERLINK \l "_Toc81652266"</w:instrText>
        </w:r>
        <w:r w:rsidRPr="009712F6">
          <w:rPr>
            <w:rStyle w:val="Hipervnculo"/>
            <w:noProof/>
          </w:rPr>
          <w:instrText xml:space="preserve"> </w:instrText>
        </w:r>
        <w:r w:rsidRPr="009712F6">
          <w:rPr>
            <w:rStyle w:val="Hipervnculo"/>
            <w:noProof/>
          </w:rPr>
        </w:r>
        <w:r w:rsidRPr="009712F6">
          <w:rPr>
            <w:rStyle w:val="Hipervnculo"/>
            <w:noProof/>
          </w:rPr>
          <w:fldChar w:fldCharType="separate"/>
        </w:r>
        <w:r w:rsidRPr="009712F6">
          <w:rPr>
            <w:rStyle w:val="Hipervnculo"/>
            <w:noProof/>
          </w:rPr>
          <w:t>Ilustración 45 Dispositivo KTWM102</w:t>
        </w:r>
        <w:r>
          <w:rPr>
            <w:noProof/>
            <w:webHidden/>
          </w:rPr>
          <w:tab/>
        </w:r>
        <w:r>
          <w:rPr>
            <w:noProof/>
            <w:webHidden/>
          </w:rPr>
          <w:fldChar w:fldCharType="begin"/>
        </w:r>
        <w:r>
          <w:rPr>
            <w:noProof/>
            <w:webHidden/>
          </w:rPr>
          <w:instrText xml:space="preserve"> PAGEREF _Toc81652266 \h </w:instrText>
        </w:r>
        <w:r>
          <w:rPr>
            <w:noProof/>
            <w:webHidden/>
          </w:rPr>
        </w:r>
      </w:ins>
      <w:r>
        <w:rPr>
          <w:noProof/>
          <w:webHidden/>
        </w:rPr>
        <w:fldChar w:fldCharType="separate"/>
      </w:r>
      <w:ins w:id="1146" w:author="JORGE CONTRERAS ORTIZ" w:date="2021-09-04T12:50:00Z">
        <w:r>
          <w:rPr>
            <w:noProof/>
            <w:webHidden/>
          </w:rPr>
          <w:t>86</w:t>
        </w:r>
        <w:r>
          <w:rPr>
            <w:noProof/>
            <w:webHidden/>
          </w:rPr>
          <w:fldChar w:fldCharType="end"/>
        </w:r>
        <w:r w:rsidRPr="009712F6">
          <w:rPr>
            <w:rStyle w:val="Hipervnculo"/>
            <w:noProof/>
          </w:rPr>
          <w:fldChar w:fldCharType="end"/>
        </w:r>
      </w:ins>
    </w:p>
    <w:p w14:paraId="3E81B270" w14:textId="77617B67" w:rsidR="00FE1EC4" w:rsidRDefault="00FE1EC4">
      <w:pPr>
        <w:pStyle w:val="Tabladeilustraciones"/>
        <w:tabs>
          <w:tab w:val="right" w:leader="dot" w:pos="8494"/>
        </w:tabs>
        <w:rPr>
          <w:ins w:id="1147" w:author="JORGE CONTRERAS ORTIZ" w:date="2021-09-04T12:50:00Z"/>
          <w:rFonts w:asciiTheme="minorHAnsi" w:eastAsiaTheme="minorEastAsia" w:hAnsiTheme="minorHAnsi" w:cstheme="minorBidi"/>
          <w:noProof/>
          <w:lang w:eastAsia="es-ES"/>
        </w:rPr>
      </w:pPr>
      <w:ins w:id="1148" w:author="JORGE CONTRERAS ORTIZ" w:date="2021-09-04T12:50:00Z">
        <w:r w:rsidRPr="009712F6">
          <w:rPr>
            <w:rStyle w:val="Hipervnculo"/>
            <w:noProof/>
          </w:rPr>
          <w:fldChar w:fldCharType="begin"/>
        </w:r>
        <w:r w:rsidRPr="009712F6">
          <w:rPr>
            <w:rStyle w:val="Hipervnculo"/>
            <w:noProof/>
          </w:rPr>
          <w:instrText xml:space="preserve"> </w:instrText>
        </w:r>
        <w:r>
          <w:rPr>
            <w:noProof/>
          </w:rPr>
          <w:instrText>HYPERLINK \l "_Toc81652267"</w:instrText>
        </w:r>
        <w:r w:rsidRPr="009712F6">
          <w:rPr>
            <w:rStyle w:val="Hipervnculo"/>
            <w:noProof/>
          </w:rPr>
          <w:instrText xml:space="preserve"> </w:instrText>
        </w:r>
        <w:r w:rsidRPr="009712F6">
          <w:rPr>
            <w:rStyle w:val="Hipervnculo"/>
            <w:noProof/>
          </w:rPr>
        </w:r>
        <w:r w:rsidRPr="009712F6">
          <w:rPr>
            <w:rStyle w:val="Hipervnculo"/>
            <w:noProof/>
          </w:rPr>
          <w:fldChar w:fldCharType="separate"/>
        </w:r>
        <w:r w:rsidRPr="009712F6">
          <w:rPr>
            <w:rStyle w:val="Hipervnculo"/>
            <w:noProof/>
          </w:rPr>
          <w:t>Ilustración 46 Conectores Verticales</w:t>
        </w:r>
        <w:r>
          <w:rPr>
            <w:noProof/>
            <w:webHidden/>
          </w:rPr>
          <w:tab/>
        </w:r>
        <w:r>
          <w:rPr>
            <w:noProof/>
            <w:webHidden/>
          </w:rPr>
          <w:fldChar w:fldCharType="begin"/>
        </w:r>
        <w:r>
          <w:rPr>
            <w:noProof/>
            <w:webHidden/>
          </w:rPr>
          <w:instrText xml:space="preserve"> PAGEREF _Toc81652267 \h </w:instrText>
        </w:r>
        <w:r>
          <w:rPr>
            <w:noProof/>
            <w:webHidden/>
          </w:rPr>
        </w:r>
      </w:ins>
      <w:r>
        <w:rPr>
          <w:noProof/>
          <w:webHidden/>
        </w:rPr>
        <w:fldChar w:fldCharType="separate"/>
      </w:r>
      <w:ins w:id="1149" w:author="JORGE CONTRERAS ORTIZ" w:date="2021-09-04T12:50:00Z">
        <w:r>
          <w:rPr>
            <w:noProof/>
            <w:webHidden/>
          </w:rPr>
          <w:t>88</w:t>
        </w:r>
        <w:r>
          <w:rPr>
            <w:noProof/>
            <w:webHidden/>
          </w:rPr>
          <w:fldChar w:fldCharType="end"/>
        </w:r>
        <w:r w:rsidRPr="009712F6">
          <w:rPr>
            <w:rStyle w:val="Hipervnculo"/>
            <w:noProof/>
          </w:rPr>
          <w:fldChar w:fldCharType="end"/>
        </w:r>
      </w:ins>
    </w:p>
    <w:p w14:paraId="10A75585" w14:textId="7AA461D4" w:rsidR="00FE1EC4" w:rsidRDefault="00FE1EC4">
      <w:pPr>
        <w:pStyle w:val="Tabladeilustraciones"/>
        <w:tabs>
          <w:tab w:val="right" w:leader="dot" w:pos="8494"/>
        </w:tabs>
        <w:rPr>
          <w:ins w:id="1150" w:author="JORGE CONTRERAS ORTIZ" w:date="2021-09-04T12:50:00Z"/>
          <w:rFonts w:asciiTheme="minorHAnsi" w:eastAsiaTheme="minorEastAsia" w:hAnsiTheme="minorHAnsi" w:cstheme="minorBidi"/>
          <w:noProof/>
          <w:lang w:eastAsia="es-ES"/>
        </w:rPr>
      </w:pPr>
      <w:ins w:id="1151" w:author="JORGE CONTRERAS ORTIZ" w:date="2021-09-04T12:50:00Z">
        <w:r w:rsidRPr="009712F6">
          <w:rPr>
            <w:rStyle w:val="Hipervnculo"/>
            <w:noProof/>
          </w:rPr>
          <w:fldChar w:fldCharType="begin"/>
        </w:r>
        <w:r w:rsidRPr="009712F6">
          <w:rPr>
            <w:rStyle w:val="Hipervnculo"/>
            <w:noProof/>
          </w:rPr>
          <w:instrText xml:space="preserve"> </w:instrText>
        </w:r>
        <w:r>
          <w:rPr>
            <w:noProof/>
          </w:rPr>
          <w:instrText>HYPERLINK \l "_Toc81652268"</w:instrText>
        </w:r>
        <w:r w:rsidRPr="009712F6">
          <w:rPr>
            <w:rStyle w:val="Hipervnculo"/>
            <w:noProof/>
          </w:rPr>
          <w:instrText xml:space="preserve"> </w:instrText>
        </w:r>
        <w:r w:rsidRPr="009712F6">
          <w:rPr>
            <w:rStyle w:val="Hipervnculo"/>
            <w:noProof/>
          </w:rPr>
        </w:r>
        <w:r w:rsidRPr="009712F6">
          <w:rPr>
            <w:rStyle w:val="Hipervnculo"/>
            <w:noProof/>
          </w:rPr>
          <w:fldChar w:fldCharType="separate"/>
        </w:r>
        <w:r w:rsidRPr="009712F6">
          <w:rPr>
            <w:rStyle w:val="Hipervnculo"/>
            <w:noProof/>
          </w:rPr>
          <w:t>Ilustración 47 Conector USB</w:t>
        </w:r>
        <w:r>
          <w:rPr>
            <w:noProof/>
            <w:webHidden/>
          </w:rPr>
          <w:tab/>
        </w:r>
        <w:r>
          <w:rPr>
            <w:noProof/>
            <w:webHidden/>
          </w:rPr>
          <w:fldChar w:fldCharType="begin"/>
        </w:r>
        <w:r>
          <w:rPr>
            <w:noProof/>
            <w:webHidden/>
          </w:rPr>
          <w:instrText xml:space="preserve"> PAGEREF _Toc81652268 \h </w:instrText>
        </w:r>
        <w:r>
          <w:rPr>
            <w:noProof/>
            <w:webHidden/>
          </w:rPr>
        </w:r>
      </w:ins>
      <w:r>
        <w:rPr>
          <w:noProof/>
          <w:webHidden/>
        </w:rPr>
        <w:fldChar w:fldCharType="separate"/>
      </w:r>
      <w:ins w:id="1152" w:author="JORGE CONTRERAS ORTIZ" w:date="2021-09-04T12:50:00Z">
        <w:r>
          <w:rPr>
            <w:noProof/>
            <w:webHidden/>
          </w:rPr>
          <w:t>89</w:t>
        </w:r>
        <w:r>
          <w:rPr>
            <w:noProof/>
            <w:webHidden/>
          </w:rPr>
          <w:fldChar w:fldCharType="end"/>
        </w:r>
        <w:r w:rsidRPr="009712F6">
          <w:rPr>
            <w:rStyle w:val="Hipervnculo"/>
            <w:noProof/>
          </w:rPr>
          <w:fldChar w:fldCharType="end"/>
        </w:r>
      </w:ins>
    </w:p>
    <w:p w14:paraId="7E889931" w14:textId="6EC84E8D" w:rsidR="00FE1EC4" w:rsidRDefault="00FE1EC4">
      <w:pPr>
        <w:pStyle w:val="Tabladeilustraciones"/>
        <w:tabs>
          <w:tab w:val="right" w:leader="dot" w:pos="8494"/>
        </w:tabs>
        <w:rPr>
          <w:ins w:id="1153" w:author="JORGE CONTRERAS ORTIZ" w:date="2021-09-04T12:50:00Z"/>
          <w:rFonts w:asciiTheme="minorHAnsi" w:eastAsiaTheme="minorEastAsia" w:hAnsiTheme="minorHAnsi" w:cstheme="minorBidi"/>
          <w:noProof/>
          <w:lang w:eastAsia="es-ES"/>
        </w:rPr>
      </w:pPr>
      <w:ins w:id="1154" w:author="JORGE CONTRERAS ORTIZ" w:date="2021-09-04T12:50:00Z">
        <w:r w:rsidRPr="009712F6">
          <w:rPr>
            <w:rStyle w:val="Hipervnculo"/>
            <w:noProof/>
          </w:rPr>
          <w:fldChar w:fldCharType="begin"/>
        </w:r>
        <w:r w:rsidRPr="009712F6">
          <w:rPr>
            <w:rStyle w:val="Hipervnculo"/>
            <w:noProof/>
          </w:rPr>
          <w:instrText xml:space="preserve"> </w:instrText>
        </w:r>
        <w:r>
          <w:rPr>
            <w:noProof/>
          </w:rPr>
          <w:instrText>HYPERLINK \l "_Toc81652269"</w:instrText>
        </w:r>
        <w:r w:rsidRPr="009712F6">
          <w:rPr>
            <w:rStyle w:val="Hipervnculo"/>
            <w:noProof/>
          </w:rPr>
          <w:instrText xml:space="preserve"> </w:instrText>
        </w:r>
        <w:r w:rsidRPr="009712F6">
          <w:rPr>
            <w:rStyle w:val="Hipervnculo"/>
            <w:noProof/>
          </w:rPr>
        </w:r>
        <w:r w:rsidRPr="009712F6">
          <w:rPr>
            <w:rStyle w:val="Hipervnculo"/>
            <w:noProof/>
          </w:rPr>
          <w:fldChar w:fldCharType="separate"/>
        </w:r>
        <w:r w:rsidRPr="009712F6">
          <w:rPr>
            <w:rStyle w:val="Hipervnculo"/>
            <w:noProof/>
          </w:rPr>
          <w:t>Ilustración 48 Layout Completo</w:t>
        </w:r>
        <w:r>
          <w:rPr>
            <w:noProof/>
            <w:webHidden/>
          </w:rPr>
          <w:tab/>
        </w:r>
        <w:r>
          <w:rPr>
            <w:noProof/>
            <w:webHidden/>
          </w:rPr>
          <w:fldChar w:fldCharType="begin"/>
        </w:r>
        <w:r>
          <w:rPr>
            <w:noProof/>
            <w:webHidden/>
          </w:rPr>
          <w:instrText xml:space="preserve"> PAGEREF _Toc81652269 \h </w:instrText>
        </w:r>
        <w:r>
          <w:rPr>
            <w:noProof/>
            <w:webHidden/>
          </w:rPr>
        </w:r>
      </w:ins>
      <w:r>
        <w:rPr>
          <w:noProof/>
          <w:webHidden/>
        </w:rPr>
        <w:fldChar w:fldCharType="separate"/>
      </w:r>
      <w:ins w:id="1155" w:author="JORGE CONTRERAS ORTIZ" w:date="2021-09-04T12:50:00Z">
        <w:r>
          <w:rPr>
            <w:noProof/>
            <w:webHidden/>
          </w:rPr>
          <w:t>90</w:t>
        </w:r>
        <w:r>
          <w:rPr>
            <w:noProof/>
            <w:webHidden/>
          </w:rPr>
          <w:fldChar w:fldCharType="end"/>
        </w:r>
        <w:r w:rsidRPr="009712F6">
          <w:rPr>
            <w:rStyle w:val="Hipervnculo"/>
            <w:noProof/>
          </w:rPr>
          <w:fldChar w:fldCharType="end"/>
        </w:r>
      </w:ins>
    </w:p>
    <w:p w14:paraId="5969F0C0" w14:textId="5F4919CD" w:rsidR="00FE1EC4" w:rsidRDefault="00FE1EC4">
      <w:pPr>
        <w:pStyle w:val="Tabladeilustraciones"/>
        <w:tabs>
          <w:tab w:val="right" w:leader="dot" w:pos="8494"/>
        </w:tabs>
        <w:rPr>
          <w:ins w:id="1156" w:author="JORGE CONTRERAS ORTIZ" w:date="2021-09-04T12:50:00Z"/>
          <w:rFonts w:asciiTheme="minorHAnsi" w:eastAsiaTheme="minorEastAsia" w:hAnsiTheme="minorHAnsi" w:cstheme="minorBidi"/>
          <w:noProof/>
          <w:lang w:eastAsia="es-ES"/>
        </w:rPr>
      </w:pPr>
      <w:ins w:id="1157" w:author="JORGE CONTRERAS ORTIZ" w:date="2021-09-04T12:50:00Z">
        <w:r w:rsidRPr="009712F6">
          <w:rPr>
            <w:rStyle w:val="Hipervnculo"/>
            <w:noProof/>
          </w:rPr>
          <w:fldChar w:fldCharType="begin"/>
        </w:r>
        <w:r w:rsidRPr="009712F6">
          <w:rPr>
            <w:rStyle w:val="Hipervnculo"/>
            <w:noProof/>
          </w:rPr>
          <w:instrText xml:space="preserve"> </w:instrText>
        </w:r>
        <w:r>
          <w:rPr>
            <w:noProof/>
          </w:rPr>
          <w:instrText>HYPERLINK \l "_Toc81652270"</w:instrText>
        </w:r>
        <w:r w:rsidRPr="009712F6">
          <w:rPr>
            <w:rStyle w:val="Hipervnculo"/>
            <w:noProof/>
          </w:rPr>
          <w:instrText xml:space="preserve"> </w:instrText>
        </w:r>
        <w:r w:rsidRPr="009712F6">
          <w:rPr>
            <w:rStyle w:val="Hipervnculo"/>
            <w:noProof/>
          </w:rPr>
        </w:r>
        <w:r w:rsidRPr="009712F6">
          <w:rPr>
            <w:rStyle w:val="Hipervnculo"/>
            <w:noProof/>
          </w:rPr>
          <w:fldChar w:fldCharType="separate"/>
        </w:r>
        <w:r w:rsidRPr="009712F6">
          <w:rPr>
            <w:rStyle w:val="Hipervnculo"/>
            <w:noProof/>
          </w:rPr>
          <w:t>Ilustración 49 Layout Capa TOP</w:t>
        </w:r>
        <w:r>
          <w:rPr>
            <w:noProof/>
            <w:webHidden/>
          </w:rPr>
          <w:tab/>
        </w:r>
        <w:r>
          <w:rPr>
            <w:noProof/>
            <w:webHidden/>
          </w:rPr>
          <w:fldChar w:fldCharType="begin"/>
        </w:r>
        <w:r>
          <w:rPr>
            <w:noProof/>
            <w:webHidden/>
          </w:rPr>
          <w:instrText xml:space="preserve"> PAGEREF _Toc81652270 \h </w:instrText>
        </w:r>
        <w:r>
          <w:rPr>
            <w:noProof/>
            <w:webHidden/>
          </w:rPr>
        </w:r>
      </w:ins>
      <w:r>
        <w:rPr>
          <w:noProof/>
          <w:webHidden/>
        </w:rPr>
        <w:fldChar w:fldCharType="separate"/>
      </w:r>
      <w:ins w:id="1158" w:author="JORGE CONTRERAS ORTIZ" w:date="2021-09-04T12:50:00Z">
        <w:r>
          <w:rPr>
            <w:noProof/>
            <w:webHidden/>
          </w:rPr>
          <w:t>91</w:t>
        </w:r>
        <w:r>
          <w:rPr>
            <w:noProof/>
            <w:webHidden/>
          </w:rPr>
          <w:fldChar w:fldCharType="end"/>
        </w:r>
        <w:r w:rsidRPr="009712F6">
          <w:rPr>
            <w:rStyle w:val="Hipervnculo"/>
            <w:noProof/>
          </w:rPr>
          <w:fldChar w:fldCharType="end"/>
        </w:r>
      </w:ins>
    </w:p>
    <w:p w14:paraId="5045CAA5" w14:textId="281DDA70" w:rsidR="00FE1EC4" w:rsidRDefault="00FE1EC4">
      <w:pPr>
        <w:pStyle w:val="Tabladeilustraciones"/>
        <w:tabs>
          <w:tab w:val="right" w:leader="dot" w:pos="8494"/>
        </w:tabs>
        <w:rPr>
          <w:ins w:id="1159" w:author="JORGE CONTRERAS ORTIZ" w:date="2021-09-04T12:50:00Z"/>
          <w:rFonts w:asciiTheme="minorHAnsi" w:eastAsiaTheme="minorEastAsia" w:hAnsiTheme="minorHAnsi" w:cstheme="minorBidi"/>
          <w:noProof/>
          <w:lang w:eastAsia="es-ES"/>
        </w:rPr>
      </w:pPr>
      <w:ins w:id="1160" w:author="JORGE CONTRERAS ORTIZ" w:date="2021-09-04T12:50:00Z">
        <w:r w:rsidRPr="009712F6">
          <w:rPr>
            <w:rStyle w:val="Hipervnculo"/>
            <w:noProof/>
          </w:rPr>
          <w:fldChar w:fldCharType="begin"/>
        </w:r>
        <w:r w:rsidRPr="009712F6">
          <w:rPr>
            <w:rStyle w:val="Hipervnculo"/>
            <w:noProof/>
          </w:rPr>
          <w:instrText xml:space="preserve"> </w:instrText>
        </w:r>
        <w:r>
          <w:rPr>
            <w:noProof/>
          </w:rPr>
          <w:instrText>HYPERLINK \l "_Toc81652271"</w:instrText>
        </w:r>
        <w:r w:rsidRPr="009712F6">
          <w:rPr>
            <w:rStyle w:val="Hipervnculo"/>
            <w:noProof/>
          </w:rPr>
          <w:instrText xml:space="preserve"> </w:instrText>
        </w:r>
        <w:r w:rsidRPr="009712F6">
          <w:rPr>
            <w:rStyle w:val="Hipervnculo"/>
            <w:noProof/>
          </w:rPr>
        </w:r>
        <w:r w:rsidRPr="009712F6">
          <w:rPr>
            <w:rStyle w:val="Hipervnculo"/>
            <w:noProof/>
          </w:rPr>
          <w:fldChar w:fldCharType="separate"/>
        </w:r>
        <w:r w:rsidRPr="009712F6">
          <w:rPr>
            <w:rStyle w:val="Hipervnculo"/>
            <w:noProof/>
          </w:rPr>
          <w:t>Ilustración 50 Layout Capa BOTTOM</w:t>
        </w:r>
        <w:r>
          <w:rPr>
            <w:noProof/>
            <w:webHidden/>
          </w:rPr>
          <w:tab/>
        </w:r>
        <w:r>
          <w:rPr>
            <w:noProof/>
            <w:webHidden/>
          </w:rPr>
          <w:fldChar w:fldCharType="begin"/>
        </w:r>
        <w:r>
          <w:rPr>
            <w:noProof/>
            <w:webHidden/>
          </w:rPr>
          <w:instrText xml:space="preserve"> PAGEREF _Toc81652271 \h </w:instrText>
        </w:r>
        <w:r>
          <w:rPr>
            <w:noProof/>
            <w:webHidden/>
          </w:rPr>
        </w:r>
      </w:ins>
      <w:r>
        <w:rPr>
          <w:noProof/>
          <w:webHidden/>
        </w:rPr>
        <w:fldChar w:fldCharType="separate"/>
      </w:r>
      <w:ins w:id="1161" w:author="JORGE CONTRERAS ORTIZ" w:date="2021-09-04T12:50:00Z">
        <w:r>
          <w:rPr>
            <w:noProof/>
            <w:webHidden/>
          </w:rPr>
          <w:t>92</w:t>
        </w:r>
        <w:r>
          <w:rPr>
            <w:noProof/>
            <w:webHidden/>
          </w:rPr>
          <w:fldChar w:fldCharType="end"/>
        </w:r>
        <w:r w:rsidRPr="009712F6">
          <w:rPr>
            <w:rStyle w:val="Hipervnculo"/>
            <w:noProof/>
          </w:rPr>
          <w:fldChar w:fldCharType="end"/>
        </w:r>
      </w:ins>
    </w:p>
    <w:p w14:paraId="207BEE11" w14:textId="68D73473" w:rsidR="00FE1EC4" w:rsidRDefault="00FE1EC4">
      <w:pPr>
        <w:pStyle w:val="Tabladeilustraciones"/>
        <w:tabs>
          <w:tab w:val="right" w:leader="dot" w:pos="8494"/>
        </w:tabs>
        <w:rPr>
          <w:ins w:id="1162" w:author="JORGE CONTRERAS ORTIZ" w:date="2021-09-04T12:50:00Z"/>
          <w:rFonts w:asciiTheme="minorHAnsi" w:eastAsiaTheme="minorEastAsia" w:hAnsiTheme="minorHAnsi" w:cstheme="minorBidi"/>
          <w:noProof/>
          <w:lang w:eastAsia="es-ES"/>
        </w:rPr>
      </w:pPr>
      <w:ins w:id="1163" w:author="JORGE CONTRERAS ORTIZ" w:date="2021-09-04T12:50:00Z">
        <w:r w:rsidRPr="009712F6">
          <w:rPr>
            <w:rStyle w:val="Hipervnculo"/>
            <w:noProof/>
          </w:rPr>
          <w:fldChar w:fldCharType="begin"/>
        </w:r>
        <w:r w:rsidRPr="009712F6">
          <w:rPr>
            <w:rStyle w:val="Hipervnculo"/>
            <w:noProof/>
          </w:rPr>
          <w:instrText xml:space="preserve"> </w:instrText>
        </w:r>
        <w:r>
          <w:rPr>
            <w:noProof/>
          </w:rPr>
          <w:instrText>HYPERLINK \l "_Toc81652272"</w:instrText>
        </w:r>
        <w:r w:rsidRPr="009712F6">
          <w:rPr>
            <w:rStyle w:val="Hipervnculo"/>
            <w:noProof/>
          </w:rPr>
          <w:instrText xml:space="preserve"> </w:instrText>
        </w:r>
        <w:r w:rsidRPr="009712F6">
          <w:rPr>
            <w:rStyle w:val="Hipervnculo"/>
            <w:noProof/>
          </w:rPr>
        </w:r>
        <w:r w:rsidRPr="009712F6">
          <w:rPr>
            <w:rStyle w:val="Hipervnculo"/>
            <w:noProof/>
          </w:rPr>
          <w:fldChar w:fldCharType="separate"/>
        </w:r>
        <w:r w:rsidRPr="009712F6">
          <w:rPr>
            <w:rStyle w:val="Hipervnculo"/>
            <w:noProof/>
            <w:lang w:val="en-US"/>
          </w:rPr>
          <w:t>Ilustración 51 PCB Coockie Thread TOP</w:t>
        </w:r>
        <w:r>
          <w:rPr>
            <w:noProof/>
            <w:webHidden/>
          </w:rPr>
          <w:tab/>
        </w:r>
        <w:r>
          <w:rPr>
            <w:noProof/>
            <w:webHidden/>
          </w:rPr>
          <w:fldChar w:fldCharType="begin"/>
        </w:r>
        <w:r>
          <w:rPr>
            <w:noProof/>
            <w:webHidden/>
          </w:rPr>
          <w:instrText xml:space="preserve"> PAGEREF _Toc81652272 \h </w:instrText>
        </w:r>
        <w:r>
          <w:rPr>
            <w:noProof/>
            <w:webHidden/>
          </w:rPr>
        </w:r>
      </w:ins>
      <w:r>
        <w:rPr>
          <w:noProof/>
          <w:webHidden/>
        </w:rPr>
        <w:fldChar w:fldCharType="separate"/>
      </w:r>
      <w:ins w:id="1164" w:author="JORGE CONTRERAS ORTIZ" w:date="2021-09-04T12:50:00Z">
        <w:r>
          <w:rPr>
            <w:noProof/>
            <w:webHidden/>
          </w:rPr>
          <w:t>93</w:t>
        </w:r>
        <w:r>
          <w:rPr>
            <w:noProof/>
            <w:webHidden/>
          </w:rPr>
          <w:fldChar w:fldCharType="end"/>
        </w:r>
        <w:r w:rsidRPr="009712F6">
          <w:rPr>
            <w:rStyle w:val="Hipervnculo"/>
            <w:noProof/>
          </w:rPr>
          <w:fldChar w:fldCharType="end"/>
        </w:r>
      </w:ins>
    </w:p>
    <w:p w14:paraId="4D68B8A6" w14:textId="3599B8A2" w:rsidR="00FE1EC4" w:rsidRDefault="00FE1EC4">
      <w:pPr>
        <w:pStyle w:val="Tabladeilustraciones"/>
        <w:tabs>
          <w:tab w:val="right" w:leader="dot" w:pos="8494"/>
        </w:tabs>
        <w:rPr>
          <w:ins w:id="1165" w:author="JORGE CONTRERAS ORTIZ" w:date="2021-09-04T12:50:00Z"/>
          <w:rFonts w:asciiTheme="minorHAnsi" w:eastAsiaTheme="minorEastAsia" w:hAnsiTheme="minorHAnsi" w:cstheme="minorBidi"/>
          <w:noProof/>
          <w:lang w:eastAsia="es-ES"/>
        </w:rPr>
      </w:pPr>
      <w:ins w:id="1166" w:author="JORGE CONTRERAS ORTIZ" w:date="2021-09-04T12:50:00Z">
        <w:r w:rsidRPr="009712F6">
          <w:rPr>
            <w:rStyle w:val="Hipervnculo"/>
            <w:noProof/>
          </w:rPr>
          <w:fldChar w:fldCharType="begin"/>
        </w:r>
        <w:r w:rsidRPr="009712F6">
          <w:rPr>
            <w:rStyle w:val="Hipervnculo"/>
            <w:noProof/>
          </w:rPr>
          <w:instrText xml:space="preserve"> </w:instrText>
        </w:r>
        <w:r>
          <w:rPr>
            <w:noProof/>
          </w:rPr>
          <w:instrText>HYPERLINK \l "_Toc81652273"</w:instrText>
        </w:r>
        <w:r w:rsidRPr="009712F6">
          <w:rPr>
            <w:rStyle w:val="Hipervnculo"/>
            <w:noProof/>
          </w:rPr>
          <w:instrText xml:space="preserve"> </w:instrText>
        </w:r>
        <w:r w:rsidRPr="009712F6">
          <w:rPr>
            <w:rStyle w:val="Hipervnculo"/>
            <w:noProof/>
          </w:rPr>
        </w:r>
        <w:r w:rsidRPr="009712F6">
          <w:rPr>
            <w:rStyle w:val="Hipervnculo"/>
            <w:noProof/>
          </w:rPr>
          <w:fldChar w:fldCharType="separate"/>
        </w:r>
        <w:r w:rsidRPr="009712F6">
          <w:rPr>
            <w:rStyle w:val="Hipervnculo"/>
            <w:noProof/>
            <w:lang w:val="en-US"/>
          </w:rPr>
          <w:t xml:space="preserve">Ilustración </w:t>
        </w:r>
        <w:r w:rsidRPr="009712F6">
          <w:rPr>
            <w:rStyle w:val="Hipervnculo"/>
            <w:noProof/>
          </w:rPr>
          <w:t>52</w:t>
        </w:r>
        <w:r w:rsidRPr="009712F6">
          <w:rPr>
            <w:rStyle w:val="Hipervnculo"/>
            <w:noProof/>
            <w:lang w:val="en-US"/>
          </w:rPr>
          <w:t xml:space="preserve"> PCB Coockie Thread TOP</w:t>
        </w:r>
        <w:r>
          <w:rPr>
            <w:noProof/>
            <w:webHidden/>
          </w:rPr>
          <w:tab/>
        </w:r>
        <w:r>
          <w:rPr>
            <w:noProof/>
            <w:webHidden/>
          </w:rPr>
          <w:fldChar w:fldCharType="begin"/>
        </w:r>
        <w:r>
          <w:rPr>
            <w:noProof/>
            <w:webHidden/>
          </w:rPr>
          <w:instrText xml:space="preserve"> PAGEREF _Toc81652273 \h </w:instrText>
        </w:r>
        <w:r>
          <w:rPr>
            <w:noProof/>
            <w:webHidden/>
          </w:rPr>
        </w:r>
      </w:ins>
      <w:r>
        <w:rPr>
          <w:noProof/>
          <w:webHidden/>
        </w:rPr>
        <w:fldChar w:fldCharType="separate"/>
      </w:r>
      <w:ins w:id="1167" w:author="JORGE CONTRERAS ORTIZ" w:date="2021-09-04T12:50:00Z">
        <w:r>
          <w:rPr>
            <w:noProof/>
            <w:webHidden/>
          </w:rPr>
          <w:t>93</w:t>
        </w:r>
        <w:r>
          <w:rPr>
            <w:noProof/>
            <w:webHidden/>
          </w:rPr>
          <w:fldChar w:fldCharType="end"/>
        </w:r>
        <w:r w:rsidRPr="009712F6">
          <w:rPr>
            <w:rStyle w:val="Hipervnculo"/>
            <w:noProof/>
          </w:rPr>
          <w:fldChar w:fldCharType="end"/>
        </w:r>
      </w:ins>
    </w:p>
    <w:p w14:paraId="4580942B" w14:textId="5E590F55" w:rsidR="00FE1EC4" w:rsidRDefault="00FE1EC4">
      <w:pPr>
        <w:pStyle w:val="Tabladeilustraciones"/>
        <w:tabs>
          <w:tab w:val="right" w:leader="dot" w:pos="8494"/>
        </w:tabs>
        <w:rPr>
          <w:ins w:id="1168" w:author="JORGE CONTRERAS ORTIZ" w:date="2021-09-04T12:50:00Z"/>
          <w:rFonts w:asciiTheme="minorHAnsi" w:eastAsiaTheme="minorEastAsia" w:hAnsiTheme="minorHAnsi" w:cstheme="minorBidi"/>
          <w:noProof/>
          <w:lang w:eastAsia="es-ES"/>
        </w:rPr>
      </w:pPr>
      <w:ins w:id="1169" w:author="JORGE CONTRERAS ORTIZ" w:date="2021-09-04T12:50:00Z">
        <w:r w:rsidRPr="009712F6">
          <w:rPr>
            <w:rStyle w:val="Hipervnculo"/>
            <w:noProof/>
          </w:rPr>
          <w:fldChar w:fldCharType="begin"/>
        </w:r>
        <w:r w:rsidRPr="009712F6">
          <w:rPr>
            <w:rStyle w:val="Hipervnculo"/>
            <w:noProof/>
          </w:rPr>
          <w:instrText xml:space="preserve"> </w:instrText>
        </w:r>
        <w:r>
          <w:rPr>
            <w:noProof/>
          </w:rPr>
          <w:instrText>HYPERLINK \l "_Toc81652274"</w:instrText>
        </w:r>
        <w:r w:rsidRPr="009712F6">
          <w:rPr>
            <w:rStyle w:val="Hipervnculo"/>
            <w:noProof/>
          </w:rPr>
          <w:instrText xml:space="preserve"> </w:instrText>
        </w:r>
        <w:r w:rsidRPr="009712F6">
          <w:rPr>
            <w:rStyle w:val="Hipervnculo"/>
            <w:noProof/>
          </w:rPr>
        </w:r>
        <w:r w:rsidRPr="009712F6">
          <w:rPr>
            <w:rStyle w:val="Hipervnculo"/>
            <w:noProof/>
          </w:rPr>
          <w:fldChar w:fldCharType="separate"/>
        </w:r>
        <w:r w:rsidRPr="009712F6">
          <w:rPr>
            <w:rStyle w:val="Hipervnculo"/>
            <w:noProof/>
          </w:rPr>
          <w:t>Ilustración 53 Kit de Desarrollo STM32F407G-DISC1</w:t>
        </w:r>
        <w:r>
          <w:rPr>
            <w:noProof/>
            <w:webHidden/>
          </w:rPr>
          <w:tab/>
        </w:r>
        <w:r>
          <w:rPr>
            <w:noProof/>
            <w:webHidden/>
          </w:rPr>
          <w:fldChar w:fldCharType="begin"/>
        </w:r>
        <w:r>
          <w:rPr>
            <w:noProof/>
            <w:webHidden/>
          </w:rPr>
          <w:instrText xml:space="preserve"> PAGEREF _Toc81652274 \h </w:instrText>
        </w:r>
        <w:r>
          <w:rPr>
            <w:noProof/>
            <w:webHidden/>
          </w:rPr>
        </w:r>
      </w:ins>
      <w:r>
        <w:rPr>
          <w:noProof/>
          <w:webHidden/>
        </w:rPr>
        <w:fldChar w:fldCharType="separate"/>
      </w:r>
      <w:ins w:id="1170" w:author="JORGE CONTRERAS ORTIZ" w:date="2021-09-04T12:50:00Z">
        <w:r>
          <w:rPr>
            <w:noProof/>
            <w:webHidden/>
          </w:rPr>
          <w:t>94</w:t>
        </w:r>
        <w:r>
          <w:rPr>
            <w:noProof/>
            <w:webHidden/>
          </w:rPr>
          <w:fldChar w:fldCharType="end"/>
        </w:r>
        <w:r w:rsidRPr="009712F6">
          <w:rPr>
            <w:rStyle w:val="Hipervnculo"/>
            <w:noProof/>
          </w:rPr>
          <w:fldChar w:fldCharType="end"/>
        </w:r>
      </w:ins>
    </w:p>
    <w:p w14:paraId="70C1039E" w14:textId="3E3E25C2" w:rsidR="00FE1EC4" w:rsidRDefault="00FE1EC4">
      <w:pPr>
        <w:pStyle w:val="Tabladeilustraciones"/>
        <w:tabs>
          <w:tab w:val="right" w:leader="dot" w:pos="8494"/>
        </w:tabs>
        <w:rPr>
          <w:ins w:id="1171" w:author="JORGE CONTRERAS ORTIZ" w:date="2021-09-04T12:50:00Z"/>
          <w:rFonts w:asciiTheme="minorHAnsi" w:eastAsiaTheme="minorEastAsia" w:hAnsiTheme="minorHAnsi" w:cstheme="minorBidi"/>
          <w:noProof/>
          <w:lang w:eastAsia="es-ES"/>
        </w:rPr>
      </w:pPr>
      <w:ins w:id="1172" w:author="JORGE CONTRERAS ORTIZ" w:date="2021-09-04T12:50:00Z">
        <w:r w:rsidRPr="009712F6">
          <w:rPr>
            <w:rStyle w:val="Hipervnculo"/>
            <w:noProof/>
          </w:rPr>
          <w:fldChar w:fldCharType="begin"/>
        </w:r>
        <w:r w:rsidRPr="009712F6">
          <w:rPr>
            <w:rStyle w:val="Hipervnculo"/>
            <w:noProof/>
          </w:rPr>
          <w:instrText xml:space="preserve"> </w:instrText>
        </w:r>
        <w:r>
          <w:rPr>
            <w:noProof/>
          </w:rPr>
          <w:instrText>HYPERLINK \l "_Toc81652275"</w:instrText>
        </w:r>
        <w:r w:rsidRPr="009712F6">
          <w:rPr>
            <w:rStyle w:val="Hipervnculo"/>
            <w:noProof/>
          </w:rPr>
          <w:instrText xml:space="preserve"> </w:instrText>
        </w:r>
        <w:r w:rsidRPr="009712F6">
          <w:rPr>
            <w:rStyle w:val="Hipervnculo"/>
            <w:noProof/>
          </w:rPr>
        </w:r>
        <w:r w:rsidRPr="009712F6">
          <w:rPr>
            <w:rStyle w:val="Hipervnculo"/>
            <w:noProof/>
          </w:rPr>
          <w:fldChar w:fldCharType="separate"/>
        </w:r>
        <w:r w:rsidRPr="009712F6">
          <w:rPr>
            <w:rStyle w:val="Hipervnculo"/>
            <w:noProof/>
          </w:rPr>
          <w:t>Ilustración 54 KTDG102 Evaluation Dongle</w:t>
        </w:r>
        <w:r>
          <w:rPr>
            <w:noProof/>
            <w:webHidden/>
          </w:rPr>
          <w:tab/>
        </w:r>
        <w:r>
          <w:rPr>
            <w:noProof/>
            <w:webHidden/>
          </w:rPr>
          <w:fldChar w:fldCharType="begin"/>
        </w:r>
        <w:r>
          <w:rPr>
            <w:noProof/>
            <w:webHidden/>
          </w:rPr>
          <w:instrText xml:space="preserve"> PAGEREF _Toc81652275 \h </w:instrText>
        </w:r>
        <w:r>
          <w:rPr>
            <w:noProof/>
            <w:webHidden/>
          </w:rPr>
        </w:r>
      </w:ins>
      <w:r>
        <w:rPr>
          <w:noProof/>
          <w:webHidden/>
        </w:rPr>
        <w:fldChar w:fldCharType="separate"/>
      </w:r>
      <w:ins w:id="1173" w:author="JORGE CONTRERAS ORTIZ" w:date="2021-09-04T12:50:00Z">
        <w:r>
          <w:rPr>
            <w:noProof/>
            <w:webHidden/>
          </w:rPr>
          <w:t>94</w:t>
        </w:r>
        <w:r>
          <w:rPr>
            <w:noProof/>
            <w:webHidden/>
          </w:rPr>
          <w:fldChar w:fldCharType="end"/>
        </w:r>
        <w:r w:rsidRPr="009712F6">
          <w:rPr>
            <w:rStyle w:val="Hipervnculo"/>
            <w:noProof/>
          </w:rPr>
          <w:fldChar w:fldCharType="end"/>
        </w:r>
      </w:ins>
    </w:p>
    <w:p w14:paraId="37B4C7F9" w14:textId="0EBD3D9E" w:rsidR="00FE1EC4" w:rsidRDefault="00FE1EC4">
      <w:pPr>
        <w:pStyle w:val="Tabladeilustraciones"/>
        <w:tabs>
          <w:tab w:val="right" w:leader="dot" w:pos="8494"/>
        </w:tabs>
        <w:rPr>
          <w:ins w:id="1174" w:author="JORGE CONTRERAS ORTIZ" w:date="2021-09-04T12:50:00Z"/>
          <w:rFonts w:asciiTheme="minorHAnsi" w:eastAsiaTheme="minorEastAsia" w:hAnsiTheme="minorHAnsi" w:cstheme="minorBidi"/>
          <w:noProof/>
          <w:lang w:eastAsia="es-ES"/>
        </w:rPr>
      </w:pPr>
      <w:ins w:id="1175" w:author="JORGE CONTRERAS ORTIZ" w:date="2021-09-04T12:50:00Z">
        <w:r w:rsidRPr="009712F6">
          <w:rPr>
            <w:rStyle w:val="Hipervnculo"/>
            <w:noProof/>
          </w:rPr>
          <w:fldChar w:fldCharType="begin"/>
        </w:r>
        <w:r w:rsidRPr="009712F6">
          <w:rPr>
            <w:rStyle w:val="Hipervnculo"/>
            <w:noProof/>
          </w:rPr>
          <w:instrText xml:space="preserve"> </w:instrText>
        </w:r>
        <w:r>
          <w:rPr>
            <w:noProof/>
          </w:rPr>
          <w:instrText>HYPERLINK \l "_Toc81652276"</w:instrText>
        </w:r>
        <w:r w:rsidRPr="009712F6">
          <w:rPr>
            <w:rStyle w:val="Hipervnculo"/>
            <w:noProof/>
          </w:rPr>
          <w:instrText xml:space="preserve"> </w:instrText>
        </w:r>
        <w:r w:rsidRPr="009712F6">
          <w:rPr>
            <w:rStyle w:val="Hipervnculo"/>
            <w:noProof/>
          </w:rPr>
        </w:r>
        <w:r w:rsidRPr="009712F6">
          <w:rPr>
            <w:rStyle w:val="Hipervnculo"/>
            <w:noProof/>
          </w:rPr>
          <w:fldChar w:fldCharType="separate"/>
        </w:r>
        <w:r w:rsidRPr="009712F6">
          <w:rPr>
            <w:rStyle w:val="Hipervnculo"/>
            <w:noProof/>
          </w:rPr>
          <w:t>Ilustración 55 Módulo KTWM102</w:t>
        </w:r>
        <w:r>
          <w:rPr>
            <w:noProof/>
            <w:webHidden/>
          </w:rPr>
          <w:tab/>
        </w:r>
        <w:r>
          <w:rPr>
            <w:noProof/>
            <w:webHidden/>
          </w:rPr>
          <w:fldChar w:fldCharType="begin"/>
        </w:r>
        <w:r>
          <w:rPr>
            <w:noProof/>
            <w:webHidden/>
          </w:rPr>
          <w:instrText xml:space="preserve"> PAGEREF _Toc81652276 \h </w:instrText>
        </w:r>
        <w:r>
          <w:rPr>
            <w:noProof/>
            <w:webHidden/>
          </w:rPr>
        </w:r>
      </w:ins>
      <w:r>
        <w:rPr>
          <w:noProof/>
          <w:webHidden/>
        </w:rPr>
        <w:fldChar w:fldCharType="separate"/>
      </w:r>
      <w:ins w:id="1176" w:author="JORGE CONTRERAS ORTIZ" w:date="2021-09-04T12:50:00Z">
        <w:r>
          <w:rPr>
            <w:noProof/>
            <w:webHidden/>
          </w:rPr>
          <w:t>95</w:t>
        </w:r>
        <w:r>
          <w:rPr>
            <w:noProof/>
            <w:webHidden/>
          </w:rPr>
          <w:fldChar w:fldCharType="end"/>
        </w:r>
        <w:r w:rsidRPr="009712F6">
          <w:rPr>
            <w:rStyle w:val="Hipervnculo"/>
            <w:noProof/>
          </w:rPr>
          <w:fldChar w:fldCharType="end"/>
        </w:r>
      </w:ins>
    </w:p>
    <w:p w14:paraId="2D6873CD" w14:textId="11BE3F24" w:rsidR="00FE1EC4" w:rsidRDefault="00FE1EC4">
      <w:pPr>
        <w:pStyle w:val="Tabladeilustraciones"/>
        <w:tabs>
          <w:tab w:val="right" w:leader="dot" w:pos="8494"/>
        </w:tabs>
        <w:rPr>
          <w:ins w:id="1177" w:author="JORGE CONTRERAS ORTIZ" w:date="2021-09-04T12:50:00Z"/>
          <w:rFonts w:asciiTheme="minorHAnsi" w:eastAsiaTheme="minorEastAsia" w:hAnsiTheme="minorHAnsi" w:cstheme="minorBidi"/>
          <w:noProof/>
          <w:lang w:eastAsia="es-ES"/>
        </w:rPr>
      </w:pPr>
      <w:ins w:id="1178" w:author="JORGE CONTRERAS ORTIZ" w:date="2021-09-04T12:50:00Z">
        <w:r w:rsidRPr="009712F6">
          <w:rPr>
            <w:rStyle w:val="Hipervnculo"/>
            <w:noProof/>
          </w:rPr>
          <w:fldChar w:fldCharType="begin"/>
        </w:r>
        <w:r w:rsidRPr="009712F6">
          <w:rPr>
            <w:rStyle w:val="Hipervnculo"/>
            <w:noProof/>
          </w:rPr>
          <w:instrText xml:space="preserve"> </w:instrText>
        </w:r>
        <w:r>
          <w:rPr>
            <w:noProof/>
          </w:rPr>
          <w:instrText>HYPERLINK \l "_Toc81652277"</w:instrText>
        </w:r>
        <w:r w:rsidRPr="009712F6">
          <w:rPr>
            <w:rStyle w:val="Hipervnculo"/>
            <w:noProof/>
          </w:rPr>
          <w:instrText xml:space="preserve"> </w:instrText>
        </w:r>
        <w:r w:rsidRPr="009712F6">
          <w:rPr>
            <w:rStyle w:val="Hipervnculo"/>
            <w:noProof/>
          </w:rPr>
        </w:r>
        <w:r w:rsidRPr="009712F6">
          <w:rPr>
            <w:rStyle w:val="Hipervnculo"/>
            <w:noProof/>
          </w:rPr>
          <w:fldChar w:fldCharType="separate"/>
        </w:r>
        <w:r w:rsidRPr="009712F6">
          <w:rPr>
            <w:rStyle w:val="Hipervnculo"/>
            <w:noProof/>
          </w:rPr>
          <w:t>Ilustración 56 Border Router</w:t>
        </w:r>
        <w:r>
          <w:rPr>
            <w:noProof/>
            <w:webHidden/>
          </w:rPr>
          <w:tab/>
        </w:r>
        <w:r>
          <w:rPr>
            <w:noProof/>
            <w:webHidden/>
          </w:rPr>
          <w:fldChar w:fldCharType="begin"/>
        </w:r>
        <w:r>
          <w:rPr>
            <w:noProof/>
            <w:webHidden/>
          </w:rPr>
          <w:instrText xml:space="preserve"> PAGEREF _Toc81652277 \h </w:instrText>
        </w:r>
        <w:r>
          <w:rPr>
            <w:noProof/>
            <w:webHidden/>
          </w:rPr>
        </w:r>
      </w:ins>
      <w:r>
        <w:rPr>
          <w:noProof/>
          <w:webHidden/>
        </w:rPr>
        <w:fldChar w:fldCharType="separate"/>
      </w:r>
      <w:ins w:id="1179" w:author="JORGE CONTRERAS ORTIZ" w:date="2021-09-04T12:50:00Z">
        <w:r>
          <w:rPr>
            <w:noProof/>
            <w:webHidden/>
          </w:rPr>
          <w:t>95</w:t>
        </w:r>
        <w:r>
          <w:rPr>
            <w:noProof/>
            <w:webHidden/>
          </w:rPr>
          <w:fldChar w:fldCharType="end"/>
        </w:r>
        <w:r w:rsidRPr="009712F6">
          <w:rPr>
            <w:rStyle w:val="Hipervnculo"/>
            <w:noProof/>
          </w:rPr>
          <w:fldChar w:fldCharType="end"/>
        </w:r>
      </w:ins>
    </w:p>
    <w:p w14:paraId="1B2F38DF" w14:textId="02CECC62" w:rsidR="00FE1EC4" w:rsidRDefault="00FE1EC4">
      <w:pPr>
        <w:pStyle w:val="Tabladeilustraciones"/>
        <w:tabs>
          <w:tab w:val="right" w:leader="dot" w:pos="8494"/>
        </w:tabs>
        <w:rPr>
          <w:ins w:id="1180" w:author="JORGE CONTRERAS ORTIZ" w:date="2021-09-04T12:50:00Z"/>
          <w:rFonts w:asciiTheme="minorHAnsi" w:eastAsiaTheme="minorEastAsia" w:hAnsiTheme="minorHAnsi" w:cstheme="minorBidi"/>
          <w:noProof/>
          <w:lang w:eastAsia="es-ES"/>
        </w:rPr>
      </w:pPr>
      <w:ins w:id="1181" w:author="JORGE CONTRERAS ORTIZ" w:date="2021-09-04T12:50:00Z">
        <w:r w:rsidRPr="009712F6">
          <w:rPr>
            <w:rStyle w:val="Hipervnculo"/>
            <w:noProof/>
          </w:rPr>
          <w:fldChar w:fldCharType="begin"/>
        </w:r>
        <w:r w:rsidRPr="009712F6">
          <w:rPr>
            <w:rStyle w:val="Hipervnculo"/>
            <w:noProof/>
          </w:rPr>
          <w:instrText xml:space="preserve"> </w:instrText>
        </w:r>
        <w:r>
          <w:rPr>
            <w:noProof/>
          </w:rPr>
          <w:instrText>HYPERLINK \l "_Toc81652278"</w:instrText>
        </w:r>
        <w:r w:rsidRPr="009712F6">
          <w:rPr>
            <w:rStyle w:val="Hipervnculo"/>
            <w:noProof/>
          </w:rPr>
          <w:instrText xml:space="preserve"> </w:instrText>
        </w:r>
        <w:r w:rsidRPr="009712F6">
          <w:rPr>
            <w:rStyle w:val="Hipervnculo"/>
            <w:noProof/>
          </w:rPr>
        </w:r>
        <w:r w:rsidRPr="009712F6">
          <w:rPr>
            <w:rStyle w:val="Hipervnculo"/>
            <w:noProof/>
          </w:rPr>
          <w:fldChar w:fldCharType="separate"/>
        </w:r>
        <w:r w:rsidRPr="009712F6">
          <w:rPr>
            <w:rStyle w:val="Hipervnculo"/>
            <w:noProof/>
          </w:rPr>
          <w:t>Ilustración 57 Módulos de Procesamiento y de Alimentación de la Coockie</w:t>
        </w:r>
        <w:r>
          <w:rPr>
            <w:noProof/>
            <w:webHidden/>
          </w:rPr>
          <w:tab/>
        </w:r>
        <w:r>
          <w:rPr>
            <w:noProof/>
            <w:webHidden/>
          </w:rPr>
          <w:fldChar w:fldCharType="begin"/>
        </w:r>
        <w:r>
          <w:rPr>
            <w:noProof/>
            <w:webHidden/>
          </w:rPr>
          <w:instrText xml:space="preserve"> PAGEREF _Toc81652278 \h </w:instrText>
        </w:r>
        <w:r>
          <w:rPr>
            <w:noProof/>
            <w:webHidden/>
          </w:rPr>
        </w:r>
      </w:ins>
      <w:r>
        <w:rPr>
          <w:noProof/>
          <w:webHidden/>
        </w:rPr>
        <w:fldChar w:fldCharType="separate"/>
      </w:r>
      <w:ins w:id="1182" w:author="JORGE CONTRERAS ORTIZ" w:date="2021-09-04T12:50:00Z">
        <w:r>
          <w:rPr>
            <w:noProof/>
            <w:webHidden/>
          </w:rPr>
          <w:t>96</w:t>
        </w:r>
        <w:r>
          <w:rPr>
            <w:noProof/>
            <w:webHidden/>
          </w:rPr>
          <w:fldChar w:fldCharType="end"/>
        </w:r>
        <w:r w:rsidRPr="009712F6">
          <w:rPr>
            <w:rStyle w:val="Hipervnculo"/>
            <w:noProof/>
          </w:rPr>
          <w:fldChar w:fldCharType="end"/>
        </w:r>
      </w:ins>
    </w:p>
    <w:p w14:paraId="7DA57BBB" w14:textId="679F6FB3" w:rsidR="00FE1EC4" w:rsidRDefault="00FE1EC4">
      <w:pPr>
        <w:pStyle w:val="Tabladeilustraciones"/>
        <w:tabs>
          <w:tab w:val="right" w:leader="dot" w:pos="8494"/>
        </w:tabs>
        <w:rPr>
          <w:ins w:id="1183" w:author="JORGE CONTRERAS ORTIZ" w:date="2021-09-04T12:50:00Z"/>
          <w:rFonts w:asciiTheme="minorHAnsi" w:eastAsiaTheme="minorEastAsia" w:hAnsiTheme="minorHAnsi" w:cstheme="minorBidi"/>
          <w:noProof/>
          <w:lang w:eastAsia="es-ES"/>
        </w:rPr>
      </w:pPr>
      <w:ins w:id="1184" w:author="JORGE CONTRERAS ORTIZ" w:date="2021-09-04T12:50:00Z">
        <w:r w:rsidRPr="009712F6">
          <w:rPr>
            <w:rStyle w:val="Hipervnculo"/>
            <w:noProof/>
          </w:rPr>
          <w:fldChar w:fldCharType="begin"/>
        </w:r>
        <w:r w:rsidRPr="009712F6">
          <w:rPr>
            <w:rStyle w:val="Hipervnculo"/>
            <w:noProof/>
          </w:rPr>
          <w:instrText xml:space="preserve"> </w:instrText>
        </w:r>
        <w:r>
          <w:rPr>
            <w:noProof/>
          </w:rPr>
          <w:instrText>HYPERLINK "F:\\Jorge\\UPM\\master\\TFM\\Documentos\\TFM_V2.docx" \l "_Toc81652279"</w:instrText>
        </w:r>
        <w:r w:rsidRPr="009712F6">
          <w:rPr>
            <w:rStyle w:val="Hipervnculo"/>
            <w:noProof/>
          </w:rPr>
          <w:instrText xml:space="preserve"> </w:instrText>
        </w:r>
        <w:r w:rsidRPr="009712F6">
          <w:rPr>
            <w:rStyle w:val="Hipervnculo"/>
            <w:noProof/>
          </w:rPr>
        </w:r>
        <w:r w:rsidRPr="009712F6">
          <w:rPr>
            <w:rStyle w:val="Hipervnculo"/>
            <w:noProof/>
          </w:rPr>
          <w:fldChar w:fldCharType="separate"/>
        </w:r>
        <w:r w:rsidRPr="009712F6">
          <w:rPr>
            <w:rStyle w:val="Hipervnculo"/>
            <w:noProof/>
          </w:rPr>
          <w:t>Ilustración 58 Diagrama de conexión PC - Dongle - uC</w:t>
        </w:r>
        <w:r>
          <w:rPr>
            <w:noProof/>
            <w:webHidden/>
          </w:rPr>
          <w:tab/>
        </w:r>
        <w:r>
          <w:rPr>
            <w:noProof/>
            <w:webHidden/>
          </w:rPr>
          <w:fldChar w:fldCharType="begin"/>
        </w:r>
        <w:r>
          <w:rPr>
            <w:noProof/>
            <w:webHidden/>
          </w:rPr>
          <w:instrText xml:space="preserve"> PAGEREF _Toc81652279 \h </w:instrText>
        </w:r>
        <w:r>
          <w:rPr>
            <w:noProof/>
            <w:webHidden/>
          </w:rPr>
        </w:r>
      </w:ins>
      <w:r>
        <w:rPr>
          <w:noProof/>
          <w:webHidden/>
        </w:rPr>
        <w:fldChar w:fldCharType="separate"/>
      </w:r>
      <w:ins w:id="1185" w:author="JORGE CONTRERAS ORTIZ" w:date="2021-09-04T12:50:00Z">
        <w:r>
          <w:rPr>
            <w:noProof/>
            <w:webHidden/>
          </w:rPr>
          <w:t>97</w:t>
        </w:r>
        <w:r>
          <w:rPr>
            <w:noProof/>
            <w:webHidden/>
          </w:rPr>
          <w:fldChar w:fldCharType="end"/>
        </w:r>
        <w:r w:rsidRPr="009712F6">
          <w:rPr>
            <w:rStyle w:val="Hipervnculo"/>
            <w:noProof/>
          </w:rPr>
          <w:fldChar w:fldCharType="end"/>
        </w:r>
      </w:ins>
    </w:p>
    <w:p w14:paraId="5088A207" w14:textId="2E17ADD2" w:rsidR="00FE1EC4" w:rsidRDefault="00FE1EC4">
      <w:pPr>
        <w:pStyle w:val="Tabladeilustraciones"/>
        <w:tabs>
          <w:tab w:val="right" w:leader="dot" w:pos="8494"/>
        </w:tabs>
        <w:rPr>
          <w:ins w:id="1186" w:author="JORGE CONTRERAS ORTIZ" w:date="2021-09-04T12:50:00Z"/>
          <w:rFonts w:asciiTheme="minorHAnsi" w:eastAsiaTheme="minorEastAsia" w:hAnsiTheme="minorHAnsi" w:cstheme="minorBidi"/>
          <w:noProof/>
          <w:lang w:eastAsia="es-ES"/>
        </w:rPr>
      </w:pPr>
      <w:ins w:id="1187" w:author="JORGE CONTRERAS ORTIZ" w:date="2021-09-04T12:50:00Z">
        <w:r w:rsidRPr="009712F6">
          <w:rPr>
            <w:rStyle w:val="Hipervnculo"/>
            <w:noProof/>
          </w:rPr>
          <w:fldChar w:fldCharType="begin"/>
        </w:r>
        <w:r w:rsidRPr="009712F6">
          <w:rPr>
            <w:rStyle w:val="Hipervnculo"/>
            <w:noProof/>
          </w:rPr>
          <w:instrText xml:space="preserve"> </w:instrText>
        </w:r>
        <w:r>
          <w:rPr>
            <w:noProof/>
          </w:rPr>
          <w:instrText>HYPERLINK "F:\\Jorge\\UPM\\master\\TFM\\Documentos\\TFM_V2.docx" \l "_Toc81652280"</w:instrText>
        </w:r>
        <w:r w:rsidRPr="009712F6">
          <w:rPr>
            <w:rStyle w:val="Hipervnculo"/>
            <w:noProof/>
          </w:rPr>
          <w:instrText xml:space="preserve"> </w:instrText>
        </w:r>
        <w:r w:rsidRPr="009712F6">
          <w:rPr>
            <w:rStyle w:val="Hipervnculo"/>
            <w:noProof/>
          </w:rPr>
        </w:r>
        <w:r w:rsidRPr="009712F6">
          <w:rPr>
            <w:rStyle w:val="Hipervnculo"/>
            <w:noProof/>
          </w:rPr>
          <w:fldChar w:fldCharType="separate"/>
        </w:r>
        <w:r w:rsidRPr="009712F6">
          <w:rPr>
            <w:rStyle w:val="Hipervnculo"/>
            <w:noProof/>
          </w:rPr>
          <w:t>Ilustración 59 Esquema montaje Red de Dos Nodos</w:t>
        </w:r>
        <w:r>
          <w:rPr>
            <w:noProof/>
            <w:webHidden/>
          </w:rPr>
          <w:tab/>
        </w:r>
        <w:r>
          <w:rPr>
            <w:noProof/>
            <w:webHidden/>
          </w:rPr>
          <w:fldChar w:fldCharType="begin"/>
        </w:r>
        <w:r>
          <w:rPr>
            <w:noProof/>
            <w:webHidden/>
          </w:rPr>
          <w:instrText xml:space="preserve"> PAGEREF _Toc81652280 \h </w:instrText>
        </w:r>
        <w:r>
          <w:rPr>
            <w:noProof/>
            <w:webHidden/>
          </w:rPr>
        </w:r>
      </w:ins>
      <w:r>
        <w:rPr>
          <w:noProof/>
          <w:webHidden/>
        </w:rPr>
        <w:fldChar w:fldCharType="separate"/>
      </w:r>
      <w:ins w:id="1188" w:author="JORGE CONTRERAS ORTIZ" w:date="2021-09-04T12:50:00Z">
        <w:r>
          <w:rPr>
            <w:noProof/>
            <w:webHidden/>
          </w:rPr>
          <w:t>98</w:t>
        </w:r>
        <w:r>
          <w:rPr>
            <w:noProof/>
            <w:webHidden/>
          </w:rPr>
          <w:fldChar w:fldCharType="end"/>
        </w:r>
        <w:r w:rsidRPr="009712F6">
          <w:rPr>
            <w:rStyle w:val="Hipervnculo"/>
            <w:noProof/>
          </w:rPr>
          <w:fldChar w:fldCharType="end"/>
        </w:r>
      </w:ins>
    </w:p>
    <w:p w14:paraId="24BCD25E" w14:textId="6F28998C" w:rsidR="00FE1EC4" w:rsidRDefault="00FE1EC4">
      <w:pPr>
        <w:pStyle w:val="Tabladeilustraciones"/>
        <w:tabs>
          <w:tab w:val="right" w:leader="dot" w:pos="8494"/>
        </w:tabs>
        <w:rPr>
          <w:ins w:id="1189" w:author="JORGE CONTRERAS ORTIZ" w:date="2021-09-04T12:50:00Z"/>
          <w:rFonts w:asciiTheme="minorHAnsi" w:eastAsiaTheme="minorEastAsia" w:hAnsiTheme="minorHAnsi" w:cstheme="minorBidi"/>
          <w:noProof/>
          <w:lang w:eastAsia="es-ES"/>
        </w:rPr>
      </w:pPr>
      <w:ins w:id="1190" w:author="JORGE CONTRERAS ORTIZ" w:date="2021-09-04T12:50:00Z">
        <w:r w:rsidRPr="009712F6">
          <w:rPr>
            <w:rStyle w:val="Hipervnculo"/>
            <w:noProof/>
          </w:rPr>
          <w:fldChar w:fldCharType="begin"/>
        </w:r>
        <w:r w:rsidRPr="009712F6">
          <w:rPr>
            <w:rStyle w:val="Hipervnculo"/>
            <w:noProof/>
          </w:rPr>
          <w:instrText xml:space="preserve"> </w:instrText>
        </w:r>
        <w:r>
          <w:rPr>
            <w:noProof/>
          </w:rPr>
          <w:instrText>HYPERLINK \l "_Toc81652281"</w:instrText>
        </w:r>
        <w:r w:rsidRPr="009712F6">
          <w:rPr>
            <w:rStyle w:val="Hipervnculo"/>
            <w:noProof/>
          </w:rPr>
          <w:instrText xml:space="preserve"> </w:instrText>
        </w:r>
        <w:r w:rsidRPr="009712F6">
          <w:rPr>
            <w:rStyle w:val="Hipervnculo"/>
            <w:noProof/>
          </w:rPr>
        </w:r>
        <w:r w:rsidRPr="009712F6">
          <w:rPr>
            <w:rStyle w:val="Hipervnculo"/>
            <w:noProof/>
          </w:rPr>
          <w:fldChar w:fldCharType="separate"/>
        </w:r>
        <w:r w:rsidRPr="009712F6">
          <w:rPr>
            <w:rStyle w:val="Hipervnculo"/>
            <w:noProof/>
          </w:rPr>
          <w:t>Ilustración 60 Logs KiTools al REALIZAR un Ping</w:t>
        </w:r>
        <w:r>
          <w:rPr>
            <w:noProof/>
            <w:webHidden/>
          </w:rPr>
          <w:tab/>
        </w:r>
        <w:r>
          <w:rPr>
            <w:noProof/>
            <w:webHidden/>
          </w:rPr>
          <w:fldChar w:fldCharType="begin"/>
        </w:r>
        <w:r>
          <w:rPr>
            <w:noProof/>
            <w:webHidden/>
          </w:rPr>
          <w:instrText xml:space="preserve"> PAGEREF _Toc81652281 \h </w:instrText>
        </w:r>
        <w:r>
          <w:rPr>
            <w:noProof/>
            <w:webHidden/>
          </w:rPr>
        </w:r>
      </w:ins>
      <w:r>
        <w:rPr>
          <w:noProof/>
          <w:webHidden/>
        </w:rPr>
        <w:fldChar w:fldCharType="separate"/>
      </w:r>
      <w:ins w:id="1191" w:author="JORGE CONTRERAS ORTIZ" w:date="2021-09-04T12:50:00Z">
        <w:r>
          <w:rPr>
            <w:noProof/>
            <w:webHidden/>
          </w:rPr>
          <w:t>99</w:t>
        </w:r>
        <w:r>
          <w:rPr>
            <w:noProof/>
            <w:webHidden/>
          </w:rPr>
          <w:fldChar w:fldCharType="end"/>
        </w:r>
        <w:r w:rsidRPr="009712F6">
          <w:rPr>
            <w:rStyle w:val="Hipervnculo"/>
            <w:noProof/>
          </w:rPr>
          <w:fldChar w:fldCharType="end"/>
        </w:r>
      </w:ins>
    </w:p>
    <w:p w14:paraId="7ADF223B" w14:textId="5CDA86D4" w:rsidR="00FE1EC4" w:rsidRDefault="00FE1EC4">
      <w:pPr>
        <w:pStyle w:val="Tabladeilustraciones"/>
        <w:tabs>
          <w:tab w:val="right" w:leader="dot" w:pos="8494"/>
        </w:tabs>
        <w:rPr>
          <w:ins w:id="1192" w:author="JORGE CONTRERAS ORTIZ" w:date="2021-09-04T12:50:00Z"/>
          <w:rFonts w:asciiTheme="minorHAnsi" w:eastAsiaTheme="minorEastAsia" w:hAnsiTheme="minorHAnsi" w:cstheme="minorBidi"/>
          <w:noProof/>
          <w:lang w:eastAsia="es-ES"/>
        </w:rPr>
      </w:pPr>
      <w:ins w:id="1193" w:author="JORGE CONTRERAS ORTIZ" w:date="2021-09-04T12:50:00Z">
        <w:r w:rsidRPr="009712F6">
          <w:rPr>
            <w:rStyle w:val="Hipervnculo"/>
            <w:noProof/>
          </w:rPr>
          <w:fldChar w:fldCharType="begin"/>
        </w:r>
        <w:r w:rsidRPr="009712F6">
          <w:rPr>
            <w:rStyle w:val="Hipervnculo"/>
            <w:noProof/>
          </w:rPr>
          <w:instrText xml:space="preserve"> </w:instrText>
        </w:r>
        <w:r>
          <w:rPr>
            <w:noProof/>
          </w:rPr>
          <w:instrText>HYPERLINK \l "_Toc81652282"</w:instrText>
        </w:r>
        <w:r w:rsidRPr="009712F6">
          <w:rPr>
            <w:rStyle w:val="Hipervnculo"/>
            <w:noProof/>
          </w:rPr>
          <w:instrText xml:space="preserve"> </w:instrText>
        </w:r>
        <w:r w:rsidRPr="009712F6">
          <w:rPr>
            <w:rStyle w:val="Hipervnculo"/>
            <w:noProof/>
          </w:rPr>
        </w:r>
        <w:r w:rsidRPr="009712F6">
          <w:rPr>
            <w:rStyle w:val="Hipervnculo"/>
            <w:noProof/>
          </w:rPr>
          <w:fldChar w:fldCharType="separate"/>
        </w:r>
        <w:r w:rsidRPr="009712F6">
          <w:rPr>
            <w:rStyle w:val="Hipervnculo"/>
            <w:noProof/>
          </w:rPr>
          <w:t>Ilustración 61 Logs KiTools al RECIBIRun Ping</w:t>
        </w:r>
        <w:r>
          <w:rPr>
            <w:noProof/>
            <w:webHidden/>
          </w:rPr>
          <w:tab/>
        </w:r>
        <w:r>
          <w:rPr>
            <w:noProof/>
            <w:webHidden/>
          </w:rPr>
          <w:fldChar w:fldCharType="begin"/>
        </w:r>
        <w:r>
          <w:rPr>
            <w:noProof/>
            <w:webHidden/>
          </w:rPr>
          <w:instrText xml:space="preserve"> PAGEREF _Toc81652282 \h </w:instrText>
        </w:r>
        <w:r>
          <w:rPr>
            <w:noProof/>
            <w:webHidden/>
          </w:rPr>
        </w:r>
      </w:ins>
      <w:r>
        <w:rPr>
          <w:noProof/>
          <w:webHidden/>
        </w:rPr>
        <w:fldChar w:fldCharType="separate"/>
      </w:r>
      <w:ins w:id="1194" w:author="JORGE CONTRERAS ORTIZ" w:date="2021-09-04T12:50:00Z">
        <w:r>
          <w:rPr>
            <w:noProof/>
            <w:webHidden/>
          </w:rPr>
          <w:t>99</w:t>
        </w:r>
        <w:r>
          <w:rPr>
            <w:noProof/>
            <w:webHidden/>
          </w:rPr>
          <w:fldChar w:fldCharType="end"/>
        </w:r>
        <w:r w:rsidRPr="009712F6">
          <w:rPr>
            <w:rStyle w:val="Hipervnculo"/>
            <w:noProof/>
          </w:rPr>
          <w:fldChar w:fldCharType="end"/>
        </w:r>
      </w:ins>
    </w:p>
    <w:p w14:paraId="5D313994" w14:textId="26130DD4" w:rsidR="00FE1EC4" w:rsidRDefault="00FE1EC4">
      <w:pPr>
        <w:pStyle w:val="Tabladeilustraciones"/>
        <w:tabs>
          <w:tab w:val="right" w:leader="dot" w:pos="8494"/>
        </w:tabs>
        <w:rPr>
          <w:ins w:id="1195" w:author="JORGE CONTRERAS ORTIZ" w:date="2021-09-04T12:50:00Z"/>
          <w:rFonts w:asciiTheme="minorHAnsi" w:eastAsiaTheme="minorEastAsia" w:hAnsiTheme="minorHAnsi" w:cstheme="minorBidi"/>
          <w:noProof/>
          <w:lang w:eastAsia="es-ES"/>
        </w:rPr>
      </w:pPr>
      <w:ins w:id="1196" w:author="JORGE CONTRERAS ORTIZ" w:date="2021-09-04T12:50:00Z">
        <w:r w:rsidRPr="009712F6">
          <w:rPr>
            <w:rStyle w:val="Hipervnculo"/>
            <w:noProof/>
          </w:rPr>
          <w:fldChar w:fldCharType="begin"/>
        </w:r>
        <w:r w:rsidRPr="009712F6">
          <w:rPr>
            <w:rStyle w:val="Hipervnculo"/>
            <w:noProof/>
          </w:rPr>
          <w:instrText xml:space="preserve"> </w:instrText>
        </w:r>
        <w:r>
          <w:rPr>
            <w:noProof/>
          </w:rPr>
          <w:instrText>HYPERLINK "F:\\Jorge\\UPM\\master\\TFM\\Documentos\\TFM_V2.docx" \l "_Toc81652283"</w:instrText>
        </w:r>
        <w:r w:rsidRPr="009712F6">
          <w:rPr>
            <w:rStyle w:val="Hipervnculo"/>
            <w:noProof/>
          </w:rPr>
          <w:instrText xml:space="preserve"> </w:instrText>
        </w:r>
        <w:r w:rsidRPr="009712F6">
          <w:rPr>
            <w:rStyle w:val="Hipervnculo"/>
            <w:noProof/>
          </w:rPr>
        </w:r>
        <w:r w:rsidRPr="009712F6">
          <w:rPr>
            <w:rStyle w:val="Hipervnculo"/>
            <w:noProof/>
          </w:rPr>
          <w:fldChar w:fldCharType="separate"/>
        </w:r>
        <w:r w:rsidRPr="009712F6">
          <w:rPr>
            <w:rStyle w:val="Hipervnculo"/>
            <w:noProof/>
          </w:rPr>
          <w:t>Ilustración 62 Montaje Border Router</w:t>
        </w:r>
        <w:r>
          <w:rPr>
            <w:noProof/>
            <w:webHidden/>
          </w:rPr>
          <w:tab/>
        </w:r>
        <w:r>
          <w:rPr>
            <w:noProof/>
            <w:webHidden/>
          </w:rPr>
          <w:fldChar w:fldCharType="begin"/>
        </w:r>
        <w:r>
          <w:rPr>
            <w:noProof/>
            <w:webHidden/>
          </w:rPr>
          <w:instrText xml:space="preserve"> PAGEREF _Toc81652283 \h </w:instrText>
        </w:r>
        <w:r>
          <w:rPr>
            <w:noProof/>
            <w:webHidden/>
          </w:rPr>
        </w:r>
      </w:ins>
      <w:r>
        <w:rPr>
          <w:noProof/>
          <w:webHidden/>
        </w:rPr>
        <w:fldChar w:fldCharType="separate"/>
      </w:r>
      <w:ins w:id="1197" w:author="JORGE CONTRERAS ORTIZ" w:date="2021-09-04T12:50:00Z">
        <w:r>
          <w:rPr>
            <w:noProof/>
            <w:webHidden/>
          </w:rPr>
          <w:t>100</w:t>
        </w:r>
        <w:r>
          <w:rPr>
            <w:noProof/>
            <w:webHidden/>
          </w:rPr>
          <w:fldChar w:fldCharType="end"/>
        </w:r>
        <w:r w:rsidRPr="009712F6">
          <w:rPr>
            <w:rStyle w:val="Hipervnculo"/>
            <w:noProof/>
          </w:rPr>
          <w:fldChar w:fldCharType="end"/>
        </w:r>
      </w:ins>
    </w:p>
    <w:p w14:paraId="447ABE41" w14:textId="66A128FC" w:rsidR="00FE1EC4" w:rsidRDefault="00FE1EC4">
      <w:pPr>
        <w:pStyle w:val="Tabladeilustraciones"/>
        <w:tabs>
          <w:tab w:val="right" w:leader="dot" w:pos="8494"/>
        </w:tabs>
        <w:rPr>
          <w:ins w:id="1198" w:author="JORGE CONTRERAS ORTIZ" w:date="2021-09-04T12:50:00Z"/>
          <w:rFonts w:asciiTheme="minorHAnsi" w:eastAsiaTheme="minorEastAsia" w:hAnsiTheme="minorHAnsi" w:cstheme="minorBidi"/>
          <w:noProof/>
          <w:lang w:eastAsia="es-ES"/>
        </w:rPr>
      </w:pPr>
      <w:ins w:id="1199" w:author="JORGE CONTRERAS ORTIZ" w:date="2021-09-04T12:50:00Z">
        <w:r w:rsidRPr="009712F6">
          <w:rPr>
            <w:rStyle w:val="Hipervnculo"/>
            <w:noProof/>
          </w:rPr>
          <w:fldChar w:fldCharType="begin"/>
        </w:r>
        <w:r w:rsidRPr="009712F6">
          <w:rPr>
            <w:rStyle w:val="Hipervnculo"/>
            <w:noProof/>
          </w:rPr>
          <w:instrText xml:space="preserve"> </w:instrText>
        </w:r>
        <w:r>
          <w:rPr>
            <w:noProof/>
          </w:rPr>
          <w:instrText>HYPERLINK \l "_Toc81652284"</w:instrText>
        </w:r>
        <w:r w:rsidRPr="009712F6">
          <w:rPr>
            <w:rStyle w:val="Hipervnculo"/>
            <w:noProof/>
          </w:rPr>
          <w:instrText xml:space="preserve"> </w:instrText>
        </w:r>
        <w:r w:rsidRPr="009712F6">
          <w:rPr>
            <w:rStyle w:val="Hipervnculo"/>
            <w:noProof/>
          </w:rPr>
        </w:r>
        <w:r w:rsidRPr="009712F6">
          <w:rPr>
            <w:rStyle w:val="Hipervnculo"/>
            <w:noProof/>
          </w:rPr>
          <w:fldChar w:fldCharType="separate"/>
        </w:r>
        <w:r w:rsidRPr="009712F6">
          <w:rPr>
            <w:rStyle w:val="Hipervnculo"/>
            <w:noProof/>
          </w:rPr>
          <w:t>Ilustración 63 Topología de Red 1 nodo con BR</w:t>
        </w:r>
        <w:r>
          <w:rPr>
            <w:noProof/>
            <w:webHidden/>
          </w:rPr>
          <w:tab/>
        </w:r>
        <w:r>
          <w:rPr>
            <w:noProof/>
            <w:webHidden/>
          </w:rPr>
          <w:fldChar w:fldCharType="begin"/>
        </w:r>
        <w:r>
          <w:rPr>
            <w:noProof/>
            <w:webHidden/>
          </w:rPr>
          <w:instrText xml:space="preserve"> PAGEREF _Toc81652284 \h </w:instrText>
        </w:r>
        <w:r>
          <w:rPr>
            <w:noProof/>
            <w:webHidden/>
          </w:rPr>
        </w:r>
      </w:ins>
      <w:r>
        <w:rPr>
          <w:noProof/>
          <w:webHidden/>
        </w:rPr>
        <w:fldChar w:fldCharType="separate"/>
      </w:r>
      <w:ins w:id="1200" w:author="JORGE CONTRERAS ORTIZ" w:date="2021-09-04T12:50:00Z">
        <w:r>
          <w:rPr>
            <w:noProof/>
            <w:webHidden/>
          </w:rPr>
          <w:t>101</w:t>
        </w:r>
        <w:r>
          <w:rPr>
            <w:noProof/>
            <w:webHidden/>
          </w:rPr>
          <w:fldChar w:fldCharType="end"/>
        </w:r>
        <w:r w:rsidRPr="009712F6">
          <w:rPr>
            <w:rStyle w:val="Hipervnculo"/>
            <w:noProof/>
          </w:rPr>
          <w:fldChar w:fldCharType="end"/>
        </w:r>
      </w:ins>
    </w:p>
    <w:p w14:paraId="33E19523" w14:textId="54CD2069" w:rsidR="00FE1EC4" w:rsidRDefault="00FE1EC4">
      <w:pPr>
        <w:pStyle w:val="Tabladeilustraciones"/>
        <w:tabs>
          <w:tab w:val="right" w:leader="dot" w:pos="8494"/>
        </w:tabs>
        <w:rPr>
          <w:ins w:id="1201" w:author="JORGE CONTRERAS ORTIZ" w:date="2021-09-04T12:50:00Z"/>
          <w:rFonts w:asciiTheme="minorHAnsi" w:eastAsiaTheme="minorEastAsia" w:hAnsiTheme="minorHAnsi" w:cstheme="minorBidi"/>
          <w:noProof/>
          <w:lang w:eastAsia="es-ES"/>
        </w:rPr>
      </w:pPr>
      <w:ins w:id="1202" w:author="JORGE CONTRERAS ORTIZ" w:date="2021-09-04T12:50:00Z">
        <w:r w:rsidRPr="009712F6">
          <w:rPr>
            <w:rStyle w:val="Hipervnculo"/>
            <w:noProof/>
          </w:rPr>
          <w:fldChar w:fldCharType="begin"/>
        </w:r>
        <w:r w:rsidRPr="009712F6">
          <w:rPr>
            <w:rStyle w:val="Hipervnculo"/>
            <w:noProof/>
          </w:rPr>
          <w:instrText xml:space="preserve"> </w:instrText>
        </w:r>
        <w:r>
          <w:rPr>
            <w:noProof/>
          </w:rPr>
          <w:instrText>HYPERLINK \l "_Toc81652285"</w:instrText>
        </w:r>
        <w:r w:rsidRPr="009712F6">
          <w:rPr>
            <w:rStyle w:val="Hipervnculo"/>
            <w:noProof/>
          </w:rPr>
          <w:instrText xml:space="preserve"> </w:instrText>
        </w:r>
        <w:r w:rsidRPr="009712F6">
          <w:rPr>
            <w:rStyle w:val="Hipervnculo"/>
            <w:noProof/>
          </w:rPr>
        </w:r>
        <w:r w:rsidRPr="009712F6">
          <w:rPr>
            <w:rStyle w:val="Hipervnculo"/>
            <w:noProof/>
          </w:rPr>
          <w:fldChar w:fldCharType="separate"/>
        </w:r>
        <w:r w:rsidRPr="009712F6">
          <w:rPr>
            <w:rStyle w:val="Hipervnculo"/>
            <w:noProof/>
          </w:rPr>
          <w:t>Ilustración 64 Topología 1 de BR con 2 nodos Dongle</w:t>
        </w:r>
        <w:r>
          <w:rPr>
            <w:noProof/>
            <w:webHidden/>
          </w:rPr>
          <w:tab/>
        </w:r>
        <w:r>
          <w:rPr>
            <w:noProof/>
            <w:webHidden/>
          </w:rPr>
          <w:fldChar w:fldCharType="begin"/>
        </w:r>
        <w:r>
          <w:rPr>
            <w:noProof/>
            <w:webHidden/>
          </w:rPr>
          <w:instrText xml:space="preserve"> PAGEREF _Toc81652285 \h </w:instrText>
        </w:r>
        <w:r>
          <w:rPr>
            <w:noProof/>
            <w:webHidden/>
          </w:rPr>
        </w:r>
      </w:ins>
      <w:r>
        <w:rPr>
          <w:noProof/>
          <w:webHidden/>
        </w:rPr>
        <w:fldChar w:fldCharType="separate"/>
      </w:r>
      <w:ins w:id="1203" w:author="JORGE CONTRERAS ORTIZ" w:date="2021-09-04T12:50:00Z">
        <w:r>
          <w:rPr>
            <w:noProof/>
            <w:webHidden/>
          </w:rPr>
          <w:t>102</w:t>
        </w:r>
        <w:r>
          <w:rPr>
            <w:noProof/>
            <w:webHidden/>
          </w:rPr>
          <w:fldChar w:fldCharType="end"/>
        </w:r>
        <w:r w:rsidRPr="009712F6">
          <w:rPr>
            <w:rStyle w:val="Hipervnculo"/>
            <w:noProof/>
          </w:rPr>
          <w:fldChar w:fldCharType="end"/>
        </w:r>
      </w:ins>
    </w:p>
    <w:p w14:paraId="70232B2A" w14:textId="36F46D6D" w:rsidR="00FE1EC4" w:rsidRDefault="00FE1EC4">
      <w:pPr>
        <w:pStyle w:val="Tabladeilustraciones"/>
        <w:tabs>
          <w:tab w:val="right" w:leader="dot" w:pos="8494"/>
        </w:tabs>
        <w:rPr>
          <w:ins w:id="1204" w:author="JORGE CONTRERAS ORTIZ" w:date="2021-09-04T12:50:00Z"/>
          <w:rFonts w:asciiTheme="minorHAnsi" w:eastAsiaTheme="minorEastAsia" w:hAnsiTheme="minorHAnsi" w:cstheme="minorBidi"/>
          <w:noProof/>
          <w:lang w:eastAsia="es-ES"/>
        </w:rPr>
      </w:pPr>
      <w:ins w:id="1205" w:author="JORGE CONTRERAS ORTIZ" w:date="2021-09-04T12:50:00Z">
        <w:r w:rsidRPr="009712F6">
          <w:rPr>
            <w:rStyle w:val="Hipervnculo"/>
            <w:noProof/>
          </w:rPr>
          <w:fldChar w:fldCharType="begin"/>
        </w:r>
        <w:r w:rsidRPr="009712F6">
          <w:rPr>
            <w:rStyle w:val="Hipervnculo"/>
            <w:noProof/>
          </w:rPr>
          <w:instrText xml:space="preserve"> </w:instrText>
        </w:r>
        <w:r>
          <w:rPr>
            <w:noProof/>
          </w:rPr>
          <w:instrText>HYPERLINK \l "_Toc81652286"</w:instrText>
        </w:r>
        <w:r w:rsidRPr="009712F6">
          <w:rPr>
            <w:rStyle w:val="Hipervnculo"/>
            <w:noProof/>
          </w:rPr>
          <w:instrText xml:space="preserve"> </w:instrText>
        </w:r>
        <w:r w:rsidRPr="009712F6">
          <w:rPr>
            <w:rStyle w:val="Hipervnculo"/>
            <w:noProof/>
          </w:rPr>
        </w:r>
        <w:r w:rsidRPr="009712F6">
          <w:rPr>
            <w:rStyle w:val="Hipervnculo"/>
            <w:noProof/>
          </w:rPr>
          <w:fldChar w:fldCharType="separate"/>
        </w:r>
        <w:r w:rsidRPr="009712F6">
          <w:rPr>
            <w:rStyle w:val="Hipervnculo"/>
            <w:noProof/>
          </w:rPr>
          <w:t>Ilustración 65 Topología 2 de BR con dos nodos Dongle</w:t>
        </w:r>
        <w:r>
          <w:rPr>
            <w:noProof/>
            <w:webHidden/>
          </w:rPr>
          <w:tab/>
        </w:r>
        <w:r>
          <w:rPr>
            <w:noProof/>
            <w:webHidden/>
          </w:rPr>
          <w:fldChar w:fldCharType="begin"/>
        </w:r>
        <w:r>
          <w:rPr>
            <w:noProof/>
            <w:webHidden/>
          </w:rPr>
          <w:instrText xml:space="preserve"> PAGEREF _Toc81652286 \h </w:instrText>
        </w:r>
        <w:r>
          <w:rPr>
            <w:noProof/>
            <w:webHidden/>
          </w:rPr>
        </w:r>
      </w:ins>
      <w:r>
        <w:rPr>
          <w:noProof/>
          <w:webHidden/>
        </w:rPr>
        <w:fldChar w:fldCharType="separate"/>
      </w:r>
      <w:ins w:id="1206" w:author="JORGE CONTRERAS ORTIZ" w:date="2021-09-04T12:50:00Z">
        <w:r>
          <w:rPr>
            <w:noProof/>
            <w:webHidden/>
          </w:rPr>
          <w:t>102</w:t>
        </w:r>
        <w:r>
          <w:rPr>
            <w:noProof/>
            <w:webHidden/>
          </w:rPr>
          <w:fldChar w:fldCharType="end"/>
        </w:r>
        <w:r w:rsidRPr="009712F6">
          <w:rPr>
            <w:rStyle w:val="Hipervnculo"/>
            <w:noProof/>
          </w:rPr>
          <w:fldChar w:fldCharType="end"/>
        </w:r>
      </w:ins>
    </w:p>
    <w:p w14:paraId="103BE717" w14:textId="33858C3C" w:rsidR="00FE1EC4" w:rsidRDefault="00FE1EC4">
      <w:pPr>
        <w:pStyle w:val="Tabladeilustraciones"/>
        <w:tabs>
          <w:tab w:val="right" w:leader="dot" w:pos="8494"/>
        </w:tabs>
        <w:rPr>
          <w:ins w:id="1207" w:author="JORGE CONTRERAS ORTIZ" w:date="2021-09-04T12:50:00Z"/>
          <w:rFonts w:asciiTheme="minorHAnsi" w:eastAsiaTheme="minorEastAsia" w:hAnsiTheme="minorHAnsi" w:cstheme="minorBidi"/>
          <w:noProof/>
          <w:lang w:eastAsia="es-ES"/>
        </w:rPr>
      </w:pPr>
      <w:ins w:id="1208" w:author="JORGE CONTRERAS ORTIZ" w:date="2021-09-04T12:50:00Z">
        <w:r w:rsidRPr="009712F6">
          <w:rPr>
            <w:rStyle w:val="Hipervnculo"/>
            <w:noProof/>
          </w:rPr>
          <w:fldChar w:fldCharType="begin"/>
        </w:r>
        <w:r w:rsidRPr="009712F6">
          <w:rPr>
            <w:rStyle w:val="Hipervnculo"/>
            <w:noProof/>
          </w:rPr>
          <w:instrText xml:space="preserve"> </w:instrText>
        </w:r>
        <w:r>
          <w:rPr>
            <w:noProof/>
          </w:rPr>
          <w:instrText>HYPERLINK \l "_Toc81652287"</w:instrText>
        </w:r>
        <w:r w:rsidRPr="009712F6">
          <w:rPr>
            <w:rStyle w:val="Hipervnculo"/>
            <w:noProof/>
          </w:rPr>
          <w:instrText xml:space="preserve"> </w:instrText>
        </w:r>
        <w:r w:rsidRPr="009712F6">
          <w:rPr>
            <w:rStyle w:val="Hipervnculo"/>
            <w:noProof/>
          </w:rPr>
        </w:r>
        <w:r w:rsidRPr="009712F6">
          <w:rPr>
            <w:rStyle w:val="Hipervnculo"/>
            <w:noProof/>
          </w:rPr>
          <w:fldChar w:fldCharType="separate"/>
        </w:r>
        <w:r w:rsidRPr="009712F6">
          <w:rPr>
            <w:rStyle w:val="Hipervnculo"/>
            <w:noProof/>
          </w:rPr>
          <w:t>Ilustración 66 Ping desde PC a BR</w:t>
        </w:r>
        <w:r>
          <w:rPr>
            <w:noProof/>
            <w:webHidden/>
          </w:rPr>
          <w:tab/>
        </w:r>
        <w:r>
          <w:rPr>
            <w:noProof/>
            <w:webHidden/>
          </w:rPr>
          <w:fldChar w:fldCharType="begin"/>
        </w:r>
        <w:r>
          <w:rPr>
            <w:noProof/>
            <w:webHidden/>
          </w:rPr>
          <w:instrText xml:space="preserve"> PAGEREF _Toc81652287 \h </w:instrText>
        </w:r>
        <w:r>
          <w:rPr>
            <w:noProof/>
            <w:webHidden/>
          </w:rPr>
        </w:r>
      </w:ins>
      <w:r>
        <w:rPr>
          <w:noProof/>
          <w:webHidden/>
        </w:rPr>
        <w:fldChar w:fldCharType="separate"/>
      </w:r>
      <w:ins w:id="1209" w:author="JORGE CONTRERAS ORTIZ" w:date="2021-09-04T12:50:00Z">
        <w:r>
          <w:rPr>
            <w:noProof/>
            <w:webHidden/>
          </w:rPr>
          <w:t>103</w:t>
        </w:r>
        <w:r>
          <w:rPr>
            <w:noProof/>
            <w:webHidden/>
          </w:rPr>
          <w:fldChar w:fldCharType="end"/>
        </w:r>
        <w:r w:rsidRPr="009712F6">
          <w:rPr>
            <w:rStyle w:val="Hipervnculo"/>
            <w:noProof/>
          </w:rPr>
          <w:fldChar w:fldCharType="end"/>
        </w:r>
      </w:ins>
    </w:p>
    <w:p w14:paraId="651D2882" w14:textId="5553EBC1" w:rsidR="00FE1EC4" w:rsidRDefault="00FE1EC4">
      <w:pPr>
        <w:pStyle w:val="Tabladeilustraciones"/>
        <w:tabs>
          <w:tab w:val="right" w:leader="dot" w:pos="8494"/>
        </w:tabs>
        <w:rPr>
          <w:ins w:id="1210" w:author="JORGE CONTRERAS ORTIZ" w:date="2021-09-04T12:50:00Z"/>
          <w:rFonts w:asciiTheme="minorHAnsi" w:eastAsiaTheme="minorEastAsia" w:hAnsiTheme="minorHAnsi" w:cstheme="minorBidi"/>
          <w:noProof/>
          <w:lang w:eastAsia="es-ES"/>
        </w:rPr>
      </w:pPr>
      <w:ins w:id="1211" w:author="JORGE CONTRERAS ORTIZ" w:date="2021-09-04T12:50:00Z">
        <w:r w:rsidRPr="009712F6">
          <w:rPr>
            <w:rStyle w:val="Hipervnculo"/>
            <w:noProof/>
          </w:rPr>
          <w:fldChar w:fldCharType="begin"/>
        </w:r>
        <w:r w:rsidRPr="009712F6">
          <w:rPr>
            <w:rStyle w:val="Hipervnculo"/>
            <w:noProof/>
          </w:rPr>
          <w:instrText xml:space="preserve"> </w:instrText>
        </w:r>
        <w:r>
          <w:rPr>
            <w:noProof/>
          </w:rPr>
          <w:instrText>HYPERLINK \l "_Toc81652288"</w:instrText>
        </w:r>
        <w:r w:rsidRPr="009712F6">
          <w:rPr>
            <w:rStyle w:val="Hipervnculo"/>
            <w:noProof/>
          </w:rPr>
          <w:instrText xml:space="preserve"> </w:instrText>
        </w:r>
        <w:r w:rsidRPr="009712F6">
          <w:rPr>
            <w:rStyle w:val="Hipervnculo"/>
            <w:noProof/>
          </w:rPr>
        </w:r>
        <w:r w:rsidRPr="009712F6">
          <w:rPr>
            <w:rStyle w:val="Hipervnculo"/>
            <w:noProof/>
          </w:rPr>
          <w:fldChar w:fldCharType="separate"/>
        </w:r>
        <w:r w:rsidRPr="009712F6">
          <w:rPr>
            <w:rStyle w:val="Hipervnculo"/>
            <w:noProof/>
          </w:rPr>
          <w:t>Ilustración 67 Ping desde PC a nodo LEADER</w:t>
        </w:r>
        <w:r>
          <w:rPr>
            <w:noProof/>
            <w:webHidden/>
          </w:rPr>
          <w:tab/>
        </w:r>
        <w:r>
          <w:rPr>
            <w:noProof/>
            <w:webHidden/>
          </w:rPr>
          <w:fldChar w:fldCharType="begin"/>
        </w:r>
        <w:r>
          <w:rPr>
            <w:noProof/>
            <w:webHidden/>
          </w:rPr>
          <w:instrText xml:space="preserve"> PAGEREF _Toc81652288 \h </w:instrText>
        </w:r>
        <w:r>
          <w:rPr>
            <w:noProof/>
            <w:webHidden/>
          </w:rPr>
        </w:r>
      </w:ins>
      <w:r>
        <w:rPr>
          <w:noProof/>
          <w:webHidden/>
        </w:rPr>
        <w:fldChar w:fldCharType="separate"/>
      </w:r>
      <w:ins w:id="1212" w:author="JORGE CONTRERAS ORTIZ" w:date="2021-09-04T12:50:00Z">
        <w:r>
          <w:rPr>
            <w:noProof/>
            <w:webHidden/>
          </w:rPr>
          <w:t>103</w:t>
        </w:r>
        <w:r>
          <w:rPr>
            <w:noProof/>
            <w:webHidden/>
          </w:rPr>
          <w:fldChar w:fldCharType="end"/>
        </w:r>
        <w:r w:rsidRPr="009712F6">
          <w:rPr>
            <w:rStyle w:val="Hipervnculo"/>
            <w:noProof/>
          </w:rPr>
          <w:fldChar w:fldCharType="end"/>
        </w:r>
      </w:ins>
    </w:p>
    <w:p w14:paraId="2AA7E42F" w14:textId="2252CC4D" w:rsidR="00FE1EC4" w:rsidRDefault="00FE1EC4">
      <w:pPr>
        <w:pStyle w:val="Tabladeilustraciones"/>
        <w:tabs>
          <w:tab w:val="right" w:leader="dot" w:pos="8494"/>
        </w:tabs>
        <w:rPr>
          <w:ins w:id="1213" w:author="JORGE CONTRERAS ORTIZ" w:date="2021-09-04T12:50:00Z"/>
          <w:rFonts w:asciiTheme="minorHAnsi" w:eastAsiaTheme="minorEastAsia" w:hAnsiTheme="minorHAnsi" w:cstheme="minorBidi"/>
          <w:noProof/>
          <w:lang w:eastAsia="es-ES"/>
        </w:rPr>
      </w:pPr>
      <w:ins w:id="1214" w:author="JORGE CONTRERAS ORTIZ" w:date="2021-09-04T12:50:00Z">
        <w:r w:rsidRPr="009712F6">
          <w:rPr>
            <w:rStyle w:val="Hipervnculo"/>
            <w:noProof/>
          </w:rPr>
          <w:fldChar w:fldCharType="begin"/>
        </w:r>
        <w:r w:rsidRPr="009712F6">
          <w:rPr>
            <w:rStyle w:val="Hipervnculo"/>
            <w:noProof/>
          </w:rPr>
          <w:instrText xml:space="preserve"> </w:instrText>
        </w:r>
        <w:r>
          <w:rPr>
            <w:noProof/>
          </w:rPr>
          <w:instrText>HYPERLINK \l "_Toc81652289"</w:instrText>
        </w:r>
        <w:r w:rsidRPr="009712F6">
          <w:rPr>
            <w:rStyle w:val="Hipervnculo"/>
            <w:noProof/>
          </w:rPr>
          <w:instrText xml:space="preserve"> </w:instrText>
        </w:r>
        <w:r w:rsidRPr="009712F6">
          <w:rPr>
            <w:rStyle w:val="Hipervnculo"/>
            <w:noProof/>
          </w:rPr>
        </w:r>
        <w:r w:rsidRPr="009712F6">
          <w:rPr>
            <w:rStyle w:val="Hipervnculo"/>
            <w:noProof/>
          </w:rPr>
          <w:fldChar w:fldCharType="separate"/>
        </w:r>
        <w:r w:rsidRPr="009712F6">
          <w:rPr>
            <w:rStyle w:val="Hipervnculo"/>
            <w:noProof/>
          </w:rPr>
          <w:t>Ilustración 68 Ping desde PC a nodo MED</w:t>
        </w:r>
        <w:r>
          <w:rPr>
            <w:noProof/>
            <w:webHidden/>
          </w:rPr>
          <w:tab/>
        </w:r>
        <w:r>
          <w:rPr>
            <w:noProof/>
            <w:webHidden/>
          </w:rPr>
          <w:fldChar w:fldCharType="begin"/>
        </w:r>
        <w:r>
          <w:rPr>
            <w:noProof/>
            <w:webHidden/>
          </w:rPr>
          <w:instrText xml:space="preserve"> PAGEREF _Toc81652289 \h </w:instrText>
        </w:r>
        <w:r>
          <w:rPr>
            <w:noProof/>
            <w:webHidden/>
          </w:rPr>
        </w:r>
      </w:ins>
      <w:r>
        <w:rPr>
          <w:noProof/>
          <w:webHidden/>
        </w:rPr>
        <w:fldChar w:fldCharType="separate"/>
      </w:r>
      <w:ins w:id="1215" w:author="JORGE CONTRERAS ORTIZ" w:date="2021-09-04T12:50:00Z">
        <w:r>
          <w:rPr>
            <w:noProof/>
            <w:webHidden/>
          </w:rPr>
          <w:t>103</w:t>
        </w:r>
        <w:r>
          <w:rPr>
            <w:noProof/>
            <w:webHidden/>
          </w:rPr>
          <w:fldChar w:fldCharType="end"/>
        </w:r>
        <w:r w:rsidRPr="009712F6">
          <w:rPr>
            <w:rStyle w:val="Hipervnculo"/>
            <w:noProof/>
          </w:rPr>
          <w:fldChar w:fldCharType="end"/>
        </w:r>
      </w:ins>
    </w:p>
    <w:p w14:paraId="05E9BA91" w14:textId="09C787E0" w:rsidR="00FE1EC4" w:rsidRDefault="00FE1EC4">
      <w:pPr>
        <w:pStyle w:val="Tabladeilustraciones"/>
        <w:tabs>
          <w:tab w:val="right" w:leader="dot" w:pos="8494"/>
        </w:tabs>
        <w:rPr>
          <w:ins w:id="1216" w:author="JORGE CONTRERAS ORTIZ" w:date="2021-09-04T12:50:00Z"/>
          <w:rFonts w:asciiTheme="minorHAnsi" w:eastAsiaTheme="minorEastAsia" w:hAnsiTheme="minorHAnsi" w:cstheme="minorBidi"/>
          <w:noProof/>
          <w:lang w:eastAsia="es-ES"/>
        </w:rPr>
      </w:pPr>
      <w:ins w:id="1217" w:author="JORGE CONTRERAS ORTIZ" w:date="2021-09-04T12:50:00Z">
        <w:r w:rsidRPr="009712F6">
          <w:rPr>
            <w:rStyle w:val="Hipervnculo"/>
            <w:noProof/>
          </w:rPr>
          <w:fldChar w:fldCharType="begin"/>
        </w:r>
        <w:r w:rsidRPr="009712F6">
          <w:rPr>
            <w:rStyle w:val="Hipervnculo"/>
            <w:noProof/>
          </w:rPr>
          <w:instrText xml:space="preserve"> </w:instrText>
        </w:r>
        <w:r>
          <w:rPr>
            <w:noProof/>
          </w:rPr>
          <w:instrText>HYPERLINK \l "_Toc81652290"</w:instrText>
        </w:r>
        <w:r w:rsidRPr="009712F6">
          <w:rPr>
            <w:rStyle w:val="Hipervnculo"/>
            <w:noProof/>
          </w:rPr>
          <w:instrText xml:space="preserve"> </w:instrText>
        </w:r>
        <w:r w:rsidRPr="009712F6">
          <w:rPr>
            <w:rStyle w:val="Hipervnculo"/>
            <w:noProof/>
          </w:rPr>
        </w:r>
        <w:r w:rsidRPr="009712F6">
          <w:rPr>
            <w:rStyle w:val="Hipervnculo"/>
            <w:noProof/>
          </w:rPr>
          <w:fldChar w:fldCharType="separate"/>
        </w:r>
        <w:r w:rsidRPr="009712F6">
          <w:rPr>
            <w:rStyle w:val="Hipervnculo"/>
            <w:noProof/>
          </w:rPr>
          <w:t>Ilustración 69 Topología para envío de mensajes UDP vía Sockets</w:t>
        </w:r>
        <w:r>
          <w:rPr>
            <w:noProof/>
            <w:webHidden/>
          </w:rPr>
          <w:tab/>
        </w:r>
        <w:r>
          <w:rPr>
            <w:noProof/>
            <w:webHidden/>
          </w:rPr>
          <w:fldChar w:fldCharType="begin"/>
        </w:r>
        <w:r>
          <w:rPr>
            <w:noProof/>
            <w:webHidden/>
          </w:rPr>
          <w:instrText xml:space="preserve"> PAGEREF _Toc81652290 \h </w:instrText>
        </w:r>
        <w:r>
          <w:rPr>
            <w:noProof/>
            <w:webHidden/>
          </w:rPr>
        </w:r>
      </w:ins>
      <w:r>
        <w:rPr>
          <w:noProof/>
          <w:webHidden/>
        </w:rPr>
        <w:fldChar w:fldCharType="separate"/>
      </w:r>
      <w:ins w:id="1218" w:author="JORGE CONTRERAS ORTIZ" w:date="2021-09-04T12:50:00Z">
        <w:r>
          <w:rPr>
            <w:noProof/>
            <w:webHidden/>
          </w:rPr>
          <w:t>105</w:t>
        </w:r>
        <w:r>
          <w:rPr>
            <w:noProof/>
            <w:webHidden/>
          </w:rPr>
          <w:fldChar w:fldCharType="end"/>
        </w:r>
        <w:r w:rsidRPr="009712F6">
          <w:rPr>
            <w:rStyle w:val="Hipervnculo"/>
            <w:noProof/>
          </w:rPr>
          <w:fldChar w:fldCharType="end"/>
        </w:r>
      </w:ins>
    </w:p>
    <w:p w14:paraId="72A6F7D5" w14:textId="62E19C1D" w:rsidR="00FE1EC4" w:rsidRDefault="00FE1EC4">
      <w:pPr>
        <w:pStyle w:val="Tabladeilustraciones"/>
        <w:tabs>
          <w:tab w:val="right" w:leader="dot" w:pos="8494"/>
        </w:tabs>
        <w:rPr>
          <w:ins w:id="1219" w:author="JORGE CONTRERAS ORTIZ" w:date="2021-09-04T12:50:00Z"/>
          <w:rFonts w:asciiTheme="minorHAnsi" w:eastAsiaTheme="minorEastAsia" w:hAnsiTheme="minorHAnsi" w:cstheme="minorBidi"/>
          <w:noProof/>
          <w:lang w:eastAsia="es-ES"/>
        </w:rPr>
      </w:pPr>
      <w:ins w:id="1220" w:author="JORGE CONTRERAS ORTIZ" w:date="2021-09-04T12:50:00Z">
        <w:r w:rsidRPr="009712F6">
          <w:rPr>
            <w:rStyle w:val="Hipervnculo"/>
            <w:noProof/>
          </w:rPr>
          <w:fldChar w:fldCharType="begin"/>
        </w:r>
        <w:r w:rsidRPr="009712F6">
          <w:rPr>
            <w:rStyle w:val="Hipervnculo"/>
            <w:noProof/>
          </w:rPr>
          <w:instrText xml:space="preserve"> </w:instrText>
        </w:r>
        <w:r>
          <w:rPr>
            <w:noProof/>
          </w:rPr>
          <w:instrText>HYPERLINK \l "_Toc81652291"</w:instrText>
        </w:r>
        <w:r w:rsidRPr="009712F6">
          <w:rPr>
            <w:rStyle w:val="Hipervnculo"/>
            <w:noProof/>
          </w:rPr>
          <w:instrText xml:space="preserve"> </w:instrText>
        </w:r>
        <w:r w:rsidRPr="009712F6">
          <w:rPr>
            <w:rStyle w:val="Hipervnculo"/>
            <w:noProof/>
          </w:rPr>
        </w:r>
        <w:r w:rsidRPr="009712F6">
          <w:rPr>
            <w:rStyle w:val="Hipervnculo"/>
            <w:noProof/>
          </w:rPr>
          <w:fldChar w:fldCharType="separate"/>
        </w:r>
        <w:r w:rsidRPr="009712F6">
          <w:rPr>
            <w:rStyle w:val="Hipervnculo"/>
            <w:noProof/>
          </w:rPr>
          <w:t>Ilustración 70 Topología 4 nodos con un Dongle como LEADER</w:t>
        </w:r>
        <w:r>
          <w:rPr>
            <w:noProof/>
            <w:webHidden/>
          </w:rPr>
          <w:tab/>
        </w:r>
        <w:r>
          <w:rPr>
            <w:noProof/>
            <w:webHidden/>
          </w:rPr>
          <w:fldChar w:fldCharType="begin"/>
        </w:r>
        <w:r>
          <w:rPr>
            <w:noProof/>
            <w:webHidden/>
          </w:rPr>
          <w:instrText xml:space="preserve"> PAGEREF _Toc81652291 \h </w:instrText>
        </w:r>
        <w:r>
          <w:rPr>
            <w:noProof/>
            <w:webHidden/>
          </w:rPr>
        </w:r>
      </w:ins>
      <w:r>
        <w:rPr>
          <w:noProof/>
          <w:webHidden/>
        </w:rPr>
        <w:fldChar w:fldCharType="separate"/>
      </w:r>
      <w:ins w:id="1221" w:author="JORGE CONTRERAS ORTIZ" w:date="2021-09-04T12:50:00Z">
        <w:r>
          <w:rPr>
            <w:noProof/>
            <w:webHidden/>
          </w:rPr>
          <w:t>106</w:t>
        </w:r>
        <w:r>
          <w:rPr>
            <w:noProof/>
            <w:webHidden/>
          </w:rPr>
          <w:fldChar w:fldCharType="end"/>
        </w:r>
        <w:r w:rsidRPr="009712F6">
          <w:rPr>
            <w:rStyle w:val="Hipervnculo"/>
            <w:noProof/>
          </w:rPr>
          <w:fldChar w:fldCharType="end"/>
        </w:r>
      </w:ins>
    </w:p>
    <w:p w14:paraId="0A7E9833" w14:textId="2F3DB948" w:rsidR="00FE1EC4" w:rsidRDefault="00FE1EC4">
      <w:pPr>
        <w:pStyle w:val="Tabladeilustraciones"/>
        <w:tabs>
          <w:tab w:val="right" w:leader="dot" w:pos="8494"/>
        </w:tabs>
        <w:rPr>
          <w:ins w:id="1222" w:author="JORGE CONTRERAS ORTIZ" w:date="2021-09-04T12:50:00Z"/>
          <w:rFonts w:asciiTheme="minorHAnsi" w:eastAsiaTheme="minorEastAsia" w:hAnsiTheme="minorHAnsi" w:cstheme="minorBidi"/>
          <w:noProof/>
          <w:lang w:eastAsia="es-ES"/>
        </w:rPr>
      </w:pPr>
      <w:ins w:id="1223" w:author="JORGE CONTRERAS ORTIZ" w:date="2021-09-04T12:50:00Z">
        <w:r w:rsidRPr="009712F6">
          <w:rPr>
            <w:rStyle w:val="Hipervnculo"/>
            <w:noProof/>
          </w:rPr>
          <w:fldChar w:fldCharType="begin"/>
        </w:r>
        <w:r w:rsidRPr="009712F6">
          <w:rPr>
            <w:rStyle w:val="Hipervnculo"/>
            <w:noProof/>
          </w:rPr>
          <w:instrText xml:space="preserve"> </w:instrText>
        </w:r>
        <w:r>
          <w:rPr>
            <w:noProof/>
          </w:rPr>
          <w:instrText>HYPERLINK \l "_Toc81652292"</w:instrText>
        </w:r>
        <w:r w:rsidRPr="009712F6">
          <w:rPr>
            <w:rStyle w:val="Hipervnculo"/>
            <w:noProof/>
          </w:rPr>
          <w:instrText xml:space="preserve"> </w:instrText>
        </w:r>
        <w:r w:rsidRPr="009712F6">
          <w:rPr>
            <w:rStyle w:val="Hipervnculo"/>
            <w:noProof/>
          </w:rPr>
        </w:r>
        <w:r w:rsidRPr="009712F6">
          <w:rPr>
            <w:rStyle w:val="Hipervnculo"/>
            <w:noProof/>
          </w:rPr>
          <w:fldChar w:fldCharType="separate"/>
        </w:r>
        <w:r w:rsidRPr="009712F6">
          <w:rPr>
            <w:rStyle w:val="Hipervnculo"/>
            <w:noProof/>
          </w:rPr>
          <w:t>Ilustración 71 Topología 4 nodos con BR como Leader</w:t>
        </w:r>
        <w:r>
          <w:rPr>
            <w:noProof/>
            <w:webHidden/>
          </w:rPr>
          <w:tab/>
        </w:r>
        <w:r>
          <w:rPr>
            <w:noProof/>
            <w:webHidden/>
          </w:rPr>
          <w:fldChar w:fldCharType="begin"/>
        </w:r>
        <w:r>
          <w:rPr>
            <w:noProof/>
            <w:webHidden/>
          </w:rPr>
          <w:instrText xml:space="preserve"> PAGEREF _Toc81652292 \h </w:instrText>
        </w:r>
        <w:r>
          <w:rPr>
            <w:noProof/>
            <w:webHidden/>
          </w:rPr>
        </w:r>
      </w:ins>
      <w:r>
        <w:rPr>
          <w:noProof/>
          <w:webHidden/>
        </w:rPr>
        <w:fldChar w:fldCharType="separate"/>
      </w:r>
      <w:ins w:id="1224" w:author="JORGE CONTRERAS ORTIZ" w:date="2021-09-04T12:50:00Z">
        <w:r>
          <w:rPr>
            <w:noProof/>
            <w:webHidden/>
          </w:rPr>
          <w:t>107</w:t>
        </w:r>
        <w:r>
          <w:rPr>
            <w:noProof/>
            <w:webHidden/>
          </w:rPr>
          <w:fldChar w:fldCharType="end"/>
        </w:r>
        <w:r w:rsidRPr="009712F6">
          <w:rPr>
            <w:rStyle w:val="Hipervnculo"/>
            <w:noProof/>
          </w:rPr>
          <w:fldChar w:fldCharType="end"/>
        </w:r>
      </w:ins>
    </w:p>
    <w:p w14:paraId="35A18CB5" w14:textId="37435895" w:rsidR="00FE1EC4" w:rsidRDefault="00FE1EC4">
      <w:pPr>
        <w:pStyle w:val="Tabladeilustraciones"/>
        <w:tabs>
          <w:tab w:val="right" w:leader="dot" w:pos="8494"/>
        </w:tabs>
        <w:rPr>
          <w:ins w:id="1225" w:author="JORGE CONTRERAS ORTIZ" w:date="2021-09-04T12:50:00Z"/>
          <w:rFonts w:asciiTheme="minorHAnsi" w:eastAsiaTheme="minorEastAsia" w:hAnsiTheme="minorHAnsi" w:cstheme="minorBidi"/>
          <w:noProof/>
          <w:lang w:eastAsia="es-ES"/>
        </w:rPr>
      </w:pPr>
      <w:ins w:id="1226" w:author="JORGE CONTRERAS ORTIZ" w:date="2021-09-04T12:50:00Z">
        <w:r w:rsidRPr="009712F6">
          <w:rPr>
            <w:rStyle w:val="Hipervnculo"/>
            <w:noProof/>
          </w:rPr>
          <w:fldChar w:fldCharType="begin"/>
        </w:r>
        <w:r w:rsidRPr="009712F6">
          <w:rPr>
            <w:rStyle w:val="Hipervnculo"/>
            <w:noProof/>
          </w:rPr>
          <w:instrText xml:space="preserve"> </w:instrText>
        </w:r>
        <w:r>
          <w:rPr>
            <w:noProof/>
          </w:rPr>
          <w:instrText>HYPERLINK \l "_Toc81652293"</w:instrText>
        </w:r>
        <w:r w:rsidRPr="009712F6">
          <w:rPr>
            <w:rStyle w:val="Hipervnculo"/>
            <w:noProof/>
          </w:rPr>
          <w:instrText xml:space="preserve"> </w:instrText>
        </w:r>
        <w:r w:rsidRPr="009712F6">
          <w:rPr>
            <w:rStyle w:val="Hipervnculo"/>
            <w:noProof/>
          </w:rPr>
        </w:r>
        <w:r w:rsidRPr="009712F6">
          <w:rPr>
            <w:rStyle w:val="Hipervnculo"/>
            <w:noProof/>
          </w:rPr>
          <w:fldChar w:fldCharType="separate"/>
        </w:r>
        <w:r w:rsidRPr="009712F6">
          <w:rPr>
            <w:rStyle w:val="Hipervnculo"/>
            <w:noProof/>
          </w:rPr>
          <w:t>Ilustración 72 Ping desde PC a nuevo nodo MED.</w:t>
        </w:r>
        <w:r>
          <w:rPr>
            <w:noProof/>
            <w:webHidden/>
          </w:rPr>
          <w:tab/>
        </w:r>
        <w:r>
          <w:rPr>
            <w:noProof/>
            <w:webHidden/>
          </w:rPr>
          <w:fldChar w:fldCharType="begin"/>
        </w:r>
        <w:r>
          <w:rPr>
            <w:noProof/>
            <w:webHidden/>
          </w:rPr>
          <w:instrText xml:space="preserve"> PAGEREF _Toc81652293 \h </w:instrText>
        </w:r>
        <w:r>
          <w:rPr>
            <w:noProof/>
            <w:webHidden/>
          </w:rPr>
        </w:r>
      </w:ins>
      <w:r>
        <w:rPr>
          <w:noProof/>
          <w:webHidden/>
        </w:rPr>
        <w:fldChar w:fldCharType="separate"/>
      </w:r>
      <w:ins w:id="1227" w:author="JORGE CONTRERAS ORTIZ" w:date="2021-09-04T12:50:00Z">
        <w:r>
          <w:rPr>
            <w:noProof/>
            <w:webHidden/>
          </w:rPr>
          <w:t>107</w:t>
        </w:r>
        <w:r>
          <w:rPr>
            <w:noProof/>
            <w:webHidden/>
          </w:rPr>
          <w:fldChar w:fldCharType="end"/>
        </w:r>
        <w:r w:rsidRPr="009712F6">
          <w:rPr>
            <w:rStyle w:val="Hipervnculo"/>
            <w:noProof/>
          </w:rPr>
          <w:fldChar w:fldCharType="end"/>
        </w:r>
      </w:ins>
    </w:p>
    <w:p w14:paraId="119FCDBB" w14:textId="214C4214" w:rsidR="00FE1EC4" w:rsidRDefault="00FE1EC4">
      <w:pPr>
        <w:pStyle w:val="Tabladeilustraciones"/>
        <w:tabs>
          <w:tab w:val="right" w:leader="dot" w:pos="8494"/>
        </w:tabs>
        <w:rPr>
          <w:ins w:id="1228" w:author="JORGE CONTRERAS ORTIZ" w:date="2021-09-04T12:50:00Z"/>
          <w:rFonts w:asciiTheme="minorHAnsi" w:eastAsiaTheme="minorEastAsia" w:hAnsiTheme="minorHAnsi" w:cstheme="minorBidi"/>
          <w:noProof/>
          <w:lang w:eastAsia="es-ES"/>
        </w:rPr>
      </w:pPr>
      <w:ins w:id="1229" w:author="JORGE CONTRERAS ORTIZ" w:date="2021-09-04T12:50:00Z">
        <w:r w:rsidRPr="009712F6">
          <w:rPr>
            <w:rStyle w:val="Hipervnculo"/>
            <w:noProof/>
          </w:rPr>
          <w:fldChar w:fldCharType="begin"/>
        </w:r>
        <w:r w:rsidRPr="009712F6">
          <w:rPr>
            <w:rStyle w:val="Hipervnculo"/>
            <w:noProof/>
          </w:rPr>
          <w:instrText xml:space="preserve"> </w:instrText>
        </w:r>
        <w:r>
          <w:rPr>
            <w:noProof/>
          </w:rPr>
          <w:instrText>HYPERLINK \l "_Toc81652294"</w:instrText>
        </w:r>
        <w:r w:rsidRPr="009712F6">
          <w:rPr>
            <w:rStyle w:val="Hipervnculo"/>
            <w:noProof/>
          </w:rPr>
          <w:instrText xml:space="preserve"> </w:instrText>
        </w:r>
        <w:r w:rsidRPr="009712F6">
          <w:rPr>
            <w:rStyle w:val="Hipervnculo"/>
            <w:noProof/>
          </w:rPr>
        </w:r>
        <w:r w:rsidRPr="009712F6">
          <w:rPr>
            <w:rStyle w:val="Hipervnculo"/>
            <w:noProof/>
          </w:rPr>
          <w:fldChar w:fldCharType="separate"/>
        </w:r>
        <w:r w:rsidRPr="009712F6">
          <w:rPr>
            <w:rStyle w:val="Hipervnculo"/>
            <w:noProof/>
          </w:rPr>
          <w:t>Ilustración 73 Topología A de 5 nodos</w:t>
        </w:r>
        <w:r>
          <w:rPr>
            <w:noProof/>
            <w:webHidden/>
          </w:rPr>
          <w:tab/>
        </w:r>
        <w:r>
          <w:rPr>
            <w:noProof/>
            <w:webHidden/>
          </w:rPr>
          <w:fldChar w:fldCharType="begin"/>
        </w:r>
        <w:r>
          <w:rPr>
            <w:noProof/>
            <w:webHidden/>
          </w:rPr>
          <w:instrText xml:space="preserve"> PAGEREF _Toc81652294 \h </w:instrText>
        </w:r>
        <w:r>
          <w:rPr>
            <w:noProof/>
            <w:webHidden/>
          </w:rPr>
        </w:r>
      </w:ins>
      <w:r>
        <w:rPr>
          <w:noProof/>
          <w:webHidden/>
        </w:rPr>
        <w:fldChar w:fldCharType="separate"/>
      </w:r>
      <w:ins w:id="1230" w:author="JORGE CONTRERAS ORTIZ" w:date="2021-09-04T12:50:00Z">
        <w:r>
          <w:rPr>
            <w:noProof/>
            <w:webHidden/>
          </w:rPr>
          <w:t>109</w:t>
        </w:r>
        <w:r>
          <w:rPr>
            <w:noProof/>
            <w:webHidden/>
          </w:rPr>
          <w:fldChar w:fldCharType="end"/>
        </w:r>
        <w:r w:rsidRPr="009712F6">
          <w:rPr>
            <w:rStyle w:val="Hipervnculo"/>
            <w:noProof/>
          </w:rPr>
          <w:fldChar w:fldCharType="end"/>
        </w:r>
      </w:ins>
    </w:p>
    <w:p w14:paraId="3AA42778" w14:textId="11A1B933" w:rsidR="00FE1EC4" w:rsidRDefault="00FE1EC4">
      <w:pPr>
        <w:pStyle w:val="Tabladeilustraciones"/>
        <w:tabs>
          <w:tab w:val="right" w:leader="dot" w:pos="8494"/>
        </w:tabs>
        <w:rPr>
          <w:ins w:id="1231" w:author="JORGE CONTRERAS ORTIZ" w:date="2021-09-04T12:50:00Z"/>
          <w:rFonts w:asciiTheme="minorHAnsi" w:eastAsiaTheme="minorEastAsia" w:hAnsiTheme="minorHAnsi" w:cstheme="minorBidi"/>
          <w:noProof/>
          <w:lang w:eastAsia="es-ES"/>
        </w:rPr>
      </w:pPr>
      <w:ins w:id="1232" w:author="JORGE CONTRERAS ORTIZ" w:date="2021-09-04T12:50:00Z">
        <w:r w:rsidRPr="009712F6">
          <w:rPr>
            <w:rStyle w:val="Hipervnculo"/>
            <w:noProof/>
          </w:rPr>
          <w:fldChar w:fldCharType="begin"/>
        </w:r>
        <w:r w:rsidRPr="009712F6">
          <w:rPr>
            <w:rStyle w:val="Hipervnculo"/>
            <w:noProof/>
          </w:rPr>
          <w:instrText xml:space="preserve"> </w:instrText>
        </w:r>
        <w:r>
          <w:rPr>
            <w:noProof/>
          </w:rPr>
          <w:instrText>HYPERLINK \l "_Toc81652295"</w:instrText>
        </w:r>
        <w:r w:rsidRPr="009712F6">
          <w:rPr>
            <w:rStyle w:val="Hipervnculo"/>
            <w:noProof/>
          </w:rPr>
          <w:instrText xml:space="preserve"> </w:instrText>
        </w:r>
        <w:r w:rsidRPr="009712F6">
          <w:rPr>
            <w:rStyle w:val="Hipervnculo"/>
            <w:noProof/>
          </w:rPr>
        </w:r>
        <w:r w:rsidRPr="009712F6">
          <w:rPr>
            <w:rStyle w:val="Hipervnculo"/>
            <w:noProof/>
          </w:rPr>
          <w:fldChar w:fldCharType="separate"/>
        </w:r>
        <w:r w:rsidRPr="009712F6">
          <w:rPr>
            <w:rStyle w:val="Hipervnculo"/>
            <w:noProof/>
          </w:rPr>
          <w:t>Ilustración 74 Topología B con 5 nodos</w:t>
        </w:r>
        <w:r>
          <w:rPr>
            <w:noProof/>
            <w:webHidden/>
          </w:rPr>
          <w:tab/>
        </w:r>
        <w:r>
          <w:rPr>
            <w:noProof/>
            <w:webHidden/>
          </w:rPr>
          <w:fldChar w:fldCharType="begin"/>
        </w:r>
        <w:r>
          <w:rPr>
            <w:noProof/>
            <w:webHidden/>
          </w:rPr>
          <w:instrText xml:space="preserve"> PAGEREF _Toc81652295 \h </w:instrText>
        </w:r>
        <w:r>
          <w:rPr>
            <w:noProof/>
            <w:webHidden/>
          </w:rPr>
        </w:r>
      </w:ins>
      <w:r>
        <w:rPr>
          <w:noProof/>
          <w:webHidden/>
        </w:rPr>
        <w:fldChar w:fldCharType="separate"/>
      </w:r>
      <w:ins w:id="1233" w:author="JORGE CONTRERAS ORTIZ" w:date="2021-09-04T12:50:00Z">
        <w:r>
          <w:rPr>
            <w:noProof/>
            <w:webHidden/>
          </w:rPr>
          <w:t>110</w:t>
        </w:r>
        <w:r>
          <w:rPr>
            <w:noProof/>
            <w:webHidden/>
          </w:rPr>
          <w:fldChar w:fldCharType="end"/>
        </w:r>
        <w:r w:rsidRPr="009712F6">
          <w:rPr>
            <w:rStyle w:val="Hipervnculo"/>
            <w:noProof/>
          </w:rPr>
          <w:fldChar w:fldCharType="end"/>
        </w:r>
      </w:ins>
    </w:p>
    <w:p w14:paraId="468B0AB3" w14:textId="0D46B816" w:rsidR="00FE1EC4" w:rsidRDefault="00FE1EC4">
      <w:pPr>
        <w:pStyle w:val="Tabladeilustraciones"/>
        <w:tabs>
          <w:tab w:val="right" w:leader="dot" w:pos="8494"/>
        </w:tabs>
        <w:rPr>
          <w:ins w:id="1234" w:author="JORGE CONTRERAS ORTIZ" w:date="2021-09-04T12:50:00Z"/>
          <w:rFonts w:asciiTheme="minorHAnsi" w:eastAsiaTheme="minorEastAsia" w:hAnsiTheme="minorHAnsi" w:cstheme="minorBidi"/>
          <w:noProof/>
          <w:lang w:eastAsia="es-ES"/>
        </w:rPr>
      </w:pPr>
      <w:ins w:id="1235" w:author="JORGE CONTRERAS ORTIZ" w:date="2021-09-04T12:50:00Z">
        <w:r w:rsidRPr="009712F6">
          <w:rPr>
            <w:rStyle w:val="Hipervnculo"/>
            <w:noProof/>
          </w:rPr>
          <w:fldChar w:fldCharType="begin"/>
        </w:r>
        <w:r w:rsidRPr="009712F6">
          <w:rPr>
            <w:rStyle w:val="Hipervnculo"/>
            <w:noProof/>
          </w:rPr>
          <w:instrText xml:space="preserve"> </w:instrText>
        </w:r>
        <w:r>
          <w:rPr>
            <w:noProof/>
          </w:rPr>
          <w:instrText>HYPERLINK \l "_Toc81652296"</w:instrText>
        </w:r>
        <w:r w:rsidRPr="009712F6">
          <w:rPr>
            <w:rStyle w:val="Hipervnculo"/>
            <w:noProof/>
          </w:rPr>
          <w:instrText xml:space="preserve"> </w:instrText>
        </w:r>
        <w:r w:rsidRPr="009712F6">
          <w:rPr>
            <w:rStyle w:val="Hipervnculo"/>
            <w:noProof/>
          </w:rPr>
        </w:r>
        <w:r w:rsidRPr="009712F6">
          <w:rPr>
            <w:rStyle w:val="Hipervnculo"/>
            <w:noProof/>
          </w:rPr>
          <w:fldChar w:fldCharType="separate"/>
        </w:r>
        <w:r w:rsidRPr="009712F6">
          <w:rPr>
            <w:rStyle w:val="Hipervnculo"/>
            <w:noProof/>
          </w:rPr>
          <w:t>Ilustración 75 Topología con 6 nodos</w:t>
        </w:r>
        <w:r>
          <w:rPr>
            <w:noProof/>
            <w:webHidden/>
          </w:rPr>
          <w:tab/>
        </w:r>
        <w:r>
          <w:rPr>
            <w:noProof/>
            <w:webHidden/>
          </w:rPr>
          <w:fldChar w:fldCharType="begin"/>
        </w:r>
        <w:r>
          <w:rPr>
            <w:noProof/>
            <w:webHidden/>
          </w:rPr>
          <w:instrText xml:space="preserve"> PAGEREF _Toc81652296 \h </w:instrText>
        </w:r>
        <w:r>
          <w:rPr>
            <w:noProof/>
            <w:webHidden/>
          </w:rPr>
        </w:r>
      </w:ins>
      <w:r>
        <w:rPr>
          <w:noProof/>
          <w:webHidden/>
        </w:rPr>
        <w:fldChar w:fldCharType="separate"/>
      </w:r>
      <w:ins w:id="1236" w:author="JORGE CONTRERAS ORTIZ" w:date="2021-09-04T12:50:00Z">
        <w:r>
          <w:rPr>
            <w:noProof/>
            <w:webHidden/>
          </w:rPr>
          <w:t>112</w:t>
        </w:r>
        <w:r>
          <w:rPr>
            <w:noProof/>
            <w:webHidden/>
          </w:rPr>
          <w:fldChar w:fldCharType="end"/>
        </w:r>
        <w:r w:rsidRPr="009712F6">
          <w:rPr>
            <w:rStyle w:val="Hipervnculo"/>
            <w:noProof/>
          </w:rPr>
          <w:fldChar w:fldCharType="end"/>
        </w:r>
      </w:ins>
    </w:p>
    <w:p w14:paraId="190A7AD7" w14:textId="5F264247" w:rsidR="005B42F0" w:rsidDel="00675D4D" w:rsidRDefault="005B42F0">
      <w:pPr>
        <w:pStyle w:val="Tabladeilustraciones"/>
        <w:tabs>
          <w:tab w:val="right" w:leader="dot" w:pos="8494"/>
        </w:tabs>
        <w:rPr>
          <w:del w:id="1237" w:author="JORGE CONTRERAS ORTIZ" w:date="2021-09-04T11:50:00Z"/>
          <w:rFonts w:asciiTheme="minorHAnsi" w:eastAsiaTheme="minorEastAsia" w:hAnsiTheme="minorHAnsi" w:cstheme="minorBidi"/>
          <w:noProof/>
          <w:lang w:eastAsia="es-ES"/>
        </w:rPr>
      </w:pPr>
      <w:del w:id="1238" w:author="JORGE CONTRERAS ORTIZ" w:date="2021-09-04T11:50:00Z">
        <w:r w:rsidRPr="00FE1EC4" w:rsidDel="00675D4D">
          <w:rPr>
            <w:rStyle w:val="Hipervnculo"/>
            <w:noProof/>
          </w:rPr>
          <w:delText>Ilustración 1 Estructura Básica 6LoWPAN [6]</w:delText>
        </w:r>
        <w:r w:rsidDel="00675D4D">
          <w:rPr>
            <w:noProof/>
            <w:webHidden/>
          </w:rPr>
          <w:tab/>
          <w:delText>23</w:delText>
        </w:r>
      </w:del>
    </w:p>
    <w:p w14:paraId="42175A34" w14:textId="30BC2660" w:rsidR="005B42F0" w:rsidDel="00675D4D" w:rsidRDefault="005B42F0">
      <w:pPr>
        <w:pStyle w:val="Tabladeilustraciones"/>
        <w:tabs>
          <w:tab w:val="right" w:leader="dot" w:pos="8494"/>
        </w:tabs>
        <w:rPr>
          <w:del w:id="1239" w:author="JORGE CONTRERAS ORTIZ" w:date="2021-09-04T11:50:00Z"/>
          <w:rFonts w:asciiTheme="minorHAnsi" w:eastAsiaTheme="minorEastAsia" w:hAnsiTheme="minorHAnsi" w:cstheme="minorBidi"/>
          <w:noProof/>
          <w:lang w:eastAsia="es-ES"/>
        </w:rPr>
      </w:pPr>
      <w:del w:id="1240" w:author="JORGE CONTRERAS ORTIZ" w:date="2021-09-04T11:50:00Z">
        <w:r w:rsidRPr="00FE1EC4" w:rsidDel="00675D4D">
          <w:rPr>
            <w:rStyle w:val="Hipervnculo"/>
            <w:noProof/>
          </w:rPr>
          <w:delText>Ilustración 2 Arquitectura en Contiki [7]</w:delText>
        </w:r>
        <w:r w:rsidDel="00675D4D">
          <w:rPr>
            <w:noProof/>
            <w:webHidden/>
          </w:rPr>
          <w:tab/>
          <w:delText>26</w:delText>
        </w:r>
      </w:del>
    </w:p>
    <w:p w14:paraId="14EC5D67" w14:textId="722DBA09" w:rsidR="005B42F0" w:rsidDel="00675D4D" w:rsidRDefault="005B42F0">
      <w:pPr>
        <w:pStyle w:val="Tabladeilustraciones"/>
        <w:tabs>
          <w:tab w:val="right" w:leader="dot" w:pos="8494"/>
        </w:tabs>
        <w:rPr>
          <w:del w:id="1241" w:author="JORGE CONTRERAS ORTIZ" w:date="2021-09-04T11:50:00Z"/>
          <w:rFonts w:asciiTheme="minorHAnsi" w:eastAsiaTheme="minorEastAsia" w:hAnsiTheme="minorHAnsi" w:cstheme="minorBidi"/>
          <w:noProof/>
          <w:lang w:eastAsia="es-ES"/>
        </w:rPr>
      </w:pPr>
      <w:del w:id="1242" w:author="JORGE CONTRERAS ORTIZ" w:date="2021-09-04T11:50:00Z">
        <w:r w:rsidRPr="00FE1EC4" w:rsidDel="00675D4D">
          <w:rPr>
            <w:rStyle w:val="Hipervnculo"/>
            <w:noProof/>
          </w:rPr>
          <w:delText>Ilustración 3 Ejemplo de una topología de Red Thread en malla [9]</w:delText>
        </w:r>
        <w:r w:rsidDel="00675D4D">
          <w:rPr>
            <w:noProof/>
            <w:webHidden/>
          </w:rPr>
          <w:tab/>
          <w:delText>30</w:delText>
        </w:r>
      </w:del>
    </w:p>
    <w:p w14:paraId="4AC7EA18" w14:textId="2FD5B610" w:rsidR="005B42F0" w:rsidDel="00675D4D" w:rsidRDefault="005B42F0">
      <w:pPr>
        <w:pStyle w:val="Tabladeilustraciones"/>
        <w:tabs>
          <w:tab w:val="right" w:leader="dot" w:pos="8494"/>
        </w:tabs>
        <w:rPr>
          <w:del w:id="1243" w:author="JORGE CONTRERAS ORTIZ" w:date="2021-09-04T11:50:00Z"/>
          <w:rFonts w:asciiTheme="minorHAnsi" w:eastAsiaTheme="minorEastAsia" w:hAnsiTheme="minorHAnsi" w:cstheme="minorBidi"/>
          <w:noProof/>
          <w:lang w:eastAsia="es-ES"/>
        </w:rPr>
      </w:pPr>
      <w:del w:id="1244" w:author="JORGE CONTRERAS ORTIZ" w:date="2021-09-04T11:50:00Z">
        <w:r w:rsidRPr="00FE1EC4" w:rsidDel="00675D4D">
          <w:rPr>
            <w:rStyle w:val="Hipervnculo"/>
            <w:noProof/>
          </w:rPr>
          <w:delText>Ilustración 4 Pila de Protocolo Thread en un sistema IoT [12], [13]</w:delText>
        </w:r>
        <w:r w:rsidDel="00675D4D">
          <w:rPr>
            <w:noProof/>
            <w:webHidden/>
          </w:rPr>
          <w:tab/>
          <w:delText>30</w:delText>
        </w:r>
      </w:del>
    </w:p>
    <w:p w14:paraId="726C84F7" w14:textId="0397E457" w:rsidR="005B42F0" w:rsidDel="00675D4D" w:rsidRDefault="005B42F0">
      <w:pPr>
        <w:pStyle w:val="Tabladeilustraciones"/>
        <w:tabs>
          <w:tab w:val="right" w:leader="dot" w:pos="8494"/>
        </w:tabs>
        <w:rPr>
          <w:del w:id="1245" w:author="JORGE CONTRERAS ORTIZ" w:date="2021-09-04T11:50:00Z"/>
          <w:rFonts w:asciiTheme="minorHAnsi" w:eastAsiaTheme="minorEastAsia" w:hAnsiTheme="minorHAnsi" w:cstheme="minorBidi"/>
          <w:noProof/>
          <w:lang w:eastAsia="es-ES"/>
        </w:rPr>
      </w:pPr>
      <w:del w:id="1246" w:author="JORGE CONTRERAS ORTIZ" w:date="2021-09-04T11:50:00Z">
        <w:r w:rsidRPr="00FE1EC4" w:rsidDel="00675D4D">
          <w:rPr>
            <w:rStyle w:val="Hipervnculo"/>
            <w:noProof/>
          </w:rPr>
          <w:delText>Ilustración 5 Ejemplo PAN Thread [12], [13]</w:delText>
        </w:r>
        <w:r w:rsidDel="00675D4D">
          <w:rPr>
            <w:noProof/>
            <w:webHidden/>
          </w:rPr>
          <w:tab/>
          <w:delText>31</w:delText>
        </w:r>
      </w:del>
    </w:p>
    <w:p w14:paraId="4835E74C" w14:textId="3BAFD5D8" w:rsidR="005B42F0" w:rsidDel="00675D4D" w:rsidRDefault="005B42F0">
      <w:pPr>
        <w:pStyle w:val="Tabladeilustraciones"/>
        <w:tabs>
          <w:tab w:val="right" w:leader="dot" w:pos="8494"/>
        </w:tabs>
        <w:rPr>
          <w:del w:id="1247" w:author="JORGE CONTRERAS ORTIZ" w:date="2021-09-04T11:50:00Z"/>
          <w:rFonts w:asciiTheme="minorHAnsi" w:eastAsiaTheme="minorEastAsia" w:hAnsiTheme="minorHAnsi" w:cstheme="minorBidi"/>
          <w:noProof/>
          <w:lang w:eastAsia="es-ES"/>
        </w:rPr>
      </w:pPr>
      <w:del w:id="1248" w:author="JORGE CONTRERAS ORTIZ" w:date="2021-09-04T11:50:00Z">
        <w:r w:rsidRPr="00FE1EC4" w:rsidDel="00675D4D">
          <w:rPr>
            <w:rStyle w:val="Hipervnculo"/>
            <w:noProof/>
          </w:rPr>
          <w:delText>Ilustración 6 Balena Etcher</w:delText>
        </w:r>
        <w:r w:rsidDel="00675D4D">
          <w:rPr>
            <w:noProof/>
            <w:webHidden/>
          </w:rPr>
          <w:tab/>
          <w:delText>42</w:delText>
        </w:r>
      </w:del>
    </w:p>
    <w:p w14:paraId="56F73A48" w14:textId="07C9D21C" w:rsidR="005B42F0" w:rsidDel="00675D4D" w:rsidRDefault="005B42F0">
      <w:pPr>
        <w:pStyle w:val="Tabladeilustraciones"/>
        <w:tabs>
          <w:tab w:val="right" w:leader="dot" w:pos="8494"/>
        </w:tabs>
        <w:rPr>
          <w:del w:id="1249" w:author="JORGE CONTRERAS ORTIZ" w:date="2021-09-04T11:50:00Z"/>
          <w:rFonts w:asciiTheme="minorHAnsi" w:eastAsiaTheme="minorEastAsia" w:hAnsiTheme="minorHAnsi" w:cstheme="minorBidi"/>
          <w:noProof/>
          <w:lang w:eastAsia="es-ES"/>
        </w:rPr>
      </w:pPr>
      <w:del w:id="1250" w:author="JORGE CONTRERAS ORTIZ" w:date="2021-09-04T11:50:00Z">
        <w:r w:rsidRPr="00FE1EC4" w:rsidDel="00675D4D">
          <w:rPr>
            <w:rStyle w:val="Hipervnculo"/>
            <w:noProof/>
          </w:rPr>
          <w:delText>Ilustración 7 Border Router en Administrador de Dispositivos Previo a la instalación de Drivers</w:delText>
        </w:r>
        <w:r w:rsidDel="00675D4D">
          <w:rPr>
            <w:noProof/>
            <w:webHidden/>
          </w:rPr>
          <w:tab/>
          <w:delText>43</w:delText>
        </w:r>
      </w:del>
    </w:p>
    <w:p w14:paraId="6583B6AB" w14:textId="522788C5" w:rsidR="005B42F0" w:rsidDel="00675D4D" w:rsidRDefault="005B42F0">
      <w:pPr>
        <w:pStyle w:val="Tabladeilustraciones"/>
        <w:tabs>
          <w:tab w:val="right" w:leader="dot" w:pos="8494"/>
        </w:tabs>
        <w:rPr>
          <w:del w:id="1251" w:author="JORGE CONTRERAS ORTIZ" w:date="2021-09-04T11:50:00Z"/>
          <w:rFonts w:asciiTheme="minorHAnsi" w:eastAsiaTheme="minorEastAsia" w:hAnsiTheme="minorHAnsi" w:cstheme="minorBidi"/>
          <w:noProof/>
          <w:lang w:eastAsia="es-ES"/>
        </w:rPr>
      </w:pPr>
      <w:del w:id="1252" w:author="JORGE CONTRERAS ORTIZ" w:date="2021-09-04T11:50:00Z">
        <w:r w:rsidRPr="00FE1EC4" w:rsidDel="00675D4D">
          <w:rPr>
            <w:rStyle w:val="Hipervnculo"/>
            <w:noProof/>
          </w:rPr>
          <w:delText>Ilustración 8 Instalación Drivers de Border Router con Zadig</w:delText>
        </w:r>
        <w:r w:rsidDel="00675D4D">
          <w:rPr>
            <w:noProof/>
            <w:webHidden/>
          </w:rPr>
          <w:tab/>
          <w:delText>44</w:delText>
        </w:r>
      </w:del>
    </w:p>
    <w:p w14:paraId="0903A826" w14:textId="2ABC078C" w:rsidR="005B42F0" w:rsidDel="00675D4D" w:rsidRDefault="005B42F0">
      <w:pPr>
        <w:pStyle w:val="Tabladeilustraciones"/>
        <w:tabs>
          <w:tab w:val="right" w:leader="dot" w:pos="8494"/>
        </w:tabs>
        <w:rPr>
          <w:del w:id="1253" w:author="JORGE CONTRERAS ORTIZ" w:date="2021-09-04T11:50:00Z"/>
          <w:rFonts w:asciiTheme="minorHAnsi" w:eastAsiaTheme="minorEastAsia" w:hAnsiTheme="minorHAnsi" w:cstheme="minorBidi"/>
          <w:noProof/>
          <w:lang w:eastAsia="es-ES"/>
        </w:rPr>
      </w:pPr>
      <w:del w:id="1254" w:author="JORGE CONTRERAS ORTIZ" w:date="2021-09-04T11:50:00Z">
        <w:r w:rsidRPr="00FE1EC4" w:rsidDel="00675D4D">
          <w:rPr>
            <w:rStyle w:val="Hipervnculo"/>
            <w:noProof/>
          </w:rPr>
          <w:delText>Ilustración 9 MobaXterm</w:delText>
        </w:r>
        <w:r w:rsidDel="00675D4D">
          <w:rPr>
            <w:noProof/>
            <w:webHidden/>
          </w:rPr>
          <w:tab/>
          <w:delText>44</w:delText>
        </w:r>
      </w:del>
    </w:p>
    <w:p w14:paraId="6C566E1A" w14:textId="3CA87114" w:rsidR="005B42F0" w:rsidDel="00675D4D" w:rsidRDefault="005B42F0">
      <w:pPr>
        <w:pStyle w:val="Tabladeilustraciones"/>
        <w:tabs>
          <w:tab w:val="right" w:leader="dot" w:pos="8494"/>
        </w:tabs>
        <w:rPr>
          <w:del w:id="1255" w:author="JORGE CONTRERAS ORTIZ" w:date="2021-09-04T11:50:00Z"/>
          <w:rFonts w:asciiTheme="minorHAnsi" w:eastAsiaTheme="minorEastAsia" w:hAnsiTheme="minorHAnsi" w:cstheme="minorBidi"/>
          <w:noProof/>
          <w:lang w:eastAsia="es-ES"/>
        </w:rPr>
      </w:pPr>
      <w:del w:id="1256" w:author="JORGE CONTRERAS ORTIZ" w:date="2021-09-04T11:50:00Z">
        <w:r w:rsidRPr="00FE1EC4" w:rsidDel="00675D4D">
          <w:rPr>
            <w:rStyle w:val="Hipervnculo"/>
            <w:noProof/>
          </w:rPr>
          <w:delText>Ilustración 10 Login Panel Administración Web</w:delText>
        </w:r>
        <w:r w:rsidDel="00675D4D">
          <w:rPr>
            <w:noProof/>
            <w:webHidden/>
          </w:rPr>
          <w:tab/>
          <w:delText>45</w:delText>
        </w:r>
      </w:del>
    </w:p>
    <w:p w14:paraId="4ACAD368" w14:textId="3A919C1A" w:rsidR="005B42F0" w:rsidDel="00675D4D" w:rsidRDefault="005B42F0">
      <w:pPr>
        <w:pStyle w:val="Tabladeilustraciones"/>
        <w:tabs>
          <w:tab w:val="right" w:leader="dot" w:pos="8494"/>
        </w:tabs>
        <w:rPr>
          <w:del w:id="1257" w:author="JORGE CONTRERAS ORTIZ" w:date="2021-09-04T11:50:00Z"/>
          <w:rFonts w:asciiTheme="minorHAnsi" w:eastAsiaTheme="minorEastAsia" w:hAnsiTheme="minorHAnsi" w:cstheme="minorBidi"/>
          <w:noProof/>
          <w:lang w:eastAsia="es-ES"/>
        </w:rPr>
      </w:pPr>
      <w:del w:id="1258" w:author="JORGE CONTRERAS ORTIZ" w:date="2021-09-04T11:50:00Z">
        <w:r w:rsidRPr="00FE1EC4" w:rsidDel="00675D4D">
          <w:rPr>
            <w:rStyle w:val="Hipervnculo"/>
            <w:noProof/>
          </w:rPr>
          <w:delText>Ilustración 11 Pestaña Network</w:delText>
        </w:r>
        <w:r w:rsidDel="00675D4D">
          <w:rPr>
            <w:noProof/>
            <w:webHidden/>
          </w:rPr>
          <w:tab/>
          <w:delText>46</w:delText>
        </w:r>
      </w:del>
    </w:p>
    <w:p w14:paraId="621D0F47" w14:textId="4030C0FD" w:rsidR="005B42F0" w:rsidDel="00675D4D" w:rsidRDefault="005B42F0">
      <w:pPr>
        <w:pStyle w:val="Tabladeilustraciones"/>
        <w:tabs>
          <w:tab w:val="right" w:leader="dot" w:pos="8494"/>
        </w:tabs>
        <w:rPr>
          <w:del w:id="1259" w:author="JORGE CONTRERAS ORTIZ" w:date="2021-09-04T11:50:00Z"/>
          <w:rFonts w:asciiTheme="minorHAnsi" w:eastAsiaTheme="minorEastAsia" w:hAnsiTheme="minorHAnsi" w:cstheme="minorBidi"/>
          <w:noProof/>
          <w:lang w:eastAsia="es-ES"/>
        </w:rPr>
      </w:pPr>
      <w:del w:id="1260" w:author="JORGE CONTRERAS ORTIZ" w:date="2021-09-04T11:50:00Z">
        <w:r w:rsidRPr="00FE1EC4" w:rsidDel="00675D4D">
          <w:rPr>
            <w:rStyle w:val="Hipervnculo"/>
            <w:noProof/>
          </w:rPr>
          <w:delText>Ilustración 12 Actualización KiBRA</w:delText>
        </w:r>
        <w:r w:rsidDel="00675D4D">
          <w:rPr>
            <w:noProof/>
            <w:webHidden/>
          </w:rPr>
          <w:tab/>
          <w:delText>47</w:delText>
        </w:r>
      </w:del>
    </w:p>
    <w:p w14:paraId="0FDFF01C" w14:textId="5168E612" w:rsidR="005B42F0" w:rsidDel="00675D4D" w:rsidRDefault="005B42F0">
      <w:pPr>
        <w:pStyle w:val="Tabladeilustraciones"/>
        <w:tabs>
          <w:tab w:val="right" w:leader="dot" w:pos="8494"/>
        </w:tabs>
        <w:rPr>
          <w:del w:id="1261" w:author="JORGE CONTRERAS ORTIZ" w:date="2021-09-04T11:50:00Z"/>
          <w:rFonts w:asciiTheme="minorHAnsi" w:eastAsiaTheme="minorEastAsia" w:hAnsiTheme="minorHAnsi" w:cstheme="minorBidi"/>
          <w:noProof/>
          <w:lang w:eastAsia="es-ES"/>
        </w:rPr>
      </w:pPr>
      <w:del w:id="1262" w:author="JORGE CONTRERAS ORTIZ" w:date="2021-09-04T11:50:00Z">
        <w:r w:rsidRPr="00FE1EC4" w:rsidDel="00675D4D">
          <w:rPr>
            <w:rStyle w:val="Hipervnculo"/>
            <w:noProof/>
          </w:rPr>
          <w:delText>Ilustración 13 Pestaña Settings</w:delText>
        </w:r>
        <w:r w:rsidDel="00675D4D">
          <w:rPr>
            <w:noProof/>
            <w:webHidden/>
          </w:rPr>
          <w:tab/>
          <w:delText>48</w:delText>
        </w:r>
      </w:del>
    </w:p>
    <w:p w14:paraId="1D0B296E" w14:textId="6B1882EA" w:rsidR="005B42F0" w:rsidDel="00675D4D" w:rsidRDefault="005B42F0">
      <w:pPr>
        <w:pStyle w:val="Tabladeilustraciones"/>
        <w:tabs>
          <w:tab w:val="right" w:leader="dot" w:pos="8494"/>
        </w:tabs>
        <w:rPr>
          <w:del w:id="1263" w:author="JORGE CONTRERAS ORTIZ" w:date="2021-09-04T11:50:00Z"/>
          <w:rFonts w:asciiTheme="minorHAnsi" w:eastAsiaTheme="minorEastAsia" w:hAnsiTheme="minorHAnsi" w:cstheme="minorBidi"/>
          <w:noProof/>
          <w:lang w:eastAsia="es-ES"/>
        </w:rPr>
      </w:pPr>
      <w:del w:id="1264" w:author="JORGE CONTRERAS ORTIZ" w:date="2021-09-04T11:50:00Z">
        <w:r w:rsidRPr="00FE1EC4" w:rsidDel="00675D4D">
          <w:rPr>
            <w:rStyle w:val="Hipervnculo"/>
            <w:noProof/>
          </w:rPr>
          <w:delText>Ilustración 14 Parámetros a configurar con Out-of-band Commissioning Activado</w:delText>
        </w:r>
        <w:r w:rsidDel="00675D4D">
          <w:rPr>
            <w:noProof/>
            <w:webHidden/>
          </w:rPr>
          <w:tab/>
          <w:delText>49</w:delText>
        </w:r>
      </w:del>
    </w:p>
    <w:p w14:paraId="504130D5" w14:textId="75A3988F" w:rsidR="005B42F0" w:rsidDel="00675D4D" w:rsidRDefault="005B42F0">
      <w:pPr>
        <w:pStyle w:val="Tabladeilustraciones"/>
        <w:tabs>
          <w:tab w:val="right" w:leader="dot" w:pos="8494"/>
        </w:tabs>
        <w:rPr>
          <w:del w:id="1265" w:author="JORGE CONTRERAS ORTIZ" w:date="2021-09-04T11:50:00Z"/>
          <w:rFonts w:asciiTheme="minorHAnsi" w:eastAsiaTheme="minorEastAsia" w:hAnsiTheme="minorHAnsi" w:cstheme="minorBidi"/>
          <w:noProof/>
          <w:lang w:eastAsia="es-ES"/>
        </w:rPr>
      </w:pPr>
      <w:del w:id="1266" w:author="JORGE CONTRERAS ORTIZ" w:date="2021-09-04T11:50:00Z">
        <w:r w:rsidRPr="00FE1EC4" w:rsidDel="00675D4D">
          <w:rPr>
            <w:rStyle w:val="Hipervnculo"/>
            <w:noProof/>
          </w:rPr>
          <w:delText>Ilustración 15 Parámetros a configurar con Out-of-band Commissioning Desactivado</w:delText>
        </w:r>
        <w:r w:rsidDel="00675D4D">
          <w:rPr>
            <w:noProof/>
            <w:webHidden/>
          </w:rPr>
          <w:tab/>
          <w:delText>49</w:delText>
        </w:r>
      </w:del>
    </w:p>
    <w:p w14:paraId="6FFB4D58" w14:textId="41A0ABA1" w:rsidR="005B42F0" w:rsidDel="00675D4D" w:rsidRDefault="005B42F0">
      <w:pPr>
        <w:pStyle w:val="Tabladeilustraciones"/>
        <w:tabs>
          <w:tab w:val="right" w:leader="dot" w:pos="8494"/>
        </w:tabs>
        <w:rPr>
          <w:del w:id="1267" w:author="JORGE CONTRERAS ORTIZ" w:date="2021-09-04T11:50:00Z"/>
          <w:rFonts w:asciiTheme="minorHAnsi" w:eastAsiaTheme="minorEastAsia" w:hAnsiTheme="minorHAnsi" w:cstheme="minorBidi"/>
          <w:noProof/>
          <w:lang w:eastAsia="es-ES"/>
        </w:rPr>
      </w:pPr>
      <w:del w:id="1268" w:author="JORGE CONTRERAS ORTIZ" w:date="2021-09-04T11:50:00Z">
        <w:r w:rsidRPr="00FE1EC4" w:rsidDel="00675D4D">
          <w:rPr>
            <w:rStyle w:val="Hipervnculo"/>
            <w:noProof/>
          </w:rPr>
          <w:delText>Ilustración 16 Configuración Prefijo de Red</w:delText>
        </w:r>
        <w:r w:rsidDel="00675D4D">
          <w:rPr>
            <w:noProof/>
            <w:webHidden/>
          </w:rPr>
          <w:tab/>
          <w:delText>50</w:delText>
        </w:r>
      </w:del>
    </w:p>
    <w:p w14:paraId="16D30D60" w14:textId="1FB0B40B" w:rsidR="005B42F0" w:rsidDel="00675D4D" w:rsidRDefault="005B42F0">
      <w:pPr>
        <w:pStyle w:val="Tabladeilustraciones"/>
        <w:tabs>
          <w:tab w:val="right" w:leader="dot" w:pos="8494"/>
        </w:tabs>
        <w:rPr>
          <w:del w:id="1269" w:author="JORGE CONTRERAS ORTIZ" w:date="2021-09-04T11:50:00Z"/>
          <w:rFonts w:asciiTheme="minorHAnsi" w:eastAsiaTheme="minorEastAsia" w:hAnsiTheme="minorHAnsi" w:cstheme="minorBidi"/>
          <w:noProof/>
          <w:lang w:eastAsia="es-ES"/>
        </w:rPr>
      </w:pPr>
      <w:del w:id="1270" w:author="JORGE CONTRERAS ORTIZ" w:date="2021-09-04T11:50:00Z">
        <w:r w:rsidRPr="00FE1EC4" w:rsidDel="00675D4D">
          <w:rPr>
            <w:rStyle w:val="Hipervnculo"/>
            <w:noProof/>
          </w:rPr>
          <w:delText>Ilustración 17 Menú KiBRA - Inicio de Border Router</w:delText>
        </w:r>
        <w:r w:rsidDel="00675D4D">
          <w:rPr>
            <w:noProof/>
            <w:webHidden/>
          </w:rPr>
          <w:tab/>
          <w:delText>51</w:delText>
        </w:r>
      </w:del>
    </w:p>
    <w:p w14:paraId="39B4DEA3" w14:textId="4C2E45A3" w:rsidR="005B42F0" w:rsidDel="00675D4D" w:rsidRDefault="005B42F0">
      <w:pPr>
        <w:pStyle w:val="Tabladeilustraciones"/>
        <w:tabs>
          <w:tab w:val="right" w:leader="dot" w:pos="8494"/>
        </w:tabs>
        <w:rPr>
          <w:del w:id="1271" w:author="JORGE CONTRERAS ORTIZ" w:date="2021-09-04T11:50:00Z"/>
          <w:rFonts w:asciiTheme="minorHAnsi" w:eastAsiaTheme="minorEastAsia" w:hAnsiTheme="minorHAnsi" w:cstheme="minorBidi"/>
          <w:noProof/>
          <w:lang w:eastAsia="es-ES"/>
        </w:rPr>
      </w:pPr>
      <w:del w:id="1272" w:author="JORGE CONTRERAS ORTIZ" w:date="2021-09-04T11:50:00Z">
        <w:r w:rsidRPr="00FE1EC4" w:rsidDel="00675D4D">
          <w:rPr>
            <w:rStyle w:val="Hipervnculo"/>
            <w:noProof/>
          </w:rPr>
          <w:delText>Ilustración 18 Menú de KiBRA - Border Router Iniciado</w:delText>
        </w:r>
        <w:r w:rsidDel="00675D4D">
          <w:rPr>
            <w:noProof/>
            <w:webHidden/>
          </w:rPr>
          <w:tab/>
          <w:delText>52</w:delText>
        </w:r>
      </w:del>
    </w:p>
    <w:p w14:paraId="6ACDE6FB" w14:textId="6B8E7171" w:rsidR="005B42F0" w:rsidDel="00675D4D" w:rsidRDefault="005B42F0">
      <w:pPr>
        <w:pStyle w:val="Tabladeilustraciones"/>
        <w:tabs>
          <w:tab w:val="right" w:leader="dot" w:pos="8494"/>
        </w:tabs>
        <w:rPr>
          <w:del w:id="1273" w:author="JORGE CONTRERAS ORTIZ" w:date="2021-09-04T11:50:00Z"/>
          <w:rFonts w:asciiTheme="minorHAnsi" w:eastAsiaTheme="minorEastAsia" w:hAnsiTheme="minorHAnsi" w:cstheme="minorBidi"/>
          <w:noProof/>
          <w:lang w:eastAsia="es-ES"/>
        </w:rPr>
      </w:pPr>
      <w:del w:id="1274" w:author="JORGE CONTRERAS ORTIZ" w:date="2021-09-04T11:50:00Z">
        <w:r w:rsidRPr="00FE1EC4" w:rsidDel="00675D4D">
          <w:rPr>
            <w:rStyle w:val="Hipervnculo"/>
            <w:noProof/>
          </w:rPr>
          <w:delText>Ilustración 19 Pestaña Settings - Export Settings</w:delText>
        </w:r>
        <w:r w:rsidDel="00675D4D">
          <w:rPr>
            <w:noProof/>
            <w:webHidden/>
          </w:rPr>
          <w:tab/>
          <w:delText>53</w:delText>
        </w:r>
      </w:del>
    </w:p>
    <w:p w14:paraId="78232E3B" w14:textId="4FB515D9" w:rsidR="005B42F0" w:rsidDel="00675D4D" w:rsidRDefault="005B42F0">
      <w:pPr>
        <w:pStyle w:val="Tabladeilustraciones"/>
        <w:tabs>
          <w:tab w:val="right" w:leader="dot" w:pos="8494"/>
        </w:tabs>
        <w:rPr>
          <w:del w:id="1275" w:author="JORGE CONTRERAS ORTIZ" w:date="2021-09-04T11:50:00Z"/>
          <w:rFonts w:asciiTheme="minorHAnsi" w:eastAsiaTheme="minorEastAsia" w:hAnsiTheme="minorHAnsi" w:cstheme="minorBidi"/>
          <w:noProof/>
          <w:lang w:eastAsia="es-ES"/>
        </w:rPr>
      </w:pPr>
      <w:del w:id="1276" w:author="JORGE CONTRERAS ORTIZ" w:date="2021-09-04T11:50:00Z">
        <w:r w:rsidRPr="00FE1EC4" w:rsidDel="00675D4D">
          <w:rPr>
            <w:rStyle w:val="Hipervnculo"/>
            <w:noProof/>
            <w:lang w:val="en-US"/>
          </w:rPr>
          <w:delText>Ilustración 20 Ventana Export Commissioning Information</w:delText>
        </w:r>
        <w:r w:rsidDel="00675D4D">
          <w:rPr>
            <w:noProof/>
            <w:webHidden/>
          </w:rPr>
          <w:tab/>
          <w:delText>54</w:delText>
        </w:r>
      </w:del>
    </w:p>
    <w:p w14:paraId="78B181CB" w14:textId="47C39173" w:rsidR="005B42F0" w:rsidDel="00675D4D" w:rsidRDefault="005B42F0">
      <w:pPr>
        <w:pStyle w:val="Tabladeilustraciones"/>
        <w:tabs>
          <w:tab w:val="right" w:leader="dot" w:pos="8494"/>
        </w:tabs>
        <w:rPr>
          <w:del w:id="1277" w:author="JORGE CONTRERAS ORTIZ" w:date="2021-09-04T11:50:00Z"/>
          <w:rFonts w:asciiTheme="minorHAnsi" w:eastAsiaTheme="minorEastAsia" w:hAnsiTheme="minorHAnsi" w:cstheme="minorBidi"/>
          <w:noProof/>
          <w:lang w:eastAsia="es-ES"/>
        </w:rPr>
      </w:pPr>
      <w:del w:id="1278" w:author="JORGE CONTRERAS ORTIZ" w:date="2021-09-04T11:50:00Z">
        <w:r w:rsidRPr="00FE1EC4" w:rsidDel="00675D4D">
          <w:rPr>
            <w:rStyle w:val="Hipervnculo"/>
            <w:noProof/>
          </w:rPr>
          <w:delText>Ilustración 21 Servidor Backbone Router</w:delText>
        </w:r>
        <w:r w:rsidDel="00675D4D">
          <w:rPr>
            <w:noProof/>
            <w:webHidden/>
          </w:rPr>
          <w:tab/>
          <w:delText>55</w:delText>
        </w:r>
      </w:del>
    </w:p>
    <w:p w14:paraId="4CCD4C65" w14:textId="4281225E" w:rsidR="005B42F0" w:rsidDel="00675D4D" w:rsidRDefault="005B42F0">
      <w:pPr>
        <w:pStyle w:val="Tabladeilustraciones"/>
        <w:tabs>
          <w:tab w:val="right" w:leader="dot" w:pos="8494"/>
        </w:tabs>
        <w:rPr>
          <w:del w:id="1279" w:author="JORGE CONTRERAS ORTIZ" w:date="2021-09-04T11:50:00Z"/>
          <w:rFonts w:asciiTheme="minorHAnsi" w:eastAsiaTheme="minorEastAsia" w:hAnsiTheme="minorHAnsi" w:cstheme="minorBidi"/>
          <w:noProof/>
          <w:lang w:eastAsia="es-ES"/>
        </w:rPr>
      </w:pPr>
      <w:del w:id="1280" w:author="JORGE CONTRERAS ORTIZ" w:date="2021-09-04T11:50:00Z">
        <w:r w:rsidRPr="00FE1EC4" w:rsidDel="00675D4D">
          <w:rPr>
            <w:rStyle w:val="Hipervnculo"/>
            <w:noProof/>
          </w:rPr>
          <w:delText>Ilustración 22 Servicio DHCP</w:delText>
        </w:r>
        <w:r w:rsidDel="00675D4D">
          <w:rPr>
            <w:noProof/>
            <w:webHidden/>
          </w:rPr>
          <w:tab/>
          <w:delText>56</w:delText>
        </w:r>
      </w:del>
    </w:p>
    <w:p w14:paraId="7AF89E12" w14:textId="57122A57" w:rsidR="005B42F0" w:rsidDel="00675D4D" w:rsidRDefault="005B42F0">
      <w:pPr>
        <w:pStyle w:val="Tabladeilustraciones"/>
        <w:tabs>
          <w:tab w:val="right" w:leader="dot" w:pos="8494"/>
        </w:tabs>
        <w:rPr>
          <w:del w:id="1281" w:author="JORGE CONTRERAS ORTIZ" w:date="2021-09-04T11:50:00Z"/>
          <w:rFonts w:asciiTheme="minorHAnsi" w:eastAsiaTheme="minorEastAsia" w:hAnsiTheme="minorHAnsi" w:cstheme="minorBidi"/>
          <w:noProof/>
          <w:lang w:eastAsia="es-ES"/>
        </w:rPr>
      </w:pPr>
      <w:del w:id="1282" w:author="JORGE CONTRERAS ORTIZ" w:date="2021-09-04T11:50:00Z">
        <w:r w:rsidRPr="00FE1EC4" w:rsidDel="00675D4D">
          <w:rPr>
            <w:rStyle w:val="Hipervnculo"/>
            <w:noProof/>
          </w:rPr>
          <w:delText>Ilustración 23 Servicio NAT64</w:delText>
        </w:r>
        <w:r w:rsidDel="00675D4D">
          <w:rPr>
            <w:noProof/>
            <w:webHidden/>
          </w:rPr>
          <w:tab/>
          <w:delText>57</w:delText>
        </w:r>
      </w:del>
    </w:p>
    <w:p w14:paraId="2ED52182" w14:textId="59947CBD" w:rsidR="005B42F0" w:rsidDel="00675D4D" w:rsidRDefault="005B42F0">
      <w:pPr>
        <w:pStyle w:val="Tabladeilustraciones"/>
        <w:tabs>
          <w:tab w:val="right" w:leader="dot" w:pos="8494"/>
        </w:tabs>
        <w:rPr>
          <w:del w:id="1283" w:author="JORGE CONTRERAS ORTIZ" w:date="2021-09-04T11:50:00Z"/>
          <w:rFonts w:asciiTheme="minorHAnsi" w:eastAsiaTheme="minorEastAsia" w:hAnsiTheme="minorHAnsi" w:cstheme="minorBidi"/>
          <w:noProof/>
          <w:lang w:eastAsia="es-ES"/>
        </w:rPr>
      </w:pPr>
      <w:del w:id="1284" w:author="JORGE CONTRERAS ORTIZ" w:date="2021-09-04T11:50:00Z">
        <w:r w:rsidRPr="00FE1EC4" w:rsidDel="00675D4D">
          <w:rPr>
            <w:rStyle w:val="Hipervnculo"/>
            <w:noProof/>
          </w:rPr>
          <w:delText>Ilustración 24 Servicio Commissioner</w:delText>
        </w:r>
        <w:r w:rsidDel="00675D4D">
          <w:rPr>
            <w:noProof/>
            <w:webHidden/>
          </w:rPr>
          <w:tab/>
          <w:delText>58</w:delText>
        </w:r>
      </w:del>
    </w:p>
    <w:p w14:paraId="41735390" w14:textId="2BB84C8E" w:rsidR="005B42F0" w:rsidDel="00675D4D" w:rsidRDefault="005B42F0">
      <w:pPr>
        <w:pStyle w:val="Tabladeilustraciones"/>
        <w:tabs>
          <w:tab w:val="right" w:leader="dot" w:pos="8494"/>
        </w:tabs>
        <w:rPr>
          <w:del w:id="1285" w:author="JORGE CONTRERAS ORTIZ" w:date="2021-09-04T11:50:00Z"/>
          <w:rFonts w:asciiTheme="minorHAnsi" w:eastAsiaTheme="minorEastAsia" w:hAnsiTheme="minorHAnsi" w:cstheme="minorBidi"/>
          <w:noProof/>
          <w:lang w:eastAsia="es-ES"/>
        </w:rPr>
      </w:pPr>
      <w:del w:id="1286" w:author="JORGE CONTRERAS ORTIZ" w:date="2021-09-04T11:50:00Z">
        <w:r w:rsidRPr="00FE1EC4" w:rsidDel="00675D4D">
          <w:rPr>
            <w:rStyle w:val="Hipervnculo"/>
            <w:noProof/>
          </w:rPr>
          <w:delText>Ilustración 25 Pestaña Visual Network</w:delText>
        </w:r>
        <w:r w:rsidDel="00675D4D">
          <w:rPr>
            <w:noProof/>
            <w:webHidden/>
          </w:rPr>
          <w:tab/>
          <w:delText>59</w:delText>
        </w:r>
      </w:del>
    </w:p>
    <w:p w14:paraId="0059A544" w14:textId="52C24AE5" w:rsidR="005B42F0" w:rsidDel="00675D4D" w:rsidRDefault="005B42F0">
      <w:pPr>
        <w:pStyle w:val="Tabladeilustraciones"/>
        <w:tabs>
          <w:tab w:val="right" w:leader="dot" w:pos="8494"/>
        </w:tabs>
        <w:rPr>
          <w:del w:id="1287" w:author="JORGE CONTRERAS ORTIZ" w:date="2021-09-04T11:50:00Z"/>
          <w:rFonts w:asciiTheme="minorHAnsi" w:eastAsiaTheme="minorEastAsia" w:hAnsiTheme="minorHAnsi" w:cstheme="minorBidi"/>
          <w:noProof/>
          <w:lang w:eastAsia="es-ES"/>
        </w:rPr>
      </w:pPr>
      <w:del w:id="1288" w:author="JORGE CONTRERAS ORTIZ" w:date="2021-09-04T11:50:00Z">
        <w:r w:rsidRPr="00FE1EC4" w:rsidDel="00675D4D">
          <w:rPr>
            <w:rStyle w:val="Hipervnculo"/>
            <w:noProof/>
          </w:rPr>
          <w:delText>Ilustración 26 Pestaña Logs</w:delText>
        </w:r>
        <w:r w:rsidDel="00675D4D">
          <w:rPr>
            <w:noProof/>
            <w:webHidden/>
          </w:rPr>
          <w:tab/>
          <w:delText>60</w:delText>
        </w:r>
      </w:del>
    </w:p>
    <w:p w14:paraId="0A25CF0A" w14:textId="2B829DD6" w:rsidR="005B42F0" w:rsidDel="00675D4D" w:rsidRDefault="005B42F0">
      <w:pPr>
        <w:pStyle w:val="Tabladeilustraciones"/>
        <w:tabs>
          <w:tab w:val="right" w:leader="dot" w:pos="8494"/>
        </w:tabs>
        <w:rPr>
          <w:del w:id="1289" w:author="JORGE CONTRERAS ORTIZ" w:date="2021-09-04T11:50:00Z"/>
          <w:rFonts w:asciiTheme="minorHAnsi" w:eastAsiaTheme="minorEastAsia" w:hAnsiTheme="minorHAnsi" w:cstheme="minorBidi"/>
          <w:noProof/>
          <w:lang w:eastAsia="es-ES"/>
        </w:rPr>
      </w:pPr>
      <w:del w:id="1290" w:author="JORGE CONTRERAS ORTIZ" w:date="2021-09-04T11:50:00Z">
        <w:r w:rsidRPr="00FE1EC4" w:rsidDel="00675D4D">
          <w:rPr>
            <w:rStyle w:val="Hipervnculo"/>
            <w:noProof/>
          </w:rPr>
          <w:delText>Ilustración 27 Administrador de dispositivo antes de instalar los Drivers de KTWM102</w:delText>
        </w:r>
        <w:r w:rsidDel="00675D4D">
          <w:rPr>
            <w:noProof/>
            <w:webHidden/>
          </w:rPr>
          <w:tab/>
          <w:delText>63</w:delText>
        </w:r>
      </w:del>
    </w:p>
    <w:p w14:paraId="678461FD" w14:textId="7E5CFAE3" w:rsidR="005B42F0" w:rsidDel="00675D4D" w:rsidRDefault="005B42F0">
      <w:pPr>
        <w:pStyle w:val="Tabladeilustraciones"/>
        <w:tabs>
          <w:tab w:val="right" w:leader="dot" w:pos="8494"/>
        </w:tabs>
        <w:rPr>
          <w:del w:id="1291" w:author="JORGE CONTRERAS ORTIZ" w:date="2021-09-04T11:50:00Z"/>
          <w:rFonts w:asciiTheme="minorHAnsi" w:eastAsiaTheme="minorEastAsia" w:hAnsiTheme="minorHAnsi" w:cstheme="minorBidi"/>
          <w:noProof/>
          <w:lang w:eastAsia="es-ES"/>
        </w:rPr>
      </w:pPr>
      <w:del w:id="1292" w:author="JORGE CONTRERAS ORTIZ" w:date="2021-09-04T11:50:00Z">
        <w:r w:rsidRPr="00FE1EC4" w:rsidDel="00675D4D">
          <w:rPr>
            <w:rStyle w:val="Hipervnculo"/>
            <w:noProof/>
          </w:rPr>
          <w:delText>Ilustración 28 Instalación Drivers con Zadig Paso 1</w:delText>
        </w:r>
        <w:r w:rsidDel="00675D4D">
          <w:rPr>
            <w:noProof/>
            <w:webHidden/>
          </w:rPr>
          <w:tab/>
          <w:delText>64</w:delText>
        </w:r>
      </w:del>
    </w:p>
    <w:p w14:paraId="5CB00755" w14:textId="39BAA3F3" w:rsidR="005B42F0" w:rsidDel="00675D4D" w:rsidRDefault="005B42F0">
      <w:pPr>
        <w:pStyle w:val="Tabladeilustraciones"/>
        <w:tabs>
          <w:tab w:val="right" w:leader="dot" w:pos="8494"/>
        </w:tabs>
        <w:rPr>
          <w:del w:id="1293" w:author="JORGE CONTRERAS ORTIZ" w:date="2021-09-04T11:50:00Z"/>
          <w:rFonts w:asciiTheme="minorHAnsi" w:eastAsiaTheme="minorEastAsia" w:hAnsiTheme="minorHAnsi" w:cstheme="minorBidi"/>
          <w:noProof/>
          <w:lang w:eastAsia="es-ES"/>
        </w:rPr>
      </w:pPr>
      <w:del w:id="1294" w:author="JORGE CONTRERAS ORTIZ" w:date="2021-09-04T11:50:00Z">
        <w:r w:rsidRPr="00FE1EC4" w:rsidDel="00675D4D">
          <w:rPr>
            <w:rStyle w:val="Hipervnculo"/>
            <w:noProof/>
          </w:rPr>
          <w:delText>Ilustración 29 Instalación Drivers con Zadig Paso 2</w:delText>
        </w:r>
        <w:r w:rsidDel="00675D4D">
          <w:rPr>
            <w:noProof/>
            <w:webHidden/>
          </w:rPr>
          <w:tab/>
          <w:delText>65</w:delText>
        </w:r>
      </w:del>
    </w:p>
    <w:p w14:paraId="68163007" w14:textId="68DCF5A6" w:rsidR="005B42F0" w:rsidDel="00675D4D" w:rsidRDefault="005B42F0">
      <w:pPr>
        <w:pStyle w:val="Tabladeilustraciones"/>
        <w:tabs>
          <w:tab w:val="right" w:leader="dot" w:pos="8494"/>
        </w:tabs>
        <w:rPr>
          <w:del w:id="1295" w:author="JORGE CONTRERAS ORTIZ" w:date="2021-09-04T11:50:00Z"/>
          <w:rFonts w:asciiTheme="minorHAnsi" w:eastAsiaTheme="minorEastAsia" w:hAnsiTheme="minorHAnsi" w:cstheme="minorBidi"/>
          <w:noProof/>
          <w:lang w:eastAsia="es-ES"/>
        </w:rPr>
      </w:pPr>
      <w:del w:id="1296" w:author="JORGE CONTRERAS ORTIZ" w:date="2021-09-04T11:50:00Z">
        <w:r w:rsidRPr="00FE1EC4" w:rsidDel="00675D4D">
          <w:rPr>
            <w:rStyle w:val="Hipervnculo"/>
            <w:noProof/>
          </w:rPr>
          <w:delText>Ilustración 30 Instalación Drivers con Zadig Finalizada</w:delText>
        </w:r>
        <w:r w:rsidDel="00675D4D">
          <w:rPr>
            <w:noProof/>
            <w:webHidden/>
          </w:rPr>
          <w:tab/>
          <w:delText>65</w:delText>
        </w:r>
      </w:del>
    </w:p>
    <w:p w14:paraId="363D68D1" w14:textId="7D6D66C9" w:rsidR="005B42F0" w:rsidDel="00675D4D" w:rsidRDefault="005B42F0">
      <w:pPr>
        <w:pStyle w:val="Tabladeilustraciones"/>
        <w:tabs>
          <w:tab w:val="right" w:leader="dot" w:pos="8494"/>
        </w:tabs>
        <w:rPr>
          <w:del w:id="1297" w:author="JORGE CONTRERAS ORTIZ" w:date="2021-09-04T11:50:00Z"/>
          <w:rFonts w:asciiTheme="minorHAnsi" w:eastAsiaTheme="minorEastAsia" w:hAnsiTheme="minorHAnsi" w:cstheme="minorBidi"/>
          <w:noProof/>
          <w:lang w:eastAsia="es-ES"/>
        </w:rPr>
      </w:pPr>
      <w:del w:id="1298" w:author="JORGE CONTRERAS ORTIZ" w:date="2021-09-04T11:50:00Z">
        <w:r w:rsidRPr="00FE1EC4" w:rsidDel="00675D4D">
          <w:rPr>
            <w:rStyle w:val="Hipervnculo"/>
            <w:noProof/>
          </w:rPr>
          <w:delText>Ilustración 31 Administrador de Dispositivos Después de Instalar Drivers</w:delText>
        </w:r>
        <w:r w:rsidDel="00675D4D">
          <w:rPr>
            <w:noProof/>
            <w:webHidden/>
          </w:rPr>
          <w:tab/>
          <w:delText>66</w:delText>
        </w:r>
      </w:del>
    </w:p>
    <w:p w14:paraId="6CEADF75" w14:textId="7E598D0B" w:rsidR="005B42F0" w:rsidDel="00675D4D" w:rsidRDefault="005B42F0">
      <w:pPr>
        <w:pStyle w:val="Tabladeilustraciones"/>
        <w:tabs>
          <w:tab w:val="right" w:leader="dot" w:pos="8494"/>
        </w:tabs>
        <w:rPr>
          <w:del w:id="1299" w:author="JORGE CONTRERAS ORTIZ" w:date="2021-09-04T11:50:00Z"/>
          <w:rFonts w:asciiTheme="minorHAnsi" w:eastAsiaTheme="minorEastAsia" w:hAnsiTheme="minorHAnsi" w:cstheme="minorBidi"/>
          <w:noProof/>
          <w:lang w:eastAsia="es-ES"/>
        </w:rPr>
      </w:pPr>
      <w:del w:id="1300" w:author="JORGE CONTRERAS ORTIZ" w:date="2021-09-04T11:50:00Z">
        <w:r w:rsidRPr="00FE1EC4" w:rsidDel="00675D4D">
          <w:rPr>
            <w:rStyle w:val="Hipervnculo"/>
            <w:noProof/>
          </w:rPr>
          <w:delText>Ilustración 32 Instalar libusbk con Zadig</w:delText>
        </w:r>
        <w:r w:rsidDel="00675D4D">
          <w:rPr>
            <w:noProof/>
            <w:webHidden/>
          </w:rPr>
          <w:tab/>
          <w:delText>69</w:delText>
        </w:r>
      </w:del>
    </w:p>
    <w:p w14:paraId="098B7AED" w14:textId="6B40407A" w:rsidR="005B42F0" w:rsidDel="00675D4D" w:rsidRDefault="005B42F0">
      <w:pPr>
        <w:pStyle w:val="Tabladeilustraciones"/>
        <w:tabs>
          <w:tab w:val="right" w:leader="dot" w:pos="8494"/>
        </w:tabs>
        <w:rPr>
          <w:del w:id="1301" w:author="JORGE CONTRERAS ORTIZ" w:date="2021-09-04T11:50:00Z"/>
          <w:rFonts w:asciiTheme="minorHAnsi" w:eastAsiaTheme="minorEastAsia" w:hAnsiTheme="minorHAnsi" w:cstheme="minorBidi"/>
          <w:noProof/>
          <w:lang w:eastAsia="es-ES"/>
        </w:rPr>
      </w:pPr>
      <w:del w:id="1302" w:author="JORGE CONTRERAS ORTIZ" w:date="2021-09-04T11:50:00Z">
        <w:r w:rsidRPr="00FE1EC4" w:rsidDel="00675D4D">
          <w:rPr>
            <w:rStyle w:val="Hipervnculo"/>
            <w:noProof/>
          </w:rPr>
          <w:delText>Ilustración 33 Instalación Driver Libusbk xon Zadig Finalizada</w:delText>
        </w:r>
        <w:r w:rsidDel="00675D4D">
          <w:rPr>
            <w:noProof/>
            <w:webHidden/>
          </w:rPr>
          <w:tab/>
          <w:delText>70</w:delText>
        </w:r>
      </w:del>
    </w:p>
    <w:p w14:paraId="46F78D78" w14:textId="01CC7FC4" w:rsidR="005B42F0" w:rsidDel="00675D4D" w:rsidRDefault="005B42F0">
      <w:pPr>
        <w:pStyle w:val="Tabladeilustraciones"/>
        <w:tabs>
          <w:tab w:val="right" w:leader="dot" w:pos="8494"/>
        </w:tabs>
        <w:rPr>
          <w:del w:id="1303" w:author="JORGE CONTRERAS ORTIZ" w:date="2021-09-04T11:50:00Z"/>
          <w:rFonts w:asciiTheme="minorHAnsi" w:eastAsiaTheme="minorEastAsia" w:hAnsiTheme="minorHAnsi" w:cstheme="minorBidi"/>
          <w:noProof/>
          <w:lang w:eastAsia="es-ES"/>
        </w:rPr>
      </w:pPr>
      <w:del w:id="1304" w:author="JORGE CONTRERAS ORTIZ" w:date="2021-09-04T11:50:00Z">
        <w:r w:rsidRPr="00FE1EC4" w:rsidDel="00675D4D">
          <w:rPr>
            <w:rStyle w:val="Hipervnculo"/>
            <w:noProof/>
          </w:rPr>
          <w:delText>Ilustración 34 Instalar USB SERIAL (CDC) con Zadig</w:delText>
        </w:r>
        <w:r w:rsidDel="00675D4D">
          <w:rPr>
            <w:noProof/>
            <w:webHidden/>
          </w:rPr>
          <w:tab/>
          <w:delText>70</w:delText>
        </w:r>
      </w:del>
    </w:p>
    <w:p w14:paraId="21FB175A" w14:textId="2C6DA588" w:rsidR="005B42F0" w:rsidDel="00675D4D" w:rsidRDefault="005B42F0">
      <w:pPr>
        <w:pStyle w:val="Tabladeilustraciones"/>
        <w:tabs>
          <w:tab w:val="right" w:leader="dot" w:pos="8494"/>
        </w:tabs>
        <w:rPr>
          <w:del w:id="1305" w:author="JORGE CONTRERAS ORTIZ" w:date="2021-09-04T11:50:00Z"/>
          <w:rFonts w:asciiTheme="minorHAnsi" w:eastAsiaTheme="minorEastAsia" w:hAnsiTheme="minorHAnsi" w:cstheme="minorBidi"/>
          <w:noProof/>
          <w:lang w:eastAsia="es-ES"/>
        </w:rPr>
      </w:pPr>
      <w:del w:id="1306" w:author="JORGE CONTRERAS ORTIZ" w:date="2021-09-04T11:50:00Z">
        <w:r w:rsidRPr="00FE1EC4" w:rsidDel="00675D4D">
          <w:rPr>
            <w:rStyle w:val="Hipervnculo"/>
            <w:noProof/>
          </w:rPr>
          <w:delText>Ilustración 35 Instalación Driver USB Serial (CDC) con Zadig Finalizada</w:delText>
        </w:r>
        <w:r w:rsidDel="00675D4D">
          <w:rPr>
            <w:noProof/>
            <w:webHidden/>
          </w:rPr>
          <w:tab/>
          <w:delText>70</w:delText>
        </w:r>
      </w:del>
    </w:p>
    <w:p w14:paraId="38BB9A9B" w14:textId="090B7FD8" w:rsidR="005B42F0" w:rsidDel="00675D4D" w:rsidRDefault="005B42F0">
      <w:pPr>
        <w:pStyle w:val="Tabladeilustraciones"/>
        <w:tabs>
          <w:tab w:val="right" w:leader="dot" w:pos="8494"/>
        </w:tabs>
        <w:rPr>
          <w:del w:id="1307" w:author="JORGE CONTRERAS ORTIZ" w:date="2021-09-04T11:50:00Z"/>
          <w:rFonts w:asciiTheme="minorHAnsi" w:eastAsiaTheme="minorEastAsia" w:hAnsiTheme="minorHAnsi" w:cstheme="minorBidi"/>
          <w:noProof/>
          <w:lang w:eastAsia="es-ES"/>
        </w:rPr>
      </w:pPr>
      <w:del w:id="1308" w:author="JORGE CONTRERAS ORTIZ" w:date="2021-09-04T11:50:00Z">
        <w:r w:rsidRPr="00FE1EC4" w:rsidDel="00675D4D">
          <w:rPr>
            <w:rStyle w:val="Hipervnculo"/>
            <w:noProof/>
          </w:rPr>
          <w:delText>Ilustración 36 Administrador de Dispositivos después de la instalación</w:delText>
        </w:r>
        <w:r w:rsidDel="00675D4D">
          <w:rPr>
            <w:noProof/>
            <w:webHidden/>
          </w:rPr>
          <w:tab/>
          <w:delText>71</w:delText>
        </w:r>
      </w:del>
    </w:p>
    <w:p w14:paraId="10270E05" w14:textId="5D813302" w:rsidR="005B42F0" w:rsidDel="00675D4D" w:rsidRDefault="005B42F0">
      <w:pPr>
        <w:pStyle w:val="Tabladeilustraciones"/>
        <w:tabs>
          <w:tab w:val="right" w:leader="dot" w:pos="8494"/>
        </w:tabs>
        <w:rPr>
          <w:del w:id="1309" w:author="JORGE CONTRERAS ORTIZ" w:date="2021-09-04T11:50:00Z"/>
          <w:rFonts w:asciiTheme="minorHAnsi" w:eastAsiaTheme="minorEastAsia" w:hAnsiTheme="minorHAnsi" w:cstheme="minorBidi"/>
          <w:noProof/>
          <w:lang w:eastAsia="es-ES"/>
        </w:rPr>
      </w:pPr>
      <w:del w:id="1310" w:author="JORGE CONTRERAS ORTIZ" w:date="2021-09-04T11:50:00Z">
        <w:r w:rsidRPr="00FE1EC4" w:rsidDel="00675D4D">
          <w:rPr>
            <w:rStyle w:val="Hipervnculo"/>
            <w:noProof/>
          </w:rPr>
          <w:delText>Ilustración 37 Terminal Termite</w:delText>
        </w:r>
        <w:r w:rsidDel="00675D4D">
          <w:rPr>
            <w:noProof/>
            <w:webHidden/>
          </w:rPr>
          <w:tab/>
          <w:delText>73</w:delText>
        </w:r>
      </w:del>
    </w:p>
    <w:p w14:paraId="455183E6" w14:textId="197C3819" w:rsidR="005B42F0" w:rsidDel="00675D4D" w:rsidRDefault="005B42F0">
      <w:pPr>
        <w:pStyle w:val="Tabladeilustraciones"/>
        <w:tabs>
          <w:tab w:val="right" w:leader="dot" w:pos="8494"/>
        </w:tabs>
        <w:rPr>
          <w:del w:id="1311" w:author="JORGE CONTRERAS ORTIZ" w:date="2021-09-04T11:50:00Z"/>
          <w:rFonts w:asciiTheme="minorHAnsi" w:eastAsiaTheme="minorEastAsia" w:hAnsiTheme="minorHAnsi" w:cstheme="minorBidi"/>
          <w:noProof/>
          <w:lang w:eastAsia="es-ES"/>
        </w:rPr>
      </w:pPr>
      <w:del w:id="1312" w:author="JORGE CONTRERAS ORTIZ" w:date="2021-09-04T11:50:00Z">
        <w:r w:rsidRPr="00FE1EC4" w:rsidDel="00675D4D">
          <w:rPr>
            <w:rStyle w:val="Hipervnculo"/>
            <w:noProof/>
          </w:rPr>
          <w:delText>Ilustración 38 Herramienta KiTools</w:delText>
        </w:r>
        <w:r w:rsidDel="00675D4D">
          <w:rPr>
            <w:noProof/>
            <w:webHidden/>
          </w:rPr>
          <w:tab/>
          <w:delText>75</w:delText>
        </w:r>
      </w:del>
    </w:p>
    <w:p w14:paraId="633DDD3A" w14:textId="6BE6F318" w:rsidR="005B42F0" w:rsidDel="00675D4D" w:rsidRDefault="005B42F0">
      <w:pPr>
        <w:pStyle w:val="Tabladeilustraciones"/>
        <w:tabs>
          <w:tab w:val="right" w:leader="dot" w:pos="8494"/>
        </w:tabs>
        <w:rPr>
          <w:del w:id="1313" w:author="JORGE CONTRERAS ORTIZ" w:date="2021-09-04T11:50:00Z"/>
          <w:rFonts w:asciiTheme="minorHAnsi" w:eastAsiaTheme="minorEastAsia" w:hAnsiTheme="minorHAnsi" w:cstheme="minorBidi"/>
          <w:noProof/>
          <w:lang w:eastAsia="es-ES"/>
        </w:rPr>
      </w:pPr>
      <w:del w:id="1314" w:author="JORGE CONTRERAS ORTIZ" w:date="2021-09-04T11:50:00Z">
        <w:r w:rsidRPr="00FE1EC4" w:rsidDel="00675D4D">
          <w:rPr>
            <w:rStyle w:val="Hipervnculo"/>
            <w:noProof/>
          </w:rPr>
          <w:delText>Ilustración 39 IP como parámetros</w:delText>
        </w:r>
        <w:r w:rsidDel="00675D4D">
          <w:rPr>
            <w:noProof/>
            <w:webHidden/>
          </w:rPr>
          <w:tab/>
          <w:delText>76</w:delText>
        </w:r>
      </w:del>
    </w:p>
    <w:p w14:paraId="575CEFA2" w14:textId="557552CB" w:rsidR="005B42F0" w:rsidDel="00675D4D" w:rsidRDefault="005B42F0">
      <w:pPr>
        <w:pStyle w:val="Tabladeilustraciones"/>
        <w:tabs>
          <w:tab w:val="right" w:leader="dot" w:pos="8494"/>
        </w:tabs>
        <w:rPr>
          <w:del w:id="1315" w:author="JORGE CONTRERAS ORTIZ" w:date="2021-09-04T11:50:00Z"/>
          <w:rFonts w:asciiTheme="minorHAnsi" w:eastAsiaTheme="minorEastAsia" w:hAnsiTheme="minorHAnsi" w:cstheme="minorBidi"/>
          <w:noProof/>
          <w:lang w:eastAsia="es-ES"/>
        </w:rPr>
      </w:pPr>
      <w:del w:id="1316" w:author="JORGE CONTRERAS ORTIZ" w:date="2021-09-04T11:50:00Z">
        <w:r w:rsidRPr="00FE1EC4" w:rsidDel="00675D4D">
          <w:rPr>
            <w:rStyle w:val="Hipervnculo"/>
            <w:noProof/>
          </w:rPr>
          <w:delText>Ilustración 40 Esquema de comunicación entre Host Externo y el dispositivo KTWM102</w:delText>
        </w:r>
        <w:r w:rsidDel="00675D4D">
          <w:rPr>
            <w:noProof/>
            <w:webHidden/>
          </w:rPr>
          <w:tab/>
          <w:delText>77</w:delText>
        </w:r>
      </w:del>
    </w:p>
    <w:p w14:paraId="2361F378" w14:textId="0FBCC68F" w:rsidR="005B42F0" w:rsidDel="00675D4D" w:rsidRDefault="005B42F0">
      <w:pPr>
        <w:pStyle w:val="Tabladeilustraciones"/>
        <w:tabs>
          <w:tab w:val="right" w:leader="dot" w:pos="8494"/>
        </w:tabs>
        <w:rPr>
          <w:del w:id="1317" w:author="JORGE CONTRERAS ORTIZ" w:date="2021-09-04T11:50:00Z"/>
          <w:rFonts w:asciiTheme="minorHAnsi" w:eastAsiaTheme="minorEastAsia" w:hAnsiTheme="minorHAnsi" w:cstheme="minorBidi"/>
          <w:noProof/>
          <w:lang w:eastAsia="es-ES"/>
        </w:rPr>
      </w:pPr>
      <w:del w:id="1318" w:author="JORGE CONTRERAS ORTIZ" w:date="2021-09-04T11:50:00Z">
        <w:r w:rsidRPr="00FE1EC4" w:rsidDel="00675D4D">
          <w:rPr>
            <w:rStyle w:val="Hipervnculo"/>
            <w:noProof/>
          </w:rPr>
          <w:delText>Ilustración 41 Ejemplo Rutina de Comando - Esperar Respuesta</w:delText>
        </w:r>
        <w:r w:rsidDel="00675D4D">
          <w:rPr>
            <w:noProof/>
            <w:webHidden/>
          </w:rPr>
          <w:tab/>
          <w:delText>80</w:delText>
        </w:r>
      </w:del>
    </w:p>
    <w:p w14:paraId="7FC5FF5B" w14:textId="658E77A0" w:rsidR="005B42F0" w:rsidDel="00675D4D" w:rsidRDefault="005B42F0">
      <w:pPr>
        <w:pStyle w:val="Tabladeilustraciones"/>
        <w:tabs>
          <w:tab w:val="right" w:leader="dot" w:pos="8494"/>
        </w:tabs>
        <w:rPr>
          <w:del w:id="1319" w:author="JORGE CONTRERAS ORTIZ" w:date="2021-09-04T11:50:00Z"/>
          <w:rFonts w:asciiTheme="minorHAnsi" w:eastAsiaTheme="minorEastAsia" w:hAnsiTheme="minorHAnsi" w:cstheme="minorBidi"/>
          <w:noProof/>
          <w:lang w:eastAsia="es-ES"/>
        </w:rPr>
      </w:pPr>
      <w:del w:id="1320" w:author="JORGE CONTRERAS ORTIZ" w:date="2021-09-04T11:50:00Z">
        <w:r w:rsidRPr="00FE1EC4" w:rsidDel="00675D4D">
          <w:rPr>
            <w:rStyle w:val="Hipervnculo"/>
            <w:noProof/>
          </w:rPr>
          <w:delText>Ilustración 42 Jerarquía Circuito</w:delText>
        </w:r>
        <w:r w:rsidDel="00675D4D">
          <w:rPr>
            <w:noProof/>
            <w:webHidden/>
          </w:rPr>
          <w:tab/>
          <w:delText>83</w:delText>
        </w:r>
      </w:del>
    </w:p>
    <w:p w14:paraId="69E2522C" w14:textId="6775CA91" w:rsidR="005B42F0" w:rsidDel="00675D4D" w:rsidRDefault="005B42F0">
      <w:pPr>
        <w:pStyle w:val="Tabladeilustraciones"/>
        <w:tabs>
          <w:tab w:val="right" w:leader="dot" w:pos="8494"/>
        </w:tabs>
        <w:rPr>
          <w:del w:id="1321" w:author="JORGE CONTRERAS ORTIZ" w:date="2021-09-04T11:50:00Z"/>
          <w:rFonts w:asciiTheme="minorHAnsi" w:eastAsiaTheme="minorEastAsia" w:hAnsiTheme="minorHAnsi" w:cstheme="minorBidi"/>
          <w:noProof/>
          <w:lang w:eastAsia="es-ES"/>
        </w:rPr>
      </w:pPr>
      <w:del w:id="1322" w:author="JORGE CONTRERAS ORTIZ" w:date="2021-09-04T11:50:00Z">
        <w:r w:rsidRPr="00FE1EC4" w:rsidDel="00675D4D">
          <w:rPr>
            <w:rStyle w:val="Hipervnculo"/>
            <w:noProof/>
          </w:rPr>
          <w:delText>Ilustración 43 Circuito de Alimentación</w:delText>
        </w:r>
        <w:r w:rsidDel="00675D4D">
          <w:rPr>
            <w:noProof/>
            <w:webHidden/>
          </w:rPr>
          <w:tab/>
          <w:delText>84</w:delText>
        </w:r>
      </w:del>
    </w:p>
    <w:p w14:paraId="2A77559A" w14:textId="16761259" w:rsidR="005B42F0" w:rsidDel="00675D4D" w:rsidRDefault="005B42F0">
      <w:pPr>
        <w:pStyle w:val="Tabladeilustraciones"/>
        <w:tabs>
          <w:tab w:val="right" w:leader="dot" w:pos="8494"/>
        </w:tabs>
        <w:rPr>
          <w:del w:id="1323" w:author="JORGE CONTRERAS ORTIZ" w:date="2021-09-04T11:50:00Z"/>
          <w:rFonts w:asciiTheme="minorHAnsi" w:eastAsiaTheme="minorEastAsia" w:hAnsiTheme="minorHAnsi" w:cstheme="minorBidi"/>
          <w:noProof/>
          <w:lang w:eastAsia="es-ES"/>
        </w:rPr>
      </w:pPr>
      <w:del w:id="1324" w:author="JORGE CONTRERAS ORTIZ" w:date="2021-09-04T11:50:00Z">
        <w:r w:rsidRPr="00FE1EC4" w:rsidDel="00675D4D">
          <w:rPr>
            <w:rStyle w:val="Hipervnculo"/>
            <w:noProof/>
          </w:rPr>
          <w:delText>Ilustración 44 Circuito Integración del Módulo</w:delText>
        </w:r>
        <w:r w:rsidDel="00675D4D">
          <w:rPr>
            <w:noProof/>
            <w:webHidden/>
          </w:rPr>
          <w:tab/>
          <w:delText>85</w:delText>
        </w:r>
      </w:del>
    </w:p>
    <w:p w14:paraId="3F1BB2D6" w14:textId="7D2A151B" w:rsidR="005B42F0" w:rsidDel="00675D4D" w:rsidRDefault="005B42F0">
      <w:pPr>
        <w:pStyle w:val="Tabladeilustraciones"/>
        <w:tabs>
          <w:tab w:val="right" w:leader="dot" w:pos="8494"/>
        </w:tabs>
        <w:rPr>
          <w:del w:id="1325" w:author="JORGE CONTRERAS ORTIZ" w:date="2021-09-04T11:50:00Z"/>
          <w:rFonts w:asciiTheme="minorHAnsi" w:eastAsiaTheme="minorEastAsia" w:hAnsiTheme="minorHAnsi" w:cstheme="minorBidi"/>
          <w:noProof/>
          <w:lang w:eastAsia="es-ES"/>
        </w:rPr>
      </w:pPr>
      <w:del w:id="1326" w:author="JORGE CONTRERAS ORTIZ" w:date="2021-09-04T11:50:00Z">
        <w:r w:rsidRPr="00FE1EC4" w:rsidDel="00675D4D">
          <w:rPr>
            <w:rStyle w:val="Hipervnculo"/>
            <w:noProof/>
          </w:rPr>
          <w:delText>Ilustración 45 Dispositivo KTWM102</w:delText>
        </w:r>
        <w:r w:rsidDel="00675D4D">
          <w:rPr>
            <w:noProof/>
            <w:webHidden/>
          </w:rPr>
          <w:tab/>
          <w:delText>85</w:delText>
        </w:r>
      </w:del>
    </w:p>
    <w:p w14:paraId="24A896EF" w14:textId="285C7C5E" w:rsidR="005B42F0" w:rsidDel="00675D4D" w:rsidRDefault="005B42F0">
      <w:pPr>
        <w:pStyle w:val="Tabladeilustraciones"/>
        <w:tabs>
          <w:tab w:val="right" w:leader="dot" w:pos="8494"/>
        </w:tabs>
        <w:rPr>
          <w:del w:id="1327" w:author="JORGE CONTRERAS ORTIZ" w:date="2021-09-04T11:50:00Z"/>
          <w:rFonts w:asciiTheme="minorHAnsi" w:eastAsiaTheme="minorEastAsia" w:hAnsiTheme="minorHAnsi" w:cstheme="minorBidi"/>
          <w:noProof/>
          <w:lang w:eastAsia="es-ES"/>
        </w:rPr>
      </w:pPr>
      <w:del w:id="1328" w:author="JORGE CONTRERAS ORTIZ" w:date="2021-09-04T11:50:00Z">
        <w:r w:rsidRPr="00FE1EC4" w:rsidDel="00675D4D">
          <w:rPr>
            <w:rStyle w:val="Hipervnculo"/>
            <w:noProof/>
          </w:rPr>
          <w:delText>Ilustración 46 Conectores Verticales</w:delText>
        </w:r>
        <w:r w:rsidDel="00675D4D">
          <w:rPr>
            <w:noProof/>
            <w:webHidden/>
          </w:rPr>
          <w:tab/>
          <w:delText>87</w:delText>
        </w:r>
      </w:del>
    </w:p>
    <w:p w14:paraId="72B30478" w14:textId="3500A7D8" w:rsidR="005B42F0" w:rsidDel="00675D4D" w:rsidRDefault="005B42F0">
      <w:pPr>
        <w:pStyle w:val="Tabladeilustraciones"/>
        <w:tabs>
          <w:tab w:val="right" w:leader="dot" w:pos="8494"/>
        </w:tabs>
        <w:rPr>
          <w:del w:id="1329" w:author="JORGE CONTRERAS ORTIZ" w:date="2021-09-04T11:50:00Z"/>
          <w:rFonts w:asciiTheme="minorHAnsi" w:eastAsiaTheme="minorEastAsia" w:hAnsiTheme="minorHAnsi" w:cstheme="minorBidi"/>
          <w:noProof/>
          <w:lang w:eastAsia="es-ES"/>
        </w:rPr>
      </w:pPr>
      <w:del w:id="1330" w:author="JORGE CONTRERAS ORTIZ" w:date="2021-09-04T11:50:00Z">
        <w:r w:rsidRPr="00FE1EC4" w:rsidDel="00675D4D">
          <w:rPr>
            <w:rStyle w:val="Hipervnculo"/>
            <w:noProof/>
          </w:rPr>
          <w:delText>Ilustración 47 Conector USB</w:delText>
        </w:r>
        <w:r w:rsidDel="00675D4D">
          <w:rPr>
            <w:noProof/>
            <w:webHidden/>
          </w:rPr>
          <w:tab/>
          <w:delText>88</w:delText>
        </w:r>
      </w:del>
    </w:p>
    <w:p w14:paraId="58BF71E5" w14:textId="0CCB2CC9" w:rsidR="005B42F0" w:rsidDel="00675D4D" w:rsidRDefault="005B42F0">
      <w:pPr>
        <w:pStyle w:val="Tabladeilustraciones"/>
        <w:tabs>
          <w:tab w:val="right" w:leader="dot" w:pos="8494"/>
        </w:tabs>
        <w:rPr>
          <w:del w:id="1331" w:author="JORGE CONTRERAS ORTIZ" w:date="2021-09-04T11:50:00Z"/>
          <w:rFonts w:asciiTheme="minorHAnsi" w:eastAsiaTheme="minorEastAsia" w:hAnsiTheme="minorHAnsi" w:cstheme="minorBidi"/>
          <w:noProof/>
          <w:lang w:eastAsia="es-ES"/>
        </w:rPr>
      </w:pPr>
      <w:del w:id="1332" w:author="JORGE CONTRERAS ORTIZ" w:date="2021-09-04T11:50:00Z">
        <w:r w:rsidRPr="00FE1EC4" w:rsidDel="00675D4D">
          <w:rPr>
            <w:rStyle w:val="Hipervnculo"/>
            <w:noProof/>
          </w:rPr>
          <w:delText>Ilustración 48 Layout Completo</w:delText>
        </w:r>
        <w:r w:rsidDel="00675D4D">
          <w:rPr>
            <w:noProof/>
            <w:webHidden/>
          </w:rPr>
          <w:tab/>
          <w:delText>89</w:delText>
        </w:r>
      </w:del>
    </w:p>
    <w:p w14:paraId="4381333C" w14:textId="21D09783" w:rsidR="005B42F0" w:rsidDel="00675D4D" w:rsidRDefault="005B42F0">
      <w:pPr>
        <w:pStyle w:val="Tabladeilustraciones"/>
        <w:tabs>
          <w:tab w:val="right" w:leader="dot" w:pos="8494"/>
        </w:tabs>
        <w:rPr>
          <w:del w:id="1333" w:author="JORGE CONTRERAS ORTIZ" w:date="2021-09-04T11:50:00Z"/>
          <w:rFonts w:asciiTheme="minorHAnsi" w:eastAsiaTheme="minorEastAsia" w:hAnsiTheme="minorHAnsi" w:cstheme="minorBidi"/>
          <w:noProof/>
          <w:lang w:eastAsia="es-ES"/>
        </w:rPr>
      </w:pPr>
      <w:del w:id="1334" w:author="JORGE CONTRERAS ORTIZ" w:date="2021-09-04T11:50:00Z">
        <w:r w:rsidRPr="00FE1EC4" w:rsidDel="00675D4D">
          <w:rPr>
            <w:rStyle w:val="Hipervnculo"/>
            <w:noProof/>
          </w:rPr>
          <w:delText>Ilustración 49 Layout Capa TOP</w:delText>
        </w:r>
        <w:r w:rsidDel="00675D4D">
          <w:rPr>
            <w:noProof/>
            <w:webHidden/>
          </w:rPr>
          <w:tab/>
          <w:delText>90</w:delText>
        </w:r>
      </w:del>
    </w:p>
    <w:p w14:paraId="4E9764DB" w14:textId="42486466" w:rsidR="005B42F0" w:rsidDel="00675D4D" w:rsidRDefault="005B42F0">
      <w:pPr>
        <w:pStyle w:val="Tabladeilustraciones"/>
        <w:tabs>
          <w:tab w:val="right" w:leader="dot" w:pos="8494"/>
        </w:tabs>
        <w:rPr>
          <w:del w:id="1335" w:author="JORGE CONTRERAS ORTIZ" w:date="2021-09-04T11:50:00Z"/>
          <w:rFonts w:asciiTheme="minorHAnsi" w:eastAsiaTheme="minorEastAsia" w:hAnsiTheme="minorHAnsi" w:cstheme="minorBidi"/>
          <w:noProof/>
          <w:lang w:eastAsia="es-ES"/>
        </w:rPr>
      </w:pPr>
      <w:del w:id="1336" w:author="JORGE CONTRERAS ORTIZ" w:date="2021-09-04T11:50:00Z">
        <w:r w:rsidRPr="00FE1EC4" w:rsidDel="00675D4D">
          <w:rPr>
            <w:rStyle w:val="Hipervnculo"/>
            <w:noProof/>
          </w:rPr>
          <w:delText>Ilustración 50 Layout Capa BOTTOM</w:delText>
        </w:r>
        <w:r w:rsidDel="00675D4D">
          <w:rPr>
            <w:noProof/>
            <w:webHidden/>
          </w:rPr>
          <w:tab/>
          <w:delText>91</w:delText>
        </w:r>
      </w:del>
    </w:p>
    <w:p w14:paraId="2104FA28" w14:textId="0898814A" w:rsidR="005B42F0" w:rsidDel="00675D4D" w:rsidRDefault="005B42F0">
      <w:pPr>
        <w:pStyle w:val="Tabladeilustraciones"/>
        <w:tabs>
          <w:tab w:val="right" w:leader="dot" w:pos="8494"/>
        </w:tabs>
        <w:rPr>
          <w:del w:id="1337" w:author="JORGE CONTRERAS ORTIZ" w:date="2021-09-04T11:50:00Z"/>
          <w:rFonts w:asciiTheme="minorHAnsi" w:eastAsiaTheme="minorEastAsia" w:hAnsiTheme="minorHAnsi" w:cstheme="minorBidi"/>
          <w:noProof/>
          <w:lang w:eastAsia="es-ES"/>
        </w:rPr>
      </w:pPr>
      <w:del w:id="1338" w:author="JORGE CONTRERAS ORTIZ" w:date="2021-09-04T11:50:00Z">
        <w:r w:rsidRPr="00FE1EC4" w:rsidDel="00675D4D">
          <w:rPr>
            <w:rStyle w:val="Hipervnculo"/>
            <w:noProof/>
            <w:lang w:val="en-US"/>
          </w:rPr>
          <w:delText>Ilustración 51 PCB Coockie Thread TOP</w:delText>
        </w:r>
        <w:r w:rsidDel="00675D4D">
          <w:rPr>
            <w:noProof/>
            <w:webHidden/>
          </w:rPr>
          <w:tab/>
          <w:delText>92</w:delText>
        </w:r>
      </w:del>
    </w:p>
    <w:p w14:paraId="56FD86C7" w14:textId="26C0EFA3" w:rsidR="005B42F0" w:rsidDel="00675D4D" w:rsidRDefault="005B42F0">
      <w:pPr>
        <w:pStyle w:val="Tabladeilustraciones"/>
        <w:tabs>
          <w:tab w:val="right" w:leader="dot" w:pos="8494"/>
        </w:tabs>
        <w:rPr>
          <w:del w:id="1339" w:author="JORGE CONTRERAS ORTIZ" w:date="2021-09-04T11:50:00Z"/>
          <w:rFonts w:asciiTheme="minorHAnsi" w:eastAsiaTheme="minorEastAsia" w:hAnsiTheme="minorHAnsi" w:cstheme="minorBidi"/>
          <w:noProof/>
          <w:lang w:eastAsia="es-ES"/>
        </w:rPr>
      </w:pPr>
      <w:del w:id="1340" w:author="JORGE CONTRERAS ORTIZ" w:date="2021-09-04T11:50:00Z">
        <w:r w:rsidRPr="00FE1EC4" w:rsidDel="00675D4D">
          <w:rPr>
            <w:rStyle w:val="Hipervnculo"/>
            <w:noProof/>
          </w:rPr>
          <w:delText>Ilustración 52 PCB Coockie Thread TOP</w:delText>
        </w:r>
        <w:r w:rsidDel="00675D4D">
          <w:rPr>
            <w:noProof/>
            <w:webHidden/>
          </w:rPr>
          <w:tab/>
          <w:delText>92</w:delText>
        </w:r>
      </w:del>
    </w:p>
    <w:p w14:paraId="57286D9D" w14:textId="14AEE608" w:rsidR="005B42F0" w:rsidDel="00675D4D" w:rsidRDefault="005B42F0">
      <w:pPr>
        <w:pStyle w:val="Tabladeilustraciones"/>
        <w:tabs>
          <w:tab w:val="right" w:leader="dot" w:pos="8494"/>
        </w:tabs>
        <w:rPr>
          <w:del w:id="1341" w:author="JORGE CONTRERAS ORTIZ" w:date="2021-09-04T11:50:00Z"/>
          <w:rFonts w:asciiTheme="minorHAnsi" w:eastAsiaTheme="minorEastAsia" w:hAnsiTheme="minorHAnsi" w:cstheme="minorBidi"/>
          <w:noProof/>
          <w:lang w:eastAsia="es-ES"/>
        </w:rPr>
      </w:pPr>
      <w:del w:id="1342" w:author="JORGE CONTRERAS ORTIZ" w:date="2021-09-04T11:50:00Z">
        <w:r w:rsidRPr="00FE1EC4" w:rsidDel="00675D4D">
          <w:rPr>
            <w:rStyle w:val="Hipervnculo"/>
            <w:noProof/>
          </w:rPr>
          <w:delText>Ilustración 53 Kit de Desarrollo STM32F407G-DISC1</w:delText>
        </w:r>
        <w:r w:rsidDel="00675D4D">
          <w:rPr>
            <w:noProof/>
            <w:webHidden/>
          </w:rPr>
          <w:tab/>
          <w:delText>93</w:delText>
        </w:r>
      </w:del>
    </w:p>
    <w:p w14:paraId="4501FA66" w14:textId="23AD3971" w:rsidR="005B42F0" w:rsidDel="00675D4D" w:rsidRDefault="005B42F0">
      <w:pPr>
        <w:pStyle w:val="Tabladeilustraciones"/>
        <w:tabs>
          <w:tab w:val="right" w:leader="dot" w:pos="8494"/>
        </w:tabs>
        <w:rPr>
          <w:del w:id="1343" w:author="JORGE CONTRERAS ORTIZ" w:date="2021-09-04T11:50:00Z"/>
          <w:rFonts w:asciiTheme="minorHAnsi" w:eastAsiaTheme="minorEastAsia" w:hAnsiTheme="minorHAnsi" w:cstheme="minorBidi"/>
          <w:noProof/>
          <w:lang w:eastAsia="es-ES"/>
        </w:rPr>
      </w:pPr>
      <w:del w:id="1344" w:author="JORGE CONTRERAS ORTIZ" w:date="2021-09-04T11:50:00Z">
        <w:r w:rsidRPr="00FE1EC4" w:rsidDel="00675D4D">
          <w:rPr>
            <w:rStyle w:val="Hipervnculo"/>
            <w:noProof/>
          </w:rPr>
          <w:delText>Ilustración 54 KTDG102 Evaluation Dongle</w:delText>
        </w:r>
        <w:r w:rsidDel="00675D4D">
          <w:rPr>
            <w:noProof/>
            <w:webHidden/>
          </w:rPr>
          <w:tab/>
          <w:delText>93</w:delText>
        </w:r>
      </w:del>
    </w:p>
    <w:p w14:paraId="77EFF723" w14:textId="5BA75987" w:rsidR="005B42F0" w:rsidDel="00675D4D" w:rsidRDefault="005B42F0">
      <w:pPr>
        <w:pStyle w:val="Tabladeilustraciones"/>
        <w:tabs>
          <w:tab w:val="right" w:leader="dot" w:pos="8494"/>
        </w:tabs>
        <w:rPr>
          <w:del w:id="1345" w:author="JORGE CONTRERAS ORTIZ" w:date="2021-09-04T11:50:00Z"/>
          <w:rFonts w:asciiTheme="minorHAnsi" w:eastAsiaTheme="minorEastAsia" w:hAnsiTheme="minorHAnsi" w:cstheme="minorBidi"/>
          <w:noProof/>
          <w:lang w:eastAsia="es-ES"/>
        </w:rPr>
      </w:pPr>
      <w:del w:id="1346" w:author="JORGE CONTRERAS ORTIZ" w:date="2021-09-04T11:50:00Z">
        <w:r w:rsidRPr="00FE1EC4" w:rsidDel="00675D4D">
          <w:rPr>
            <w:rStyle w:val="Hipervnculo"/>
            <w:noProof/>
          </w:rPr>
          <w:delText>Ilustración 55 Módulo KTWM102</w:delText>
        </w:r>
        <w:r w:rsidDel="00675D4D">
          <w:rPr>
            <w:noProof/>
            <w:webHidden/>
          </w:rPr>
          <w:tab/>
          <w:delText>94</w:delText>
        </w:r>
      </w:del>
    </w:p>
    <w:p w14:paraId="4BE902FC" w14:textId="4C42C7AB" w:rsidR="005B42F0" w:rsidDel="00675D4D" w:rsidRDefault="005B42F0">
      <w:pPr>
        <w:pStyle w:val="Tabladeilustraciones"/>
        <w:tabs>
          <w:tab w:val="right" w:leader="dot" w:pos="8494"/>
        </w:tabs>
        <w:rPr>
          <w:del w:id="1347" w:author="JORGE CONTRERAS ORTIZ" w:date="2021-09-04T11:50:00Z"/>
          <w:rFonts w:asciiTheme="minorHAnsi" w:eastAsiaTheme="minorEastAsia" w:hAnsiTheme="minorHAnsi" w:cstheme="minorBidi"/>
          <w:noProof/>
          <w:lang w:eastAsia="es-ES"/>
        </w:rPr>
      </w:pPr>
      <w:del w:id="1348" w:author="JORGE CONTRERAS ORTIZ" w:date="2021-09-04T11:50:00Z">
        <w:r w:rsidRPr="00FE1EC4" w:rsidDel="00675D4D">
          <w:rPr>
            <w:rStyle w:val="Hipervnculo"/>
            <w:noProof/>
          </w:rPr>
          <w:delText>Ilustración 56 Border Router</w:delText>
        </w:r>
        <w:r w:rsidDel="00675D4D">
          <w:rPr>
            <w:noProof/>
            <w:webHidden/>
          </w:rPr>
          <w:tab/>
          <w:delText>94</w:delText>
        </w:r>
      </w:del>
    </w:p>
    <w:p w14:paraId="45244E65" w14:textId="1BD27764" w:rsidR="005B42F0" w:rsidDel="00675D4D" w:rsidRDefault="005B42F0">
      <w:pPr>
        <w:pStyle w:val="Tabladeilustraciones"/>
        <w:tabs>
          <w:tab w:val="right" w:leader="dot" w:pos="8494"/>
        </w:tabs>
        <w:rPr>
          <w:del w:id="1349" w:author="JORGE CONTRERAS ORTIZ" w:date="2021-09-04T11:50:00Z"/>
          <w:rFonts w:asciiTheme="minorHAnsi" w:eastAsiaTheme="minorEastAsia" w:hAnsiTheme="minorHAnsi" w:cstheme="minorBidi"/>
          <w:noProof/>
          <w:lang w:eastAsia="es-ES"/>
        </w:rPr>
      </w:pPr>
      <w:del w:id="1350" w:author="JORGE CONTRERAS ORTIZ" w:date="2021-09-04T11:50:00Z">
        <w:r w:rsidRPr="00FE1EC4" w:rsidDel="00675D4D">
          <w:rPr>
            <w:rStyle w:val="Hipervnculo"/>
            <w:noProof/>
          </w:rPr>
          <w:delText>Ilustración 57 Módulos de Procesamiento y de Alimentación de la Coockie</w:delText>
        </w:r>
        <w:r w:rsidDel="00675D4D">
          <w:rPr>
            <w:noProof/>
            <w:webHidden/>
          </w:rPr>
          <w:tab/>
          <w:delText>95</w:delText>
        </w:r>
      </w:del>
    </w:p>
    <w:p w14:paraId="1CE05229" w14:textId="02E7C8A2" w:rsidR="005B42F0" w:rsidDel="00675D4D" w:rsidRDefault="005B42F0">
      <w:pPr>
        <w:pStyle w:val="Tabladeilustraciones"/>
        <w:tabs>
          <w:tab w:val="right" w:leader="dot" w:pos="8494"/>
        </w:tabs>
        <w:rPr>
          <w:del w:id="1351" w:author="JORGE CONTRERAS ORTIZ" w:date="2021-09-04T11:50:00Z"/>
          <w:rFonts w:asciiTheme="minorHAnsi" w:eastAsiaTheme="minorEastAsia" w:hAnsiTheme="minorHAnsi" w:cstheme="minorBidi"/>
          <w:noProof/>
          <w:lang w:eastAsia="es-ES"/>
        </w:rPr>
      </w:pPr>
      <w:del w:id="1352" w:author="JORGE CONTRERAS ORTIZ" w:date="2021-09-04T11:50:00Z">
        <w:r w:rsidRPr="00FE1EC4" w:rsidDel="00675D4D">
          <w:rPr>
            <w:rStyle w:val="Hipervnculo"/>
            <w:noProof/>
          </w:rPr>
          <w:delText>Ilustración 58 Diagrama de conexión PC - Dongle - uC</w:delText>
        </w:r>
        <w:r w:rsidDel="00675D4D">
          <w:rPr>
            <w:noProof/>
            <w:webHidden/>
          </w:rPr>
          <w:tab/>
          <w:delText>96</w:delText>
        </w:r>
      </w:del>
    </w:p>
    <w:p w14:paraId="64BC9DB9" w14:textId="61120EFE" w:rsidR="005B42F0" w:rsidDel="00675D4D" w:rsidRDefault="005B42F0">
      <w:pPr>
        <w:pStyle w:val="Tabladeilustraciones"/>
        <w:tabs>
          <w:tab w:val="right" w:leader="dot" w:pos="8494"/>
        </w:tabs>
        <w:rPr>
          <w:del w:id="1353" w:author="JORGE CONTRERAS ORTIZ" w:date="2021-09-04T11:50:00Z"/>
          <w:rFonts w:asciiTheme="minorHAnsi" w:eastAsiaTheme="minorEastAsia" w:hAnsiTheme="minorHAnsi" w:cstheme="minorBidi"/>
          <w:noProof/>
          <w:lang w:eastAsia="es-ES"/>
        </w:rPr>
      </w:pPr>
      <w:del w:id="1354" w:author="JORGE CONTRERAS ORTIZ" w:date="2021-09-04T11:50:00Z">
        <w:r w:rsidRPr="00FE1EC4" w:rsidDel="00675D4D">
          <w:rPr>
            <w:rStyle w:val="Hipervnculo"/>
            <w:noProof/>
          </w:rPr>
          <w:delText>Ilustración 59 Esquema montaje Red de Dos Nodos</w:delText>
        </w:r>
        <w:r w:rsidDel="00675D4D">
          <w:rPr>
            <w:noProof/>
            <w:webHidden/>
          </w:rPr>
          <w:tab/>
          <w:delText>97</w:delText>
        </w:r>
      </w:del>
    </w:p>
    <w:p w14:paraId="32FBB034" w14:textId="35F360AE" w:rsidR="005B42F0" w:rsidDel="00675D4D" w:rsidRDefault="005B42F0">
      <w:pPr>
        <w:pStyle w:val="Tabladeilustraciones"/>
        <w:tabs>
          <w:tab w:val="right" w:leader="dot" w:pos="8494"/>
        </w:tabs>
        <w:rPr>
          <w:del w:id="1355" w:author="JORGE CONTRERAS ORTIZ" w:date="2021-09-04T11:50:00Z"/>
          <w:rFonts w:asciiTheme="minorHAnsi" w:eastAsiaTheme="minorEastAsia" w:hAnsiTheme="minorHAnsi" w:cstheme="minorBidi"/>
          <w:noProof/>
          <w:lang w:eastAsia="es-ES"/>
        </w:rPr>
      </w:pPr>
      <w:del w:id="1356" w:author="JORGE CONTRERAS ORTIZ" w:date="2021-09-04T11:50:00Z">
        <w:r w:rsidRPr="00FE1EC4" w:rsidDel="00675D4D">
          <w:rPr>
            <w:rStyle w:val="Hipervnculo"/>
            <w:noProof/>
          </w:rPr>
          <w:delText>Ilustración 60 Logs KiTools al REALIZAR un Ping</w:delText>
        </w:r>
        <w:r w:rsidDel="00675D4D">
          <w:rPr>
            <w:noProof/>
            <w:webHidden/>
          </w:rPr>
          <w:tab/>
          <w:delText>98</w:delText>
        </w:r>
      </w:del>
    </w:p>
    <w:p w14:paraId="7CA3873D" w14:textId="430AE1CF" w:rsidR="005B42F0" w:rsidDel="00675D4D" w:rsidRDefault="005B42F0">
      <w:pPr>
        <w:pStyle w:val="Tabladeilustraciones"/>
        <w:tabs>
          <w:tab w:val="right" w:leader="dot" w:pos="8494"/>
        </w:tabs>
        <w:rPr>
          <w:del w:id="1357" w:author="JORGE CONTRERAS ORTIZ" w:date="2021-09-04T11:50:00Z"/>
          <w:rFonts w:asciiTheme="minorHAnsi" w:eastAsiaTheme="minorEastAsia" w:hAnsiTheme="minorHAnsi" w:cstheme="minorBidi"/>
          <w:noProof/>
          <w:lang w:eastAsia="es-ES"/>
        </w:rPr>
      </w:pPr>
      <w:del w:id="1358" w:author="JORGE CONTRERAS ORTIZ" w:date="2021-09-04T11:50:00Z">
        <w:r w:rsidRPr="00FE1EC4" w:rsidDel="00675D4D">
          <w:rPr>
            <w:rStyle w:val="Hipervnculo"/>
            <w:noProof/>
          </w:rPr>
          <w:delText>Ilustración 61 Logs KiTools al RECIBIRun Ping</w:delText>
        </w:r>
        <w:r w:rsidDel="00675D4D">
          <w:rPr>
            <w:noProof/>
            <w:webHidden/>
          </w:rPr>
          <w:tab/>
          <w:delText>98</w:delText>
        </w:r>
      </w:del>
    </w:p>
    <w:p w14:paraId="288832E3" w14:textId="5675FA1E" w:rsidR="005B42F0" w:rsidDel="00675D4D" w:rsidRDefault="005B42F0">
      <w:pPr>
        <w:pStyle w:val="Tabladeilustraciones"/>
        <w:tabs>
          <w:tab w:val="right" w:leader="dot" w:pos="8494"/>
        </w:tabs>
        <w:rPr>
          <w:del w:id="1359" w:author="JORGE CONTRERAS ORTIZ" w:date="2021-09-04T11:50:00Z"/>
          <w:rFonts w:asciiTheme="minorHAnsi" w:eastAsiaTheme="minorEastAsia" w:hAnsiTheme="minorHAnsi" w:cstheme="minorBidi"/>
          <w:noProof/>
          <w:lang w:eastAsia="es-ES"/>
        </w:rPr>
      </w:pPr>
      <w:del w:id="1360" w:author="JORGE CONTRERAS ORTIZ" w:date="2021-09-04T11:50:00Z">
        <w:r w:rsidRPr="00FE1EC4" w:rsidDel="00675D4D">
          <w:rPr>
            <w:rStyle w:val="Hipervnculo"/>
            <w:noProof/>
          </w:rPr>
          <w:delText>Ilustración 62 Montaje Border Router</w:delText>
        </w:r>
        <w:r w:rsidDel="00675D4D">
          <w:rPr>
            <w:noProof/>
            <w:webHidden/>
          </w:rPr>
          <w:tab/>
          <w:delText>99</w:delText>
        </w:r>
      </w:del>
    </w:p>
    <w:p w14:paraId="0C14EE88" w14:textId="26E2A2FA" w:rsidR="005B42F0" w:rsidDel="00675D4D" w:rsidRDefault="005B42F0">
      <w:pPr>
        <w:pStyle w:val="Tabladeilustraciones"/>
        <w:tabs>
          <w:tab w:val="right" w:leader="dot" w:pos="8494"/>
        </w:tabs>
        <w:rPr>
          <w:del w:id="1361" w:author="JORGE CONTRERAS ORTIZ" w:date="2021-09-04T11:50:00Z"/>
          <w:rFonts w:asciiTheme="minorHAnsi" w:eastAsiaTheme="minorEastAsia" w:hAnsiTheme="minorHAnsi" w:cstheme="minorBidi"/>
          <w:noProof/>
          <w:lang w:eastAsia="es-ES"/>
        </w:rPr>
      </w:pPr>
      <w:del w:id="1362" w:author="JORGE CONTRERAS ORTIZ" w:date="2021-09-04T11:50:00Z">
        <w:r w:rsidRPr="00FE1EC4" w:rsidDel="00675D4D">
          <w:rPr>
            <w:rStyle w:val="Hipervnculo"/>
            <w:noProof/>
          </w:rPr>
          <w:delText>Ilustración 63 Topología de Red 1 nodo con BR</w:delText>
        </w:r>
        <w:r w:rsidDel="00675D4D">
          <w:rPr>
            <w:noProof/>
            <w:webHidden/>
          </w:rPr>
          <w:tab/>
          <w:delText>100</w:delText>
        </w:r>
      </w:del>
    </w:p>
    <w:p w14:paraId="1A0F9680" w14:textId="50D73A74" w:rsidR="005B42F0" w:rsidDel="00675D4D" w:rsidRDefault="005B42F0">
      <w:pPr>
        <w:pStyle w:val="Tabladeilustraciones"/>
        <w:tabs>
          <w:tab w:val="right" w:leader="dot" w:pos="8494"/>
        </w:tabs>
        <w:rPr>
          <w:del w:id="1363" w:author="JORGE CONTRERAS ORTIZ" w:date="2021-09-04T11:50:00Z"/>
          <w:rFonts w:asciiTheme="minorHAnsi" w:eastAsiaTheme="minorEastAsia" w:hAnsiTheme="minorHAnsi" w:cstheme="minorBidi"/>
          <w:noProof/>
          <w:lang w:eastAsia="es-ES"/>
        </w:rPr>
      </w:pPr>
      <w:del w:id="1364" w:author="JORGE CONTRERAS ORTIZ" w:date="2021-09-04T11:50:00Z">
        <w:r w:rsidRPr="00FE1EC4" w:rsidDel="00675D4D">
          <w:rPr>
            <w:rStyle w:val="Hipervnculo"/>
            <w:noProof/>
          </w:rPr>
          <w:delText>Ilustración 64 Topología 1 de BR con 2 nodos Dongle</w:delText>
        </w:r>
        <w:r w:rsidDel="00675D4D">
          <w:rPr>
            <w:noProof/>
            <w:webHidden/>
          </w:rPr>
          <w:tab/>
          <w:delText>101</w:delText>
        </w:r>
      </w:del>
    </w:p>
    <w:p w14:paraId="630D5DBA" w14:textId="0E5FB1BC" w:rsidR="005B42F0" w:rsidDel="00675D4D" w:rsidRDefault="005B42F0">
      <w:pPr>
        <w:pStyle w:val="Tabladeilustraciones"/>
        <w:tabs>
          <w:tab w:val="right" w:leader="dot" w:pos="8494"/>
        </w:tabs>
        <w:rPr>
          <w:del w:id="1365" w:author="JORGE CONTRERAS ORTIZ" w:date="2021-09-04T11:50:00Z"/>
          <w:rFonts w:asciiTheme="minorHAnsi" w:eastAsiaTheme="minorEastAsia" w:hAnsiTheme="minorHAnsi" w:cstheme="minorBidi"/>
          <w:noProof/>
          <w:lang w:eastAsia="es-ES"/>
        </w:rPr>
      </w:pPr>
      <w:del w:id="1366" w:author="JORGE CONTRERAS ORTIZ" w:date="2021-09-04T11:50:00Z">
        <w:r w:rsidRPr="00FE1EC4" w:rsidDel="00675D4D">
          <w:rPr>
            <w:rStyle w:val="Hipervnculo"/>
            <w:noProof/>
          </w:rPr>
          <w:delText>Ilustración 65 Topología 2 de BR con dos nodos Dongle</w:delText>
        </w:r>
        <w:r w:rsidDel="00675D4D">
          <w:rPr>
            <w:noProof/>
            <w:webHidden/>
          </w:rPr>
          <w:tab/>
          <w:delText>101</w:delText>
        </w:r>
      </w:del>
    </w:p>
    <w:p w14:paraId="12D18F60" w14:textId="2A1A654F" w:rsidR="005B42F0" w:rsidDel="00675D4D" w:rsidRDefault="005B42F0">
      <w:pPr>
        <w:pStyle w:val="Tabladeilustraciones"/>
        <w:tabs>
          <w:tab w:val="right" w:leader="dot" w:pos="8494"/>
        </w:tabs>
        <w:rPr>
          <w:del w:id="1367" w:author="JORGE CONTRERAS ORTIZ" w:date="2021-09-04T11:50:00Z"/>
          <w:rFonts w:asciiTheme="minorHAnsi" w:eastAsiaTheme="minorEastAsia" w:hAnsiTheme="minorHAnsi" w:cstheme="minorBidi"/>
          <w:noProof/>
          <w:lang w:eastAsia="es-ES"/>
        </w:rPr>
      </w:pPr>
      <w:del w:id="1368" w:author="JORGE CONTRERAS ORTIZ" w:date="2021-09-04T11:50:00Z">
        <w:r w:rsidRPr="00FE1EC4" w:rsidDel="00675D4D">
          <w:rPr>
            <w:rStyle w:val="Hipervnculo"/>
            <w:noProof/>
          </w:rPr>
          <w:delText>Ilustración 66 Ping desde PC a BR</w:delText>
        </w:r>
        <w:r w:rsidDel="00675D4D">
          <w:rPr>
            <w:noProof/>
            <w:webHidden/>
          </w:rPr>
          <w:tab/>
          <w:delText>102</w:delText>
        </w:r>
      </w:del>
    </w:p>
    <w:p w14:paraId="0C761172" w14:textId="0677464B" w:rsidR="005B42F0" w:rsidDel="00675D4D" w:rsidRDefault="005B42F0">
      <w:pPr>
        <w:pStyle w:val="Tabladeilustraciones"/>
        <w:tabs>
          <w:tab w:val="right" w:leader="dot" w:pos="8494"/>
        </w:tabs>
        <w:rPr>
          <w:del w:id="1369" w:author="JORGE CONTRERAS ORTIZ" w:date="2021-09-04T11:50:00Z"/>
          <w:rFonts w:asciiTheme="minorHAnsi" w:eastAsiaTheme="minorEastAsia" w:hAnsiTheme="minorHAnsi" w:cstheme="minorBidi"/>
          <w:noProof/>
          <w:lang w:eastAsia="es-ES"/>
        </w:rPr>
      </w:pPr>
      <w:del w:id="1370" w:author="JORGE CONTRERAS ORTIZ" w:date="2021-09-04T11:50:00Z">
        <w:r w:rsidRPr="00FE1EC4" w:rsidDel="00675D4D">
          <w:rPr>
            <w:rStyle w:val="Hipervnculo"/>
            <w:noProof/>
          </w:rPr>
          <w:delText>Ilustración 67 Ping desde PC a nodo LEADER</w:delText>
        </w:r>
        <w:r w:rsidDel="00675D4D">
          <w:rPr>
            <w:noProof/>
            <w:webHidden/>
          </w:rPr>
          <w:tab/>
          <w:delText>102</w:delText>
        </w:r>
      </w:del>
    </w:p>
    <w:p w14:paraId="28880567" w14:textId="7C171D0D" w:rsidR="005B42F0" w:rsidDel="00675D4D" w:rsidRDefault="005B42F0">
      <w:pPr>
        <w:pStyle w:val="Tabladeilustraciones"/>
        <w:tabs>
          <w:tab w:val="right" w:leader="dot" w:pos="8494"/>
        </w:tabs>
        <w:rPr>
          <w:del w:id="1371" w:author="JORGE CONTRERAS ORTIZ" w:date="2021-09-04T11:50:00Z"/>
          <w:rFonts w:asciiTheme="minorHAnsi" w:eastAsiaTheme="minorEastAsia" w:hAnsiTheme="minorHAnsi" w:cstheme="minorBidi"/>
          <w:noProof/>
          <w:lang w:eastAsia="es-ES"/>
        </w:rPr>
      </w:pPr>
      <w:del w:id="1372" w:author="JORGE CONTRERAS ORTIZ" w:date="2021-09-04T11:50:00Z">
        <w:r w:rsidRPr="00FE1EC4" w:rsidDel="00675D4D">
          <w:rPr>
            <w:rStyle w:val="Hipervnculo"/>
            <w:noProof/>
          </w:rPr>
          <w:delText>Ilustración 68 Ping desde PC a nodo MED</w:delText>
        </w:r>
        <w:r w:rsidDel="00675D4D">
          <w:rPr>
            <w:noProof/>
            <w:webHidden/>
          </w:rPr>
          <w:tab/>
          <w:delText>102</w:delText>
        </w:r>
      </w:del>
    </w:p>
    <w:p w14:paraId="054402BC" w14:textId="7A70CF61" w:rsidR="005B42F0" w:rsidDel="00675D4D" w:rsidRDefault="005B42F0">
      <w:pPr>
        <w:pStyle w:val="Tabladeilustraciones"/>
        <w:tabs>
          <w:tab w:val="right" w:leader="dot" w:pos="8494"/>
        </w:tabs>
        <w:rPr>
          <w:del w:id="1373" w:author="JORGE CONTRERAS ORTIZ" w:date="2021-09-04T11:50:00Z"/>
          <w:rFonts w:asciiTheme="minorHAnsi" w:eastAsiaTheme="minorEastAsia" w:hAnsiTheme="minorHAnsi" w:cstheme="minorBidi"/>
          <w:noProof/>
          <w:lang w:eastAsia="es-ES"/>
        </w:rPr>
      </w:pPr>
      <w:del w:id="1374" w:author="JORGE CONTRERAS ORTIZ" w:date="2021-09-04T11:50:00Z">
        <w:r w:rsidRPr="00FE1EC4" w:rsidDel="00675D4D">
          <w:rPr>
            <w:rStyle w:val="Hipervnculo"/>
            <w:noProof/>
          </w:rPr>
          <w:delText>Ilustración 69 Topología para envío de mensajes UDP vía Sockets</w:delText>
        </w:r>
        <w:r w:rsidDel="00675D4D">
          <w:rPr>
            <w:noProof/>
            <w:webHidden/>
          </w:rPr>
          <w:tab/>
          <w:delText>104</w:delText>
        </w:r>
      </w:del>
    </w:p>
    <w:p w14:paraId="1D299042" w14:textId="722F79B5" w:rsidR="005B42F0" w:rsidDel="00675D4D" w:rsidRDefault="005B42F0">
      <w:pPr>
        <w:pStyle w:val="Tabladeilustraciones"/>
        <w:tabs>
          <w:tab w:val="right" w:leader="dot" w:pos="8494"/>
        </w:tabs>
        <w:rPr>
          <w:del w:id="1375" w:author="JORGE CONTRERAS ORTIZ" w:date="2021-09-04T11:50:00Z"/>
          <w:rFonts w:asciiTheme="minorHAnsi" w:eastAsiaTheme="minorEastAsia" w:hAnsiTheme="minorHAnsi" w:cstheme="minorBidi"/>
          <w:noProof/>
          <w:lang w:eastAsia="es-ES"/>
        </w:rPr>
      </w:pPr>
      <w:del w:id="1376" w:author="JORGE CONTRERAS ORTIZ" w:date="2021-09-04T11:50:00Z">
        <w:r w:rsidRPr="00FE1EC4" w:rsidDel="00675D4D">
          <w:rPr>
            <w:rStyle w:val="Hipervnculo"/>
            <w:noProof/>
          </w:rPr>
          <w:delText>Ilustración 70 Topología 4 nodos con un Dongle como LEADER</w:delText>
        </w:r>
        <w:r w:rsidDel="00675D4D">
          <w:rPr>
            <w:noProof/>
            <w:webHidden/>
          </w:rPr>
          <w:tab/>
          <w:delText>105</w:delText>
        </w:r>
      </w:del>
    </w:p>
    <w:p w14:paraId="5E900306" w14:textId="0764A906" w:rsidR="005B42F0" w:rsidDel="00675D4D" w:rsidRDefault="005B42F0">
      <w:pPr>
        <w:pStyle w:val="Tabladeilustraciones"/>
        <w:tabs>
          <w:tab w:val="right" w:leader="dot" w:pos="8494"/>
        </w:tabs>
        <w:rPr>
          <w:del w:id="1377" w:author="JORGE CONTRERAS ORTIZ" w:date="2021-09-04T11:50:00Z"/>
          <w:rFonts w:asciiTheme="minorHAnsi" w:eastAsiaTheme="minorEastAsia" w:hAnsiTheme="minorHAnsi" w:cstheme="minorBidi"/>
          <w:noProof/>
          <w:lang w:eastAsia="es-ES"/>
        </w:rPr>
      </w:pPr>
      <w:del w:id="1378" w:author="JORGE CONTRERAS ORTIZ" w:date="2021-09-04T11:50:00Z">
        <w:r w:rsidRPr="00FE1EC4" w:rsidDel="00675D4D">
          <w:rPr>
            <w:rStyle w:val="Hipervnculo"/>
            <w:noProof/>
          </w:rPr>
          <w:delText>Ilustración 71 Topología 4 nodos con BR como Leader</w:delText>
        </w:r>
        <w:r w:rsidDel="00675D4D">
          <w:rPr>
            <w:noProof/>
            <w:webHidden/>
          </w:rPr>
          <w:tab/>
          <w:delText>106</w:delText>
        </w:r>
      </w:del>
    </w:p>
    <w:p w14:paraId="55D0EF38" w14:textId="78C48E9F" w:rsidR="005B42F0" w:rsidDel="00675D4D" w:rsidRDefault="005B42F0">
      <w:pPr>
        <w:pStyle w:val="Tabladeilustraciones"/>
        <w:tabs>
          <w:tab w:val="right" w:leader="dot" w:pos="8494"/>
        </w:tabs>
        <w:rPr>
          <w:del w:id="1379" w:author="JORGE CONTRERAS ORTIZ" w:date="2021-09-04T11:50:00Z"/>
          <w:rFonts w:asciiTheme="minorHAnsi" w:eastAsiaTheme="minorEastAsia" w:hAnsiTheme="minorHAnsi" w:cstheme="minorBidi"/>
          <w:noProof/>
          <w:lang w:eastAsia="es-ES"/>
        </w:rPr>
      </w:pPr>
      <w:del w:id="1380" w:author="JORGE CONTRERAS ORTIZ" w:date="2021-09-04T11:50:00Z">
        <w:r w:rsidRPr="00FE1EC4" w:rsidDel="00675D4D">
          <w:rPr>
            <w:rStyle w:val="Hipervnculo"/>
            <w:noProof/>
          </w:rPr>
          <w:delText>Ilustración 72 Ping desde PC a nuevo nodo MED.</w:delText>
        </w:r>
        <w:r w:rsidDel="00675D4D">
          <w:rPr>
            <w:noProof/>
            <w:webHidden/>
          </w:rPr>
          <w:tab/>
          <w:delText>106</w:delText>
        </w:r>
      </w:del>
    </w:p>
    <w:p w14:paraId="4B7622B7" w14:textId="6F181F1A" w:rsidR="005B42F0" w:rsidDel="00675D4D" w:rsidRDefault="005B42F0">
      <w:pPr>
        <w:pStyle w:val="Tabladeilustraciones"/>
        <w:tabs>
          <w:tab w:val="right" w:leader="dot" w:pos="8494"/>
        </w:tabs>
        <w:rPr>
          <w:del w:id="1381" w:author="JORGE CONTRERAS ORTIZ" w:date="2021-09-04T11:50:00Z"/>
          <w:rFonts w:asciiTheme="minorHAnsi" w:eastAsiaTheme="minorEastAsia" w:hAnsiTheme="minorHAnsi" w:cstheme="minorBidi"/>
          <w:noProof/>
          <w:lang w:eastAsia="es-ES"/>
        </w:rPr>
      </w:pPr>
      <w:del w:id="1382" w:author="JORGE CONTRERAS ORTIZ" w:date="2021-09-04T11:50:00Z">
        <w:r w:rsidRPr="00FE1EC4" w:rsidDel="00675D4D">
          <w:rPr>
            <w:rStyle w:val="Hipervnculo"/>
            <w:noProof/>
          </w:rPr>
          <w:delText>Ilustración 73 Topología A de 5 nodos</w:delText>
        </w:r>
        <w:r w:rsidDel="00675D4D">
          <w:rPr>
            <w:noProof/>
            <w:webHidden/>
          </w:rPr>
          <w:tab/>
          <w:delText>108</w:delText>
        </w:r>
      </w:del>
    </w:p>
    <w:p w14:paraId="0E1EAB7D" w14:textId="519396D5" w:rsidR="005B42F0" w:rsidDel="00675D4D" w:rsidRDefault="005B42F0">
      <w:pPr>
        <w:pStyle w:val="Tabladeilustraciones"/>
        <w:tabs>
          <w:tab w:val="right" w:leader="dot" w:pos="8494"/>
        </w:tabs>
        <w:rPr>
          <w:del w:id="1383" w:author="JORGE CONTRERAS ORTIZ" w:date="2021-09-04T11:50:00Z"/>
          <w:rFonts w:asciiTheme="minorHAnsi" w:eastAsiaTheme="minorEastAsia" w:hAnsiTheme="minorHAnsi" w:cstheme="minorBidi"/>
          <w:noProof/>
          <w:lang w:eastAsia="es-ES"/>
        </w:rPr>
      </w:pPr>
      <w:del w:id="1384" w:author="JORGE CONTRERAS ORTIZ" w:date="2021-09-04T11:50:00Z">
        <w:r w:rsidRPr="00FE1EC4" w:rsidDel="00675D4D">
          <w:rPr>
            <w:rStyle w:val="Hipervnculo"/>
            <w:noProof/>
          </w:rPr>
          <w:delText>Ilustración 74 Topología B con 5 nodos</w:delText>
        </w:r>
        <w:r w:rsidDel="00675D4D">
          <w:rPr>
            <w:noProof/>
            <w:webHidden/>
          </w:rPr>
          <w:tab/>
          <w:delText>109</w:delText>
        </w:r>
      </w:del>
    </w:p>
    <w:p w14:paraId="49A58831" w14:textId="7041E88C" w:rsidR="005B42F0" w:rsidDel="00675D4D" w:rsidRDefault="005B42F0">
      <w:pPr>
        <w:pStyle w:val="Tabladeilustraciones"/>
        <w:tabs>
          <w:tab w:val="right" w:leader="dot" w:pos="8494"/>
        </w:tabs>
        <w:rPr>
          <w:del w:id="1385" w:author="JORGE CONTRERAS ORTIZ" w:date="2021-09-04T11:50:00Z"/>
          <w:rFonts w:asciiTheme="minorHAnsi" w:eastAsiaTheme="minorEastAsia" w:hAnsiTheme="minorHAnsi" w:cstheme="minorBidi"/>
          <w:noProof/>
          <w:lang w:eastAsia="es-ES"/>
        </w:rPr>
      </w:pPr>
      <w:del w:id="1386" w:author="JORGE CONTRERAS ORTIZ" w:date="2021-09-04T11:50:00Z">
        <w:r w:rsidRPr="00FE1EC4" w:rsidDel="00675D4D">
          <w:rPr>
            <w:rStyle w:val="Hipervnculo"/>
            <w:noProof/>
          </w:rPr>
          <w:delText>Ilustración 75 Topología con 6 nodos</w:delText>
        </w:r>
        <w:r w:rsidDel="00675D4D">
          <w:rPr>
            <w:noProof/>
            <w:webHidden/>
          </w:rPr>
          <w:tab/>
          <w:delText>111</w:delText>
        </w:r>
      </w:del>
    </w:p>
    <w:p w14:paraId="156B4778" w14:textId="6E6698F7" w:rsidR="00F21168" w:rsidDel="005B42F0" w:rsidRDefault="00F21168">
      <w:pPr>
        <w:pStyle w:val="Tabladeilustraciones"/>
        <w:tabs>
          <w:tab w:val="right" w:leader="dot" w:pos="8494"/>
        </w:tabs>
        <w:rPr>
          <w:del w:id="1387" w:author="JORGE CONTRERAS ORTIZ" w:date="2021-09-04T09:25:00Z"/>
          <w:rFonts w:asciiTheme="minorHAnsi" w:eastAsiaTheme="minorEastAsia" w:hAnsiTheme="minorHAnsi" w:cstheme="minorBidi"/>
          <w:noProof/>
          <w:lang w:eastAsia="es-ES"/>
        </w:rPr>
      </w:pPr>
      <w:del w:id="1388" w:author="JORGE CONTRERAS ORTIZ" w:date="2021-09-04T09:25:00Z">
        <w:r w:rsidRPr="005B42F0" w:rsidDel="005B42F0">
          <w:rPr>
            <w:noProof/>
            <w:rPrChange w:id="1389" w:author="JORGE CONTRERAS ORTIZ" w:date="2021-09-04T09:25:00Z">
              <w:rPr>
                <w:rStyle w:val="Hipervnculo"/>
                <w:noProof/>
              </w:rPr>
            </w:rPrChange>
          </w:rPr>
          <w:delText>Ilustración 1 Estructura Básica 6LoWPAN [6]</w:delText>
        </w:r>
        <w:r w:rsidDel="005B42F0">
          <w:rPr>
            <w:noProof/>
            <w:webHidden/>
          </w:rPr>
          <w:tab/>
          <w:delText>25</w:delText>
        </w:r>
      </w:del>
    </w:p>
    <w:p w14:paraId="4FA1725A" w14:textId="5C19445D" w:rsidR="00F21168" w:rsidDel="005B42F0" w:rsidRDefault="00F21168">
      <w:pPr>
        <w:pStyle w:val="Tabladeilustraciones"/>
        <w:tabs>
          <w:tab w:val="right" w:leader="dot" w:pos="8494"/>
        </w:tabs>
        <w:rPr>
          <w:del w:id="1390" w:author="JORGE CONTRERAS ORTIZ" w:date="2021-09-04T09:25:00Z"/>
          <w:rFonts w:asciiTheme="minorHAnsi" w:eastAsiaTheme="minorEastAsia" w:hAnsiTheme="minorHAnsi" w:cstheme="minorBidi"/>
          <w:noProof/>
          <w:lang w:eastAsia="es-ES"/>
        </w:rPr>
      </w:pPr>
      <w:del w:id="1391" w:author="JORGE CONTRERAS ORTIZ" w:date="2021-09-04T09:25:00Z">
        <w:r w:rsidRPr="005B42F0" w:rsidDel="005B42F0">
          <w:rPr>
            <w:noProof/>
            <w:rPrChange w:id="1392" w:author="JORGE CONTRERAS ORTIZ" w:date="2021-09-04T09:25:00Z">
              <w:rPr>
                <w:rStyle w:val="Hipervnculo"/>
                <w:noProof/>
              </w:rPr>
            </w:rPrChange>
          </w:rPr>
          <w:delText>Ilustración 2 Arquitectura en Contiki [7]</w:delText>
        </w:r>
        <w:r w:rsidDel="005B42F0">
          <w:rPr>
            <w:noProof/>
            <w:webHidden/>
          </w:rPr>
          <w:tab/>
          <w:delText>28</w:delText>
        </w:r>
      </w:del>
    </w:p>
    <w:p w14:paraId="7FACC387" w14:textId="659E600A" w:rsidR="00F21168" w:rsidDel="005B42F0" w:rsidRDefault="00F21168">
      <w:pPr>
        <w:pStyle w:val="Tabladeilustraciones"/>
        <w:tabs>
          <w:tab w:val="right" w:leader="dot" w:pos="8494"/>
        </w:tabs>
        <w:rPr>
          <w:del w:id="1393" w:author="JORGE CONTRERAS ORTIZ" w:date="2021-09-04T09:25:00Z"/>
          <w:rFonts w:asciiTheme="minorHAnsi" w:eastAsiaTheme="minorEastAsia" w:hAnsiTheme="minorHAnsi" w:cstheme="minorBidi"/>
          <w:noProof/>
          <w:lang w:eastAsia="es-ES"/>
        </w:rPr>
      </w:pPr>
      <w:del w:id="1394" w:author="JORGE CONTRERAS ORTIZ" w:date="2021-09-04T09:25:00Z">
        <w:r w:rsidRPr="005B42F0" w:rsidDel="005B42F0">
          <w:rPr>
            <w:noProof/>
            <w:rPrChange w:id="1395" w:author="JORGE CONTRERAS ORTIZ" w:date="2021-09-04T09:25:00Z">
              <w:rPr>
                <w:rStyle w:val="Hipervnculo"/>
                <w:noProof/>
              </w:rPr>
            </w:rPrChange>
          </w:rPr>
          <w:delText>Ilustración 3 Ejemplo de una topología de Red Thread en malla [9]</w:delText>
        </w:r>
        <w:r w:rsidDel="005B42F0">
          <w:rPr>
            <w:noProof/>
            <w:webHidden/>
          </w:rPr>
          <w:tab/>
          <w:delText>32</w:delText>
        </w:r>
      </w:del>
    </w:p>
    <w:p w14:paraId="21D61445" w14:textId="177FA79C" w:rsidR="00F21168" w:rsidDel="005B42F0" w:rsidRDefault="00F21168">
      <w:pPr>
        <w:pStyle w:val="Tabladeilustraciones"/>
        <w:tabs>
          <w:tab w:val="right" w:leader="dot" w:pos="8494"/>
        </w:tabs>
        <w:rPr>
          <w:del w:id="1396" w:author="JORGE CONTRERAS ORTIZ" w:date="2021-09-04T09:25:00Z"/>
          <w:rFonts w:asciiTheme="minorHAnsi" w:eastAsiaTheme="minorEastAsia" w:hAnsiTheme="minorHAnsi" w:cstheme="minorBidi"/>
          <w:noProof/>
          <w:lang w:eastAsia="es-ES"/>
        </w:rPr>
      </w:pPr>
      <w:del w:id="1397" w:author="JORGE CONTRERAS ORTIZ" w:date="2021-09-04T09:25:00Z">
        <w:r w:rsidRPr="005B42F0" w:rsidDel="005B42F0">
          <w:rPr>
            <w:noProof/>
            <w:rPrChange w:id="1398" w:author="JORGE CONTRERAS ORTIZ" w:date="2021-09-04T09:25:00Z">
              <w:rPr>
                <w:rStyle w:val="Hipervnculo"/>
                <w:noProof/>
              </w:rPr>
            </w:rPrChange>
          </w:rPr>
          <w:delText>Ilustración 4 Pila de Protocolo Thread en un sistema IoT [12], [13]</w:delText>
        </w:r>
        <w:r w:rsidDel="005B42F0">
          <w:rPr>
            <w:noProof/>
            <w:webHidden/>
          </w:rPr>
          <w:tab/>
          <w:delText>33</w:delText>
        </w:r>
      </w:del>
    </w:p>
    <w:p w14:paraId="2CD46938" w14:textId="358240FE" w:rsidR="00F21168" w:rsidDel="005B42F0" w:rsidRDefault="00F21168">
      <w:pPr>
        <w:pStyle w:val="Tabladeilustraciones"/>
        <w:tabs>
          <w:tab w:val="right" w:leader="dot" w:pos="8494"/>
        </w:tabs>
        <w:rPr>
          <w:del w:id="1399" w:author="JORGE CONTRERAS ORTIZ" w:date="2021-09-04T09:25:00Z"/>
          <w:rFonts w:asciiTheme="minorHAnsi" w:eastAsiaTheme="minorEastAsia" w:hAnsiTheme="minorHAnsi" w:cstheme="minorBidi"/>
          <w:noProof/>
          <w:lang w:eastAsia="es-ES"/>
        </w:rPr>
      </w:pPr>
      <w:del w:id="1400" w:author="JORGE CONTRERAS ORTIZ" w:date="2021-09-04T09:25:00Z">
        <w:r w:rsidRPr="005B42F0" w:rsidDel="005B42F0">
          <w:rPr>
            <w:noProof/>
            <w:rPrChange w:id="1401" w:author="JORGE CONTRERAS ORTIZ" w:date="2021-09-04T09:25:00Z">
              <w:rPr>
                <w:rStyle w:val="Hipervnculo"/>
                <w:noProof/>
              </w:rPr>
            </w:rPrChange>
          </w:rPr>
          <w:delText>Ilustración 5 Ejemplo PAN Thread [12], [13]</w:delText>
        </w:r>
        <w:r w:rsidDel="005B42F0">
          <w:rPr>
            <w:noProof/>
            <w:webHidden/>
          </w:rPr>
          <w:tab/>
          <w:delText>33</w:delText>
        </w:r>
      </w:del>
    </w:p>
    <w:p w14:paraId="6BD54E20" w14:textId="26BF50B8" w:rsidR="00F21168" w:rsidDel="005B42F0" w:rsidRDefault="00F21168">
      <w:pPr>
        <w:pStyle w:val="Tabladeilustraciones"/>
        <w:tabs>
          <w:tab w:val="right" w:leader="dot" w:pos="8494"/>
        </w:tabs>
        <w:rPr>
          <w:del w:id="1402" w:author="JORGE CONTRERAS ORTIZ" w:date="2021-09-04T09:25:00Z"/>
          <w:rFonts w:asciiTheme="minorHAnsi" w:eastAsiaTheme="minorEastAsia" w:hAnsiTheme="minorHAnsi" w:cstheme="minorBidi"/>
          <w:noProof/>
          <w:lang w:eastAsia="es-ES"/>
        </w:rPr>
      </w:pPr>
      <w:del w:id="1403" w:author="JORGE CONTRERAS ORTIZ" w:date="2021-09-04T09:25:00Z">
        <w:r w:rsidRPr="005B42F0" w:rsidDel="005B42F0">
          <w:rPr>
            <w:noProof/>
            <w:rPrChange w:id="1404" w:author="JORGE CONTRERAS ORTIZ" w:date="2021-09-04T09:25:00Z">
              <w:rPr>
                <w:rStyle w:val="Hipervnculo"/>
                <w:noProof/>
              </w:rPr>
            </w:rPrChange>
          </w:rPr>
          <w:delText>Ilustración 6 Balena Etcher</w:delText>
        </w:r>
        <w:r w:rsidDel="005B42F0">
          <w:rPr>
            <w:noProof/>
            <w:webHidden/>
          </w:rPr>
          <w:tab/>
          <w:delText>44</w:delText>
        </w:r>
      </w:del>
    </w:p>
    <w:p w14:paraId="71231815" w14:textId="013A3729" w:rsidR="00F21168" w:rsidDel="005B42F0" w:rsidRDefault="00F21168">
      <w:pPr>
        <w:pStyle w:val="Tabladeilustraciones"/>
        <w:tabs>
          <w:tab w:val="right" w:leader="dot" w:pos="8494"/>
        </w:tabs>
        <w:rPr>
          <w:del w:id="1405" w:author="JORGE CONTRERAS ORTIZ" w:date="2021-09-04T09:25:00Z"/>
          <w:rFonts w:asciiTheme="minorHAnsi" w:eastAsiaTheme="minorEastAsia" w:hAnsiTheme="minorHAnsi" w:cstheme="minorBidi"/>
          <w:noProof/>
          <w:lang w:eastAsia="es-ES"/>
        </w:rPr>
      </w:pPr>
      <w:del w:id="1406" w:author="JORGE CONTRERAS ORTIZ" w:date="2021-09-04T09:25:00Z">
        <w:r w:rsidRPr="005B42F0" w:rsidDel="005B42F0">
          <w:rPr>
            <w:noProof/>
            <w:rPrChange w:id="1407" w:author="JORGE CONTRERAS ORTIZ" w:date="2021-09-04T09:25:00Z">
              <w:rPr>
                <w:rStyle w:val="Hipervnculo"/>
                <w:noProof/>
              </w:rPr>
            </w:rPrChange>
          </w:rPr>
          <w:delText>Ilustración 7 Border Router en Administrador de Dispositivos Previo a la instalación de Drivers</w:delText>
        </w:r>
        <w:r w:rsidDel="005B42F0">
          <w:rPr>
            <w:noProof/>
            <w:webHidden/>
          </w:rPr>
          <w:tab/>
          <w:delText>45</w:delText>
        </w:r>
      </w:del>
    </w:p>
    <w:p w14:paraId="6A5FE493" w14:textId="1937098C" w:rsidR="00F21168" w:rsidDel="005B42F0" w:rsidRDefault="00F21168">
      <w:pPr>
        <w:pStyle w:val="Tabladeilustraciones"/>
        <w:tabs>
          <w:tab w:val="right" w:leader="dot" w:pos="8494"/>
        </w:tabs>
        <w:rPr>
          <w:del w:id="1408" w:author="JORGE CONTRERAS ORTIZ" w:date="2021-09-04T09:25:00Z"/>
          <w:rFonts w:asciiTheme="minorHAnsi" w:eastAsiaTheme="minorEastAsia" w:hAnsiTheme="minorHAnsi" w:cstheme="minorBidi"/>
          <w:noProof/>
          <w:lang w:eastAsia="es-ES"/>
        </w:rPr>
      </w:pPr>
      <w:del w:id="1409" w:author="JORGE CONTRERAS ORTIZ" w:date="2021-09-04T09:25:00Z">
        <w:r w:rsidRPr="005B42F0" w:rsidDel="005B42F0">
          <w:rPr>
            <w:noProof/>
            <w:rPrChange w:id="1410" w:author="JORGE CONTRERAS ORTIZ" w:date="2021-09-04T09:25:00Z">
              <w:rPr>
                <w:rStyle w:val="Hipervnculo"/>
                <w:noProof/>
              </w:rPr>
            </w:rPrChange>
          </w:rPr>
          <w:delText>Ilustración 8 Instalación Drivers de Border Router con Zadig</w:delText>
        </w:r>
        <w:r w:rsidDel="005B42F0">
          <w:rPr>
            <w:noProof/>
            <w:webHidden/>
          </w:rPr>
          <w:tab/>
          <w:delText>46</w:delText>
        </w:r>
      </w:del>
    </w:p>
    <w:p w14:paraId="7BD0BA7C" w14:textId="27FD30D4" w:rsidR="00F21168" w:rsidDel="005B42F0" w:rsidRDefault="00F21168">
      <w:pPr>
        <w:pStyle w:val="Tabladeilustraciones"/>
        <w:tabs>
          <w:tab w:val="right" w:leader="dot" w:pos="8494"/>
        </w:tabs>
        <w:rPr>
          <w:del w:id="1411" w:author="JORGE CONTRERAS ORTIZ" w:date="2021-09-04T09:25:00Z"/>
          <w:rFonts w:asciiTheme="minorHAnsi" w:eastAsiaTheme="minorEastAsia" w:hAnsiTheme="minorHAnsi" w:cstheme="minorBidi"/>
          <w:noProof/>
          <w:lang w:eastAsia="es-ES"/>
        </w:rPr>
      </w:pPr>
      <w:del w:id="1412" w:author="JORGE CONTRERAS ORTIZ" w:date="2021-09-04T09:25:00Z">
        <w:r w:rsidRPr="005B42F0" w:rsidDel="005B42F0">
          <w:rPr>
            <w:noProof/>
            <w:rPrChange w:id="1413" w:author="JORGE CONTRERAS ORTIZ" w:date="2021-09-04T09:25:00Z">
              <w:rPr>
                <w:rStyle w:val="Hipervnculo"/>
                <w:noProof/>
              </w:rPr>
            </w:rPrChange>
          </w:rPr>
          <w:delText>Ilustración 9  MobaXterm</w:delText>
        </w:r>
        <w:r w:rsidDel="005B42F0">
          <w:rPr>
            <w:noProof/>
            <w:webHidden/>
          </w:rPr>
          <w:tab/>
          <w:delText>46</w:delText>
        </w:r>
      </w:del>
    </w:p>
    <w:p w14:paraId="118F1425" w14:textId="0293186D" w:rsidR="00F21168" w:rsidDel="005B42F0" w:rsidRDefault="00F21168">
      <w:pPr>
        <w:pStyle w:val="Tabladeilustraciones"/>
        <w:tabs>
          <w:tab w:val="right" w:leader="dot" w:pos="8494"/>
        </w:tabs>
        <w:rPr>
          <w:del w:id="1414" w:author="JORGE CONTRERAS ORTIZ" w:date="2021-09-04T09:25:00Z"/>
          <w:rFonts w:asciiTheme="minorHAnsi" w:eastAsiaTheme="minorEastAsia" w:hAnsiTheme="minorHAnsi" w:cstheme="minorBidi"/>
          <w:noProof/>
          <w:lang w:eastAsia="es-ES"/>
        </w:rPr>
      </w:pPr>
      <w:del w:id="1415" w:author="JORGE CONTRERAS ORTIZ" w:date="2021-09-04T09:25:00Z">
        <w:r w:rsidRPr="005B42F0" w:rsidDel="005B42F0">
          <w:rPr>
            <w:noProof/>
            <w:rPrChange w:id="1416" w:author="JORGE CONTRERAS ORTIZ" w:date="2021-09-04T09:25:00Z">
              <w:rPr>
                <w:rStyle w:val="Hipervnculo"/>
                <w:noProof/>
              </w:rPr>
            </w:rPrChange>
          </w:rPr>
          <w:delText>Ilustración 10 Login Panel Administración Web</w:delText>
        </w:r>
        <w:r w:rsidDel="005B42F0">
          <w:rPr>
            <w:noProof/>
            <w:webHidden/>
          </w:rPr>
          <w:tab/>
          <w:delText>47</w:delText>
        </w:r>
      </w:del>
    </w:p>
    <w:p w14:paraId="390494E7" w14:textId="5A8FCEDF" w:rsidR="00F21168" w:rsidDel="005B42F0" w:rsidRDefault="00F21168">
      <w:pPr>
        <w:pStyle w:val="Tabladeilustraciones"/>
        <w:tabs>
          <w:tab w:val="right" w:leader="dot" w:pos="8494"/>
        </w:tabs>
        <w:rPr>
          <w:del w:id="1417" w:author="JORGE CONTRERAS ORTIZ" w:date="2021-09-04T09:25:00Z"/>
          <w:rFonts w:asciiTheme="minorHAnsi" w:eastAsiaTheme="minorEastAsia" w:hAnsiTheme="minorHAnsi" w:cstheme="minorBidi"/>
          <w:noProof/>
          <w:lang w:eastAsia="es-ES"/>
        </w:rPr>
      </w:pPr>
      <w:del w:id="1418" w:author="JORGE CONTRERAS ORTIZ" w:date="2021-09-04T09:25:00Z">
        <w:r w:rsidRPr="005B42F0" w:rsidDel="005B42F0">
          <w:rPr>
            <w:noProof/>
            <w:rPrChange w:id="1419" w:author="JORGE CONTRERAS ORTIZ" w:date="2021-09-04T09:25:00Z">
              <w:rPr>
                <w:rStyle w:val="Hipervnculo"/>
                <w:noProof/>
              </w:rPr>
            </w:rPrChange>
          </w:rPr>
          <w:delText>Ilustración 11 Pestaña Network</w:delText>
        </w:r>
        <w:r w:rsidDel="005B42F0">
          <w:rPr>
            <w:noProof/>
            <w:webHidden/>
          </w:rPr>
          <w:tab/>
          <w:delText>48</w:delText>
        </w:r>
      </w:del>
    </w:p>
    <w:p w14:paraId="7FD12400" w14:textId="0D036872" w:rsidR="00F21168" w:rsidDel="005B42F0" w:rsidRDefault="00F21168">
      <w:pPr>
        <w:pStyle w:val="Tabladeilustraciones"/>
        <w:tabs>
          <w:tab w:val="right" w:leader="dot" w:pos="8494"/>
        </w:tabs>
        <w:rPr>
          <w:del w:id="1420" w:author="JORGE CONTRERAS ORTIZ" w:date="2021-09-04T09:25:00Z"/>
          <w:rFonts w:asciiTheme="minorHAnsi" w:eastAsiaTheme="minorEastAsia" w:hAnsiTheme="minorHAnsi" w:cstheme="minorBidi"/>
          <w:noProof/>
          <w:lang w:eastAsia="es-ES"/>
        </w:rPr>
      </w:pPr>
      <w:del w:id="1421" w:author="JORGE CONTRERAS ORTIZ" w:date="2021-09-04T09:25:00Z">
        <w:r w:rsidRPr="005B42F0" w:rsidDel="005B42F0">
          <w:rPr>
            <w:noProof/>
            <w:rPrChange w:id="1422" w:author="JORGE CONTRERAS ORTIZ" w:date="2021-09-04T09:25:00Z">
              <w:rPr>
                <w:rStyle w:val="Hipervnculo"/>
                <w:noProof/>
              </w:rPr>
            </w:rPrChange>
          </w:rPr>
          <w:delText>Ilustración 12 Actualización KiBRA</w:delText>
        </w:r>
        <w:r w:rsidDel="005B42F0">
          <w:rPr>
            <w:noProof/>
            <w:webHidden/>
          </w:rPr>
          <w:tab/>
          <w:delText>49</w:delText>
        </w:r>
      </w:del>
    </w:p>
    <w:p w14:paraId="155F1C26" w14:textId="150DBA4F" w:rsidR="00F21168" w:rsidDel="005B42F0" w:rsidRDefault="00F21168">
      <w:pPr>
        <w:pStyle w:val="Tabladeilustraciones"/>
        <w:tabs>
          <w:tab w:val="right" w:leader="dot" w:pos="8494"/>
        </w:tabs>
        <w:rPr>
          <w:del w:id="1423" w:author="JORGE CONTRERAS ORTIZ" w:date="2021-09-04T09:25:00Z"/>
          <w:rFonts w:asciiTheme="minorHAnsi" w:eastAsiaTheme="minorEastAsia" w:hAnsiTheme="minorHAnsi" w:cstheme="minorBidi"/>
          <w:noProof/>
          <w:lang w:eastAsia="es-ES"/>
        </w:rPr>
      </w:pPr>
      <w:del w:id="1424" w:author="JORGE CONTRERAS ORTIZ" w:date="2021-09-04T09:25:00Z">
        <w:r w:rsidRPr="005B42F0" w:rsidDel="005B42F0">
          <w:rPr>
            <w:noProof/>
            <w:rPrChange w:id="1425" w:author="JORGE CONTRERAS ORTIZ" w:date="2021-09-04T09:25:00Z">
              <w:rPr>
                <w:rStyle w:val="Hipervnculo"/>
                <w:noProof/>
              </w:rPr>
            </w:rPrChange>
          </w:rPr>
          <w:delText>Ilustración 13 Pestaña Settings</w:delText>
        </w:r>
        <w:r w:rsidDel="005B42F0">
          <w:rPr>
            <w:noProof/>
            <w:webHidden/>
          </w:rPr>
          <w:tab/>
          <w:delText>50</w:delText>
        </w:r>
      </w:del>
    </w:p>
    <w:p w14:paraId="7CC792ED" w14:textId="43C42045" w:rsidR="00F21168" w:rsidDel="005B42F0" w:rsidRDefault="00F21168">
      <w:pPr>
        <w:pStyle w:val="Tabladeilustraciones"/>
        <w:tabs>
          <w:tab w:val="right" w:leader="dot" w:pos="8494"/>
        </w:tabs>
        <w:rPr>
          <w:del w:id="1426" w:author="JORGE CONTRERAS ORTIZ" w:date="2021-09-04T09:25:00Z"/>
          <w:rFonts w:asciiTheme="minorHAnsi" w:eastAsiaTheme="minorEastAsia" w:hAnsiTheme="minorHAnsi" w:cstheme="minorBidi"/>
          <w:noProof/>
          <w:lang w:eastAsia="es-ES"/>
        </w:rPr>
      </w:pPr>
      <w:del w:id="1427" w:author="JORGE CONTRERAS ORTIZ" w:date="2021-09-04T09:25:00Z">
        <w:r w:rsidRPr="005B42F0" w:rsidDel="005B42F0">
          <w:rPr>
            <w:noProof/>
            <w:rPrChange w:id="1428" w:author="JORGE CONTRERAS ORTIZ" w:date="2021-09-04T09:25:00Z">
              <w:rPr>
                <w:rStyle w:val="Hipervnculo"/>
                <w:noProof/>
              </w:rPr>
            </w:rPrChange>
          </w:rPr>
          <w:delText>Ilustración 14 Parámetros a configurar con Out-of-band Commissioning Activado</w:delText>
        </w:r>
        <w:r w:rsidDel="005B42F0">
          <w:rPr>
            <w:noProof/>
            <w:webHidden/>
          </w:rPr>
          <w:tab/>
          <w:delText>51</w:delText>
        </w:r>
      </w:del>
    </w:p>
    <w:p w14:paraId="0F5C85FC" w14:textId="41B35AC4" w:rsidR="00F21168" w:rsidDel="005B42F0" w:rsidRDefault="00F21168">
      <w:pPr>
        <w:pStyle w:val="Tabladeilustraciones"/>
        <w:tabs>
          <w:tab w:val="right" w:leader="dot" w:pos="8494"/>
        </w:tabs>
        <w:rPr>
          <w:del w:id="1429" w:author="JORGE CONTRERAS ORTIZ" w:date="2021-09-04T09:25:00Z"/>
          <w:rFonts w:asciiTheme="minorHAnsi" w:eastAsiaTheme="minorEastAsia" w:hAnsiTheme="minorHAnsi" w:cstheme="minorBidi"/>
          <w:noProof/>
          <w:lang w:eastAsia="es-ES"/>
        </w:rPr>
      </w:pPr>
      <w:del w:id="1430" w:author="JORGE CONTRERAS ORTIZ" w:date="2021-09-04T09:25:00Z">
        <w:r w:rsidRPr="005B42F0" w:rsidDel="005B42F0">
          <w:rPr>
            <w:noProof/>
            <w:rPrChange w:id="1431" w:author="JORGE CONTRERAS ORTIZ" w:date="2021-09-04T09:25:00Z">
              <w:rPr>
                <w:rStyle w:val="Hipervnculo"/>
                <w:noProof/>
              </w:rPr>
            </w:rPrChange>
          </w:rPr>
          <w:delText>Ilustración 15 Parámetros a configurar con Out-of-band Commissioning Desactivado</w:delText>
        </w:r>
        <w:r w:rsidDel="005B42F0">
          <w:rPr>
            <w:noProof/>
            <w:webHidden/>
          </w:rPr>
          <w:tab/>
          <w:delText>51</w:delText>
        </w:r>
      </w:del>
    </w:p>
    <w:p w14:paraId="6B8CDFFF" w14:textId="30F80987" w:rsidR="00F21168" w:rsidDel="005B42F0" w:rsidRDefault="00F21168">
      <w:pPr>
        <w:pStyle w:val="Tabladeilustraciones"/>
        <w:tabs>
          <w:tab w:val="right" w:leader="dot" w:pos="8494"/>
        </w:tabs>
        <w:rPr>
          <w:del w:id="1432" w:author="JORGE CONTRERAS ORTIZ" w:date="2021-09-04T09:25:00Z"/>
          <w:rFonts w:asciiTheme="minorHAnsi" w:eastAsiaTheme="minorEastAsia" w:hAnsiTheme="minorHAnsi" w:cstheme="minorBidi"/>
          <w:noProof/>
          <w:lang w:eastAsia="es-ES"/>
        </w:rPr>
      </w:pPr>
      <w:del w:id="1433" w:author="JORGE CONTRERAS ORTIZ" w:date="2021-09-04T09:25:00Z">
        <w:r w:rsidRPr="005B42F0" w:rsidDel="005B42F0">
          <w:rPr>
            <w:noProof/>
            <w:rPrChange w:id="1434" w:author="JORGE CONTRERAS ORTIZ" w:date="2021-09-04T09:25:00Z">
              <w:rPr>
                <w:rStyle w:val="Hipervnculo"/>
                <w:noProof/>
              </w:rPr>
            </w:rPrChange>
          </w:rPr>
          <w:delText>Ilustración 16 Configuración Prefijo de Red</w:delText>
        </w:r>
        <w:r w:rsidDel="005B42F0">
          <w:rPr>
            <w:noProof/>
            <w:webHidden/>
          </w:rPr>
          <w:tab/>
          <w:delText>52</w:delText>
        </w:r>
      </w:del>
    </w:p>
    <w:p w14:paraId="167A3678" w14:textId="591F727B" w:rsidR="00F21168" w:rsidDel="005B42F0" w:rsidRDefault="00F21168">
      <w:pPr>
        <w:pStyle w:val="Tabladeilustraciones"/>
        <w:tabs>
          <w:tab w:val="right" w:leader="dot" w:pos="8494"/>
        </w:tabs>
        <w:rPr>
          <w:del w:id="1435" w:author="JORGE CONTRERAS ORTIZ" w:date="2021-09-04T09:25:00Z"/>
          <w:rFonts w:asciiTheme="minorHAnsi" w:eastAsiaTheme="minorEastAsia" w:hAnsiTheme="minorHAnsi" w:cstheme="minorBidi"/>
          <w:noProof/>
          <w:lang w:eastAsia="es-ES"/>
        </w:rPr>
      </w:pPr>
      <w:del w:id="1436" w:author="JORGE CONTRERAS ORTIZ" w:date="2021-09-04T09:25:00Z">
        <w:r w:rsidRPr="005B42F0" w:rsidDel="005B42F0">
          <w:rPr>
            <w:noProof/>
            <w:rPrChange w:id="1437" w:author="JORGE CONTRERAS ORTIZ" w:date="2021-09-04T09:25:00Z">
              <w:rPr>
                <w:rStyle w:val="Hipervnculo"/>
                <w:noProof/>
              </w:rPr>
            </w:rPrChange>
          </w:rPr>
          <w:delText>Ilustración 17 Menú KiBRA - Inicio de Border Router</w:delText>
        </w:r>
        <w:r w:rsidDel="005B42F0">
          <w:rPr>
            <w:noProof/>
            <w:webHidden/>
          </w:rPr>
          <w:tab/>
          <w:delText>53</w:delText>
        </w:r>
      </w:del>
    </w:p>
    <w:p w14:paraId="698864BF" w14:textId="70610B56" w:rsidR="00F21168" w:rsidDel="005B42F0" w:rsidRDefault="00F21168">
      <w:pPr>
        <w:pStyle w:val="Tabladeilustraciones"/>
        <w:tabs>
          <w:tab w:val="right" w:leader="dot" w:pos="8494"/>
        </w:tabs>
        <w:rPr>
          <w:del w:id="1438" w:author="JORGE CONTRERAS ORTIZ" w:date="2021-09-04T09:25:00Z"/>
          <w:rFonts w:asciiTheme="minorHAnsi" w:eastAsiaTheme="minorEastAsia" w:hAnsiTheme="minorHAnsi" w:cstheme="minorBidi"/>
          <w:noProof/>
          <w:lang w:eastAsia="es-ES"/>
        </w:rPr>
      </w:pPr>
      <w:del w:id="1439" w:author="JORGE CONTRERAS ORTIZ" w:date="2021-09-04T09:25:00Z">
        <w:r w:rsidRPr="005B42F0" w:rsidDel="005B42F0">
          <w:rPr>
            <w:noProof/>
            <w:rPrChange w:id="1440" w:author="JORGE CONTRERAS ORTIZ" w:date="2021-09-04T09:25:00Z">
              <w:rPr>
                <w:rStyle w:val="Hipervnculo"/>
                <w:noProof/>
              </w:rPr>
            </w:rPrChange>
          </w:rPr>
          <w:delText>Ilustración 18 Menú de KiBRA - Border Router Iniciado</w:delText>
        </w:r>
        <w:r w:rsidDel="005B42F0">
          <w:rPr>
            <w:noProof/>
            <w:webHidden/>
          </w:rPr>
          <w:tab/>
          <w:delText>54</w:delText>
        </w:r>
      </w:del>
    </w:p>
    <w:p w14:paraId="308DD458" w14:textId="0A52E798" w:rsidR="00F21168" w:rsidDel="005B42F0" w:rsidRDefault="00F21168">
      <w:pPr>
        <w:pStyle w:val="Tabladeilustraciones"/>
        <w:tabs>
          <w:tab w:val="right" w:leader="dot" w:pos="8494"/>
        </w:tabs>
        <w:rPr>
          <w:del w:id="1441" w:author="JORGE CONTRERAS ORTIZ" w:date="2021-09-04T09:25:00Z"/>
          <w:rFonts w:asciiTheme="minorHAnsi" w:eastAsiaTheme="minorEastAsia" w:hAnsiTheme="minorHAnsi" w:cstheme="minorBidi"/>
          <w:noProof/>
          <w:lang w:eastAsia="es-ES"/>
        </w:rPr>
      </w:pPr>
      <w:del w:id="1442" w:author="JORGE CONTRERAS ORTIZ" w:date="2021-09-04T09:25:00Z">
        <w:r w:rsidRPr="005B42F0" w:rsidDel="005B42F0">
          <w:rPr>
            <w:noProof/>
            <w:rPrChange w:id="1443" w:author="JORGE CONTRERAS ORTIZ" w:date="2021-09-04T09:25:00Z">
              <w:rPr>
                <w:rStyle w:val="Hipervnculo"/>
                <w:noProof/>
              </w:rPr>
            </w:rPrChange>
          </w:rPr>
          <w:delText>Ilustración 19 Pestaña Settings - Export Settings</w:delText>
        </w:r>
        <w:r w:rsidDel="005B42F0">
          <w:rPr>
            <w:noProof/>
            <w:webHidden/>
          </w:rPr>
          <w:tab/>
          <w:delText>55</w:delText>
        </w:r>
      </w:del>
    </w:p>
    <w:p w14:paraId="4C180F75" w14:textId="48F2C1D0" w:rsidR="00F21168" w:rsidDel="005B42F0" w:rsidRDefault="00F21168">
      <w:pPr>
        <w:pStyle w:val="Tabladeilustraciones"/>
        <w:tabs>
          <w:tab w:val="right" w:leader="dot" w:pos="8494"/>
        </w:tabs>
        <w:rPr>
          <w:del w:id="1444" w:author="JORGE CONTRERAS ORTIZ" w:date="2021-09-04T09:25:00Z"/>
          <w:rFonts w:asciiTheme="minorHAnsi" w:eastAsiaTheme="minorEastAsia" w:hAnsiTheme="minorHAnsi" w:cstheme="minorBidi"/>
          <w:noProof/>
          <w:lang w:eastAsia="es-ES"/>
        </w:rPr>
      </w:pPr>
      <w:del w:id="1445" w:author="JORGE CONTRERAS ORTIZ" w:date="2021-09-04T09:25:00Z">
        <w:r w:rsidRPr="005B42F0" w:rsidDel="005B42F0">
          <w:rPr>
            <w:noProof/>
            <w:rPrChange w:id="1446" w:author="JORGE CONTRERAS ORTIZ" w:date="2021-09-04T09:25:00Z">
              <w:rPr>
                <w:rStyle w:val="Hipervnculo"/>
                <w:noProof/>
                <w:lang w:val="en-US"/>
              </w:rPr>
            </w:rPrChange>
          </w:rPr>
          <w:delText>Ilustración 20 Ventana Export Commissioning Information</w:delText>
        </w:r>
        <w:r w:rsidDel="005B42F0">
          <w:rPr>
            <w:noProof/>
            <w:webHidden/>
          </w:rPr>
          <w:tab/>
          <w:delText>56</w:delText>
        </w:r>
      </w:del>
    </w:p>
    <w:p w14:paraId="5215CD06" w14:textId="569AC129" w:rsidR="00F21168" w:rsidDel="005B42F0" w:rsidRDefault="00F21168">
      <w:pPr>
        <w:pStyle w:val="Tabladeilustraciones"/>
        <w:tabs>
          <w:tab w:val="right" w:leader="dot" w:pos="8494"/>
        </w:tabs>
        <w:rPr>
          <w:del w:id="1447" w:author="JORGE CONTRERAS ORTIZ" w:date="2021-09-04T09:25:00Z"/>
          <w:rFonts w:asciiTheme="minorHAnsi" w:eastAsiaTheme="minorEastAsia" w:hAnsiTheme="minorHAnsi" w:cstheme="minorBidi"/>
          <w:noProof/>
          <w:lang w:eastAsia="es-ES"/>
        </w:rPr>
      </w:pPr>
      <w:del w:id="1448" w:author="JORGE CONTRERAS ORTIZ" w:date="2021-09-04T09:25:00Z">
        <w:r w:rsidRPr="005B42F0" w:rsidDel="005B42F0">
          <w:rPr>
            <w:noProof/>
            <w:rPrChange w:id="1449" w:author="JORGE CONTRERAS ORTIZ" w:date="2021-09-04T09:25:00Z">
              <w:rPr>
                <w:rStyle w:val="Hipervnculo"/>
                <w:noProof/>
              </w:rPr>
            </w:rPrChange>
          </w:rPr>
          <w:delText>Ilustración 21 Servidor Backbone Router</w:delText>
        </w:r>
        <w:r w:rsidDel="005B42F0">
          <w:rPr>
            <w:noProof/>
            <w:webHidden/>
          </w:rPr>
          <w:tab/>
          <w:delText>57</w:delText>
        </w:r>
      </w:del>
    </w:p>
    <w:p w14:paraId="296750FF" w14:textId="10E7CCF0" w:rsidR="00F21168" w:rsidDel="005B42F0" w:rsidRDefault="00F21168">
      <w:pPr>
        <w:pStyle w:val="Tabladeilustraciones"/>
        <w:tabs>
          <w:tab w:val="right" w:leader="dot" w:pos="8494"/>
        </w:tabs>
        <w:rPr>
          <w:del w:id="1450" w:author="JORGE CONTRERAS ORTIZ" w:date="2021-09-04T09:25:00Z"/>
          <w:rFonts w:asciiTheme="minorHAnsi" w:eastAsiaTheme="minorEastAsia" w:hAnsiTheme="minorHAnsi" w:cstheme="minorBidi"/>
          <w:noProof/>
          <w:lang w:eastAsia="es-ES"/>
        </w:rPr>
      </w:pPr>
      <w:del w:id="1451" w:author="JORGE CONTRERAS ORTIZ" w:date="2021-09-04T09:25:00Z">
        <w:r w:rsidRPr="005B42F0" w:rsidDel="005B42F0">
          <w:rPr>
            <w:noProof/>
            <w:rPrChange w:id="1452" w:author="JORGE CONTRERAS ORTIZ" w:date="2021-09-04T09:25:00Z">
              <w:rPr>
                <w:rStyle w:val="Hipervnculo"/>
                <w:noProof/>
              </w:rPr>
            </w:rPrChange>
          </w:rPr>
          <w:delText>Ilustración 22 Servicio DHCP</w:delText>
        </w:r>
        <w:r w:rsidDel="005B42F0">
          <w:rPr>
            <w:noProof/>
            <w:webHidden/>
          </w:rPr>
          <w:tab/>
          <w:delText>58</w:delText>
        </w:r>
      </w:del>
    </w:p>
    <w:p w14:paraId="7B9B1D1A" w14:textId="41A07820" w:rsidR="00F21168" w:rsidDel="005B42F0" w:rsidRDefault="00F21168">
      <w:pPr>
        <w:pStyle w:val="Tabladeilustraciones"/>
        <w:tabs>
          <w:tab w:val="right" w:leader="dot" w:pos="8494"/>
        </w:tabs>
        <w:rPr>
          <w:del w:id="1453" w:author="JORGE CONTRERAS ORTIZ" w:date="2021-09-04T09:25:00Z"/>
          <w:rFonts w:asciiTheme="minorHAnsi" w:eastAsiaTheme="minorEastAsia" w:hAnsiTheme="minorHAnsi" w:cstheme="minorBidi"/>
          <w:noProof/>
          <w:lang w:eastAsia="es-ES"/>
        </w:rPr>
      </w:pPr>
      <w:del w:id="1454" w:author="JORGE CONTRERAS ORTIZ" w:date="2021-09-04T09:25:00Z">
        <w:r w:rsidRPr="005B42F0" w:rsidDel="005B42F0">
          <w:rPr>
            <w:noProof/>
            <w:rPrChange w:id="1455" w:author="JORGE CONTRERAS ORTIZ" w:date="2021-09-04T09:25:00Z">
              <w:rPr>
                <w:rStyle w:val="Hipervnculo"/>
                <w:noProof/>
              </w:rPr>
            </w:rPrChange>
          </w:rPr>
          <w:delText>Ilustración 23 Servicio NAT64</w:delText>
        </w:r>
        <w:r w:rsidDel="005B42F0">
          <w:rPr>
            <w:noProof/>
            <w:webHidden/>
          </w:rPr>
          <w:tab/>
          <w:delText>59</w:delText>
        </w:r>
      </w:del>
    </w:p>
    <w:p w14:paraId="08B85FD1" w14:textId="7ADFB5E2" w:rsidR="00F21168" w:rsidDel="005B42F0" w:rsidRDefault="00F21168">
      <w:pPr>
        <w:pStyle w:val="Tabladeilustraciones"/>
        <w:tabs>
          <w:tab w:val="right" w:leader="dot" w:pos="8494"/>
        </w:tabs>
        <w:rPr>
          <w:del w:id="1456" w:author="JORGE CONTRERAS ORTIZ" w:date="2021-09-04T09:25:00Z"/>
          <w:rFonts w:asciiTheme="minorHAnsi" w:eastAsiaTheme="minorEastAsia" w:hAnsiTheme="minorHAnsi" w:cstheme="minorBidi"/>
          <w:noProof/>
          <w:lang w:eastAsia="es-ES"/>
        </w:rPr>
      </w:pPr>
      <w:del w:id="1457" w:author="JORGE CONTRERAS ORTIZ" w:date="2021-09-04T09:25:00Z">
        <w:r w:rsidRPr="005B42F0" w:rsidDel="005B42F0">
          <w:rPr>
            <w:noProof/>
            <w:rPrChange w:id="1458" w:author="JORGE CONTRERAS ORTIZ" w:date="2021-09-04T09:25:00Z">
              <w:rPr>
                <w:rStyle w:val="Hipervnculo"/>
                <w:noProof/>
              </w:rPr>
            </w:rPrChange>
          </w:rPr>
          <w:delText>Ilustración 24 Servicio Commissioner</w:delText>
        </w:r>
        <w:r w:rsidDel="005B42F0">
          <w:rPr>
            <w:noProof/>
            <w:webHidden/>
          </w:rPr>
          <w:tab/>
          <w:delText>60</w:delText>
        </w:r>
      </w:del>
    </w:p>
    <w:p w14:paraId="244081A9" w14:textId="764F36B4" w:rsidR="00F21168" w:rsidDel="005B42F0" w:rsidRDefault="00F21168">
      <w:pPr>
        <w:pStyle w:val="Tabladeilustraciones"/>
        <w:tabs>
          <w:tab w:val="right" w:leader="dot" w:pos="8494"/>
        </w:tabs>
        <w:rPr>
          <w:del w:id="1459" w:author="JORGE CONTRERAS ORTIZ" w:date="2021-09-04T09:25:00Z"/>
          <w:rFonts w:asciiTheme="minorHAnsi" w:eastAsiaTheme="minorEastAsia" w:hAnsiTheme="minorHAnsi" w:cstheme="minorBidi"/>
          <w:noProof/>
          <w:lang w:eastAsia="es-ES"/>
        </w:rPr>
      </w:pPr>
      <w:del w:id="1460" w:author="JORGE CONTRERAS ORTIZ" w:date="2021-09-04T09:25:00Z">
        <w:r w:rsidRPr="005B42F0" w:rsidDel="005B42F0">
          <w:rPr>
            <w:noProof/>
            <w:rPrChange w:id="1461" w:author="JORGE CONTRERAS ORTIZ" w:date="2021-09-04T09:25:00Z">
              <w:rPr>
                <w:rStyle w:val="Hipervnculo"/>
                <w:noProof/>
              </w:rPr>
            </w:rPrChange>
          </w:rPr>
          <w:delText>Ilustración 25 Pestaña Visual Network</w:delText>
        </w:r>
        <w:r w:rsidDel="005B42F0">
          <w:rPr>
            <w:noProof/>
            <w:webHidden/>
          </w:rPr>
          <w:tab/>
          <w:delText>61</w:delText>
        </w:r>
      </w:del>
    </w:p>
    <w:p w14:paraId="59BAF4BA" w14:textId="5657F450" w:rsidR="00F21168" w:rsidDel="005B42F0" w:rsidRDefault="00F21168">
      <w:pPr>
        <w:pStyle w:val="Tabladeilustraciones"/>
        <w:tabs>
          <w:tab w:val="right" w:leader="dot" w:pos="8494"/>
        </w:tabs>
        <w:rPr>
          <w:del w:id="1462" w:author="JORGE CONTRERAS ORTIZ" w:date="2021-09-04T09:25:00Z"/>
          <w:rFonts w:asciiTheme="minorHAnsi" w:eastAsiaTheme="minorEastAsia" w:hAnsiTheme="minorHAnsi" w:cstheme="minorBidi"/>
          <w:noProof/>
          <w:lang w:eastAsia="es-ES"/>
        </w:rPr>
      </w:pPr>
      <w:del w:id="1463" w:author="JORGE CONTRERAS ORTIZ" w:date="2021-09-04T09:25:00Z">
        <w:r w:rsidRPr="005B42F0" w:rsidDel="005B42F0">
          <w:rPr>
            <w:noProof/>
            <w:rPrChange w:id="1464" w:author="JORGE CONTRERAS ORTIZ" w:date="2021-09-04T09:25:00Z">
              <w:rPr>
                <w:rStyle w:val="Hipervnculo"/>
                <w:noProof/>
              </w:rPr>
            </w:rPrChange>
          </w:rPr>
          <w:delText>Ilustración 26 Pestaña Logs</w:delText>
        </w:r>
        <w:r w:rsidDel="005B42F0">
          <w:rPr>
            <w:noProof/>
            <w:webHidden/>
          </w:rPr>
          <w:tab/>
          <w:delText>62</w:delText>
        </w:r>
      </w:del>
    </w:p>
    <w:p w14:paraId="744B7695" w14:textId="3E0D042C" w:rsidR="00F21168" w:rsidDel="005B42F0" w:rsidRDefault="00F21168">
      <w:pPr>
        <w:pStyle w:val="Tabladeilustraciones"/>
        <w:tabs>
          <w:tab w:val="right" w:leader="dot" w:pos="8494"/>
        </w:tabs>
        <w:rPr>
          <w:del w:id="1465" w:author="JORGE CONTRERAS ORTIZ" w:date="2021-09-04T09:25:00Z"/>
          <w:rFonts w:asciiTheme="minorHAnsi" w:eastAsiaTheme="minorEastAsia" w:hAnsiTheme="minorHAnsi" w:cstheme="minorBidi"/>
          <w:noProof/>
          <w:lang w:eastAsia="es-ES"/>
        </w:rPr>
      </w:pPr>
      <w:del w:id="1466" w:author="JORGE CONTRERAS ORTIZ" w:date="2021-09-04T09:25:00Z">
        <w:r w:rsidRPr="005B42F0" w:rsidDel="005B42F0">
          <w:rPr>
            <w:noProof/>
            <w:rPrChange w:id="1467" w:author="JORGE CONTRERAS ORTIZ" w:date="2021-09-04T09:25:00Z">
              <w:rPr>
                <w:rStyle w:val="Hipervnculo"/>
                <w:noProof/>
              </w:rPr>
            </w:rPrChange>
          </w:rPr>
          <w:delText>Ilustración 27 Administrador de dispositivo antes de instalar los Drivers de KTWM102</w:delText>
        </w:r>
        <w:r w:rsidDel="005B42F0">
          <w:rPr>
            <w:noProof/>
            <w:webHidden/>
          </w:rPr>
          <w:tab/>
          <w:delText>66</w:delText>
        </w:r>
      </w:del>
    </w:p>
    <w:p w14:paraId="0E112B5E" w14:textId="521FCCC4" w:rsidR="00F21168" w:rsidDel="005B42F0" w:rsidRDefault="00F21168">
      <w:pPr>
        <w:pStyle w:val="Tabladeilustraciones"/>
        <w:tabs>
          <w:tab w:val="right" w:leader="dot" w:pos="8494"/>
        </w:tabs>
        <w:rPr>
          <w:del w:id="1468" w:author="JORGE CONTRERAS ORTIZ" w:date="2021-09-04T09:25:00Z"/>
          <w:rFonts w:asciiTheme="minorHAnsi" w:eastAsiaTheme="minorEastAsia" w:hAnsiTheme="minorHAnsi" w:cstheme="minorBidi"/>
          <w:noProof/>
          <w:lang w:eastAsia="es-ES"/>
        </w:rPr>
      </w:pPr>
      <w:del w:id="1469" w:author="JORGE CONTRERAS ORTIZ" w:date="2021-09-04T09:25:00Z">
        <w:r w:rsidRPr="005B42F0" w:rsidDel="005B42F0">
          <w:rPr>
            <w:noProof/>
            <w:rPrChange w:id="1470" w:author="JORGE CONTRERAS ORTIZ" w:date="2021-09-04T09:25:00Z">
              <w:rPr>
                <w:rStyle w:val="Hipervnculo"/>
                <w:noProof/>
              </w:rPr>
            </w:rPrChange>
          </w:rPr>
          <w:delText>Ilustración 28 Instalación Drivers con Zadig Paso 1</w:delText>
        </w:r>
        <w:r w:rsidDel="005B42F0">
          <w:rPr>
            <w:noProof/>
            <w:webHidden/>
          </w:rPr>
          <w:tab/>
          <w:delText>66</w:delText>
        </w:r>
      </w:del>
    </w:p>
    <w:p w14:paraId="43B964BA" w14:textId="16035900" w:rsidR="00F21168" w:rsidDel="005B42F0" w:rsidRDefault="00F21168">
      <w:pPr>
        <w:pStyle w:val="Tabladeilustraciones"/>
        <w:tabs>
          <w:tab w:val="right" w:leader="dot" w:pos="8494"/>
        </w:tabs>
        <w:rPr>
          <w:del w:id="1471" w:author="JORGE CONTRERAS ORTIZ" w:date="2021-09-04T09:25:00Z"/>
          <w:rFonts w:asciiTheme="minorHAnsi" w:eastAsiaTheme="minorEastAsia" w:hAnsiTheme="minorHAnsi" w:cstheme="minorBidi"/>
          <w:noProof/>
          <w:lang w:eastAsia="es-ES"/>
        </w:rPr>
      </w:pPr>
      <w:del w:id="1472" w:author="JORGE CONTRERAS ORTIZ" w:date="2021-09-04T09:25:00Z">
        <w:r w:rsidRPr="005B42F0" w:rsidDel="005B42F0">
          <w:rPr>
            <w:noProof/>
            <w:rPrChange w:id="1473" w:author="JORGE CONTRERAS ORTIZ" w:date="2021-09-04T09:25:00Z">
              <w:rPr>
                <w:rStyle w:val="Hipervnculo"/>
                <w:noProof/>
              </w:rPr>
            </w:rPrChange>
          </w:rPr>
          <w:delText>Ilustración 29 Instalación Drivers con Zadig Paso 2</w:delText>
        </w:r>
        <w:r w:rsidDel="005B42F0">
          <w:rPr>
            <w:noProof/>
            <w:webHidden/>
          </w:rPr>
          <w:tab/>
          <w:delText>67</w:delText>
        </w:r>
      </w:del>
    </w:p>
    <w:p w14:paraId="3A5A1A86" w14:textId="34BD7125" w:rsidR="00F21168" w:rsidDel="005B42F0" w:rsidRDefault="00F21168">
      <w:pPr>
        <w:pStyle w:val="Tabladeilustraciones"/>
        <w:tabs>
          <w:tab w:val="right" w:leader="dot" w:pos="8494"/>
        </w:tabs>
        <w:rPr>
          <w:del w:id="1474" w:author="JORGE CONTRERAS ORTIZ" w:date="2021-09-04T09:25:00Z"/>
          <w:rFonts w:asciiTheme="minorHAnsi" w:eastAsiaTheme="minorEastAsia" w:hAnsiTheme="minorHAnsi" w:cstheme="minorBidi"/>
          <w:noProof/>
          <w:lang w:eastAsia="es-ES"/>
        </w:rPr>
      </w:pPr>
      <w:del w:id="1475" w:author="JORGE CONTRERAS ORTIZ" w:date="2021-09-04T09:25:00Z">
        <w:r w:rsidRPr="005B42F0" w:rsidDel="005B42F0">
          <w:rPr>
            <w:noProof/>
            <w:rPrChange w:id="1476" w:author="JORGE CONTRERAS ORTIZ" w:date="2021-09-04T09:25:00Z">
              <w:rPr>
                <w:rStyle w:val="Hipervnculo"/>
                <w:noProof/>
              </w:rPr>
            </w:rPrChange>
          </w:rPr>
          <w:delText>Ilustración 30 Instalación Drivers con Zadig Finalizada</w:delText>
        </w:r>
        <w:r w:rsidDel="005B42F0">
          <w:rPr>
            <w:noProof/>
            <w:webHidden/>
          </w:rPr>
          <w:tab/>
          <w:delText>67</w:delText>
        </w:r>
      </w:del>
    </w:p>
    <w:p w14:paraId="2DB85030" w14:textId="33EE6730" w:rsidR="00F21168" w:rsidDel="005B42F0" w:rsidRDefault="00F21168">
      <w:pPr>
        <w:pStyle w:val="Tabladeilustraciones"/>
        <w:tabs>
          <w:tab w:val="right" w:leader="dot" w:pos="8494"/>
        </w:tabs>
        <w:rPr>
          <w:del w:id="1477" w:author="JORGE CONTRERAS ORTIZ" w:date="2021-09-04T09:25:00Z"/>
          <w:rFonts w:asciiTheme="minorHAnsi" w:eastAsiaTheme="minorEastAsia" w:hAnsiTheme="minorHAnsi" w:cstheme="minorBidi"/>
          <w:noProof/>
          <w:lang w:eastAsia="es-ES"/>
        </w:rPr>
      </w:pPr>
      <w:del w:id="1478" w:author="JORGE CONTRERAS ORTIZ" w:date="2021-09-04T09:25:00Z">
        <w:r w:rsidRPr="005B42F0" w:rsidDel="005B42F0">
          <w:rPr>
            <w:noProof/>
            <w:rPrChange w:id="1479" w:author="JORGE CONTRERAS ORTIZ" w:date="2021-09-04T09:25:00Z">
              <w:rPr>
                <w:rStyle w:val="Hipervnculo"/>
                <w:noProof/>
              </w:rPr>
            </w:rPrChange>
          </w:rPr>
          <w:delText>Ilustración 31 Administrador de Dispositivos Después de Instalar Drivers</w:delText>
        </w:r>
        <w:r w:rsidDel="005B42F0">
          <w:rPr>
            <w:noProof/>
            <w:webHidden/>
          </w:rPr>
          <w:tab/>
          <w:delText>68</w:delText>
        </w:r>
      </w:del>
    </w:p>
    <w:p w14:paraId="12E8FC2F" w14:textId="4D02D058" w:rsidR="00F21168" w:rsidDel="005B42F0" w:rsidRDefault="00F21168">
      <w:pPr>
        <w:pStyle w:val="Tabladeilustraciones"/>
        <w:tabs>
          <w:tab w:val="right" w:leader="dot" w:pos="8494"/>
        </w:tabs>
        <w:rPr>
          <w:del w:id="1480" w:author="JORGE CONTRERAS ORTIZ" w:date="2021-09-04T09:25:00Z"/>
          <w:rFonts w:asciiTheme="minorHAnsi" w:eastAsiaTheme="minorEastAsia" w:hAnsiTheme="minorHAnsi" w:cstheme="minorBidi"/>
          <w:noProof/>
          <w:lang w:eastAsia="es-ES"/>
        </w:rPr>
      </w:pPr>
      <w:del w:id="1481" w:author="JORGE CONTRERAS ORTIZ" w:date="2021-09-04T09:25:00Z">
        <w:r w:rsidRPr="005B42F0" w:rsidDel="005B42F0">
          <w:rPr>
            <w:noProof/>
            <w:rPrChange w:id="1482" w:author="JORGE CONTRERAS ORTIZ" w:date="2021-09-04T09:25:00Z">
              <w:rPr>
                <w:rStyle w:val="Hipervnculo"/>
                <w:noProof/>
              </w:rPr>
            </w:rPrChange>
          </w:rPr>
          <w:delText>Ilustración 32 Instalar libusbk con Zadig</w:delText>
        </w:r>
        <w:r w:rsidDel="005B42F0">
          <w:rPr>
            <w:noProof/>
            <w:webHidden/>
          </w:rPr>
          <w:tab/>
          <w:delText>71</w:delText>
        </w:r>
      </w:del>
    </w:p>
    <w:p w14:paraId="0F1F5A23" w14:textId="510F5409" w:rsidR="00F21168" w:rsidDel="005B42F0" w:rsidRDefault="00F21168">
      <w:pPr>
        <w:pStyle w:val="Tabladeilustraciones"/>
        <w:tabs>
          <w:tab w:val="right" w:leader="dot" w:pos="8494"/>
        </w:tabs>
        <w:rPr>
          <w:del w:id="1483" w:author="JORGE CONTRERAS ORTIZ" w:date="2021-09-04T09:25:00Z"/>
          <w:rFonts w:asciiTheme="minorHAnsi" w:eastAsiaTheme="minorEastAsia" w:hAnsiTheme="minorHAnsi" w:cstheme="minorBidi"/>
          <w:noProof/>
          <w:lang w:eastAsia="es-ES"/>
        </w:rPr>
      </w:pPr>
      <w:del w:id="1484" w:author="JORGE CONTRERAS ORTIZ" w:date="2021-09-04T09:25:00Z">
        <w:r w:rsidRPr="005B42F0" w:rsidDel="005B42F0">
          <w:rPr>
            <w:noProof/>
            <w:rPrChange w:id="1485" w:author="JORGE CONTRERAS ORTIZ" w:date="2021-09-04T09:25:00Z">
              <w:rPr>
                <w:rStyle w:val="Hipervnculo"/>
                <w:noProof/>
              </w:rPr>
            </w:rPrChange>
          </w:rPr>
          <w:delText>Ilustración 33 Instalación Driver Libusbk xon Zadig Finalizada</w:delText>
        </w:r>
        <w:r w:rsidDel="005B42F0">
          <w:rPr>
            <w:noProof/>
            <w:webHidden/>
          </w:rPr>
          <w:tab/>
          <w:delText>72</w:delText>
        </w:r>
      </w:del>
    </w:p>
    <w:p w14:paraId="40D1B9FF" w14:textId="5EB6F538" w:rsidR="00F21168" w:rsidDel="005B42F0" w:rsidRDefault="00F21168">
      <w:pPr>
        <w:pStyle w:val="Tabladeilustraciones"/>
        <w:tabs>
          <w:tab w:val="right" w:leader="dot" w:pos="8494"/>
        </w:tabs>
        <w:rPr>
          <w:del w:id="1486" w:author="JORGE CONTRERAS ORTIZ" w:date="2021-09-04T09:25:00Z"/>
          <w:rFonts w:asciiTheme="minorHAnsi" w:eastAsiaTheme="minorEastAsia" w:hAnsiTheme="minorHAnsi" w:cstheme="minorBidi"/>
          <w:noProof/>
          <w:lang w:eastAsia="es-ES"/>
        </w:rPr>
      </w:pPr>
      <w:del w:id="1487" w:author="JORGE CONTRERAS ORTIZ" w:date="2021-09-04T09:25:00Z">
        <w:r w:rsidRPr="005B42F0" w:rsidDel="005B42F0">
          <w:rPr>
            <w:noProof/>
            <w:rPrChange w:id="1488" w:author="JORGE CONTRERAS ORTIZ" w:date="2021-09-04T09:25:00Z">
              <w:rPr>
                <w:rStyle w:val="Hipervnculo"/>
                <w:noProof/>
              </w:rPr>
            </w:rPrChange>
          </w:rPr>
          <w:delText>Ilustración 34 Instalar USB SERIAL (CDC) con Zadig</w:delText>
        </w:r>
        <w:r w:rsidDel="005B42F0">
          <w:rPr>
            <w:noProof/>
            <w:webHidden/>
          </w:rPr>
          <w:tab/>
          <w:delText>72</w:delText>
        </w:r>
      </w:del>
    </w:p>
    <w:p w14:paraId="48D937D7" w14:textId="4F01D4DD" w:rsidR="00F21168" w:rsidDel="005B42F0" w:rsidRDefault="00F21168">
      <w:pPr>
        <w:pStyle w:val="Tabladeilustraciones"/>
        <w:tabs>
          <w:tab w:val="right" w:leader="dot" w:pos="8494"/>
        </w:tabs>
        <w:rPr>
          <w:del w:id="1489" w:author="JORGE CONTRERAS ORTIZ" w:date="2021-09-04T09:25:00Z"/>
          <w:rFonts w:asciiTheme="minorHAnsi" w:eastAsiaTheme="minorEastAsia" w:hAnsiTheme="minorHAnsi" w:cstheme="minorBidi"/>
          <w:noProof/>
          <w:lang w:eastAsia="es-ES"/>
        </w:rPr>
      </w:pPr>
      <w:del w:id="1490" w:author="JORGE CONTRERAS ORTIZ" w:date="2021-09-04T09:25:00Z">
        <w:r w:rsidRPr="005B42F0" w:rsidDel="005B42F0">
          <w:rPr>
            <w:noProof/>
            <w:rPrChange w:id="1491" w:author="JORGE CONTRERAS ORTIZ" w:date="2021-09-04T09:25:00Z">
              <w:rPr>
                <w:rStyle w:val="Hipervnculo"/>
                <w:noProof/>
              </w:rPr>
            </w:rPrChange>
          </w:rPr>
          <w:delText>Ilustración 35 Instalación Driver USB Serial (CDC) con Zadig Finalizada</w:delText>
        </w:r>
        <w:r w:rsidDel="005B42F0">
          <w:rPr>
            <w:noProof/>
            <w:webHidden/>
          </w:rPr>
          <w:tab/>
          <w:delText>73</w:delText>
        </w:r>
      </w:del>
    </w:p>
    <w:p w14:paraId="50400287" w14:textId="17CE180E" w:rsidR="00F21168" w:rsidDel="005B42F0" w:rsidRDefault="00F21168">
      <w:pPr>
        <w:pStyle w:val="Tabladeilustraciones"/>
        <w:tabs>
          <w:tab w:val="right" w:leader="dot" w:pos="8494"/>
        </w:tabs>
        <w:rPr>
          <w:del w:id="1492" w:author="JORGE CONTRERAS ORTIZ" w:date="2021-09-04T09:25:00Z"/>
          <w:rFonts w:asciiTheme="minorHAnsi" w:eastAsiaTheme="minorEastAsia" w:hAnsiTheme="minorHAnsi" w:cstheme="minorBidi"/>
          <w:noProof/>
          <w:lang w:eastAsia="es-ES"/>
        </w:rPr>
      </w:pPr>
      <w:del w:id="1493" w:author="JORGE CONTRERAS ORTIZ" w:date="2021-09-04T09:25:00Z">
        <w:r w:rsidRPr="005B42F0" w:rsidDel="005B42F0">
          <w:rPr>
            <w:noProof/>
            <w:rPrChange w:id="1494" w:author="JORGE CONTRERAS ORTIZ" w:date="2021-09-04T09:25:00Z">
              <w:rPr>
                <w:rStyle w:val="Hipervnculo"/>
                <w:noProof/>
              </w:rPr>
            </w:rPrChange>
          </w:rPr>
          <w:delText>Ilustración 36 Administrador de Dispositivos después de la instalación</w:delText>
        </w:r>
        <w:r w:rsidDel="005B42F0">
          <w:rPr>
            <w:noProof/>
            <w:webHidden/>
          </w:rPr>
          <w:tab/>
          <w:delText>73</w:delText>
        </w:r>
      </w:del>
    </w:p>
    <w:p w14:paraId="42ADE390" w14:textId="130D5E7E" w:rsidR="00F21168" w:rsidDel="005B42F0" w:rsidRDefault="00F21168">
      <w:pPr>
        <w:pStyle w:val="Tabladeilustraciones"/>
        <w:tabs>
          <w:tab w:val="right" w:leader="dot" w:pos="8494"/>
        </w:tabs>
        <w:rPr>
          <w:del w:id="1495" w:author="JORGE CONTRERAS ORTIZ" w:date="2021-09-04T09:25:00Z"/>
          <w:rFonts w:asciiTheme="minorHAnsi" w:eastAsiaTheme="minorEastAsia" w:hAnsiTheme="minorHAnsi" w:cstheme="minorBidi"/>
          <w:noProof/>
          <w:lang w:eastAsia="es-ES"/>
        </w:rPr>
      </w:pPr>
      <w:del w:id="1496" w:author="JORGE CONTRERAS ORTIZ" w:date="2021-09-04T09:25:00Z">
        <w:r w:rsidRPr="005B42F0" w:rsidDel="005B42F0">
          <w:rPr>
            <w:noProof/>
            <w:rPrChange w:id="1497" w:author="JORGE CONTRERAS ORTIZ" w:date="2021-09-04T09:25:00Z">
              <w:rPr>
                <w:rStyle w:val="Hipervnculo"/>
                <w:noProof/>
              </w:rPr>
            </w:rPrChange>
          </w:rPr>
          <w:delText>Ilustración 37 Terminal Termite</w:delText>
        </w:r>
        <w:r w:rsidDel="005B42F0">
          <w:rPr>
            <w:noProof/>
            <w:webHidden/>
          </w:rPr>
          <w:tab/>
          <w:delText>75</w:delText>
        </w:r>
      </w:del>
    </w:p>
    <w:p w14:paraId="23FFE215" w14:textId="558C03DF" w:rsidR="00F21168" w:rsidDel="005B42F0" w:rsidRDefault="00F21168">
      <w:pPr>
        <w:pStyle w:val="Tabladeilustraciones"/>
        <w:tabs>
          <w:tab w:val="right" w:leader="dot" w:pos="8494"/>
        </w:tabs>
        <w:rPr>
          <w:del w:id="1498" w:author="JORGE CONTRERAS ORTIZ" w:date="2021-09-04T09:25:00Z"/>
          <w:rFonts w:asciiTheme="minorHAnsi" w:eastAsiaTheme="minorEastAsia" w:hAnsiTheme="minorHAnsi" w:cstheme="minorBidi"/>
          <w:noProof/>
          <w:lang w:eastAsia="es-ES"/>
        </w:rPr>
      </w:pPr>
      <w:del w:id="1499" w:author="JORGE CONTRERAS ORTIZ" w:date="2021-09-04T09:25:00Z">
        <w:r w:rsidRPr="005B42F0" w:rsidDel="005B42F0">
          <w:rPr>
            <w:noProof/>
            <w:rPrChange w:id="1500" w:author="JORGE CONTRERAS ORTIZ" w:date="2021-09-04T09:25:00Z">
              <w:rPr>
                <w:rStyle w:val="Hipervnculo"/>
                <w:noProof/>
              </w:rPr>
            </w:rPrChange>
          </w:rPr>
          <w:delText>Ilustración 38 Herramienta KiTools</w:delText>
        </w:r>
        <w:r w:rsidDel="005B42F0">
          <w:rPr>
            <w:noProof/>
            <w:webHidden/>
          </w:rPr>
          <w:tab/>
          <w:delText>77</w:delText>
        </w:r>
      </w:del>
    </w:p>
    <w:p w14:paraId="2A910025" w14:textId="736361A9" w:rsidR="00F21168" w:rsidDel="005B42F0" w:rsidRDefault="00F21168">
      <w:pPr>
        <w:pStyle w:val="Tabladeilustraciones"/>
        <w:tabs>
          <w:tab w:val="right" w:leader="dot" w:pos="8494"/>
        </w:tabs>
        <w:rPr>
          <w:del w:id="1501" w:author="JORGE CONTRERAS ORTIZ" w:date="2021-09-04T09:25:00Z"/>
          <w:rFonts w:asciiTheme="minorHAnsi" w:eastAsiaTheme="minorEastAsia" w:hAnsiTheme="minorHAnsi" w:cstheme="minorBidi"/>
          <w:noProof/>
          <w:lang w:eastAsia="es-ES"/>
        </w:rPr>
      </w:pPr>
      <w:del w:id="1502" w:author="JORGE CONTRERAS ORTIZ" w:date="2021-09-04T09:25:00Z">
        <w:r w:rsidRPr="005B42F0" w:rsidDel="005B42F0">
          <w:rPr>
            <w:noProof/>
            <w:rPrChange w:id="1503" w:author="JORGE CONTRERAS ORTIZ" w:date="2021-09-04T09:25:00Z">
              <w:rPr>
                <w:rStyle w:val="Hipervnculo"/>
                <w:noProof/>
              </w:rPr>
            </w:rPrChange>
          </w:rPr>
          <w:delText>Ilustración 39 IP como parámetros</w:delText>
        </w:r>
        <w:r w:rsidDel="005B42F0">
          <w:rPr>
            <w:noProof/>
            <w:webHidden/>
          </w:rPr>
          <w:tab/>
          <w:delText>78</w:delText>
        </w:r>
      </w:del>
    </w:p>
    <w:p w14:paraId="17BF4DFB" w14:textId="1A4904E0" w:rsidR="00F21168" w:rsidDel="005B42F0" w:rsidRDefault="00F21168">
      <w:pPr>
        <w:pStyle w:val="Tabladeilustraciones"/>
        <w:tabs>
          <w:tab w:val="right" w:leader="dot" w:pos="8494"/>
        </w:tabs>
        <w:rPr>
          <w:del w:id="1504" w:author="JORGE CONTRERAS ORTIZ" w:date="2021-09-04T09:25:00Z"/>
          <w:rFonts w:asciiTheme="minorHAnsi" w:eastAsiaTheme="minorEastAsia" w:hAnsiTheme="minorHAnsi" w:cstheme="minorBidi"/>
          <w:noProof/>
          <w:lang w:eastAsia="es-ES"/>
        </w:rPr>
      </w:pPr>
      <w:del w:id="1505" w:author="JORGE CONTRERAS ORTIZ" w:date="2021-09-04T09:25:00Z">
        <w:r w:rsidRPr="005B42F0" w:rsidDel="005B42F0">
          <w:rPr>
            <w:noProof/>
            <w:rPrChange w:id="1506" w:author="JORGE CONTRERAS ORTIZ" w:date="2021-09-04T09:25:00Z">
              <w:rPr>
                <w:rStyle w:val="Hipervnculo"/>
                <w:noProof/>
              </w:rPr>
            </w:rPrChange>
          </w:rPr>
          <w:delText>Ilustración 40 Esquema de comunicación entre Host Externo y el dispositivo KTWM102</w:delText>
        </w:r>
        <w:r w:rsidDel="005B42F0">
          <w:rPr>
            <w:noProof/>
            <w:webHidden/>
          </w:rPr>
          <w:tab/>
          <w:delText>79</w:delText>
        </w:r>
      </w:del>
    </w:p>
    <w:p w14:paraId="211F550D" w14:textId="41754E87" w:rsidR="00F21168" w:rsidDel="005B42F0" w:rsidRDefault="00F21168">
      <w:pPr>
        <w:pStyle w:val="Tabladeilustraciones"/>
        <w:tabs>
          <w:tab w:val="right" w:leader="dot" w:pos="8494"/>
        </w:tabs>
        <w:rPr>
          <w:del w:id="1507" w:author="JORGE CONTRERAS ORTIZ" w:date="2021-09-04T09:25:00Z"/>
          <w:rFonts w:asciiTheme="minorHAnsi" w:eastAsiaTheme="minorEastAsia" w:hAnsiTheme="minorHAnsi" w:cstheme="minorBidi"/>
          <w:noProof/>
          <w:lang w:eastAsia="es-ES"/>
        </w:rPr>
      </w:pPr>
      <w:del w:id="1508" w:author="JORGE CONTRERAS ORTIZ" w:date="2021-09-04T09:25:00Z">
        <w:r w:rsidRPr="005B42F0" w:rsidDel="005B42F0">
          <w:rPr>
            <w:noProof/>
            <w:rPrChange w:id="1509" w:author="JORGE CONTRERAS ORTIZ" w:date="2021-09-04T09:25:00Z">
              <w:rPr>
                <w:rStyle w:val="Hipervnculo"/>
                <w:noProof/>
              </w:rPr>
            </w:rPrChange>
          </w:rPr>
          <w:delText>Ilustración 41 Ejemplo Rutina de Comando - Esperar Respuesta</w:delText>
        </w:r>
        <w:r w:rsidDel="005B42F0">
          <w:rPr>
            <w:noProof/>
            <w:webHidden/>
          </w:rPr>
          <w:tab/>
          <w:delText>82</w:delText>
        </w:r>
      </w:del>
    </w:p>
    <w:p w14:paraId="4A0E9669" w14:textId="6F4BD8A9" w:rsidR="00F21168" w:rsidDel="005B42F0" w:rsidRDefault="00F21168">
      <w:pPr>
        <w:pStyle w:val="Tabladeilustraciones"/>
        <w:tabs>
          <w:tab w:val="right" w:leader="dot" w:pos="8494"/>
        </w:tabs>
        <w:rPr>
          <w:del w:id="1510" w:author="JORGE CONTRERAS ORTIZ" w:date="2021-09-04T09:25:00Z"/>
          <w:rFonts w:asciiTheme="minorHAnsi" w:eastAsiaTheme="minorEastAsia" w:hAnsiTheme="minorHAnsi" w:cstheme="minorBidi"/>
          <w:noProof/>
          <w:lang w:eastAsia="es-ES"/>
        </w:rPr>
      </w:pPr>
      <w:del w:id="1511" w:author="JORGE CONTRERAS ORTIZ" w:date="2021-09-04T09:25:00Z">
        <w:r w:rsidRPr="005B42F0" w:rsidDel="005B42F0">
          <w:rPr>
            <w:noProof/>
            <w:rPrChange w:id="1512" w:author="JORGE CONTRERAS ORTIZ" w:date="2021-09-04T09:25:00Z">
              <w:rPr>
                <w:rStyle w:val="Hipervnculo"/>
                <w:noProof/>
              </w:rPr>
            </w:rPrChange>
          </w:rPr>
          <w:delText>Ilustración 42 Jerarquía Circuito</w:delText>
        </w:r>
        <w:r w:rsidDel="005B42F0">
          <w:rPr>
            <w:noProof/>
            <w:webHidden/>
          </w:rPr>
          <w:tab/>
          <w:delText>85</w:delText>
        </w:r>
      </w:del>
    </w:p>
    <w:p w14:paraId="2CAD06F3" w14:textId="1DADBE4C" w:rsidR="00F21168" w:rsidDel="005B42F0" w:rsidRDefault="00F21168">
      <w:pPr>
        <w:pStyle w:val="Tabladeilustraciones"/>
        <w:tabs>
          <w:tab w:val="right" w:leader="dot" w:pos="8494"/>
        </w:tabs>
        <w:rPr>
          <w:del w:id="1513" w:author="JORGE CONTRERAS ORTIZ" w:date="2021-09-04T09:25:00Z"/>
          <w:rFonts w:asciiTheme="minorHAnsi" w:eastAsiaTheme="minorEastAsia" w:hAnsiTheme="minorHAnsi" w:cstheme="minorBidi"/>
          <w:noProof/>
          <w:lang w:eastAsia="es-ES"/>
        </w:rPr>
      </w:pPr>
      <w:del w:id="1514" w:author="JORGE CONTRERAS ORTIZ" w:date="2021-09-04T09:25:00Z">
        <w:r w:rsidRPr="005B42F0" w:rsidDel="005B42F0">
          <w:rPr>
            <w:noProof/>
            <w:rPrChange w:id="1515" w:author="JORGE CONTRERAS ORTIZ" w:date="2021-09-04T09:25:00Z">
              <w:rPr>
                <w:rStyle w:val="Hipervnculo"/>
                <w:noProof/>
              </w:rPr>
            </w:rPrChange>
          </w:rPr>
          <w:delText>Ilustración 43 Circuito Integración del Módulo</w:delText>
        </w:r>
        <w:r w:rsidDel="005B42F0">
          <w:rPr>
            <w:noProof/>
            <w:webHidden/>
          </w:rPr>
          <w:tab/>
          <w:delText>87</w:delText>
        </w:r>
      </w:del>
    </w:p>
    <w:p w14:paraId="04F052BA" w14:textId="31501195" w:rsidR="00F21168" w:rsidDel="005B42F0" w:rsidRDefault="00F21168">
      <w:pPr>
        <w:pStyle w:val="Tabladeilustraciones"/>
        <w:tabs>
          <w:tab w:val="right" w:leader="dot" w:pos="8494"/>
        </w:tabs>
        <w:rPr>
          <w:del w:id="1516" w:author="JORGE CONTRERAS ORTIZ" w:date="2021-09-04T09:25:00Z"/>
          <w:rFonts w:asciiTheme="minorHAnsi" w:eastAsiaTheme="minorEastAsia" w:hAnsiTheme="minorHAnsi" w:cstheme="minorBidi"/>
          <w:noProof/>
          <w:lang w:eastAsia="es-ES"/>
        </w:rPr>
      </w:pPr>
      <w:del w:id="1517" w:author="JORGE CONTRERAS ORTIZ" w:date="2021-09-04T09:25:00Z">
        <w:r w:rsidRPr="005B42F0" w:rsidDel="005B42F0">
          <w:rPr>
            <w:noProof/>
            <w:rPrChange w:id="1518" w:author="JORGE CONTRERAS ORTIZ" w:date="2021-09-04T09:25:00Z">
              <w:rPr>
                <w:rStyle w:val="Hipervnculo"/>
                <w:noProof/>
              </w:rPr>
            </w:rPrChange>
          </w:rPr>
          <w:delText>Ilustración 44 Dispositivo KTWM102</w:delText>
        </w:r>
        <w:r w:rsidDel="005B42F0">
          <w:rPr>
            <w:noProof/>
            <w:webHidden/>
          </w:rPr>
          <w:tab/>
          <w:delText>87</w:delText>
        </w:r>
      </w:del>
    </w:p>
    <w:p w14:paraId="12A250C3" w14:textId="74E160D9" w:rsidR="00F21168" w:rsidDel="005B42F0" w:rsidRDefault="00F21168">
      <w:pPr>
        <w:pStyle w:val="Tabladeilustraciones"/>
        <w:tabs>
          <w:tab w:val="right" w:leader="dot" w:pos="8494"/>
        </w:tabs>
        <w:rPr>
          <w:del w:id="1519" w:author="JORGE CONTRERAS ORTIZ" w:date="2021-09-04T09:25:00Z"/>
          <w:rFonts w:asciiTheme="minorHAnsi" w:eastAsiaTheme="minorEastAsia" w:hAnsiTheme="minorHAnsi" w:cstheme="minorBidi"/>
          <w:noProof/>
          <w:lang w:eastAsia="es-ES"/>
        </w:rPr>
      </w:pPr>
      <w:del w:id="1520" w:author="JORGE CONTRERAS ORTIZ" w:date="2021-09-04T09:25:00Z">
        <w:r w:rsidRPr="005B42F0" w:rsidDel="005B42F0">
          <w:rPr>
            <w:noProof/>
            <w:rPrChange w:id="1521" w:author="JORGE CONTRERAS ORTIZ" w:date="2021-09-04T09:25:00Z">
              <w:rPr>
                <w:rStyle w:val="Hipervnculo"/>
                <w:noProof/>
              </w:rPr>
            </w:rPrChange>
          </w:rPr>
          <w:delText>Ilustración 45 Conectores Verticales</w:delText>
        </w:r>
        <w:r w:rsidDel="005B42F0">
          <w:rPr>
            <w:noProof/>
            <w:webHidden/>
          </w:rPr>
          <w:tab/>
          <w:delText>89</w:delText>
        </w:r>
      </w:del>
    </w:p>
    <w:p w14:paraId="7800FC3D" w14:textId="2ADBD37E" w:rsidR="00F21168" w:rsidDel="005B42F0" w:rsidRDefault="00F21168">
      <w:pPr>
        <w:pStyle w:val="Tabladeilustraciones"/>
        <w:tabs>
          <w:tab w:val="right" w:leader="dot" w:pos="8494"/>
        </w:tabs>
        <w:rPr>
          <w:del w:id="1522" w:author="JORGE CONTRERAS ORTIZ" w:date="2021-09-04T09:25:00Z"/>
          <w:rFonts w:asciiTheme="minorHAnsi" w:eastAsiaTheme="minorEastAsia" w:hAnsiTheme="minorHAnsi" w:cstheme="minorBidi"/>
          <w:noProof/>
          <w:lang w:eastAsia="es-ES"/>
        </w:rPr>
      </w:pPr>
      <w:del w:id="1523" w:author="JORGE CONTRERAS ORTIZ" w:date="2021-09-04T09:25:00Z">
        <w:r w:rsidRPr="005B42F0" w:rsidDel="005B42F0">
          <w:rPr>
            <w:noProof/>
            <w:rPrChange w:id="1524" w:author="JORGE CONTRERAS ORTIZ" w:date="2021-09-04T09:25:00Z">
              <w:rPr>
                <w:rStyle w:val="Hipervnculo"/>
                <w:noProof/>
              </w:rPr>
            </w:rPrChange>
          </w:rPr>
          <w:delText>Ilustración 46 Conector USB</w:delText>
        </w:r>
        <w:r w:rsidDel="005B42F0">
          <w:rPr>
            <w:noProof/>
            <w:webHidden/>
          </w:rPr>
          <w:tab/>
          <w:delText>90</w:delText>
        </w:r>
      </w:del>
    </w:p>
    <w:p w14:paraId="58D9A13A" w14:textId="2B8B55AA" w:rsidR="00F21168" w:rsidDel="005B42F0" w:rsidRDefault="00F21168">
      <w:pPr>
        <w:pStyle w:val="Tabladeilustraciones"/>
        <w:tabs>
          <w:tab w:val="right" w:leader="dot" w:pos="8494"/>
        </w:tabs>
        <w:rPr>
          <w:del w:id="1525" w:author="JORGE CONTRERAS ORTIZ" w:date="2021-09-04T09:25:00Z"/>
          <w:rFonts w:asciiTheme="minorHAnsi" w:eastAsiaTheme="minorEastAsia" w:hAnsiTheme="minorHAnsi" w:cstheme="minorBidi"/>
          <w:noProof/>
          <w:lang w:eastAsia="es-ES"/>
        </w:rPr>
      </w:pPr>
      <w:del w:id="1526" w:author="JORGE CONTRERAS ORTIZ" w:date="2021-09-04T09:25:00Z">
        <w:r w:rsidRPr="005B42F0" w:rsidDel="005B42F0">
          <w:rPr>
            <w:noProof/>
            <w:rPrChange w:id="1527" w:author="JORGE CONTRERAS ORTIZ" w:date="2021-09-04T09:25:00Z">
              <w:rPr>
                <w:rStyle w:val="Hipervnculo"/>
                <w:noProof/>
              </w:rPr>
            </w:rPrChange>
          </w:rPr>
          <w:delText>Ilustración 47 Layout Completo</w:delText>
        </w:r>
        <w:r w:rsidDel="005B42F0">
          <w:rPr>
            <w:noProof/>
            <w:webHidden/>
          </w:rPr>
          <w:tab/>
          <w:delText>91</w:delText>
        </w:r>
      </w:del>
    </w:p>
    <w:p w14:paraId="300B0BA8" w14:textId="2DED7511" w:rsidR="00F21168" w:rsidDel="005B42F0" w:rsidRDefault="00F21168">
      <w:pPr>
        <w:pStyle w:val="Tabladeilustraciones"/>
        <w:tabs>
          <w:tab w:val="right" w:leader="dot" w:pos="8494"/>
        </w:tabs>
        <w:rPr>
          <w:del w:id="1528" w:author="JORGE CONTRERAS ORTIZ" w:date="2021-09-04T09:25:00Z"/>
          <w:rFonts w:asciiTheme="minorHAnsi" w:eastAsiaTheme="minorEastAsia" w:hAnsiTheme="minorHAnsi" w:cstheme="minorBidi"/>
          <w:noProof/>
          <w:lang w:eastAsia="es-ES"/>
        </w:rPr>
      </w:pPr>
      <w:del w:id="1529" w:author="JORGE CONTRERAS ORTIZ" w:date="2021-09-04T09:25:00Z">
        <w:r w:rsidRPr="005B42F0" w:rsidDel="005B42F0">
          <w:rPr>
            <w:noProof/>
            <w:rPrChange w:id="1530" w:author="JORGE CONTRERAS ORTIZ" w:date="2021-09-04T09:25:00Z">
              <w:rPr>
                <w:rStyle w:val="Hipervnculo"/>
                <w:noProof/>
              </w:rPr>
            </w:rPrChange>
          </w:rPr>
          <w:delText>Ilustración 48 Layout Capa TOP</w:delText>
        </w:r>
        <w:r w:rsidDel="005B42F0">
          <w:rPr>
            <w:noProof/>
            <w:webHidden/>
          </w:rPr>
          <w:tab/>
          <w:delText>92</w:delText>
        </w:r>
      </w:del>
    </w:p>
    <w:p w14:paraId="32CB00DA" w14:textId="72B98ED8" w:rsidR="00F21168" w:rsidDel="005B42F0" w:rsidRDefault="00F21168">
      <w:pPr>
        <w:pStyle w:val="Tabladeilustraciones"/>
        <w:tabs>
          <w:tab w:val="right" w:leader="dot" w:pos="8494"/>
        </w:tabs>
        <w:rPr>
          <w:del w:id="1531" w:author="JORGE CONTRERAS ORTIZ" w:date="2021-09-04T09:25:00Z"/>
          <w:rFonts w:asciiTheme="minorHAnsi" w:eastAsiaTheme="minorEastAsia" w:hAnsiTheme="minorHAnsi" w:cstheme="minorBidi"/>
          <w:noProof/>
          <w:lang w:eastAsia="es-ES"/>
        </w:rPr>
      </w:pPr>
      <w:del w:id="1532" w:author="JORGE CONTRERAS ORTIZ" w:date="2021-09-04T09:25:00Z">
        <w:r w:rsidRPr="005B42F0" w:rsidDel="005B42F0">
          <w:rPr>
            <w:noProof/>
            <w:rPrChange w:id="1533" w:author="JORGE CONTRERAS ORTIZ" w:date="2021-09-04T09:25:00Z">
              <w:rPr>
                <w:rStyle w:val="Hipervnculo"/>
                <w:noProof/>
              </w:rPr>
            </w:rPrChange>
          </w:rPr>
          <w:delText>Ilustración 49 Layout Capa BOTTOM</w:delText>
        </w:r>
        <w:r w:rsidDel="005B42F0">
          <w:rPr>
            <w:noProof/>
            <w:webHidden/>
          </w:rPr>
          <w:tab/>
          <w:delText>93</w:delText>
        </w:r>
      </w:del>
    </w:p>
    <w:p w14:paraId="30EC765A" w14:textId="4700E9C2" w:rsidR="00F21168" w:rsidDel="005B42F0" w:rsidRDefault="00F21168">
      <w:pPr>
        <w:pStyle w:val="Tabladeilustraciones"/>
        <w:tabs>
          <w:tab w:val="right" w:leader="dot" w:pos="8494"/>
        </w:tabs>
        <w:rPr>
          <w:del w:id="1534" w:author="JORGE CONTRERAS ORTIZ" w:date="2021-09-04T09:25:00Z"/>
          <w:rFonts w:asciiTheme="minorHAnsi" w:eastAsiaTheme="minorEastAsia" w:hAnsiTheme="minorHAnsi" w:cstheme="minorBidi"/>
          <w:noProof/>
          <w:lang w:eastAsia="es-ES"/>
        </w:rPr>
      </w:pPr>
      <w:del w:id="1535" w:author="JORGE CONTRERAS ORTIZ" w:date="2021-09-04T09:25:00Z">
        <w:r w:rsidRPr="005B42F0" w:rsidDel="005B42F0">
          <w:rPr>
            <w:noProof/>
            <w:rPrChange w:id="1536" w:author="JORGE CONTRERAS ORTIZ" w:date="2021-09-04T09:25:00Z">
              <w:rPr>
                <w:rStyle w:val="Hipervnculo"/>
                <w:noProof/>
              </w:rPr>
            </w:rPrChange>
          </w:rPr>
          <w:delText>Ilustración 50 Kit de Desarrollo STM32F407G-DISC1</w:delText>
        </w:r>
        <w:r w:rsidDel="005B42F0">
          <w:rPr>
            <w:noProof/>
            <w:webHidden/>
          </w:rPr>
          <w:tab/>
          <w:delText>94</w:delText>
        </w:r>
      </w:del>
    </w:p>
    <w:p w14:paraId="7A851549" w14:textId="0CAFC5DC" w:rsidR="00F21168" w:rsidDel="005B42F0" w:rsidRDefault="00F21168">
      <w:pPr>
        <w:pStyle w:val="Tabladeilustraciones"/>
        <w:tabs>
          <w:tab w:val="right" w:leader="dot" w:pos="8494"/>
        </w:tabs>
        <w:rPr>
          <w:del w:id="1537" w:author="JORGE CONTRERAS ORTIZ" w:date="2021-09-04T09:25:00Z"/>
          <w:rFonts w:asciiTheme="minorHAnsi" w:eastAsiaTheme="minorEastAsia" w:hAnsiTheme="minorHAnsi" w:cstheme="minorBidi"/>
          <w:noProof/>
          <w:lang w:eastAsia="es-ES"/>
        </w:rPr>
      </w:pPr>
      <w:del w:id="1538" w:author="JORGE CONTRERAS ORTIZ" w:date="2021-09-04T09:25:00Z">
        <w:r w:rsidRPr="005B42F0" w:rsidDel="005B42F0">
          <w:rPr>
            <w:noProof/>
            <w:rPrChange w:id="1539" w:author="JORGE CONTRERAS ORTIZ" w:date="2021-09-04T09:25:00Z">
              <w:rPr>
                <w:rStyle w:val="Hipervnculo"/>
                <w:noProof/>
              </w:rPr>
            </w:rPrChange>
          </w:rPr>
          <w:delText>Ilustración 51 KTDG102 Evaluation Dongle</w:delText>
        </w:r>
        <w:r w:rsidDel="005B42F0">
          <w:rPr>
            <w:noProof/>
            <w:webHidden/>
          </w:rPr>
          <w:tab/>
          <w:delText>94</w:delText>
        </w:r>
      </w:del>
    </w:p>
    <w:p w14:paraId="5E8E935E" w14:textId="7AB57264" w:rsidR="00F21168" w:rsidDel="005B42F0" w:rsidRDefault="00F21168">
      <w:pPr>
        <w:pStyle w:val="Tabladeilustraciones"/>
        <w:tabs>
          <w:tab w:val="right" w:leader="dot" w:pos="8494"/>
        </w:tabs>
        <w:rPr>
          <w:del w:id="1540" w:author="JORGE CONTRERAS ORTIZ" w:date="2021-09-04T09:25:00Z"/>
          <w:rFonts w:asciiTheme="minorHAnsi" w:eastAsiaTheme="minorEastAsia" w:hAnsiTheme="minorHAnsi" w:cstheme="minorBidi"/>
          <w:noProof/>
          <w:lang w:eastAsia="es-ES"/>
        </w:rPr>
      </w:pPr>
      <w:del w:id="1541" w:author="JORGE CONTRERAS ORTIZ" w:date="2021-09-04T09:25:00Z">
        <w:r w:rsidRPr="005B42F0" w:rsidDel="005B42F0">
          <w:rPr>
            <w:noProof/>
            <w:rPrChange w:id="1542" w:author="JORGE CONTRERAS ORTIZ" w:date="2021-09-04T09:25:00Z">
              <w:rPr>
                <w:rStyle w:val="Hipervnculo"/>
                <w:noProof/>
              </w:rPr>
            </w:rPrChange>
          </w:rPr>
          <w:delText>Ilustración 52 Módulo KTWM102</w:delText>
        </w:r>
        <w:r w:rsidDel="005B42F0">
          <w:rPr>
            <w:noProof/>
            <w:webHidden/>
          </w:rPr>
          <w:tab/>
          <w:delText>95</w:delText>
        </w:r>
      </w:del>
    </w:p>
    <w:p w14:paraId="1EB8751C" w14:textId="6584CD37" w:rsidR="00F21168" w:rsidDel="005B42F0" w:rsidRDefault="00F21168">
      <w:pPr>
        <w:pStyle w:val="Tabladeilustraciones"/>
        <w:tabs>
          <w:tab w:val="right" w:leader="dot" w:pos="8494"/>
        </w:tabs>
        <w:rPr>
          <w:del w:id="1543" w:author="JORGE CONTRERAS ORTIZ" w:date="2021-09-04T09:25:00Z"/>
          <w:rFonts w:asciiTheme="minorHAnsi" w:eastAsiaTheme="minorEastAsia" w:hAnsiTheme="minorHAnsi" w:cstheme="minorBidi"/>
          <w:noProof/>
          <w:lang w:eastAsia="es-ES"/>
        </w:rPr>
      </w:pPr>
      <w:del w:id="1544" w:author="JORGE CONTRERAS ORTIZ" w:date="2021-09-04T09:25:00Z">
        <w:r w:rsidRPr="005B42F0" w:rsidDel="005B42F0">
          <w:rPr>
            <w:noProof/>
            <w:rPrChange w:id="1545" w:author="JORGE CONTRERAS ORTIZ" w:date="2021-09-04T09:25:00Z">
              <w:rPr>
                <w:rStyle w:val="Hipervnculo"/>
                <w:noProof/>
              </w:rPr>
            </w:rPrChange>
          </w:rPr>
          <w:delText>Ilustración 53 Border Router</w:delText>
        </w:r>
        <w:r w:rsidDel="005B42F0">
          <w:rPr>
            <w:noProof/>
            <w:webHidden/>
          </w:rPr>
          <w:tab/>
          <w:delText>95</w:delText>
        </w:r>
      </w:del>
    </w:p>
    <w:p w14:paraId="25718598" w14:textId="48EC5E28" w:rsidR="00F21168" w:rsidDel="005B42F0" w:rsidRDefault="00F21168">
      <w:pPr>
        <w:pStyle w:val="Tabladeilustraciones"/>
        <w:tabs>
          <w:tab w:val="right" w:leader="dot" w:pos="8494"/>
        </w:tabs>
        <w:rPr>
          <w:del w:id="1546" w:author="JORGE CONTRERAS ORTIZ" w:date="2021-09-04T09:25:00Z"/>
          <w:rFonts w:asciiTheme="minorHAnsi" w:eastAsiaTheme="minorEastAsia" w:hAnsiTheme="minorHAnsi" w:cstheme="minorBidi"/>
          <w:noProof/>
          <w:lang w:eastAsia="es-ES"/>
        </w:rPr>
      </w:pPr>
      <w:del w:id="1547" w:author="JORGE CONTRERAS ORTIZ" w:date="2021-09-04T09:25:00Z">
        <w:r w:rsidRPr="005B42F0" w:rsidDel="005B42F0">
          <w:rPr>
            <w:noProof/>
            <w:rPrChange w:id="1548" w:author="JORGE CONTRERAS ORTIZ" w:date="2021-09-04T09:25:00Z">
              <w:rPr>
                <w:rStyle w:val="Hipervnculo"/>
                <w:noProof/>
              </w:rPr>
            </w:rPrChange>
          </w:rPr>
          <w:delText>Ilustración 54 Módulos de Procesamiento y de Alimentación de la Coockie</w:delText>
        </w:r>
        <w:r w:rsidDel="005B42F0">
          <w:rPr>
            <w:noProof/>
            <w:webHidden/>
          </w:rPr>
          <w:tab/>
          <w:delText>96</w:delText>
        </w:r>
      </w:del>
    </w:p>
    <w:p w14:paraId="0F1EEA91" w14:textId="6640E16F" w:rsidR="00F21168" w:rsidDel="005B42F0" w:rsidRDefault="00F21168">
      <w:pPr>
        <w:pStyle w:val="Tabladeilustraciones"/>
        <w:tabs>
          <w:tab w:val="right" w:leader="dot" w:pos="8494"/>
        </w:tabs>
        <w:rPr>
          <w:del w:id="1549" w:author="JORGE CONTRERAS ORTIZ" w:date="2021-09-04T09:25:00Z"/>
          <w:rFonts w:asciiTheme="minorHAnsi" w:eastAsiaTheme="minorEastAsia" w:hAnsiTheme="minorHAnsi" w:cstheme="minorBidi"/>
          <w:noProof/>
          <w:lang w:eastAsia="es-ES"/>
        </w:rPr>
      </w:pPr>
      <w:del w:id="1550" w:author="JORGE CONTRERAS ORTIZ" w:date="2021-09-04T09:25:00Z">
        <w:r w:rsidRPr="005B42F0" w:rsidDel="005B42F0">
          <w:rPr>
            <w:noProof/>
            <w:rPrChange w:id="1551" w:author="JORGE CONTRERAS ORTIZ" w:date="2021-09-04T09:25:00Z">
              <w:rPr>
                <w:rStyle w:val="Hipervnculo"/>
                <w:noProof/>
              </w:rPr>
            </w:rPrChange>
          </w:rPr>
          <w:delText>Ilustración 55 Diagrama de conexión PC - Dongle - uC</w:delText>
        </w:r>
        <w:r w:rsidDel="005B42F0">
          <w:rPr>
            <w:noProof/>
            <w:webHidden/>
          </w:rPr>
          <w:tab/>
          <w:delText>97</w:delText>
        </w:r>
      </w:del>
    </w:p>
    <w:p w14:paraId="3019880E" w14:textId="47F2F714" w:rsidR="00F21168" w:rsidDel="005B42F0" w:rsidRDefault="00F21168">
      <w:pPr>
        <w:pStyle w:val="Tabladeilustraciones"/>
        <w:tabs>
          <w:tab w:val="right" w:leader="dot" w:pos="8494"/>
        </w:tabs>
        <w:rPr>
          <w:del w:id="1552" w:author="JORGE CONTRERAS ORTIZ" w:date="2021-09-04T09:25:00Z"/>
          <w:rFonts w:asciiTheme="minorHAnsi" w:eastAsiaTheme="minorEastAsia" w:hAnsiTheme="minorHAnsi" w:cstheme="minorBidi"/>
          <w:noProof/>
          <w:lang w:eastAsia="es-ES"/>
        </w:rPr>
      </w:pPr>
      <w:del w:id="1553" w:author="JORGE CONTRERAS ORTIZ" w:date="2021-09-04T09:25:00Z">
        <w:r w:rsidRPr="005B42F0" w:rsidDel="005B42F0">
          <w:rPr>
            <w:noProof/>
            <w:rPrChange w:id="1554" w:author="JORGE CONTRERAS ORTIZ" w:date="2021-09-04T09:25:00Z">
              <w:rPr>
                <w:rStyle w:val="Hipervnculo"/>
                <w:noProof/>
              </w:rPr>
            </w:rPrChange>
          </w:rPr>
          <w:delText>Ilustración 56 Esquema montaje Red de Dos Nodos</w:delText>
        </w:r>
        <w:r w:rsidDel="005B42F0">
          <w:rPr>
            <w:noProof/>
            <w:webHidden/>
          </w:rPr>
          <w:tab/>
          <w:delText>98</w:delText>
        </w:r>
      </w:del>
    </w:p>
    <w:p w14:paraId="5E855095" w14:textId="0F14E7AC" w:rsidR="00F21168" w:rsidDel="005B42F0" w:rsidRDefault="00F21168">
      <w:pPr>
        <w:pStyle w:val="Tabladeilustraciones"/>
        <w:tabs>
          <w:tab w:val="right" w:leader="dot" w:pos="8494"/>
        </w:tabs>
        <w:rPr>
          <w:del w:id="1555" w:author="JORGE CONTRERAS ORTIZ" w:date="2021-09-04T09:25:00Z"/>
          <w:rFonts w:asciiTheme="minorHAnsi" w:eastAsiaTheme="minorEastAsia" w:hAnsiTheme="minorHAnsi" w:cstheme="minorBidi"/>
          <w:noProof/>
          <w:lang w:eastAsia="es-ES"/>
        </w:rPr>
      </w:pPr>
      <w:del w:id="1556" w:author="JORGE CONTRERAS ORTIZ" w:date="2021-09-04T09:25:00Z">
        <w:r w:rsidRPr="005B42F0" w:rsidDel="005B42F0">
          <w:rPr>
            <w:noProof/>
            <w:rPrChange w:id="1557" w:author="JORGE CONTRERAS ORTIZ" w:date="2021-09-04T09:25:00Z">
              <w:rPr>
                <w:rStyle w:val="Hipervnculo"/>
                <w:noProof/>
              </w:rPr>
            </w:rPrChange>
          </w:rPr>
          <w:delText>Ilustración 57 Logs KiTools al REALIZAR un Ping</w:delText>
        </w:r>
        <w:r w:rsidDel="005B42F0">
          <w:rPr>
            <w:noProof/>
            <w:webHidden/>
          </w:rPr>
          <w:tab/>
          <w:delText>99</w:delText>
        </w:r>
      </w:del>
    </w:p>
    <w:p w14:paraId="3B71599E" w14:textId="48E00DEC" w:rsidR="00F21168" w:rsidDel="005B42F0" w:rsidRDefault="00F21168">
      <w:pPr>
        <w:pStyle w:val="Tabladeilustraciones"/>
        <w:tabs>
          <w:tab w:val="right" w:leader="dot" w:pos="8494"/>
        </w:tabs>
        <w:rPr>
          <w:del w:id="1558" w:author="JORGE CONTRERAS ORTIZ" w:date="2021-09-04T09:25:00Z"/>
          <w:rFonts w:asciiTheme="minorHAnsi" w:eastAsiaTheme="minorEastAsia" w:hAnsiTheme="minorHAnsi" w:cstheme="minorBidi"/>
          <w:noProof/>
          <w:lang w:eastAsia="es-ES"/>
        </w:rPr>
      </w:pPr>
      <w:del w:id="1559" w:author="JORGE CONTRERAS ORTIZ" w:date="2021-09-04T09:25:00Z">
        <w:r w:rsidRPr="005B42F0" w:rsidDel="005B42F0">
          <w:rPr>
            <w:noProof/>
            <w:rPrChange w:id="1560" w:author="JORGE CONTRERAS ORTIZ" w:date="2021-09-04T09:25:00Z">
              <w:rPr>
                <w:rStyle w:val="Hipervnculo"/>
                <w:noProof/>
              </w:rPr>
            </w:rPrChange>
          </w:rPr>
          <w:delText>Ilustración 58 Logs KiTools al RECIBIRun Ping</w:delText>
        </w:r>
        <w:r w:rsidDel="005B42F0">
          <w:rPr>
            <w:noProof/>
            <w:webHidden/>
          </w:rPr>
          <w:tab/>
          <w:delText>99</w:delText>
        </w:r>
      </w:del>
    </w:p>
    <w:p w14:paraId="0687D50C" w14:textId="69245CAB" w:rsidR="00F21168" w:rsidDel="005B42F0" w:rsidRDefault="00F21168">
      <w:pPr>
        <w:pStyle w:val="Tabladeilustraciones"/>
        <w:tabs>
          <w:tab w:val="right" w:leader="dot" w:pos="8494"/>
        </w:tabs>
        <w:rPr>
          <w:del w:id="1561" w:author="JORGE CONTRERAS ORTIZ" w:date="2021-09-04T09:25:00Z"/>
          <w:rFonts w:asciiTheme="minorHAnsi" w:eastAsiaTheme="minorEastAsia" w:hAnsiTheme="minorHAnsi" w:cstheme="minorBidi"/>
          <w:noProof/>
          <w:lang w:eastAsia="es-ES"/>
        </w:rPr>
      </w:pPr>
      <w:del w:id="1562" w:author="JORGE CONTRERAS ORTIZ" w:date="2021-09-04T09:25:00Z">
        <w:r w:rsidRPr="005B42F0" w:rsidDel="005B42F0">
          <w:rPr>
            <w:noProof/>
            <w:rPrChange w:id="1563" w:author="JORGE CONTRERAS ORTIZ" w:date="2021-09-04T09:25:00Z">
              <w:rPr>
                <w:rStyle w:val="Hipervnculo"/>
                <w:noProof/>
              </w:rPr>
            </w:rPrChange>
          </w:rPr>
          <w:delText>Ilustración 59 Montaje Border Router</w:delText>
        </w:r>
        <w:r w:rsidDel="005B42F0">
          <w:rPr>
            <w:noProof/>
            <w:webHidden/>
          </w:rPr>
          <w:tab/>
          <w:delText>100</w:delText>
        </w:r>
      </w:del>
    </w:p>
    <w:p w14:paraId="2404EE40" w14:textId="150704E1" w:rsidR="00F21168" w:rsidDel="005B42F0" w:rsidRDefault="00F21168">
      <w:pPr>
        <w:pStyle w:val="Tabladeilustraciones"/>
        <w:tabs>
          <w:tab w:val="right" w:leader="dot" w:pos="8494"/>
        </w:tabs>
        <w:rPr>
          <w:del w:id="1564" w:author="JORGE CONTRERAS ORTIZ" w:date="2021-09-04T09:25:00Z"/>
          <w:rFonts w:asciiTheme="minorHAnsi" w:eastAsiaTheme="minorEastAsia" w:hAnsiTheme="minorHAnsi" w:cstheme="minorBidi"/>
          <w:noProof/>
          <w:lang w:eastAsia="es-ES"/>
        </w:rPr>
      </w:pPr>
      <w:del w:id="1565" w:author="JORGE CONTRERAS ORTIZ" w:date="2021-09-04T09:25:00Z">
        <w:r w:rsidRPr="005B42F0" w:rsidDel="005B42F0">
          <w:rPr>
            <w:noProof/>
            <w:rPrChange w:id="1566" w:author="JORGE CONTRERAS ORTIZ" w:date="2021-09-04T09:25:00Z">
              <w:rPr>
                <w:rStyle w:val="Hipervnculo"/>
                <w:noProof/>
              </w:rPr>
            </w:rPrChange>
          </w:rPr>
          <w:delText>Ilustración 60 Topología de Red 1 nodo con BR</w:delText>
        </w:r>
        <w:r w:rsidDel="005B42F0">
          <w:rPr>
            <w:noProof/>
            <w:webHidden/>
          </w:rPr>
          <w:tab/>
          <w:delText>101</w:delText>
        </w:r>
      </w:del>
    </w:p>
    <w:p w14:paraId="6C34CC43" w14:textId="36063BA0" w:rsidR="00F21168" w:rsidDel="005B42F0" w:rsidRDefault="00F21168">
      <w:pPr>
        <w:pStyle w:val="Tabladeilustraciones"/>
        <w:tabs>
          <w:tab w:val="right" w:leader="dot" w:pos="8494"/>
        </w:tabs>
        <w:rPr>
          <w:del w:id="1567" w:author="JORGE CONTRERAS ORTIZ" w:date="2021-09-04T09:25:00Z"/>
          <w:rFonts w:asciiTheme="minorHAnsi" w:eastAsiaTheme="minorEastAsia" w:hAnsiTheme="minorHAnsi" w:cstheme="minorBidi"/>
          <w:noProof/>
          <w:lang w:eastAsia="es-ES"/>
        </w:rPr>
      </w:pPr>
      <w:del w:id="1568" w:author="JORGE CONTRERAS ORTIZ" w:date="2021-09-04T09:25:00Z">
        <w:r w:rsidRPr="005B42F0" w:rsidDel="005B42F0">
          <w:rPr>
            <w:noProof/>
            <w:rPrChange w:id="1569" w:author="JORGE CONTRERAS ORTIZ" w:date="2021-09-04T09:25:00Z">
              <w:rPr>
                <w:rStyle w:val="Hipervnculo"/>
                <w:noProof/>
              </w:rPr>
            </w:rPrChange>
          </w:rPr>
          <w:delText>Ilustración 61 Topología 1 de BR con 2 nodos Dongle</w:delText>
        </w:r>
        <w:r w:rsidDel="005B42F0">
          <w:rPr>
            <w:noProof/>
            <w:webHidden/>
          </w:rPr>
          <w:tab/>
          <w:delText>102</w:delText>
        </w:r>
      </w:del>
    </w:p>
    <w:p w14:paraId="408D1D54" w14:textId="257BDE5D" w:rsidR="00F21168" w:rsidDel="005B42F0" w:rsidRDefault="00F21168">
      <w:pPr>
        <w:pStyle w:val="Tabladeilustraciones"/>
        <w:tabs>
          <w:tab w:val="right" w:leader="dot" w:pos="8494"/>
        </w:tabs>
        <w:rPr>
          <w:del w:id="1570" w:author="JORGE CONTRERAS ORTIZ" w:date="2021-09-04T09:25:00Z"/>
          <w:rFonts w:asciiTheme="minorHAnsi" w:eastAsiaTheme="minorEastAsia" w:hAnsiTheme="minorHAnsi" w:cstheme="minorBidi"/>
          <w:noProof/>
          <w:lang w:eastAsia="es-ES"/>
        </w:rPr>
      </w:pPr>
      <w:del w:id="1571" w:author="JORGE CONTRERAS ORTIZ" w:date="2021-09-04T09:25:00Z">
        <w:r w:rsidRPr="005B42F0" w:rsidDel="005B42F0">
          <w:rPr>
            <w:noProof/>
            <w:rPrChange w:id="1572" w:author="JORGE CONTRERAS ORTIZ" w:date="2021-09-04T09:25:00Z">
              <w:rPr>
                <w:rStyle w:val="Hipervnculo"/>
                <w:noProof/>
              </w:rPr>
            </w:rPrChange>
          </w:rPr>
          <w:delText>Ilustración 62 Topología 2 de BR con dos nodos Dongle</w:delText>
        </w:r>
        <w:r w:rsidDel="005B42F0">
          <w:rPr>
            <w:noProof/>
            <w:webHidden/>
          </w:rPr>
          <w:tab/>
          <w:delText>103</w:delText>
        </w:r>
      </w:del>
    </w:p>
    <w:p w14:paraId="00AAE414" w14:textId="6175D7E1" w:rsidR="00F21168" w:rsidDel="005B42F0" w:rsidRDefault="00F21168">
      <w:pPr>
        <w:pStyle w:val="Tabladeilustraciones"/>
        <w:tabs>
          <w:tab w:val="right" w:leader="dot" w:pos="8494"/>
        </w:tabs>
        <w:rPr>
          <w:del w:id="1573" w:author="JORGE CONTRERAS ORTIZ" w:date="2021-09-04T09:25:00Z"/>
          <w:rFonts w:asciiTheme="minorHAnsi" w:eastAsiaTheme="minorEastAsia" w:hAnsiTheme="minorHAnsi" w:cstheme="minorBidi"/>
          <w:noProof/>
          <w:lang w:eastAsia="es-ES"/>
        </w:rPr>
      </w:pPr>
      <w:del w:id="1574" w:author="JORGE CONTRERAS ORTIZ" w:date="2021-09-04T09:25:00Z">
        <w:r w:rsidRPr="005B42F0" w:rsidDel="005B42F0">
          <w:rPr>
            <w:noProof/>
            <w:rPrChange w:id="1575" w:author="JORGE CONTRERAS ORTIZ" w:date="2021-09-04T09:25:00Z">
              <w:rPr>
                <w:rStyle w:val="Hipervnculo"/>
                <w:noProof/>
              </w:rPr>
            </w:rPrChange>
          </w:rPr>
          <w:delText>Ilustración 63 Ping desde PC a BR</w:delText>
        </w:r>
        <w:r w:rsidDel="005B42F0">
          <w:rPr>
            <w:noProof/>
            <w:webHidden/>
          </w:rPr>
          <w:tab/>
          <w:delText>103</w:delText>
        </w:r>
      </w:del>
    </w:p>
    <w:p w14:paraId="36FC8E76" w14:textId="111755C9" w:rsidR="00F21168" w:rsidDel="005B42F0" w:rsidRDefault="00F21168">
      <w:pPr>
        <w:pStyle w:val="Tabladeilustraciones"/>
        <w:tabs>
          <w:tab w:val="right" w:leader="dot" w:pos="8494"/>
        </w:tabs>
        <w:rPr>
          <w:del w:id="1576" w:author="JORGE CONTRERAS ORTIZ" w:date="2021-09-04T09:25:00Z"/>
          <w:rFonts w:asciiTheme="minorHAnsi" w:eastAsiaTheme="minorEastAsia" w:hAnsiTheme="minorHAnsi" w:cstheme="minorBidi"/>
          <w:noProof/>
          <w:lang w:eastAsia="es-ES"/>
        </w:rPr>
      </w:pPr>
      <w:del w:id="1577" w:author="JORGE CONTRERAS ORTIZ" w:date="2021-09-04T09:25:00Z">
        <w:r w:rsidRPr="005B42F0" w:rsidDel="005B42F0">
          <w:rPr>
            <w:noProof/>
            <w:rPrChange w:id="1578" w:author="JORGE CONTRERAS ORTIZ" w:date="2021-09-04T09:25:00Z">
              <w:rPr>
                <w:rStyle w:val="Hipervnculo"/>
                <w:noProof/>
              </w:rPr>
            </w:rPrChange>
          </w:rPr>
          <w:delText>Ilustración 64 Ping desde PC a nodo LEADER</w:delText>
        </w:r>
        <w:r w:rsidDel="005B42F0">
          <w:rPr>
            <w:noProof/>
            <w:webHidden/>
          </w:rPr>
          <w:tab/>
          <w:delText>104</w:delText>
        </w:r>
      </w:del>
    </w:p>
    <w:p w14:paraId="11F20B61" w14:textId="5565C405" w:rsidR="00F21168" w:rsidDel="005B42F0" w:rsidRDefault="00F21168">
      <w:pPr>
        <w:pStyle w:val="Tabladeilustraciones"/>
        <w:tabs>
          <w:tab w:val="right" w:leader="dot" w:pos="8494"/>
        </w:tabs>
        <w:rPr>
          <w:del w:id="1579" w:author="JORGE CONTRERAS ORTIZ" w:date="2021-09-04T09:25:00Z"/>
          <w:rFonts w:asciiTheme="minorHAnsi" w:eastAsiaTheme="minorEastAsia" w:hAnsiTheme="minorHAnsi" w:cstheme="minorBidi"/>
          <w:noProof/>
          <w:lang w:eastAsia="es-ES"/>
        </w:rPr>
      </w:pPr>
      <w:del w:id="1580" w:author="JORGE CONTRERAS ORTIZ" w:date="2021-09-04T09:25:00Z">
        <w:r w:rsidRPr="005B42F0" w:rsidDel="005B42F0">
          <w:rPr>
            <w:noProof/>
            <w:rPrChange w:id="1581" w:author="JORGE CONTRERAS ORTIZ" w:date="2021-09-04T09:25:00Z">
              <w:rPr>
                <w:rStyle w:val="Hipervnculo"/>
                <w:noProof/>
              </w:rPr>
            </w:rPrChange>
          </w:rPr>
          <w:delText>Ilustración 65 Ping desde PC a nodo MED</w:delText>
        </w:r>
        <w:r w:rsidDel="005B42F0">
          <w:rPr>
            <w:noProof/>
            <w:webHidden/>
          </w:rPr>
          <w:tab/>
          <w:delText>104</w:delText>
        </w:r>
      </w:del>
    </w:p>
    <w:p w14:paraId="0DAB4442" w14:textId="0F80CCA9" w:rsidR="00F21168" w:rsidDel="005B42F0" w:rsidRDefault="00F21168">
      <w:pPr>
        <w:pStyle w:val="Tabladeilustraciones"/>
        <w:tabs>
          <w:tab w:val="right" w:leader="dot" w:pos="8494"/>
        </w:tabs>
        <w:rPr>
          <w:del w:id="1582" w:author="JORGE CONTRERAS ORTIZ" w:date="2021-09-04T09:25:00Z"/>
          <w:rFonts w:asciiTheme="minorHAnsi" w:eastAsiaTheme="minorEastAsia" w:hAnsiTheme="minorHAnsi" w:cstheme="minorBidi"/>
          <w:noProof/>
          <w:lang w:eastAsia="es-ES"/>
        </w:rPr>
      </w:pPr>
      <w:del w:id="1583" w:author="JORGE CONTRERAS ORTIZ" w:date="2021-09-04T09:25:00Z">
        <w:r w:rsidRPr="005B42F0" w:rsidDel="005B42F0">
          <w:rPr>
            <w:noProof/>
            <w:rPrChange w:id="1584" w:author="JORGE CONTRERAS ORTIZ" w:date="2021-09-04T09:25:00Z">
              <w:rPr>
                <w:rStyle w:val="Hipervnculo"/>
                <w:noProof/>
              </w:rPr>
            </w:rPrChange>
          </w:rPr>
          <w:delText>Ilustración 66 Topología para envío de mensajes UDP vía Sockets</w:delText>
        </w:r>
        <w:r w:rsidDel="005B42F0">
          <w:rPr>
            <w:noProof/>
            <w:webHidden/>
          </w:rPr>
          <w:tab/>
          <w:delText>105</w:delText>
        </w:r>
      </w:del>
    </w:p>
    <w:p w14:paraId="7E665E68" w14:textId="6F4E076C" w:rsidR="00F21168" w:rsidDel="005B42F0" w:rsidRDefault="00F21168">
      <w:pPr>
        <w:pStyle w:val="Tabladeilustraciones"/>
        <w:tabs>
          <w:tab w:val="right" w:leader="dot" w:pos="8494"/>
        </w:tabs>
        <w:rPr>
          <w:del w:id="1585" w:author="JORGE CONTRERAS ORTIZ" w:date="2021-09-04T09:25:00Z"/>
          <w:rFonts w:asciiTheme="minorHAnsi" w:eastAsiaTheme="minorEastAsia" w:hAnsiTheme="minorHAnsi" w:cstheme="minorBidi"/>
          <w:noProof/>
          <w:lang w:eastAsia="es-ES"/>
        </w:rPr>
      </w:pPr>
      <w:del w:id="1586" w:author="JORGE CONTRERAS ORTIZ" w:date="2021-09-04T09:25:00Z">
        <w:r w:rsidRPr="005B42F0" w:rsidDel="005B42F0">
          <w:rPr>
            <w:noProof/>
            <w:rPrChange w:id="1587" w:author="JORGE CONTRERAS ORTIZ" w:date="2021-09-04T09:25:00Z">
              <w:rPr>
                <w:rStyle w:val="Hipervnculo"/>
                <w:noProof/>
              </w:rPr>
            </w:rPrChange>
          </w:rPr>
          <w:delText>Ilustración 67 Topología 4 nodos con un Dongle como LEADER</w:delText>
        </w:r>
        <w:r w:rsidDel="005B42F0">
          <w:rPr>
            <w:noProof/>
            <w:webHidden/>
          </w:rPr>
          <w:tab/>
          <w:delText>106</w:delText>
        </w:r>
      </w:del>
    </w:p>
    <w:p w14:paraId="3840B218" w14:textId="0BA38C23" w:rsidR="00F21168" w:rsidDel="005B42F0" w:rsidRDefault="00F21168">
      <w:pPr>
        <w:pStyle w:val="Tabladeilustraciones"/>
        <w:tabs>
          <w:tab w:val="right" w:leader="dot" w:pos="8494"/>
        </w:tabs>
        <w:rPr>
          <w:del w:id="1588" w:author="JORGE CONTRERAS ORTIZ" w:date="2021-09-04T09:25:00Z"/>
          <w:rFonts w:asciiTheme="minorHAnsi" w:eastAsiaTheme="minorEastAsia" w:hAnsiTheme="minorHAnsi" w:cstheme="minorBidi"/>
          <w:noProof/>
          <w:lang w:eastAsia="es-ES"/>
        </w:rPr>
      </w:pPr>
      <w:del w:id="1589" w:author="JORGE CONTRERAS ORTIZ" w:date="2021-09-04T09:25:00Z">
        <w:r w:rsidRPr="005B42F0" w:rsidDel="005B42F0">
          <w:rPr>
            <w:noProof/>
            <w:rPrChange w:id="1590" w:author="JORGE CONTRERAS ORTIZ" w:date="2021-09-04T09:25:00Z">
              <w:rPr>
                <w:rStyle w:val="Hipervnculo"/>
                <w:noProof/>
              </w:rPr>
            </w:rPrChange>
          </w:rPr>
          <w:delText>Ilustración 68 Topología 4 nodos con BR como Leader</w:delText>
        </w:r>
        <w:r w:rsidDel="005B42F0">
          <w:rPr>
            <w:noProof/>
            <w:webHidden/>
          </w:rPr>
          <w:tab/>
          <w:delText>107</w:delText>
        </w:r>
      </w:del>
    </w:p>
    <w:p w14:paraId="24FD155E" w14:textId="5C0D7F99" w:rsidR="00F21168" w:rsidDel="005B42F0" w:rsidRDefault="00F21168">
      <w:pPr>
        <w:pStyle w:val="Tabladeilustraciones"/>
        <w:tabs>
          <w:tab w:val="right" w:leader="dot" w:pos="8494"/>
        </w:tabs>
        <w:rPr>
          <w:del w:id="1591" w:author="JORGE CONTRERAS ORTIZ" w:date="2021-09-04T09:25:00Z"/>
          <w:rFonts w:asciiTheme="minorHAnsi" w:eastAsiaTheme="minorEastAsia" w:hAnsiTheme="minorHAnsi" w:cstheme="minorBidi"/>
          <w:noProof/>
          <w:lang w:eastAsia="es-ES"/>
        </w:rPr>
      </w:pPr>
      <w:del w:id="1592" w:author="JORGE CONTRERAS ORTIZ" w:date="2021-09-04T09:25:00Z">
        <w:r w:rsidRPr="005B42F0" w:rsidDel="005B42F0">
          <w:rPr>
            <w:noProof/>
            <w:rPrChange w:id="1593" w:author="JORGE CONTRERAS ORTIZ" w:date="2021-09-04T09:25:00Z">
              <w:rPr>
                <w:rStyle w:val="Hipervnculo"/>
                <w:noProof/>
              </w:rPr>
            </w:rPrChange>
          </w:rPr>
          <w:delText>Ilustración 69 Ping desde PC a nuevo nodo MED.</w:delText>
        </w:r>
        <w:r w:rsidDel="005B42F0">
          <w:rPr>
            <w:noProof/>
            <w:webHidden/>
          </w:rPr>
          <w:tab/>
          <w:delText>107</w:delText>
        </w:r>
      </w:del>
    </w:p>
    <w:p w14:paraId="1C29780A" w14:textId="3611C31E" w:rsidR="00F21168" w:rsidDel="005B42F0" w:rsidRDefault="00F21168">
      <w:pPr>
        <w:pStyle w:val="Tabladeilustraciones"/>
        <w:tabs>
          <w:tab w:val="right" w:leader="dot" w:pos="8494"/>
        </w:tabs>
        <w:rPr>
          <w:del w:id="1594" w:author="JORGE CONTRERAS ORTIZ" w:date="2021-09-04T09:25:00Z"/>
          <w:rFonts w:asciiTheme="minorHAnsi" w:eastAsiaTheme="minorEastAsia" w:hAnsiTheme="minorHAnsi" w:cstheme="minorBidi"/>
          <w:noProof/>
          <w:lang w:eastAsia="es-ES"/>
        </w:rPr>
      </w:pPr>
      <w:del w:id="1595" w:author="JORGE CONTRERAS ORTIZ" w:date="2021-09-04T09:25:00Z">
        <w:r w:rsidRPr="005B42F0" w:rsidDel="005B42F0">
          <w:rPr>
            <w:noProof/>
            <w:rPrChange w:id="1596" w:author="JORGE CONTRERAS ORTIZ" w:date="2021-09-04T09:25:00Z">
              <w:rPr>
                <w:rStyle w:val="Hipervnculo"/>
                <w:noProof/>
              </w:rPr>
            </w:rPrChange>
          </w:rPr>
          <w:delText>Ilustración 70 Topología A de 5 nodos</w:delText>
        </w:r>
        <w:r w:rsidDel="005B42F0">
          <w:rPr>
            <w:noProof/>
            <w:webHidden/>
          </w:rPr>
          <w:tab/>
          <w:delText>109</w:delText>
        </w:r>
      </w:del>
    </w:p>
    <w:p w14:paraId="7DEED6A5" w14:textId="56B937AC" w:rsidR="00F21168" w:rsidDel="005B42F0" w:rsidRDefault="00F21168">
      <w:pPr>
        <w:pStyle w:val="Tabladeilustraciones"/>
        <w:tabs>
          <w:tab w:val="right" w:leader="dot" w:pos="8494"/>
        </w:tabs>
        <w:rPr>
          <w:del w:id="1597" w:author="JORGE CONTRERAS ORTIZ" w:date="2021-09-04T09:25:00Z"/>
          <w:rFonts w:asciiTheme="minorHAnsi" w:eastAsiaTheme="minorEastAsia" w:hAnsiTheme="minorHAnsi" w:cstheme="minorBidi"/>
          <w:noProof/>
          <w:lang w:eastAsia="es-ES"/>
        </w:rPr>
      </w:pPr>
      <w:del w:id="1598" w:author="JORGE CONTRERAS ORTIZ" w:date="2021-09-04T09:25:00Z">
        <w:r w:rsidRPr="005B42F0" w:rsidDel="005B42F0">
          <w:rPr>
            <w:noProof/>
            <w:rPrChange w:id="1599" w:author="JORGE CONTRERAS ORTIZ" w:date="2021-09-04T09:25:00Z">
              <w:rPr>
                <w:rStyle w:val="Hipervnculo"/>
                <w:noProof/>
              </w:rPr>
            </w:rPrChange>
          </w:rPr>
          <w:delText>Ilustración 71 Topología B con 5 nodos</w:delText>
        </w:r>
        <w:r w:rsidDel="005B42F0">
          <w:rPr>
            <w:noProof/>
            <w:webHidden/>
          </w:rPr>
          <w:tab/>
          <w:delText>110</w:delText>
        </w:r>
      </w:del>
    </w:p>
    <w:p w14:paraId="4EAD6EED" w14:textId="5CE14BE3" w:rsidR="00F21168" w:rsidDel="005B42F0" w:rsidRDefault="00F21168">
      <w:pPr>
        <w:pStyle w:val="Tabladeilustraciones"/>
        <w:tabs>
          <w:tab w:val="right" w:leader="dot" w:pos="8494"/>
        </w:tabs>
        <w:rPr>
          <w:del w:id="1600" w:author="JORGE CONTRERAS ORTIZ" w:date="2021-09-04T09:25:00Z"/>
          <w:rFonts w:asciiTheme="minorHAnsi" w:eastAsiaTheme="minorEastAsia" w:hAnsiTheme="minorHAnsi" w:cstheme="minorBidi"/>
          <w:noProof/>
          <w:lang w:eastAsia="es-ES"/>
        </w:rPr>
      </w:pPr>
      <w:del w:id="1601" w:author="JORGE CONTRERAS ORTIZ" w:date="2021-09-04T09:25:00Z">
        <w:r w:rsidRPr="005B42F0" w:rsidDel="005B42F0">
          <w:rPr>
            <w:noProof/>
            <w:rPrChange w:id="1602" w:author="JORGE CONTRERAS ORTIZ" w:date="2021-09-04T09:25:00Z">
              <w:rPr>
                <w:rStyle w:val="Hipervnculo"/>
                <w:noProof/>
              </w:rPr>
            </w:rPrChange>
          </w:rPr>
          <w:delText>Ilustración 72 Topología con 6 nodos</w:delText>
        </w:r>
        <w:r w:rsidDel="005B42F0">
          <w:rPr>
            <w:noProof/>
            <w:webHidden/>
          </w:rPr>
          <w:tab/>
          <w:delText>112</w:delText>
        </w:r>
      </w:del>
    </w:p>
    <w:p w14:paraId="3815054E" w14:textId="6E856505" w:rsidR="00DA3B27" w:rsidRPr="00791D37" w:rsidRDefault="00B62082" w:rsidP="00791D37">
      <w:r w:rsidRPr="00791D37">
        <w:fldChar w:fldCharType="end"/>
      </w:r>
      <w:r w:rsidR="00DA3B27" w:rsidRPr="00791D37">
        <w:br w:type="page"/>
      </w:r>
    </w:p>
    <w:p w14:paraId="76980AC4" w14:textId="4B7A4082" w:rsidR="00DA3B27" w:rsidRPr="00791D37" w:rsidRDefault="00DA3B27" w:rsidP="00791D37">
      <w:pPr>
        <w:pStyle w:val="Ttulo1"/>
      </w:pPr>
      <w:bookmarkStart w:id="1603" w:name="_Toc81650343"/>
      <w:r w:rsidRPr="00791D37">
        <w:lastRenderedPageBreak/>
        <w:t>ECUACIONES</w:t>
      </w:r>
      <w:bookmarkEnd w:id="1603"/>
    </w:p>
    <w:p w14:paraId="2C098AE0" w14:textId="77777777" w:rsidR="00DA3B27" w:rsidRPr="00791D37" w:rsidRDefault="00DA3B27" w:rsidP="00791D37">
      <w:pPr>
        <w:rPr>
          <w:rFonts w:eastAsiaTheme="majorEastAsia"/>
          <w:color w:val="2F5496" w:themeColor="accent1" w:themeShade="BF"/>
          <w:sz w:val="36"/>
        </w:rPr>
      </w:pPr>
      <w:r w:rsidRPr="00791D37">
        <w:br w:type="page"/>
      </w:r>
    </w:p>
    <w:p w14:paraId="7BDF9594" w14:textId="594E0329" w:rsidR="00DA3B27" w:rsidRPr="00791D37" w:rsidRDefault="00DA3B27" w:rsidP="00791D37">
      <w:pPr>
        <w:pStyle w:val="Ttulo1"/>
      </w:pPr>
      <w:bookmarkStart w:id="1604" w:name="_Toc81499326"/>
      <w:bookmarkStart w:id="1605" w:name="_Toc81650344"/>
      <w:r w:rsidRPr="00791D37">
        <w:lastRenderedPageBreak/>
        <w:t>TABLAS</w:t>
      </w:r>
      <w:bookmarkEnd w:id="1604"/>
      <w:bookmarkEnd w:id="1605"/>
    </w:p>
    <w:p w14:paraId="20DC1F2D" w14:textId="77777777" w:rsidR="00B62082" w:rsidRPr="00791D37" w:rsidRDefault="00B62082" w:rsidP="00791D37"/>
    <w:p w14:paraId="18F17D27" w14:textId="00AB4530" w:rsidR="005B42F0" w:rsidRDefault="00B62082">
      <w:pPr>
        <w:pStyle w:val="Tabladeilustraciones"/>
        <w:tabs>
          <w:tab w:val="right" w:leader="dot" w:pos="8494"/>
        </w:tabs>
        <w:rPr>
          <w:ins w:id="1606" w:author="JORGE CONTRERAS ORTIZ" w:date="2021-09-04T09:25:00Z"/>
          <w:rFonts w:asciiTheme="minorHAnsi" w:eastAsiaTheme="minorEastAsia" w:hAnsiTheme="minorHAnsi" w:cstheme="minorBidi"/>
          <w:noProof/>
          <w:lang w:eastAsia="es-ES"/>
        </w:rPr>
      </w:pPr>
      <w:r w:rsidRPr="00791D37">
        <w:rPr>
          <w:szCs w:val="36"/>
        </w:rPr>
        <w:fldChar w:fldCharType="begin"/>
      </w:r>
      <w:r w:rsidRPr="00791D37">
        <w:rPr>
          <w:szCs w:val="36"/>
        </w:rPr>
        <w:instrText xml:space="preserve"> TOC \h \z \c "Tabla" </w:instrText>
      </w:r>
      <w:r w:rsidRPr="00791D37">
        <w:rPr>
          <w:szCs w:val="36"/>
        </w:rPr>
        <w:fldChar w:fldCharType="separate"/>
      </w:r>
      <w:ins w:id="1607" w:author="JORGE CONTRERAS ORTIZ" w:date="2021-09-04T09:25:00Z">
        <w:r w:rsidR="005B42F0" w:rsidRPr="004C43C4">
          <w:rPr>
            <w:rStyle w:val="Hipervnculo"/>
            <w:noProof/>
          </w:rPr>
          <w:fldChar w:fldCharType="begin"/>
        </w:r>
        <w:r w:rsidR="005B42F0" w:rsidRPr="004C43C4">
          <w:rPr>
            <w:rStyle w:val="Hipervnculo"/>
            <w:noProof/>
          </w:rPr>
          <w:instrText xml:space="preserve"> </w:instrText>
        </w:r>
        <w:r w:rsidR="005B42F0">
          <w:rPr>
            <w:noProof/>
          </w:rPr>
          <w:instrText>HYPERLINK \l "_Toc81639963"</w:instrText>
        </w:r>
        <w:r w:rsidR="005B42F0" w:rsidRPr="004C43C4">
          <w:rPr>
            <w:rStyle w:val="Hipervnculo"/>
            <w:noProof/>
          </w:rPr>
          <w:instrText xml:space="preserve"> </w:instrText>
        </w:r>
        <w:r w:rsidR="005B42F0" w:rsidRPr="004C43C4">
          <w:rPr>
            <w:rStyle w:val="Hipervnculo"/>
            <w:noProof/>
          </w:rPr>
          <w:fldChar w:fldCharType="separate"/>
        </w:r>
        <w:r w:rsidR="005B42F0" w:rsidRPr="004C43C4">
          <w:rPr>
            <w:rStyle w:val="Hipervnculo"/>
            <w:noProof/>
          </w:rPr>
          <w:t>Tabla 1 Abreviaturas y Acrónimos</w:t>
        </w:r>
        <w:r w:rsidR="005B42F0">
          <w:rPr>
            <w:noProof/>
            <w:webHidden/>
          </w:rPr>
          <w:tab/>
        </w:r>
        <w:r w:rsidR="005B42F0">
          <w:rPr>
            <w:noProof/>
            <w:webHidden/>
          </w:rPr>
          <w:fldChar w:fldCharType="begin"/>
        </w:r>
        <w:r w:rsidR="005B42F0">
          <w:rPr>
            <w:noProof/>
            <w:webHidden/>
          </w:rPr>
          <w:instrText xml:space="preserve"> PAGEREF _Toc81639963 \h </w:instrText>
        </w:r>
      </w:ins>
      <w:r w:rsidR="005B42F0">
        <w:rPr>
          <w:noProof/>
          <w:webHidden/>
        </w:rPr>
      </w:r>
      <w:r w:rsidR="005B42F0">
        <w:rPr>
          <w:noProof/>
          <w:webHidden/>
        </w:rPr>
        <w:fldChar w:fldCharType="separate"/>
      </w:r>
      <w:ins w:id="1608" w:author="JORGE CONTRERAS ORTIZ" w:date="2021-09-04T09:25:00Z">
        <w:r w:rsidR="005B42F0">
          <w:rPr>
            <w:noProof/>
            <w:webHidden/>
          </w:rPr>
          <w:t>VIII</w:t>
        </w:r>
        <w:r w:rsidR="005B42F0">
          <w:rPr>
            <w:noProof/>
            <w:webHidden/>
          </w:rPr>
          <w:fldChar w:fldCharType="end"/>
        </w:r>
        <w:r w:rsidR="005B42F0" w:rsidRPr="004C43C4">
          <w:rPr>
            <w:rStyle w:val="Hipervnculo"/>
            <w:noProof/>
          </w:rPr>
          <w:fldChar w:fldCharType="end"/>
        </w:r>
      </w:ins>
    </w:p>
    <w:p w14:paraId="035AF1CD" w14:textId="51184D2A" w:rsidR="005B42F0" w:rsidRDefault="005B42F0">
      <w:pPr>
        <w:pStyle w:val="Tabladeilustraciones"/>
        <w:tabs>
          <w:tab w:val="right" w:leader="dot" w:pos="8494"/>
        </w:tabs>
        <w:rPr>
          <w:ins w:id="1609" w:author="JORGE CONTRERAS ORTIZ" w:date="2021-09-04T09:25:00Z"/>
          <w:rFonts w:asciiTheme="minorHAnsi" w:eastAsiaTheme="minorEastAsia" w:hAnsiTheme="minorHAnsi" w:cstheme="minorBidi"/>
          <w:noProof/>
          <w:lang w:eastAsia="es-ES"/>
        </w:rPr>
      </w:pPr>
      <w:ins w:id="1610" w:author="JORGE CONTRERAS ORTIZ" w:date="2021-09-04T09:25:00Z">
        <w:r w:rsidRPr="004C43C4">
          <w:rPr>
            <w:rStyle w:val="Hipervnculo"/>
            <w:noProof/>
          </w:rPr>
          <w:fldChar w:fldCharType="begin"/>
        </w:r>
        <w:r w:rsidRPr="004C43C4">
          <w:rPr>
            <w:rStyle w:val="Hipervnculo"/>
            <w:noProof/>
          </w:rPr>
          <w:instrText xml:space="preserve"> </w:instrText>
        </w:r>
        <w:r>
          <w:rPr>
            <w:noProof/>
          </w:rPr>
          <w:instrText>HYPERLINK \l "_Toc81639964"</w:instrText>
        </w:r>
        <w:r w:rsidRPr="004C43C4">
          <w:rPr>
            <w:rStyle w:val="Hipervnculo"/>
            <w:noProof/>
          </w:rPr>
          <w:instrText xml:space="preserve"> </w:instrText>
        </w:r>
        <w:r w:rsidRPr="004C43C4">
          <w:rPr>
            <w:rStyle w:val="Hipervnculo"/>
            <w:noProof/>
          </w:rPr>
          <w:fldChar w:fldCharType="separate"/>
        </w:r>
        <w:r w:rsidRPr="004C43C4">
          <w:rPr>
            <w:rStyle w:val="Hipervnculo"/>
            <w:noProof/>
          </w:rPr>
          <w:t>Tabla 2 Diferencias M2M – IoT [2]</w:t>
        </w:r>
        <w:r>
          <w:rPr>
            <w:noProof/>
            <w:webHidden/>
          </w:rPr>
          <w:tab/>
        </w:r>
        <w:r>
          <w:rPr>
            <w:noProof/>
            <w:webHidden/>
          </w:rPr>
          <w:fldChar w:fldCharType="begin"/>
        </w:r>
        <w:r>
          <w:rPr>
            <w:noProof/>
            <w:webHidden/>
          </w:rPr>
          <w:instrText xml:space="preserve"> PAGEREF _Toc81639964 \h </w:instrText>
        </w:r>
      </w:ins>
      <w:r>
        <w:rPr>
          <w:noProof/>
          <w:webHidden/>
        </w:rPr>
      </w:r>
      <w:r>
        <w:rPr>
          <w:noProof/>
          <w:webHidden/>
        </w:rPr>
        <w:fldChar w:fldCharType="separate"/>
      </w:r>
      <w:ins w:id="1611" w:author="JORGE CONTRERAS ORTIZ" w:date="2021-09-04T09:25:00Z">
        <w:r>
          <w:rPr>
            <w:noProof/>
            <w:webHidden/>
          </w:rPr>
          <w:t>17</w:t>
        </w:r>
        <w:r>
          <w:rPr>
            <w:noProof/>
            <w:webHidden/>
          </w:rPr>
          <w:fldChar w:fldCharType="end"/>
        </w:r>
        <w:r w:rsidRPr="004C43C4">
          <w:rPr>
            <w:rStyle w:val="Hipervnculo"/>
            <w:noProof/>
          </w:rPr>
          <w:fldChar w:fldCharType="end"/>
        </w:r>
      </w:ins>
    </w:p>
    <w:p w14:paraId="52FAF487" w14:textId="501FB2CA" w:rsidR="005B42F0" w:rsidRDefault="005B42F0">
      <w:pPr>
        <w:pStyle w:val="Tabladeilustraciones"/>
        <w:tabs>
          <w:tab w:val="right" w:leader="dot" w:pos="8494"/>
        </w:tabs>
        <w:rPr>
          <w:ins w:id="1612" w:author="JORGE CONTRERAS ORTIZ" w:date="2021-09-04T09:25:00Z"/>
          <w:rFonts w:asciiTheme="minorHAnsi" w:eastAsiaTheme="minorEastAsia" w:hAnsiTheme="minorHAnsi" w:cstheme="minorBidi"/>
          <w:noProof/>
          <w:lang w:eastAsia="es-ES"/>
        </w:rPr>
      </w:pPr>
      <w:ins w:id="1613" w:author="JORGE CONTRERAS ORTIZ" w:date="2021-09-04T09:25:00Z">
        <w:r w:rsidRPr="004C43C4">
          <w:rPr>
            <w:rStyle w:val="Hipervnculo"/>
            <w:noProof/>
          </w:rPr>
          <w:fldChar w:fldCharType="begin"/>
        </w:r>
        <w:r w:rsidRPr="004C43C4">
          <w:rPr>
            <w:rStyle w:val="Hipervnculo"/>
            <w:noProof/>
          </w:rPr>
          <w:instrText xml:space="preserve"> </w:instrText>
        </w:r>
        <w:r>
          <w:rPr>
            <w:noProof/>
          </w:rPr>
          <w:instrText>HYPERLINK \l "_Toc81639965"</w:instrText>
        </w:r>
        <w:r w:rsidRPr="004C43C4">
          <w:rPr>
            <w:rStyle w:val="Hipervnculo"/>
            <w:noProof/>
          </w:rPr>
          <w:instrText xml:space="preserve"> </w:instrText>
        </w:r>
        <w:r w:rsidRPr="004C43C4">
          <w:rPr>
            <w:rStyle w:val="Hipervnculo"/>
            <w:noProof/>
          </w:rPr>
          <w:fldChar w:fldCharType="separate"/>
        </w:r>
        <w:r w:rsidRPr="004C43C4">
          <w:rPr>
            <w:rStyle w:val="Hipervnculo"/>
            <w:noProof/>
          </w:rPr>
          <w:t>Tabla 3 MAC Layer Frame</w:t>
        </w:r>
        <w:r>
          <w:rPr>
            <w:noProof/>
            <w:webHidden/>
          </w:rPr>
          <w:tab/>
        </w:r>
        <w:r>
          <w:rPr>
            <w:noProof/>
            <w:webHidden/>
          </w:rPr>
          <w:fldChar w:fldCharType="begin"/>
        </w:r>
        <w:r>
          <w:rPr>
            <w:noProof/>
            <w:webHidden/>
          </w:rPr>
          <w:instrText xml:space="preserve"> PAGEREF _Toc81639965 \h </w:instrText>
        </w:r>
      </w:ins>
      <w:r>
        <w:rPr>
          <w:noProof/>
          <w:webHidden/>
        </w:rPr>
      </w:r>
      <w:r>
        <w:rPr>
          <w:noProof/>
          <w:webHidden/>
        </w:rPr>
        <w:fldChar w:fldCharType="separate"/>
      </w:r>
      <w:ins w:id="1614" w:author="JORGE CONTRERAS ORTIZ" w:date="2021-09-04T09:25:00Z">
        <w:r>
          <w:rPr>
            <w:noProof/>
            <w:webHidden/>
          </w:rPr>
          <w:t>34</w:t>
        </w:r>
        <w:r>
          <w:rPr>
            <w:noProof/>
            <w:webHidden/>
          </w:rPr>
          <w:fldChar w:fldCharType="end"/>
        </w:r>
        <w:r w:rsidRPr="004C43C4">
          <w:rPr>
            <w:rStyle w:val="Hipervnculo"/>
            <w:noProof/>
          </w:rPr>
          <w:fldChar w:fldCharType="end"/>
        </w:r>
      </w:ins>
    </w:p>
    <w:p w14:paraId="0083BB95" w14:textId="2F5524A8" w:rsidR="005B42F0" w:rsidRDefault="005B42F0">
      <w:pPr>
        <w:pStyle w:val="Tabladeilustraciones"/>
        <w:tabs>
          <w:tab w:val="right" w:leader="dot" w:pos="8494"/>
        </w:tabs>
        <w:rPr>
          <w:ins w:id="1615" w:author="JORGE CONTRERAS ORTIZ" w:date="2021-09-04T09:25:00Z"/>
          <w:rFonts w:asciiTheme="minorHAnsi" w:eastAsiaTheme="minorEastAsia" w:hAnsiTheme="minorHAnsi" w:cstheme="minorBidi"/>
          <w:noProof/>
          <w:lang w:eastAsia="es-ES"/>
        </w:rPr>
      </w:pPr>
      <w:ins w:id="1616" w:author="JORGE CONTRERAS ORTIZ" w:date="2021-09-04T09:25:00Z">
        <w:r w:rsidRPr="004C43C4">
          <w:rPr>
            <w:rStyle w:val="Hipervnculo"/>
            <w:noProof/>
          </w:rPr>
          <w:fldChar w:fldCharType="begin"/>
        </w:r>
        <w:r w:rsidRPr="004C43C4">
          <w:rPr>
            <w:rStyle w:val="Hipervnculo"/>
            <w:noProof/>
          </w:rPr>
          <w:instrText xml:space="preserve"> </w:instrText>
        </w:r>
        <w:r>
          <w:rPr>
            <w:noProof/>
          </w:rPr>
          <w:instrText>HYPERLINK \l "_Toc81639966"</w:instrText>
        </w:r>
        <w:r w:rsidRPr="004C43C4">
          <w:rPr>
            <w:rStyle w:val="Hipervnculo"/>
            <w:noProof/>
          </w:rPr>
          <w:instrText xml:space="preserve"> </w:instrText>
        </w:r>
        <w:r w:rsidRPr="004C43C4">
          <w:rPr>
            <w:rStyle w:val="Hipervnculo"/>
            <w:noProof/>
          </w:rPr>
          <w:fldChar w:fldCharType="separate"/>
        </w:r>
        <w:r w:rsidRPr="004C43C4">
          <w:rPr>
            <w:rStyle w:val="Hipervnculo"/>
            <w:noProof/>
          </w:rPr>
          <w:t>Tabla 4 Servicios KBRNT1</w:t>
        </w:r>
        <w:r>
          <w:rPr>
            <w:noProof/>
            <w:webHidden/>
          </w:rPr>
          <w:tab/>
        </w:r>
        <w:r>
          <w:rPr>
            <w:noProof/>
            <w:webHidden/>
          </w:rPr>
          <w:fldChar w:fldCharType="begin"/>
        </w:r>
        <w:r>
          <w:rPr>
            <w:noProof/>
            <w:webHidden/>
          </w:rPr>
          <w:instrText xml:space="preserve"> PAGEREF _Toc81639966 \h </w:instrText>
        </w:r>
      </w:ins>
      <w:r>
        <w:rPr>
          <w:noProof/>
          <w:webHidden/>
        </w:rPr>
      </w:r>
      <w:r>
        <w:rPr>
          <w:noProof/>
          <w:webHidden/>
        </w:rPr>
        <w:fldChar w:fldCharType="separate"/>
      </w:r>
      <w:ins w:id="1617" w:author="JORGE CONTRERAS ORTIZ" w:date="2021-09-04T09:25:00Z">
        <w:r>
          <w:rPr>
            <w:noProof/>
            <w:webHidden/>
          </w:rPr>
          <w:t>61</w:t>
        </w:r>
        <w:r>
          <w:rPr>
            <w:noProof/>
            <w:webHidden/>
          </w:rPr>
          <w:fldChar w:fldCharType="end"/>
        </w:r>
        <w:r w:rsidRPr="004C43C4">
          <w:rPr>
            <w:rStyle w:val="Hipervnculo"/>
            <w:noProof/>
          </w:rPr>
          <w:fldChar w:fldCharType="end"/>
        </w:r>
      </w:ins>
    </w:p>
    <w:p w14:paraId="58C0031E" w14:textId="13227470" w:rsidR="005B42F0" w:rsidRDefault="005B42F0">
      <w:pPr>
        <w:pStyle w:val="Tabladeilustraciones"/>
        <w:tabs>
          <w:tab w:val="right" w:leader="dot" w:pos="8494"/>
        </w:tabs>
        <w:rPr>
          <w:ins w:id="1618" w:author="JORGE CONTRERAS ORTIZ" w:date="2021-09-04T09:25:00Z"/>
          <w:rFonts w:asciiTheme="minorHAnsi" w:eastAsiaTheme="minorEastAsia" w:hAnsiTheme="minorHAnsi" w:cstheme="minorBidi"/>
          <w:noProof/>
          <w:lang w:eastAsia="es-ES"/>
        </w:rPr>
      </w:pPr>
      <w:ins w:id="1619" w:author="JORGE CONTRERAS ORTIZ" w:date="2021-09-04T09:25:00Z">
        <w:r w:rsidRPr="004C43C4">
          <w:rPr>
            <w:rStyle w:val="Hipervnculo"/>
            <w:noProof/>
          </w:rPr>
          <w:fldChar w:fldCharType="begin"/>
        </w:r>
        <w:r w:rsidRPr="004C43C4">
          <w:rPr>
            <w:rStyle w:val="Hipervnculo"/>
            <w:noProof/>
          </w:rPr>
          <w:instrText xml:space="preserve"> </w:instrText>
        </w:r>
        <w:r>
          <w:rPr>
            <w:noProof/>
          </w:rPr>
          <w:instrText>HYPERLINK \l "_Toc81639967"</w:instrText>
        </w:r>
        <w:r w:rsidRPr="004C43C4">
          <w:rPr>
            <w:rStyle w:val="Hipervnculo"/>
            <w:noProof/>
          </w:rPr>
          <w:instrText xml:space="preserve"> </w:instrText>
        </w:r>
        <w:r w:rsidRPr="004C43C4">
          <w:rPr>
            <w:rStyle w:val="Hipervnculo"/>
            <w:noProof/>
          </w:rPr>
          <w:fldChar w:fldCharType="separate"/>
        </w:r>
        <w:r w:rsidRPr="004C43C4">
          <w:rPr>
            <w:rStyle w:val="Hipervnculo"/>
            <w:noProof/>
          </w:rPr>
          <w:t>Tabla 5 Comandos Servicio KiBRA</w:t>
        </w:r>
        <w:r>
          <w:rPr>
            <w:noProof/>
            <w:webHidden/>
          </w:rPr>
          <w:tab/>
        </w:r>
        <w:r>
          <w:rPr>
            <w:noProof/>
            <w:webHidden/>
          </w:rPr>
          <w:fldChar w:fldCharType="begin"/>
        </w:r>
        <w:r>
          <w:rPr>
            <w:noProof/>
            <w:webHidden/>
          </w:rPr>
          <w:instrText xml:space="preserve"> PAGEREF _Toc81639967 \h </w:instrText>
        </w:r>
      </w:ins>
      <w:r>
        <w:rPr>
          <w:noProof/>
          <w:webHidden/>
        </w:rPr>
      </w:r>
      <w:r>
        <w:rPr>
          <w:noProof/>
          <w:webHidden/>
        </w:rPr>
        <w:fldChar w:fldCharType="separate"/>
      </w:r>
      <w:ins w:id="1620" w:author="JORGE CONTRERAS ORTIZ" w:date="2021-09-04T09:25:00Z">
        <w:r>
          <w:rPr>
            <w:noProof/>
            <w:webHidden/>
          </w:rPr>
          <w:t>62</w:t>
        </w:r>
        <w:r>
          <w:rPr>
            <w:noProof/>
            <w:webHidden/>
          </w:rPr>
          <w:fldChar w:fldCharType="end"/>
        </w:r>
        <w:r w:rsidRPr="004C43C4">
          <w:rPr>
            <w:rStyle w:val="Hipervnculo"/>
            <w:noProof/>
          </w:rPr>
          <w:fldChar w:fldCharType="end"/>
        </w:r>
      </w:ins>
    </w:p>
    <w:p w14:paraId="59447462" w14:textId="08035932" w:rsidR="005B42F0" w:rsidRDefault="005B42F0">
      <w:pPr>
        <w:pStyle w:val="Tabladeilustraciones"/>
        <w:tabs>
          <w:tab w:val="right" w:leader="dot" w:pos="8494"/>
        </w:tabs>
        <w:rPr>
          <w:ins w:id="1621" w:author="JORGE CONTRERAS ORTIZ" w:date="2021-09-04T09:25:00Z"/>
          <w:rFonts w:asciiTheme="minorHAnsi" w:eastAsiaTheme="minorEastAsia" w:hAnsiTheme="minorHAnsi" w:cstheme="minorBidi"/>
          <w:noProof/>
          <w:lang w:eastAsia="es-ES"/>
        </w:rPr>
      </w:pPr>
      <w:ins w:id="1622" w:author="JORGE CONTRERAS ORTIZ" w:date="2021-09-04T09:25:00Z">
        <w:r w:rsidRPr="004C43C4">
          <w:rPr>
            <w:rStyle w:val="Hipervnculo"/>
            <w:noProof/>
          </w:rPr>
          <w:fldChar w:fldCharType="begin"/>
        </w:r>
        <w:r w:rsidRPr="004C43C4">
          <w:rPr>
            <w:rStyle w:val="Hipervnculo"/>
            <w:noProof/>
          </w:rPr>
          <w:instrText xml:space="preserve"> </w:instrText>
        </w:r>
        <w:r>
          <w:rPr>
            <w:noProof/>
          </w:rPr>
          <w:instrText>HYPERLINK \l "_Toc81639968"</w:instrText>
        </w:r>
        <w:r w:rsidRPr="004C43C4">
          <w:rPr>
            <w:rStyle w:val="Hipervnculo"/>
            <w:noProof/>
          </w:rPr>
          <w:instrText xml:space="preserve"> </w:instrText>
        </w:r>
        <w:r w:rsidRPr="004C43C4">
          <w:rPr>
            <w:rStyle w:val="Hipervnculo"/>
            <w:noProof/>
          </w:rPr>
          <w:fldChar w:fldCharType="separate"/>
        </w:r>
        <w:r w:rsidRPr="004C43C4">
          <w:rPr>
            <w:rStyle w:val="Hipervnculo"/>
            <w:noProof/>
          </w:rPr>
          <w:t>Tabla 6 Servicio Ajenti</w:t>
        </w:r>
        <w:r>
          <w:rPr>
            <w:noProof/>
            <w:webHidden/>
          </w:rPr>
          <w:tab/>
        </w:r>
        <w:r>
          <w:rPr>
            <w:noProof/>
            <w:webHidden/>
          </w:rPr>
          <w:fldChar w:fldCharType="begin"/>
        </w:r>
        <w:r>
          <w:rPr>
            <w:noProof/>
            <w:webHidden/>
          </w:rPr>
          <w:instrText xml:space="preserve"> PAGEREF _Toc81639968 \h </w:instrText>
        </w:r>
      </w:ins>
      <w:r>
        <w:rPr>
          <w:noProof/>
          <w:webHidden/>
        </w:rPr>
      </w:r>
      <w:r>
        <w:rPr>
          <w:noProof/>
          <w:webHidden/>
        </w:rPr>
        <w:fldChar w:fldCharType="separate"/>
      </w:r>
      <w:ins w:id="1623" w:author="JORGE CONTRERAS ORTIZ" w:date="2021-09-04T09:25:00Z">
        <w:r>
          <w:rPr>
            <w:noProof/>
            <w:webHidden/>
          </w:rPr>
          <w:t>62</w:t>
        </w:r>
        <w:r>
          <w:rPr>
            <w:noProof/>
            <w:webHidden/>
          </w:rPr>
          <w:fldChar w:fldCharType="end"/>
        </w:r>
        <w:r w:rsidRPr="004C43C4">
          <w:rPr>
            <w:rStyle w:val="Hipervnculo"/>
            <w:noProof/>
          </w:rPr>
          <w:fldChar w:fldCharType="end"/>
        </w:r>
      </w:ins>
    </w:p>
    <w:p w14:paraId="3231BAC7" w14:textId="0FCE4B47" w:rsidR="005B42F0" w:rsidRDefault="005B42F0">
      <w:pPr>
        <w:pStyle w:val="Tabladeilustraciones"/>
        <w:tabs>
          <w:tab w:val="right" w:leader="dot" w:pos="8494"/>
        </w:tabs>
        <w:rPr>
          <w:ins w:id="1624" w:author="JORGE CONTRERAS ORTIZ" w:date="2021-09-04T09:25:00Z"/>
          <w:rFonts w:asciiTheme="minorHAnsi" w:eastAsiaTheme="minorEastAsia" w:hAnsiTheme="minorHAnsi" w:cstheme="minorBidi"/>
          <w:noProof/>
          <w:lang w:eastAsia="es-ES"/>
        </w:rPr>
      </w:pPr>
      <w:ins w:id="1625" w:author="JORGE CONTRERAS ORTIZ" w:date="2021-09-04T09:25:00Z">
        <w:r w:rsidRPr="004C43C4">
          <w:rPr>
            <w:rStyle w:val="Hipervnculo"/>
            <w:noProof/>
          </w:rPr>
          <w:fldChar w:fldCharType="begin"/>
        </w:r>
        <w:r w:rsidRPr="004C43C4">
          <w:rPr>
            <w:rStyle w:val="Hipervnculo"/>
            <w:noProof/>
          </w:rPr>
          <w:instrText xml:space="preserve"> </w:instrText>
        </w:r>
        <w:r>
          <w:rPr>
            <w:noProof/>
          </w:rPr>
          <w:instrText>HYPERLINK \l "_Toc81639969"</w:instrText>
        </w:r>
        <w:r w:rsidRPr="004C43C4">
          <w:rPr>
            <w:rStyle w:val="Hipervnculo"/>
            <w:noProof/>
          </w:rPr>
          <w:instrText xml:space="preserve"> </w:instrText>
        </w:r>
        <w:r w:rsidRPr="004C43C4">
          <w:rPr>
            <w:rStyle w:val="Hipervnculo"/>
            <w:noProof/>
          </w:rPr>
          <w:fldChar w:fldCharType="separate"/>
        </w:r>
        <w:r w:rsidRPr="004C43C4">
          <w:rPr>
            <w:rStyle w:val="Hipervnculo"/>
            <w:noProof/>
          </w:rPr>
          <w:t>Tabla 7 Listar dispositivos con dfu-util</w:t>
        </w:r>
        <w:r>
          <w:rPr>
            <w:noProof/>
            <w:webHidden/>
          </w:rPr>
          <w:tab/>
        </w:r>
        <w:r>
          <w:rPr>
            <w:noProof/>
            <w:webHidden/>
          </w:rPr>
          <w:fldChar w:fldCharType="begin"/>
        </w:r>
        <w:r>
          <w:rPr>
            <w:noProof/>
            <w:webHidden/>
          </w:rPr>
          <w:instrText xml:space="preserve"> PAGEREF _Toc81639969 \h </w:instrText>
        </w:r>
      </w:ins>
      <w:r>
        <w:rPr>
          <w:noProof/>
          <w:webHidden/>
        </w:rPr>
      </w:r>
      <w:r>
        <w:rPr>
          <w:noProof/>
          <w:webHidden/>
        </w:rPr>
        <w:fldChar w:fldCharType="separate"/>
      </w:r>
      <w:ins w:id="1626" w:author="JORGE CONTRERAS ORTIZ" w:date="2021-09-04T09:25:00Z">
        <w:r>
          <w:rPr>
            <w:noProof/>
            <w:webHidden/>
          </w:rPr>
          <w:t>67</w:t>
        </w:r>
        <w:r>
          <w:rPr>
            <w:noProof/>
            <w:webHidden/>
          </w:rPr>
          <w:fldChar w:fldCharType="end"/>
        </w:r>
        <w:r w:rsidRPr="004C43C4">
          <w:rPr>
            <w:rStyle w:val="Hipervnculo"/>
            <w:noProof/>
          </w:rPr>
          <w:fldChar w:fldCharType="end"/>
        </w:r>
      </w:ins>
    </w:p>
    <w:p w14:paraId="38D742B4" w14:textId="45B05ED0" w:rsidR="005B42F0" w:rsidRDefault="005B42F0">
      <w:pPr>
        <w:pStyle w:val="Tabladeilustraciones"/>
        <w:tabs>
          <w:tab w:val="right" w:leader="dot" w:pos="8494"/>
        </w:tabs>
        <w:rPr>
          <w:ins w:id="1627" w:author="JORGE CONTRERAS ORTIZ" w:date="2021-09-04T09:25:00Z"/>
          <w:rFonts w:asciiTheme="minorHAnsi" w:eastAsiaTheme="minorEastAsia" w:hAnsiTheme="minorHAnsi" w:cstheme="minorBidi"/>
          <w:noProof/>
          <w:lang w:eastAsia="es-ES"/>
        </w:rPr>
      </w:pPr>
      <w:ins w:id="1628" w:author="JORGE CONTRERAS ORTIZ" w:date="2021-09-04T09:25:00Z">
        <w:r w:rsidRPr="004C43C4">
          <w:rPr>
            <w:rStyle w:val="Hipervnculo"/>
            <w:noProof/>
          </w:rPr>
          <w:fldChar w:fldCharType="begin"/>
        </w:r>
        <w:r w:rsidRPr="004C43C4">
          <w:rPr>
            <w:rStyle w:val="Hipervnculo"/>
            <w:noProof/>
          </w:rPr>
          <w:instrText xml:space="preserve"> </w:instrText>
        </w:r>
        <w:r>
          <w:rPr>
            <w:noProof/>
          </w:rPr>
          <w:instrText>HYPERLINK \l "_Toc81639970"</w:instrText>
        </w:r>
        <w:r w:rsidRPr="004C43C4">
          <w:rPr>
            <w:rStyle w:val="Hipervnculo"/>
            <w:noProof/>
          </w:rPr>
          <w:instrText xml:space="preserve"> </w:instrText>
        </w:r>
        <w:r w:rsidRPr="004C43C4">
          <w:rPr>
            <w:rStyle w:val="Hipervnculo"/>
            <w:noProof/>
          </w:rPr>
          <w:fldChar w:fldCharType="separate"/>
        </w:r>
        <w:r w:rsidRPr="004C43C4">
          <w:rPr>
            <w:rStyle w:val="Hipervnculo"/>
            <w:noProof/>
          </w:rPr>
          <w:t>Tabla 8 Actualizar Firmware en dispositivos KTWM102</w:t>
        </w:r>
        <w:r>
          <w:rPr>
            <w:noProof/>
            <w:webHidden/>
          </w:rPr>
          <w:tab/>
        </w:r>
        <w:r>
          <w:rPr>
            <w:noProof/>
            <w:webHidden/>
          </w:rPr>
          <w:fldChar w:fldCharType="begin"/>
        </w:r>
        <w:r>
          <w:rPr>
            <w:noProof/>
            <w:webHidden/>
          </w:rPr>
          <w:instrText xml:space="preserve"> PAGEREF _Toc81639970 \h </w:instrText>
        </w:r>
      </w:ins>
      <w:r>
        <w:rPr>
          <w:noProof/>
          <w:webHidden/>
        </w:rPr>
      </w:r>
      <w:r>
        <w:rPr>
          <w:noProof/>
          <w:webHidden/>
        </w:rPr>
        <w:fldChar w:fldCharType="separate"/>
      </w:r>
      <w:ins w:id="1629" w:author="JORGE CONTRERAS ORTIZ" w:date="2021-09-04T09:25:00Z">
        <w:r>
          <w:rPr>
            <w:noProof/>
            <w:webHidden/>
          </w:rPr>
          <w:t>68</w:t>
        </w:r>
        <w:r>
          <w:rPr>
            <w:noProof/>
            <w:webHidden/>
          </w:rPr>
          <w:fldChar w:fldCharType="end"/>
        </w:r>
        <w:r w:rsidRPr="004C43C4">
          <w:rPr>
            <w:rStyle w:val="Hipervnculo"/>
            <w:noProof/>
          </w:rPr>
          <w:fldChar w:fldCharType="end"/>
        </w:r>
      </w:ins>
    </w:p>
    <w:p w14:paraId="3526C823" w14:textId="16D1F974" w:rsidR="005B42F0" w:rsidRDefault="005B42F0">
      <w:pPr>
        <w:pStyle w:val="Tabladeilustraciones"/>
        <w:tabs>
          <w:tab w:val="right" w:leader="dot" w:pos="8494"/>
        </w:tabs>
        <w:rPr>
          <w:ins w:id="1630" w:author="JORGE CONTRERAS ORTIZ" w:date="2021-09-04T09:25:00Z"/>
          <w:rFonts w:asciiTheme="minorHAnsi" w:eastAsiaTheme="minorEastAsia" w:hAnsiTheme="minorHAnsi" w:cstheme="minorBidi"/>
          <w:noProof/>
          <w:lang w:eastAsia="es-ES"/>
        </w:rPr>
      </w:pPr>
      <w:ins w:id="1631" w:author="JORGE CONTRERAS ORTIZ" w:date="2021-09-04T09:25:00Z">
        <w:r w:rsidRPr="004C43C4">
          <w:rPr>
            <w:rStyle w:val="Hipervnculo"/>
            <w:noProof/>
          </w:rPr>
          <w:fldChar w:fldCharType="begin"/>
        </w:r>
        <w:r w:rsidRPr="004C43C4">
          <w:rPr>
            <w:rStyle w:val="Hipervnculo"/>
            <w:noProof/>
          </w:rPr>
          <w:instrText xml:space="preserve"> </w:instrText>
        </w:r>
        <w:r>
          <w:rPr>
            <w:noProof/>
          </w:rPr>
          <w:instrText>HYPERLINK \l "_Toc81639971"</w:instrText>
        </w:r>
        <w:r w:rsidRPr="004C43C4">
          <w:rPr>
            <w:rStyle w:val="Hipervnculo"/>
            <w:noProof/>
          </w:rPr>
          <w:instrText xml:space="preserve"> </w:instrText>
        </w:r>
        <w:r w:rsidRPr="004C43C4">
          <w:rPr>
            <w:rStyle w:val="Hipervnculo"/>
            <w:noProof/>
          </w:rPr>
          <w:fldChar w:fldCharType="separate"/>
        </w:r>
        <w:r w:rsidRPr="004C43C4">
          <w:rPr>
            <w:rStyle w:val="Hipervnculo"/>
            <w:noProof/>
          </w:rPr>
          <w:t>Tabla 9 Comando para listar Puertos Serie en Sistemas Linux</w:t>
        </w:r>
        <w:r>
          <w:rPr>
            <w:noProof/>
            <w:webHidden/>
          </w:rPr>
          <w:tab/>
        </w:r>
        <w:r>
          <w:rPr>
            <w:noProof/>
            <w:webHidden/>
          </w:rPr>
          <w:fldChar w:fldCharType="begin"/>
        </w:r>
        <w:r>
          <w:rPr>
            <w:noProof/>
            <w:webHidden/>
          </w:rPr>
          <w:instrText xml:space="preserve"> PAGEREF _Toc81639971 \h </w:instrText>
        </w:r>
      </w:ins>
      <w:r>
        <w:rPr>
          <w:noProof/>
          <w:webHidden/>
        </w:rPr>
      </w:r>
      <w:r>
        <w:rPr>
          <w:noProof/>
          <w:webHidden/>
        </w:rPr>
        <w:fldChar w:fldCharType="separate"/>
      </w:r>
      <w:ins w:id="1632" w:author="JORGE CONTRERAS ORTIZ" w:date="2021-09-04T09:25:00Z">
        <w:r>
          <w:rPr>
            <w:noProof/>
            <w:webHidden/>
          </w:rPr>
          <w:t>72</w:t>
        </w:r>
        <w:r>
          <w:rPr>
            <w:noProof/>
            <w:webHidden/>
          </w:rPr>
          <w:fldChar w:fldCharType="end"/>
        </w:r>
        <w:r w:rsidRPr="004C43C4">
          <w:rPr>
            <w:rStyle w:val="Hipervnculo"/>
            <w:noProof/>
          </w:rPr>
          <w:fldChar w:fldCharType="end"/>
        </w:r>
      </w:ins>
    </w:p>
    <w:p w14:paraId="2BD8AAE7" w14:textId="42960BB1" w:rsidR="005B42F0" w:rsidRDefault="005B42F0">
      <w:pPr>
        <w:pStyle w:val="Tabladeilustraciones"/>
        <w:tabs>
          <w:tab w:val="right" w:leader="dot" w:pos="8494"/>
        </w:tabs>
        <w:rPr>
          <w:ins w:id="1633" w:author="JORGE CONTRERAS ORTIZ" w:date="2021-09-04T09:25:00Z"/>
          <w:rFonts w:asciiTheme="minorHAnsi" w:eastAsiaTheme="minorEastAsia" w:hAnsiTheme="minorHAnsi" w:cstheme="minorBidi"/>
          <w:noProof/>
          <w:lang w:eastAsia="es-ES"/>
        </w:rPr>
      </w:pPr>
      <w:ins w:id="1634" w:author="JORGE CONTRERAS ORTIZ" w:date="2021-09-04T09:25:00Z">
        <w:r w:rsidRPr="004C43C4">
          <w:rPr>
            <w:rStyle w:val="Hipervnculo"/>
            <w:noProof/>
          </w:rPr>
          <w:fldChar w:fldCharType="begin"/>
        </w:r>
        <w:r w:rsidRPr="004C43C4">
          <w:rPr>
            <w:rStyle w:val="Hipervnculo"/>
            <w:noProof/>
          </w:rPr>
          <w:instrText xml:space="preserve"> </w:instrText>
        </w:r>
        <w:r>
          <w:rPr>
            <w:noProof/>
          </w:rPr>
          <w:instrText>HYPERLINK \l "_Toc81639972"</w:instrText>
        </w:r>
        <w:r w:rsidRPr="004C43C4">
          <w:rPr>
            <w:rStyle w:val="Hipervnculo"/>
            <w:noProof/>
          </w:rPr>
          <w:instrText xml:space="preserve"> </w:instrText>
        </w:r>
        <w:r w:rsidRPr="004C43C4">
          <w:rPr>
            <w:rStyle w:val="Hipervnculo"/>
            <w:noProof/>
          </w:rPr>
          <w:fldChar w:fldCharType="separate"/>
        </w:r>
        <w:r w:rsidRPr="004C43C4">
          <w:rPr>
            <w:rStyle w:val="Hipervnculo"/>
            <w:noProof/>
          </w:rPr>
          <w:t>Tabla 10 Comando para listar Puertos Serie en Sistemas en MAC OS</w:t>
        </w:r>
        <w:r>
          <w:rPr>
            <w:noProof/>
            <w:webHidden/>
          </w:rPr>
          <w:tab/>
        </w:r>
        <w:r>
          <w:rPr>
            <w:noProof/>
            <w:webHidden/>
          </w:rPr>
          <w:fldChar w:fldCharType="begin"/>
        </w:r>
        <w:r>
          <w:rPr>
            <w:noProof/>
            <w:webHidden/>
          </w:rPr>
          <w:instrText xml:space="preserve"> PAGEREF _Toc81639972 \h </w:instrText>
        </w:r>
      </w:ins>
      <w:r>
        <w:rPr>
          <w:noProof/>
          <w:webHidden/>
        </w:rPr>
      </w:r>
      <w:r>
        <w:rPr>
          <w:noProof/>
          <w:webHidden/>
        </w:rPr>
        <w:fldChar w:fldCharType="separate"/>
      </w:r>
      <w:ins w:id="1635" w:author="JORGE CONTRERAS ORTIZ" w:date="2021-09-04T09:25:00Z">
        <w:r>
          <w:rPr>
            <w:noProof/>
            <w:webHidden/>
          </w:rPr>
          <w:t>72</w:t>
        </w:r>
        <w:r>
          <w:rPr>
            <w:noProof/>
            <w:webHidden/>
          </w:rPr>
          <w:fldChar w:fldCharType="end"/>
        </w:r>
        <w:r w:rsidRPr="004C43C4">
          <w:rPr>
            <w:rStyle w:val="Hipervnculo"/>
            <w:noProof/>
          </w:rPr>
          <w:fldChar w:fldCharType="end"/>
        </w:r>
      </w:ins>
    </w:p>
    <w:p w14:paraId="32211EA2" w14:textId="1E68D3D4" w:rsidR="005B42F0" w:rsidRDefault="005B42F0">
      <w:pPr>
        <w:pStyle w:val="Tabladeilustraciones"/>
        <w:tabs>
          <w:tab w:val="right" w:leader="dot" w:pos="8494"/>
        </w:tabs>
        <w:rPr>
          <w:ins w:id="1636" w:author="JORGE CONTRERAS ORTIZ" w:date="2021-09-04T09:25:00Z"/>
          <w:rFonts w:asciiTheme="minorHAnsi" w:eastAsiaTheme="minorEastAsia" w:hAnsiTheme="minorHAnsi" w:cstheme="minorBidi"/>
          <w:noProof/>
          <w:lang w:eastAsia="es-ES"/>
        </w:rPr>
      </w:pPr>
      <w:ins w:id="1637" w:author="JORGE CONTRERAS ORTIZ" w:date="2021-09-04T09:25:00Z">
        <w:r w:rsidRPr="004C43C4">
          <w:rPr>
            <w:rStyle w:val="Hipervnculo"/>
            <w:noProof/>
          </w:rPr>
          <w:fldChar w:fldCharType="begin"/>
        </w:r>
        <w:r w:rsidRPr="004C43C4">
          <w:rPr>
            <w:rStyle w:val="Hipervnculo"/>
            <w:noProof/>
          </w:rPr>
          <w:instrText xml:space="preserve"> </w:instrText>
        </w:r>
        <w:r>
          <w:rPr>
            <w:noProof/>
          </w:rPr>
          <w:instrText>HYPERLINK \l "_Toc81639973"</w:instrText>
        </w:r>
        <w:r w:rsidRPr="004C43C4">
          <w:rPr>
            <w:rStyle w:val="Hipervnculo"/>
            <w:noProof/>
          </w:rPr>
          <w:instrText xml:space="preserve"> </w:instrText>
        </w:r>
        <w:r w:rsidRPr="004C43C4">
          <w:rPr>
            <w:rStyle w:val="Hipervnculo"/>
            <w:noProof/>
          </w:rPr>
          <w:fldChar w:fldCharType="separate"/>
        </w:r>
        <w:r w:rsidRPr="004C43C4">
          <w:rPr>
            <w:rStyle w:val="Hipervnculo"/>
            <w:noProof/>
          </w:rPr>
          <w:t>Tabla 11 Abrir terminal Picocom en Linux / MAC Os</w:t>
        </w:r>
        <w:r>
          <w:rPr>
            <w:noProof/>
            <w:webHidden/>
          </w:rPr>
          <w:tab/>
        </w:r>
        <w:r>
          <w:rPr>
            <w:noProof/>
            <w:webHidden/>
          </w:rPr>
          <w:fldChar w:fldCharType="begin"/>
        </w:r>
        <w:r>
          <w:rPr>
            <w:noProof/>
            <w:webHidden/>
          </w:rPr>
          <w:instrText xml:space="preserve"> PAGEREF _Toc81639973 \h </w:instrText>
        </w:r>
      </w:ins>
      <w:r>
        <w:rPr>
          <w:noProof/>
          <w:webHidden/>
        </w:rPr>
      </w:r>
      <w:r>
        <w:rPr>
          <w:noProof/>
          <w:webHidden/>
        </w:rPr>
        <w:fldChar w:fldCharType="separate"/>
      </w:r>
      <w:ins w:id="1638" w:author="JORGE CONTRERAS ORTIZ" w:date="2021-09-04T09:25:00Z">
        <w:r>
          <w:rPr>
            <w:noProof/>
            <w:webHidden/>
          </w:rPr>
          <w:t>73</w:t>
        </w:r>
        <w:r>
          <w:rPr>
            <w:noProof/>
            <w:webHidden/>
          </w:rPr>
          <w:fldChar w:fldCharType="end"/>
        </w:r>
        <w:r w:rsidRPr="004C43C4">
          <w:rPr>
            <w:rStyle w:val="Hipervnculo"/>
            <w:noProof/>
          </w:rPr>
          <w:fldChar w:fldCharType="end"/>
        </w:r>
      </w:ins>
    </w:p>
    <w:p w14:paraId="3BA107F7" w14:textId="6C1E654D" w:rsidR="005B42F0" w:rsidRDefault="005B42F0">
      <w:pPr>
        <w:pStyle w:val="Tabladeilustraciones"/>
        <w:tabs>
          <w:tab w:val="right" w:leader="dot" w:pos="8494"/>
        </w:tabs>
        <w:rPr>
          <w:ins w:id="1639" w:author="JORGE CONTRERAS ORTIZ" w:date="2021-09-04T09:25:00Z"/>
          <w:rFonts w:asciiTheme="minorHAnsi" w:eastAsiaTheme="minorEastAsia" w:hAnsiTheme="minorHAnsi" w:cstheme="minorBidi"/>
          <w:noProof/>
          <w:lang w:eastAsia="es-ES"/>
        </w:rPr>
      </w:pPr>
      <w:ins w:id="1640" w:author="JORGE CONTRERAS ORTIZ" w:date="2021-09-04T09:25:00Z">
        <w:r w:rsidRPr="004C43C4">
          <w:rPr>
            <w:rStyle w:val="Hipervnculo"/>
            <w:noProof/>
          </w:rPr>
          <w:fldChar w:fldCharType="begin"/>
        </w:r>
        <w:r w:rsidRPr="004C43C4">
          <w:rPr>
            <w:rStyle w:val="Hipervnculo"/>
            <w:noProof/>
          </w:rPr>
          <w:instrText xml:space="preserve"> </w:instrText>
        </w:r>
        <w:r>
          <w:rPr>
            <w:noProof/>
          </w:rPr>
          <w:instrText>HYPERLINK \l "_Toc81639974"</w:instrText>
        </w:r>
        <w:r w:rsidRPr="004C43C4">
          <w:rPr>
            <w:rStyle w:val="Hipervnculo"/>
            <w:noProof/>
          </w:rPr>
          <w:instrText xml:space="preserve"> </w:instrText>
        </w:r>
        <w:r w:rsidRPr="004C43C4">
          <w:rPr>
            <w:rStyle w:val="Hipervnculo"/>
            <w:noProof/>
          </w:rPr>
          <w:fldChar w:fldCharType="separate"/>
        </w:r>
        <w:r w:rsidRPr="004C43C4">
          <w:rPr>
            <w:rStyle w:val="Hipervnculo"/>
            <w:noProof/>
          </w:rPr>
          <w:t>Tabla 12 Sintaxis comandos KSH</w:t>
        </w:r>
        <w:r>
          <w:rPr>
            <w:noProof/>
            <w:webHidden/>
          </w:rPr>
          <w:tab/>
        </w:r>
        <w:r>
          <w:rPr>
            <w:noProof/>
            <w:webHidden/>
          </w:rPr>
          <w:fldChar w:fldCharType="begin"/>
        </w:r>
        <w:r>
          <w:rPr>
            <w:noProof/>
            <w:webHidden/>
          </w:rPr>
          <w:instrText xml:space="preserve"> PAGEREF _Toc81639974 \h </w:instrText>
        </w:r>
      </w:ins>
      <w:r>
        <w:rPr>
          <w:noProof/>
          <w:webHidden/>
        </w:rPr>
      </w:r>
      <w:r>
        <w:rPr>
          <w:noProof/>
          <w:webHidden/>
        </w:rPr>
        <w:fldChar w:fldCharType="separate"/>
      </w:r>
      <w:ins w:id="1641" w:author="JORGE CONTRERAS ORTIZ" w:date="2021-09-04T09:25:00Z">
        <w:r>
          <w:rPr>
            <w:noProof/>
            <w:webHidden/>
          </w:rPr>
          <w:t>74</w:t>
        </w:r>
        <w:r>
          <w:rPr>
            <w:noProof/>
            <w:webHidden/>
          </w:rPr>
          <w:fldChar w:fldCharType="end"/>
        </w:r>
        <w:r w:rsidRPr="004C43C4">
          <w:rPr>
            <w:rStyle w:val="Hipervnculo"/>
            <w:noProof/>
          </w:rPr>
          <w:fldChar w:fldCharType="end"/>
        </w:r>
      </w:ins>
    </w:p>
    <w:p w14:paraId="2BBB63C7" w14:textId="7D491E26" w:rsidR="005B42F0" w:rsidRDefault="005B42F0">
      <w:pPr>
        <w:pStyle w:val="Tabladeilustraciones"/>
        <w:tabs>
          <w:tab w:val="right" w:leader="dot" w:pos="8494"/>
        </w:tabs>
        <w:rPr>
          <w:ins w:id="1642" w:author="JORGE CONTRERAS ORTIZ" w:date="2021-09-04T09:25:00Z"/>
          <w:rFonts w:asciiTheme="minorHAnsi" w:eastAsiaTheme="minorEastAsia" w:hAnsiTheme="minorHAnsi" w:cstheme="minorBidi"/>
          <w:noProof/>
          <w:lang w:eastAsia="es-ES"/>
        </w:rPr>
      </w:pPr>
      <w:ins w:id="1643" w:author="JORGE CONTRERAS ORTIZ" w:date="2021-09-04T09:25:00Z">
        <w:r w:rsidRPr="004C43C4">
          <w:rPr>
            <w:rStyle w:val="Hipervnculo"/>
            <w:noProof/>
          </w:rPr>
          <w:fldChar w:fldCharType="begin"/>
        </w:r>
        <w:r w:rsidRPr="004C43C4">
          <w:rPr>
            <w:rStyle w:val="Hipervnculo"/>
            <w:noProof/>
          </w:rPr>
          <w:instrText xml:space="preserve"> </w:instrText>
        </w:r>
        <w:r>
          <w:rPr>
            <w:noProof/>
          </w:rPr>
          <w:instrText>HYPERLINK \l "_Toc81639975"</w:instrText>
        </w:r>
        <w:r w:rsidRPr="004C43C4">
          <w:rPr>
            <w:rStyle w:val="Hipervnculo"/>
            <w:noProof/>
          </w:rPr>
          <w:instrText xml:space="preserve"> </w:instrText>
        </w:r>
        <w:r w:rsidRPr="004C43C4">
          <w:rPr>
            <w:rStyle w:val="Hipervnculo"/>
            <w:noProof/>
          </w:rPr>
          <w:fldChar w:fldCharType="separate"/>
        </w:r>
        <w:r w:rsidRPr="004C43C4">
          <w:rPr>
            <w:rStyle w:val="Hipervnculo"/>
            <w:noProof/>
          </w:rPr>
          <w:t>Tabla 13 Formato del Paquete</w:t>
        </w:r>
        <w:r>
          <w:rPr>
            <w:noProof/>
            <w:webHidden/>
          </w:rPr>
          <w:tab/>
        </w:r>
        <w:r>
          <w:rPr>
            <w:noProof/>
            <w:webHidden/>
          </w:rPr>
          <w:fldChar w:fldCharType="begin"/>
        </w:r>
        <w:r>
          <w:rPr>
            <w:noProof/>
            <w:webHidden/>
          </w:rPr>
          <w:instrText xml:space="preserve"> PAGEREF _Toc81639975 \h </w:instrText>
        </w:r>
      </w:ins>
      <w:r>
        <w:rPr>
          <w:noProof/>
          <w:webHidden/>
        </w:rPr>
      </w:r>
      <w:r>
        <w:rPr>
          <w:noProof/>
          <w:webHidden/>
        </w:rPr>
        <w:fldChar w:fldCharType="separate"/>
      </w:r>
      <w:ins w:id="1644" w:author="JORGE CONTRERAS ORTIZ" w:date="2021-09-04T09:25:00Z">
        <w:r>
          <w:rPr>
            <w:noProof/>
            <w:webHidden/>
          </w:rPr>
          <w:t>78</w:t>
        </w:r>
        <w:r>
          <w:rPr>
            <w:noProof/>
            <w:webHidden/>
          </w:rPr>
          <w:fldChar w:fldCharType="end"/>
        </w:r>
        <w:r w:rsidRPr="004C43C4">
          <w:rPr>
            <w:rStyle w:val="Hipervnculo"/>
            <w:noProof/>
          </w:rPr>
          <w:fldChar w:fldCharType="end"/>
        </w:r>
      </w:ins>
    </w:p>
    <w:p w14:paraId="4EEF82FD" w14:textId="71486D98" w:rsidR="005B42F0" w:rsidRDefault="005B42F0">
      <w:pPr>
        <w:pStyle w:val="Tabladeilustraciones"/>
        <w:tabs>
          <w:tab w:val="right" w:leader="dot" w:pos="8494"/>
        </w:tabs>
        <w:rPr>
          <w:ins w:id="1645" w:author="JORGE CONTRERAS ORTIZ" w:date="2021-09-04T09:25:00Z"/>
          <w:rFonts w:asciiTheme="minorHAnsi" w:eastAsiaTheme="minorEastAsia" w:hAnsiTheme="minorHAnsi" w:cstheme="minorBidi"/>
          <w:noProof/>
          <w:lang w:eastAsia="es-ES"/>
        </w:rPr>
      </w:pPr>
      <w:ins w:id="1646" w:author="JORGE CONTRERAS ORTIZ" w:date="2021-09-04T09:25:00Z">
        <w:r w:rsidRPr="004C43C4">
          <w:rPr>
            <w:rStyle w:val="Hipervnculo"/>
            <w:noProof/>
          </w:rPr>
          <w:fldChar w:fldCharType="begin"/>
        </w:r>
        <w:r w:rsidRPr="004C43C4">
          <w:rPr>
            <w:rStyle w:val="Hipervnculo"/>
            <w:noProof/>
          </w:rPr>
          <w:instrText xml:space="preserve"> </w:instrText>
        </w:r>
        <w:r>
          <w:rPr>
            <w:noProof/>
          </w:rPr>
          <w:instrText>HYPERLINK \l "_Toc81639976"</w:instrText>
        </w:r>
        <w:r w:rsidRPr="004C43C4">
          <w:rPr>
            <w:rStyle w:val="Hipervnculo"/>
            <w:noProof/>
          </w:rPr>
          <w:instrText xml:space="preserve"> </w:instrText>
        </w:r>
        <w:r w:rsidRPr="004C43C4">
          <w:rPr>
            <w:rStyle w:val="Hipervnculo"/>
            <w:noProof/>
          </w:rPr>
          <w:fldChar w:fldCharType="separate"/>
        </w:r>
        <w:r w:rsidRPr="004C43C4">
          <w:rPr>
            <w:rStyle w:val="Hipervnculo"/>
            <w:noProof/>
          </w:rPr>
          <w:t>Tabla 14 Bits Byte Type</w:t>
        </w:r>
        <w:r>
          <w:rPr>
            <w:noProof/>
            <w:webHidden/>
          </w:rPr>
          <w:tab/>
        </w:r>
        <w:r>
          <w:rPr>
            <w:noProof/>
            <w:webHidden/>
          </w:rPr>
          <w:fldChar w:fldCharType="begin"/>
        </w:r>
        <w:r>
          <w:rPr>
            <w:noProof/>
            <w:webHidden/>
          </w:rPr>
          <w:instrText xml:space="preserve"> PAGEREF _Toc81639976 \h </w:instrText>
        </w:r>
      </w:ins>
      <w:r>
        <w:rPr>
          <w:noProof/>
          <w:webHidden/>
        </w:rPr>
      </w:r>
      <w:r>
        <w:rPr>
          <w:noProof/>
          <w:webHidden/>
        </w:rPr>
        <w:fldChar w:fldCharType="separate"/>
      </w:r>
      <w:ins w:id="1647" w:author="JORGE CONTRERAS ORTIZ" w:date="2021-09-04T09:25:00Z">
        <w:r>
          <w:rPr>
            <w:noProof/>
            <w:webHidden/>
          </w:rPr>
          <w:t>78</w:t>
        </w:r>
        <w:r>
          <w:rPr>
            <w:noProof/>
            <w:webHidden/>
          </w:rPr>
          <w:fldChar w:fldCharType="end"/>
        </w:r>
        <w:r w:rsidRPr="004C43C4">
          <w:rPr>
            <w:rStyle w:val="Hipervnculo"/>
            <w:noProof/>
          </w:rPr>
          <w:fldChar w:fldCharType="end"/>
        </w:r>
      </w:ins>
    </w:p>
    <w:p w14:paraId="5580F881" w14:textId="13AA00F0" w:rsidR="005B42F0" w:rsidRDefault="005B42F0">
      <w:pPr>
        <w:pStyle w:val="Tabladeilustraciones"/>
        <w:tabs>
          <w:tab w:val="right" w:leader="dot" w:pos="8494"/>
        </w:tabs>
        <w:rPr>
          <w:ins w:id="1648" w:author="JORGE CONTRERAS ORTIZ" w:date="2021-09-04T09:25:00Z"/>
          <w:rFonts w:asciiTheme="minorHAnsi" w:eastAsiaTheme="minorEastAsia" w:hAnsiTheme="minorHAnsi" w:cstheme="minorBidi"/>
          <w:noProof/>
          <w:lang w:eastAsia="es-ES"/>
        </w:rPr>
      </w:pPr>
      <w:ins w:id="1649" w:author="JORGE CONTRERAS ORTIZ" w:date="2021-09-04T09:25:00Z">
        <w:r w:rsidRPr="004C43C4">
          <w:rPr>
            <w:rStyle w:val="Hipervnculo"/>
            <w:noProof/>
          </w:rPr>
          <w:fldChar w:fldCharType="begin"/>
        </w:r>
        <w:r w:rsidRPr="004C43C4">
          <w:rPr>
            <w:rStyle w:val="Hipervnculo"/>
            <w:noProof/>
          </w:rPr>
          <w:instrText xml:space="preserve"> </w:instrText>
        </w:r>
        <w:r>
          <w:rPr>
            <w:noProof/>
          </w:rPr>
          <w:instrText>HYPERLINK \l "_Toc81639977"</w:instrText>
        </w:r>
        <w:r w:rsidRPr="004C43C4">
          <w:rPr>
            <w:rStyle w:val="Hipervnculo"/>
            <w:noProof/>
          </w:rPr>
          <w:instrText xml:space="preserve"> </w:instrText>
        </w:r>
        <w:r w:rsidRPr="004C43C4">
          <w:rPr>
            <w:rStyle w:val="Hipervnculo"/>
            <w:noProof/>
          </w:rPr>
          <w:fldChar w:fldCharType="separate"/>
        </w:r>
        <w:r w:rsidRPr="004C43C4">
          <w:rPr>
            <w:rStyle w:val="Hipervnculo"/>
            <w:noProof/>
          </w:rPr>
          <w:t>Tabla 15 Significado Bits Byte Type</w:t>
        </w:r>
        <w:r>
          <w:rPr>
            <w:noProof/>
            <w:webHidden/>
          </w:rPr>
          <w:tab/>
        </w:r>
        <w:r>
          <w:rPr>
            <w:noProof/>
            <w:webHidden/>
          </w:rPr>
          <w:fldChar w:fldCharType="begin"/>
        </w:r>
        <w:r>
          <w:rPr>
            <w:noProof/>
            <w:webHidden/>
          </w:rPr>
          <w:instrText xml:space="preserve"> PAGEREF _Toc81639977 \h </w:instrText>
        </w:r>
      </w:ins>
      <w:r>
        <w:rPr>
          <w:noProof/>
          <w:webHidden/>
        </w:rPr>
      </w:r>
      <w:r>
        <w:rPr>
          <w:noProof/>
          <w:webHidden/>
        </w:rPr>
        <w:fldChar w:fldCharType="separate"/>
      </w:r>
      <w:ins w:id="1650" w:author="JORGE CONTRERAS ORTIZ" w:date="2021-09-04T09:25:00Z">
        <w:r>
          <w:rPr>
            <w:noProof/>
            <w:webHidden/>
          </w:rPr>
          <w:t>79</w:t>
        </w:r>
        <w:r>
          <w:rPr>
            <w:noProof/>
            <w:webHidden/>
          </w:rPr>
          <w:fldChar w:fldCharType="end"/>
        </w:r>
        <w:r w:rsidRPr="004C43C4">
          <w:rPr>
            <w:rStyle w:val="Hipervnculo"/>
            <w:noProof/>
          </w:rPr>
          <w:fldChar w:fldCharType="end"/>
        </w:r>
      </w:ins>
    </w:p>
    <w:p w14:paraId="4FF5BD02" w14:textId="4FCA4979" w:rsidR="0098005E" w:rsidRPr="00791D37" w:rsidDel="005B42F0" w:rsidRDefault="0098005E" w:rsidP="00791D37">
      <w:pPr>
        <w:pStyle w:val="Tabladeilustraciones"/>
        <w:rPr>
          <w:del w:id="1651" w:author="JORGE CONTRERAS ORTIZ" w:date="2021-09-04T09:25:00Z"/>
          <w:rFonts w:eastAsiaTheme="minorEastAsia"/>
          <w:noProof/>
          <w:lang w:eastAsia="es-ES"/>
        </w:rPr>
      </w:pPr>
      <w:del w:id="1652" w:author="JORGE CONTRERAS ORTIZ" w:date="2021-09-04T09:25:00Z">
        <w:r w:rsidRPr="005B42F0" w:rsidDel="005B42F0">
          <w:rPr>
            <w:rPrChange w:id="1653" w:author="JORGE CONTRERAS ORTIZ" w:date="2021-09-04T09:25:00Z">
              <w:rPr>
                <w:rStyle w:val="Hipervnculo"/>
                <w:noProof/>
              </w:rPr>
            </w:rPrChange>
          </w:rPr>
          <w:delText>Tabla 1 Abreviaturas y Acrónimos</w:delText>
        </w:r>
        <w:r w:rsidRPr="00791D37" w:rsidDel="005B42F0">
          <w:rPr>
            <w:noProof/>
            <w:webHidden/>
          </w:rPr>
          <w:tab/>
          <w:delText>10</w:delText>
        </w:r>
      </w:del>
    </w:p>
    <w:p w14:paraId="2160C647" w14:textId="3DCDDEDE" w:rsidR="0098005E" w:rsidRPr="00791D37" w:rsidDel="005B42F0" w:rsidRDefault="0098005E" w:rsidP="00791D37">
      <w:pPr>
        <w:pStyle w:val="Tabladeilustraciones"/>
        <w:rPr>
          <w:del w:id="1654" w:author="JORGE CONTRERAS ORTIZ" w:date="2021-09-04T09:25:00Z"/>
          <w:rFonts w:eastAsiaTheme="minorEastAsia"/>
          <w:noProof/>
          <w:lang w:eastAsia="es-ES"/>
        </w:rPr>
      </w:pPr>
      <w:del w:id="1655" w:author="JORGE CONTRERAS ORTIZ" w:date="2021-09-04T09:25:00Z">
        <w:r w:rsidRPr="005B42F0" w:rsidDel="005B42F0">
          <w:rPr>
            <w:rPrChange w:id="1656" w:author="JORGE CONTRERAS ORTIZ" w:date="2021-09-04T09:25:00Z">
              <w:rPr>
                <w:rStyle w:val="Hipervnculo"/>
                <w:i/>
                <w:iCs/>
                <w:noProof/>
              </w:rPr>
            </w:rPrChange>
          </w:rPr>
          <w:delText xml:space="preserve">Tabla 2 Diferencias M2M – IoT </w:delText>
        </w:r>
        <w:r w:rsidRPr="005B42F0" w:rsidDel="005B42F0">
          <w:rPr>
            <w:rPrChange w:id="1657" w:author="JORGE CONTRERAS ORTIZ" w:date="2021-09-04T09:25:00Z">
              <w:rPr>
                <w:rStyle w:val="Hipervnculo"/>
                <w:iCs/>
                <w:noProof/>
              </w:rPr>
            </w:rPrChange>
          </w:rPr>
          <w:delText>[2]</w:delText>
        </w:r>
        <w:r w:rsidRPr="00791D37" w:rsidDel="005B42F0">
          <w:rPr>
            <w:noProof/>
            <w:webHidden/>
          </w:rPr>
          <w:tab/>
          <w:delText>19</w:delText>
        </w:r>
      </w:del>
    </w:p>
    <w:p w14:paraId="18A34F63" w14:textId="704F6C79" w:rsidR="0098005E" w:rsidRPr="00791D37" w:rsidDel="005B42F0" w:rsidRDefault="0098005E" w:rsidP="00791D37">
      <w:pPr>
        <w:pStyle w:val="Tabladeilustraciones"/>
        <w:rPr>
          <w:del w:id="1658" w:author="JORGE CONTRERAS ORTIZ" w:date="2021-09-04T09:25:00Z"/>
          <w:rFonts w:eastAsiaTheme="minorEastAsia"/>
          <w:noProof/>
          <w:lang w:eastAsia="es-ES"/>
        </w:rPr>
      </w:pPr>
      <w:del w:id="1659" w:author="JORGE CONTRERAS ORTIZ" w:date="2021-09-04T09:25:00Z">
        <w:r w:rsidRPr="005B42F0" w:rsidDel="005B42F0">
          <w:rPr>
            <w:rPrChange w:id="1660" w:author="JORGE CONTRERAS ORTIZ" w:date="2021-09-04T09:25:00Z">
              <w:rPr>
                <w:rStyle w:val="Hipervnculo"/>
                <w:i/>
                <w:iCs/>
                <w:noProof/>
              </w:rPr>
            </w:rPrChange>
          </w:rPr>
          <w:delText>Tabla 3 MAC Layer Frame</w:delText>
        </w:r>
        <w:r w:rsidRPr="00791D37" w:rsidDel="005B42F0">
          <w:rPr>
            <w:noProof/>
            <w:webHidden/>
          </w:rPr>
          <w:tab/>
          <w:delText>37</w:delText>
        </w:r>
      </w:del>
    </w:p>
    <w:p w14:paraId="4C294847" w14:textId="26ABA477" w:rsidR="0098005E" w:rsidRPr="00791D37" w:rsidDel="005B42F0" w:rsidRDefault="0098005E" w:rsidP="00791D37">
      <w:pPr>
        <w:pStyle w:val="Tabladeilustraciones"/>
        <w:rPr>
          <w:del w:id="1661" w:author="JORGE CONTRERAS ORTIZ" w:date="2021-09-04T09:25:00Z"/>
          <w:rFonts w:eastAsiaTheme="minorEastAsia"/>
          <w:noProof/>
          <w:lang w:eastAsia="es-ES"/>
        </w:rPr>
      </w:pPr>
      <w:del w:id="1662" w:author="JORGE CONTRERAS ORTIZ" w:date="2021-09-04T09:25:00Z">
        <w:r w:rsidRPr="005B42F0" w:rsidDel="005B42F0">
          <w:rPr>
            <w:rPrChange w:id="1663" w:author="JORGE CONTRERAS ORTIZ" w:date="2021-09-04T09:25:00Z">
              <w:rPr>
                <w:rStyle w:val="Hipervnculo"/>
                <w:i/>
                <w:iCs/>
                <w:noProof/>
              </w:rPr>
            </w:rPrChange>
          </w:rPr>
          <w:delText>Tabla 4 Servicios KBRNT1</w:delText>
        </w:r>
        <w:r w:rsidRPr="00791D37" w:rsidDel="005B42F0">
          <w:rPr>
            <w:noProof/>
            <w:webHidden/>
          </w:rPr>
          <w:tab/>
          <w:delText>61</w:delText>
        </w:r>
      </w:del>
    </w:p>
    <w:p w14:paraId="66C6B849" w14:textId="06C0894C" w:rsidR="0098005E" w:rsidRPr="00791D37" w:rsidDel="005B42F0" w:rsidRDefault="0098005E" w:rsidP="00791D37">
      <w:pPr>
        <w:pStyle w:val="Tabladeilustraciones"/>
        <w:rPr>
          <w:del w:id="1664" w:author="JORGE CONTRERAS ORTIZ" w:date="2021-09-04T09:25:00Z"/>
          <w:rFonts w:eastAsiaTheme="minorEastAsia"/>
          <w:noProof/>
          <w:lang w:eastAsia="es-ES"/>
        </w:rPr>
      </w:pPr>
      <w:del w:id="1665" w:author="JORGE CONTRERAS ORTIZ" w:date="2021-09-04T09:25:00Z">
        <w:r w:rsidRPr="005B42F0" w:rsidDel="005B42F0">
          <w:rPr>
            <w:rPrChange w:id="1666" w:author="JORGE CONTRERAS ORTIZ" w:date="2021-09-04T09:25:00Z">
              <w:rPr>
                <w:rStyle w:val="Hipervnculo"/>
                <w:i/>
                <w:iCs/>
                <w:noProof/>
              </w:rPr>
            </w:rPrChange>
          </w:rPr>
          <w:delText>Tabla 5 Comandos Servicio KiBRA</w:delText>
        </w:r>
        <w:r w:rsidRPr="00791D37" w:rsidDel="005B42F0">
          <w:rPr>
            <w:noProof/>
            <w:webHidden/>
          </w:rPr>
          <w:tab/>
          <w:delText>62</w:delText>
        </w:r>
      </w:del>
    </w:p>
    <w:p w14:paraId="7098C952" w14:textId="60EE2359" w:rsidR="0098005E" w:rsidRPr="00791D37" w:rsidDel="005B42F0" w:rsidRDefault="0098005E" w:rsidP="00791D37">
      <w:pPr>
        <w:pStyle w:val="Tabladeilustraciones"/>
        <w:rPr>
          <w:del w:id="1667" w:author="JORGE CONTRERAS ORTIZ" w:date="2021-09-04T09:25:00Z"/>
          <w:rFonts w:eastAsiaTheme="minorEastAsia"/>
          <w:noProof/>
          <w:lang w:eastAsia="es-ES"/>
        </w:rPr>
      </w:pPr>
      <w:del w:id="1668" w:author="JORGE CONTRERAS ORTIZ" w:date="2021-09-04T09:25:00Z">
        <w:r w:rsidRPr="005B42F0" w:rsidDel="005B42F0">
          <w:rPr>
            <w:rPrChange w:id="1669" w:author="JORGE CONTRERAS ORTIZ" w:date="2021-09-04T09:25:00Z">
              <w:rPr>
                <w:rStyle w:val="Hipervnculo"/>
                <w:i/>
                <w:iCs/>
                <w:noProof/>
              </w:rPr>
            </w:rPrChange>
          </w:rPr>
          <w:delText>Tabla 6 Servicio Ajenti</w:delText>
        </w:r>
        <w:r w:rsidRPr="00791D37" w:rsidDel="005B42F0">
          <w:rPr>
            <w:noProof/>
            <w:webHidden/>
          </w:rPr>
          <w:tab/>
          <w:delText>62</w:delText>
        </w:r>
      </w:del>
    </w:p>
    <w:p w14:paraId="307031D8" w14:textId="0B535D1B" w:rsidR="0098005E" w:rsidRPr="00791D37" w:rsidDel="005B42F0" w:rsidRDefault="0098005E" w:rsidP="00791D37">
      <w:pPr>
        <w:pStyle w:val="Tabladeilustraciones"/>
        <w:rPr>
          <w:del w:id="1670" w:author="JORGE CONTRERAS ORTIZ" w:date="2021-09-04T09:25:00Z"/>
          <w:rFonts w:eastAsiaTheme="minorEastAsia"/>
          <w:noProof/>
          <w:lang w:eastAsia="es-ES"/>
        </w:rPr>
      </w:pPr>
      <w:del w:id="1671" w:author="JORGE CONTRERAS ORTIZ" w:date="2021-09-04T09:25:00Z">
        <w:r w:rsidRPr="005B42F0" w:rsidDel="005B42F0">
          <w:rPr>
            <w:rPrChange w:id="1672" w:author="JORGE CONTRERAS ORTIZ" w:date="2021-09-04T09:25:00Z">
              <w:rPr>
                <w:rStyle w:val="Hipervnculo"/>
                <w:i/>
                <w:iCs/>
                <w:noProof/>
              </w:rPr>
            </w:rPrChange>
          </w:rPr>
          <w:delText>Tabla 7 Listar dispositivos con dfu-util</w:delText>
        </w:r>
        <w:r w:rsidRPr="00791D37" w:rsidDel="005B42F0">
          <w:rPr>
            <w:noProof/>
            <w:webHidden/>
          </w:rPr>
          <w:tab/>
          <w:delText>67</w:delText>
        </w:r>
      </w:del>
    </w:p>
    <w:p w14:paraId="5B350A67" w14:textId="7DFEE327" w:rsidR="0098005E" w:rsidRPr="00791D37" w:rsidDel="005B42F0" w:rsidRDefault="0098005E" w:rsidP="00791D37">
      <w:pPr>
        <w:pStyle w:val="Tabladeilustraciones"/>
        <w:rPr>
          <w:del w:id="1673" w:author="JORGE CONTRERAS ORTIZ" w:date="2021-09-04T09:25:00Z"/>
          <w:rFonts w:eastAsiaTheme="minorEastAsia"/>
          <w:noProof/>
          <w:lang w:eastAsia="es-ES"/>
        </w:rPr>
      </w:pPr>
      <w:del w:id="1674" w:author="JORGE CONTRERAS ORTIZ" w:date="2021-09-04T09:25:00Z">
        <w:r w:rsidRPr="005B42F0" w:rsidDel="005B42F0">
          <w:rPr>
            <w:rPrChange w:id="1675" w:author="JORGE CONTRERAS ORTIZ" w:date="2021-09-04T09:25:00Z">
              <w:rPr>
                <w:rStyle w:val="Hipervnculo"/>
                <w:i/>
                <w:iCs/>
                <w:noProof/>
              </w:rPr>
            </w:rPrChange>
          </w:rPr>
          <w:delText>Tabla 8 Actualizar Firmware en dispositivos KTWM102</w:delText>
        </w:r>
        <w:r w:rsidRPr="00791D37" w:rsidDel="005B42F0">
          <w:rPr>
            <w:noProof/>
            <w:webHidden/>
          </w:rPr>
          <w:tab/>
          <w:delText>68</w:delText>
        </w:r>
      </w:del>
    </w:p>
    <w:p w14:paraId="1CDCF094" w14:textId="34FA6220" w:rsidR="0098005E" w:rsidRPr="00791D37" w:rsidDel="005B42F0" w:rsidRDefault="0098005E" w:rsidP="00791D37">
      <w:pPr>
        <w:pStyle w:val="Tabladeilustraciones"/>
        <w:rPr>
          <w:del w:id="1676" w:author="JORGE CONTRERAS ORTIZ" w:date="2021-09-04T09:25:00Z"/>
          <w:rFonts w:eastAsiaTheme="minorEastAsia"/>
          <w:noProof/>
          <w:lang w:eastAsia="es-ES"/>
        </w:rPr>
      </w:pPr>
      <w:del w:id="1677" w:author="JORGE CONTRERAS ORTIZ" w:date="2021-09-04T09:25:00Z">
        <w:r w:rsidRPr="005B42F0" w:rsidDel="005B42F0">
          <w:rPr>
            <w:rPrChange w:id="1678" w:author="JORGE CONTRERAS ORTIZ" w:date="2021-09-04T09:25:00Z">
              <w:rPr>
                <w:rStyle w:val="Hipervnculo"/>
                <w:i/>
                <w:iCs/>
                <w:noProof/>
              </w:rPr>
            </w:rPrChange>
          </w:rPr>
          <w:delText>Tabla 9 Comando para listar Puertos Serie en Sistemas Linux</w:delText>
        </w:r>
        <w:r w:rsidRPr="00791D37" w:rsidDel="005B42F0">
          <w:rPr>
            <w:noProof/>
            <w:webHidden/>
          </w:rPr>
          <w:tab/>
          <w:delText>72</w:delText>
        </w:r>
      </w:del>
    </w:p>
    <w:p w14:paraId="63062B77" w14:textId="3BAB590F" w:rsidR="0098005E" w:rsidRPr="00791D37" w:rsidDel="005B42F0" w:rsidRDefault="0098005E" w:rsidP="00791D37">
      <w:pPr>
        <w:pStyle w:val="Tabladeilustraciones"/>
        <w:rPr>
          <w:del w:id="1679" w:author="JORGE CONTRERAS ORTIZ" w:date="2021-09-04T09:25:00Z"/>
          <w:rFonts w:eastAsiaTheme="minorEastAsia"/>
          <w:noProof/>
          <w:lang w:eastAsia="es-ES"/>
        </w:rPr>
      </w:pPr>
      <w:del w:id="1680" w:author="JORGE CONTRERAS ORTIZ" w:date="2021-09-04T09:25:00Z">
        <w:r w:rsidRPr="005B42F0" w:rsidDel="005B42F0">
          <w:rPr>
            <w:rPrChange w:id="1681" w:author="JORGE CONTRERAS ORTIZ" w:date="2021-09-04T09:25:00Z">
              <w:rPr>
                <w:rStyle w:val="Hipervnculo"/>
                <w:i/>
                <w:iCs/>
                <w:noProof/>
              </w:rPr>
            </w:rPrChange>
          </w:rPr>
          <w:delText>Tabla 10 Comando para listar Puertos Serie en Sistemas en MAC OS</w:delText>
        </w:r>
        <w:r w:rsidRPr="00791D37" w:rsidDel="005B42F0">
          <w:rPr>
            <w:noProof/>
            <w:webHidden/>
          </w:rPr>
          <w:tab/>
          <w:delText>72</w:delText>
        </w:r>
      </w:del>
    </w:p>
    <w:p w14:paraId="7EBE5BED" w14:textId="0707452F" w:rsidR="0098005E" w:rsidRPr="00791D37" w:rsidDel="005B42F0" w:rsidRDefault="0098005E" w:rsidP="00791D37">
      <w:pPr>
        <w:pStyle w:val="Tabladeilustraciones"/>
        <w:rPr>
          <w:del w:id="1682" w:author="JORGE CONTRERAS ORTIZ" w:date="2021-09-04T09:25:00Z"/>
          <w:rFonts w:eastAsiaTheme="minorEastAsia"/>
          <w:noProof/>
          <w:lang w:eastAsia="es-ES"/>
        </w:rPr>
      </w:pPr>
      <w:del w:id="1683" w:author="JORGE CONTRERAS ORTIZ" w:date="2021-09-04T09:25:00Z">
        <w:r w:rsidRPr="005B42F0" w:rsidDel="005B42F0">
          <w:rPr>
            <w:rPrChange w:id="1684" w:author="JORGE CONTRERAS ORTIZ" w:date="2021-09-04T09:25:00Z">
              <w:rPr>
                <w:rStyle w:val="Hipervnculo"/>
                <w:noProof/>
              </w:rPr>
            </w:rPrChange>
          </w:rPr>
          <w:delText>Tabla 11 Abrir terminal Picocom en Linux / MAC Os</w:delText>
        </w:r>
        <w:r w:rsidRPr="00791D37" w:rsidDel="005B42F0">
          <w:rPr>
            <w:noProof/>
            <w:webHidden/>
          </w:rPr>
          <w:tab/>
          <w:delText>73</w:delText>
        </w:r>
      </w:del>
    </w:p>
    <w:p w14:paraId="67D9A249" w14:textId="2AA00A68" w:rsidR="0098005E" w:rsidRPr="00791D37" w:rsidDel="005B42F0" w:rsidRDefault="0098005E" w:rsidP="00791D37">
      <w:pPr>
        <w:pStyle w:val="Tabladeilustraciones"/>
        <w:rPr>
          <w:del w:id="1685" w:author="JORGE CONTRERAS ORTIZ" w:date="2021-09-04T09:25:00Z"/>
          <w:rFonts w:eastAsiaTheme="minorEastAsia"/>
          <w:noProof/>
          <w:lang w:eastAsia="es-ES"/>
        </w:rPr>
      </w:pPr>
      <w:del w:id="1686" w:author="JORGE CONTRERAS ORTIZ" w:date="2021-09-04T09:25:00Z">
        <w:r w:rsidRPr="005B42F0" w:rsidDel="005B42F0">
          <w:rPr>
            <w:rPrChange w:id="1687" w:author="JORGE CONTRERAS ORTIZ" w:date="2021-09-04T09:25:00Z">
              <w:rPr>
                <w:rStyle w:val="Hipervnculo"/>
                <w:noProof/>
              </w:rPr>
            </w:rPrChange>
          </w:rPr>
          <w:delText>Tabla 12 Sintaxis comandos KSH</w:delText>
        </w:r>
        <w:r w:rsidRPr="00791D37" w:rsidDel="005B42F0">
          <w:rPr>
            <w:noProof/>
            <w:webHidden/>
          </w:rPr>
          <w:tab/>
          <w:delText>74</w:delText>
        </w:r>
      </w:del>
    </w:p>
    <w:p w14:paraId="2333A8DB" w14:textId="201C1CE4" w:rsidR="0098005E" w:rsidRPr="00791D37" w:rsidDel="005B42F0" w:rsidRDefault="0098005E" w:rsidP="00791D37">
      <w:pPr>
        <w:pStyle w:val="Tabladeilustraciones"/>
        <w:rPr>
          <w:del w:id="1688" w:author="JORGE CONTRERAS ORTIZ" w:date="2021-09-04T09:25:00Z"/>
          <w:rFonts w:eastAsiaTheme="minorEastAsia"/>
          <w:noProof/>
          <w:lang w:eastAsia="es-ES"/>
        </w:rPr>
      </w:pPr>
      <w:del w:id="1689" w:author="JORGE CONTRERAS ORTIZ" w:date="2021-09-04T09:25:00Z">
        <w:r w:rsidRPr="005B42F0" w:rsidDel="005B42F0">
          <w:rPr>
            <w:rPrChange w:id="1690" w:author="JORGE CONTRERAS ORTIZ" w:date="2021-09-04T09:25:00Z">
              <w:rPr>
                <w:rStyle w:val="Hipervnculo"/>
                <w:noProof/>
              </w:rPr>
            </w:rPrChange>
          </w:rPr>
          <w:delText>Tabla 13 Formato del Paquete</w:delText>
        </w:r>
        <w:r w:rsidRPr="00791D37" w:rsidDel="005B42F0">
          <w:rPr>
            <w:noProof/>
            <w:webHidden/>
          </w:rPr>
          <w:tab/>
          <w:delText>78</w:delText>
        </w:r>
      </w:del>
    </w:p>
    <w:p w14:paraId="0FE1A756" w14:textId="5FFDBFFC" w:rsidR="0098005E" w:rsidRPr="00791D37" w:rsidDel="005B42F0" w:rsidRDefault="0098005E" w:rsidP="00791D37">
      <w:pPr>
        <w:pStyle w:val="Tabladeilustraciones"/>
        <w:rPr>
          <w:del w:id="1691" w:author="JORGE CONTRERAS ORTIZ" w:date="2021-09-04T09:25:00Z"/>
          <w:rFonts w:eastAsiaTheme="minorEastAsia"/>
          <w:noProof/>
          <w:lang w:eastAsia="es-ES"/>
        </w:rPr>
      </w:pPr>
      <w:del w:id="1692" w:author="JORGE CONTRERAS ORTIZ" w:date="2021-09-04T09:25:00Z">
        <w:r w:rsidRPr="005B42F0" w:rsidDel="005B42F0">
          <w:rPr>
            <w:rPrChange w:id="1693" w:author="JORGE CONTRERAS ORTIZ" w:date="2021-09-04T09:25:00Z">
              <w:rPr>
                <w:rStyle w:val="Hipervnculo"/>
                <w:noProof/>
              </w:rPr>
            </w:rPrChange>
          </w:rPr>
          <w:delText>Tabla 14 Bits Byte Type</w:delText>
        </w:r>
        <w:r w:rsidRPr="00791D37" w:rsidDel="005B42F0">
          <w:rPr>
            <w:noProof/>
            <w:webHidden/>
          </w:rPr>
          <w:tab/>
          <w:delText>78</w:delText>
        </w:r>
      </w:del>
    </w:p>
    <w:p w14:paraId="5EDD568C" w14:textId="0709BF9B" w:rsidR="0098005E" w:rsidRPr="00791D37" w:rsidDel="005B42F0" w:rsidRDefault="0098005E" w:rsidP="00791D37">
      <w:pPr>
        <w:pStyle w:val="Tabladeilustraciones"/>
        <w:rPr>
          <w:del w:id="1694" w:author="JORGE CONTRERAS ORTIZ" w:date="2021-09-04T09:25:00Z"/>
          <w:rFonts w:eastAsiaTheme="minorEastAsia"/>
          <w:noProof/>
          <w:lang w:eastAsia="es-ES"/>
        </w:rPr>
      </w:pPr>
      <w:del w:id="1695" w:author="JORGE CONTRERAS ORTIZ" w:date="2021-09-04T09:25:00Z">
        <w:r w:rsidRPr="005B42F0" w:rsidDel="005B42F0">
          <w:rPr>
            <w:rPrChange w:id="1696" w:author="JORGE CONTRERAS ORTIZ" w:date="2021-09-04T09:25:00Z">
              <w:rPr>
                <w:rStyle w:val="Hipervnculo"/>
                <w:noProof/>
              </w:rPr>
            </w:rPrChange>
          </w:rPr>
          <w:delText>Tabla 15 Significado Bits Byte Type</w:delText>
        </w:r>
        <w:r w:rsidRPr="00791D37" w:rsidDel="005B42F0">
          <w:rPr>
            <w:noProof/>
            <w:webHidden/>
          </w:rPr>
          <w:tab/>
          <w:delText>79</w:delText>
        </w:r>
      </w:del>
    </w:p>
    <w:p w14:paraId="0FB95EAA" w14:textId="6C4E1D90" w:rsidR="00DA3B27" w:rsidRPr="00791D37" w:rsidRDefault="00B62082" w:rsidP="00791D37">
      <w:pPr>
        <w:rPr>
          <w:rFonts w:eastAsiaTheme="majorEastAsia"/>
          <w:color w:val="2F5496" w:themeColor="accent1" w:themeShade="BF"/>
          <w:sz w:val="36"/>
        </w:rPr>
      </w:pPr>
      <w:r w:rsidRPr="00791D37">
        <w:fldChar w:fldCharType="end"/>
      </w:r>
      <w:r w:rsidR="00DA3B27" w:rsidRPr="00791D37">
        <w:br w:type="page"/>
      </w:r>
    </w:p>
    <w:p w14:paraId="0CB215D2" w14:textId="483BBB78" w:rsidR="00DA3B27" w:rsidRPr="00791D37" w:rsidRDefault="00DA3B27" w:rsidP="00791D37">
      <w:pPr>
        <w:pStyle w:val="Ttulo1"/>
      </w:pPr>
      <w:bookmarkStart w:id="1697" w:name="_Toc81499327"/>
      <w:bookmarkStart w:id="1698" w:name="_Toc81650345"/>
      <w:r w:rsidRPr="00791D37">
        <w:lastRenderedPageBreak/>
        <w:t>CÓDIGOS</w:t>
      </w:r>
      <w:bookmarkEnd w:id="1697"/>
      <w:bookmarkEnd w:id="1698"/>
    </w:p>
    <w:p w14:paraId="1B8DE3CD" w14:textId="77777777" w:rsidR="00434554" w:rsidRDefault="00434554" w:rsidP="00791D37">
      <w:pPr>
        <w:rPr>
          <w:ins w:id="1699" w:author="JORGE CONTRERAS ORTIZ" w:date="2021-09-04T09:12:00Z"/>
        </w:rPr>
      </w:pPr>
    </w:p>
    <w:p w14:paraId="4A063BF3" w14:textId="77777777" w:rsidR="00434554" w:rsidRDefault="00434554" w:rsidP="00791D37">
      <w:pPr>
        <w:rPr>
          <w:ins w:id="1700" w:author="JORGE CONTRERAS ORTIZ" w:date="2021-09-04T09:12:00Z"/>
        </w:rPr>
        <w:sectPr w:rsidR="00434554" w:rsidSect="00675D4D">
          <w:footerReference w:type="default" r:id="rId10"/>
          <w:pgSz w:w="11906" w:h="16838"/>
          <w:pgMar w:top="1417" w:right="1701" w:bottom="1417" w:left="1701" w:header="708" w:footer="708" w:gutter="0"/>
          <w:pgNumType w:fmt="upperRoman" w:start="1"/>
          <w:cols w:space="708"/>
          <w:docGrid w:linePitch="360"/>
        </w:sectPr>
      </w:pPr>
    </w:p>
    <w:p w14:paraId="3693D31F" w14:textId="5CE14AFA" w:rsidR="00DA3B27" w:rsidRPr="00791D37" w:rsidRDefault="00DA3B27" w:rsidP="00791D37">
      <w:pPr>
        <w:rPr>
          <w:rFonts w:eastAsiaTheme="majorEastAsia"/>
          <w:color w:val="2F5496" w:themeColor="accent1" w:themeShade="BF"/>
          <w:sz w:val="36"/>
        </w:rPr>
      </w:pPr>
      <w:r w:rsidRPr="00791D37">
        <w:br w:type="page"/>
      </w:r>
    </w:p>
    <w:p w14:paraId="69C34E84" w14:textId="77777777" w:rsidR="00DA3B27" w:rsidRPr="00791D37" w:rsidRDefault="00DA3B27" w:rsidP="00791D37">
      <w:pPr>
        <w:pStyle w:val="Ttulo1"/>
        <w:numPr>
          <w:ilvl w:val="0"/>
          <w:numId w:val="1"/>
        </w:numPr>
      </w:pPr>
      <w:bookmarkStart w:id="1706" w:name="_Toc81499328"/>
      <w:bookmarkStart w:id="1707" w:name="_Toc81650346"/>
      <w:commentRangeStart w:id="1708"/>
      <w:r w:rsidRPr="00791D37">
        <w:lastRenderedPageBreak/>
        <w:t>INTRODUCCIÓN</w:t>
      </w:r>
      <w:commentRangeEnd w:id="1708"/>
      <w:r w:rsidRPr="00791D37">
        <w:rPr>
          <w:rStyle w:val="Refdecomentario"/>
          <w:rFonts w:eastAsiaTheme="minorHAnsi"/>
          <w:color w:val="auto"/>
        </w:rPr>
        <w:commentReference w:id="1708"/>
      </w:r>
      <w:r w:rsidRPr="00791D37">
        <w:t xml:space="preserve"> Y OBJETIVOS DEL TRABAJO</w:t>
      </w:r>
      <w:bookmarkEnd w:id="1706"/>
      <w:bookmarkEnd w:id="1707"/>
    </w:p>
    <w:p w14:paraId="04A80030" w14:textId="77777777" w:rsidR="00DA3B27" w:rsidRPr="00791D37" w:rsidRDefault="00DA3B27" w:rsidP="00791D37"/>
    <w:p w14:paraId="77F86C72" w14:textId="1D52F275" w:rsidR="00DA3B27" w:rsidRPr="00791D37" w:rsidRDefault="0098005E" w:rsidP="00791D37">
      <w:r w:rsidRPr="00791D37">
        <w:t>En este proyecto se introduce la tecnología THREAD a la plataforma Coockies, dotando a dicha plataforma de una nueva capa Hardware de Comunicaciones. Para esto, se comenzará con una primera analítica y/o exploración de la propia tecnología, analizando sus ventajas e inconvenientes frente a otras tecnologías existentes hoy en día</w:t>
      </w:r>
      <w:r w:rsidR="00D6148E" w:rsidRPr="00791D37">
        <w:t>, al igual que un primer análisis del protocolo mediante un kit de evaluación que integra la tecnología THREAD y un microcontrolador. Una vez hecha la primera toma de contacto con la tecnología THREAD, se realizará un diseño Hardware para su implementación en la plataforma Coockies. Una vez verificado el Hardware diseñado, se pasará al análisis más en profundidad del protocolo THREAD mediante diferentes pruebas de conectividad, envío de datos y estabilidad.</w:t>
      </w:r>
    </w:p>
    <w:p w14:paraId="1065500C" w14:textId="4C439E04" w:rsidR="00DA3B27" w:rsidRPr="00791D37" w:rsidRDefault="00DA3B27" w:rsidP="00791D37">
      <w:r w:rsidRPr="00791D37">
        <w:t>Los objetivos</w:t>
      </w:r>
      <w:r w:rsidR="00D6148E" w:rsidRPr="00791D37">
        <w:t xml:space="preserve"> más en específico</w:t>
      </w:r>
      <w:r w:rsidRPr="00791D37">
        <w:t xml:space="preserve"> </w:t>
      </w:r>
      <w:commentRangeStart w:id="1709"/>
      <w:r w:rsidRPr="00791D37">
        <w:t>de este proyecto han sido:</w:t>
      </w:r>
      <w:commentRangeEnd w:id="1709"/>
      <w:r w:rsidRPr="00791D37">
        <w:rPr>
          <w:rStyle w:val="Refdecomentario"/>
        </w:rPr>
        <w:commentReference w:id="1709"/>
      </w:r>
    </w:p>
    <w:p w14:paraId="19BC8EF0" w14:textId="77777777" w:rsidR="00DA3B27" w:rsidRPr="00791D37" w:rsidRDefault="00DA3B27" w:rsidP="00791D37">
      <w:pPr>
        <w:pStyle w:val="Prrafodelista"/>
        <w:numPr>
          <w:ilvl w:val="0"/>
          <w:numId w:val="2"/>
        </w:numPr>
        <w:rPr>
          <w:rFonts w:eastAsiaTheme="majorEastAsia"/>
          <w:color w:val="2F5496" w:themeColor="accent1" w:themeShade="BF"/>
          <w:sz w:val="36"/>
          <w:szCs w:val="36"/>
        </w:rPr>
      </w:pPr>
      <w:r w:rsidRPr="00791D37">
        <w:t>Manejo de los Evaluation Dongles USB (dispositivos KTDG102) de KIRALE, como primera interacción con el protocolo de comandos utilizado, tanto comandos KSH, a través de la herramienta KiTools, como comandos KBI, a través de puerto UART con un microcontrolador.</w:t>
      </w:r>
    </w:p>
    <w:p w14:paraId="71C457F7" w14:textId="77777777" w:rsidR="00DA3B27" w:rsidRPr="00791D37" w:rsidRDefault="00DA3B27" w:rsidP="00791D37">
      <w:pPr>
        <w:pStyle w:val="Prrafodelista"/>
        <w:numPr>
          <w:ilvl w:val="0"/>
          <w:numId w:val="2"/>
        </w:numPr>
        <w:rPr>
          <w:rFonts w:eastAsiaTheme="majorEastAsia"/>
          <w:color w:val="2F5496" w:themeColor="accent1" w:themeShade="BF"/>
          <w:sz w:val="36"/>
          <w:szCs w:val="36"/>
        </w:rPr>
      </w:pPr>
      <w:r w:rsidRPr="00791D37">
        <w:t>Creación de una red con los módulos KTDG102 disponibles por comandos KBI, probando las diferentes configuraciones posibles, creando el procedimiento de configuración para crear o unirse a una red y el posterior envío de mensajes UDP entre ambos nodos a través de Sockets.</w:t>
      </w:r>
    </w:p>
    <w:p w14:paraId="146F8336" w14:textId="77777777" w:rsidR="00DA3B27" w:rsidRPr="00791D37" w:rsidRDefault="00DA3B27" w:rsidP="00791D37">
      <w:pPr>
        <w:pStyle w:val="Prrafodelista"/>
        <w:numPr>
          <w:ilvl w:val="0"/>
          <w:numId w:val="2"/>
        </w:numPr>
        <w:rPr>
          <w:rFonts w:eastAsiaTheme="majorEastAsia"/>
          <w:color w:val="2F5496" w:themeColor="accent1" w:themeShade="BF"/>
          <w:sz w:val="36"/>
          <w:szCs w:val="36"/>
        </w:rPr>
      </w:pPr>
      <w:r w:rsidRPr="00791D37">
        <w:t>Diseño de PCB para integrar el dispositivo KTWM102 a la plataforma de la Cookie.</w:t>
      </w:r>
    </w:p>
    <w:p w14:paraId="1509786D" w14:textId="77777777" w:rsidR="00DA3B27" w:rsidRPr="00791D37" w:rsidRDefault="00DA3B27" w:rsidP="00791D37">
      <w:pPr>
        <w:pStyle w:val="Prrafodelista"/>
        <w:numPr>
          <w:ilvl w:val="0"/>
          <w:numId w:val="2"/>
        </w:numPr>
        <w:rPr>
          <w:rFonts w:eastAsiaTheme="majorEastAsia"/>
          <w:color w:val="2F5496" w:themeColor="accent1" w:themeShade="BF"/>
          <w:sz w:val="36"/>
          <w:szCs w:val="36"/>
        </w:rPr>
      </w:pPr>
      <w:r w:rsidRPr="00791D37">
        <w:t>Configuración y conectividad del nodo Border Router a la red externa.</w:t>
      </w:r>
    </w:p>
    <w:p w14:paraId="275D9DDA" w14:textId="77777777" w:rsidR="00DA3B27" w:rsidRPr="00791D37" w:rsidRDefault="00DA3B27" w:rsidP="00791D37">
      <w:pPr>
        <w:pStyle w:val="Prrafodelista"/>
        <w:numPr>
          <w:ilvl w:val="0"/>
          <w:numId w:val="2"/>
        </w:numPr>
        <w:rPr>
          <w:rFonts w:eastAsiaTheme="majorEastAsia"/>
          <w:color w:val="2F5496" w:themeColor="accent1" w:themeShade="BF"/>
          <w:sz w:val="36"/>
          <w:szCs w:val="36"/>
        </w:rPr>
      </w:pPr>
      <w:r w:rsidRPr="00791D37">
        <w:t>Creación de una red THREAD integrando los nodos Dongle USB junto con el BR.</w:t>
      </w:r>
    </w:p>
    <w:p w14:paraId="4D7D8D22" w14:textId="77777777" w:rsidR="00DA3B27" w:rsidRPr="00791D37" w:rsidRDefault="00DA3B27" w:rsidP="00791D37">
      <w:pPr>
        <w:pStyle w:val="Prrafodelista"/>
        <w:numPr>
          <w:ilvl w:val="0"/>
          <w:numId w:val="2"/>
        </w:numPr>
        <w:rPr>
          <w:rFonts w:eastAsiaTheme="majorEastAsia"/>
          <w:color w:val="2F5496" w:themeColor="accent1" w:themeShade="BF"/>
          <w:sz w:val="36"/>
          <w:szCs w:val="36"/>
        </w:rPr>
      </w:pPr>
      <w:r w:rsidRPr="00791D37">
        <w:t>Conectividad entre un nodo de la red THREAD y un punto de la red externa, como un PC, a través del Border Router.</w:t>
      </w:r>
    </w:p>
    <w:p w14:paraId="649C427E" w14:textId="77777777" w:rsidR="00DA3B27" w:rsidRPr="00791D37" w:rsidRDefault="00DA3B27" w:rsidP="00791D37">
      <w:pPr>
        <w:pStyle w:val="Prrafodelista"/>
        <w:numPr>
          <w:ilvl w:val="0"/>
          <w:numId w:val="2"/>
        </w:numPr>
        <w:rPr>
          <w:rFonts w:eastAsiaTheme="majorEastAsia"/>
          <w:color w:val="2F5496" w:themeColor="accent1" w:themeShade="BF"/>
          <w:sz w:val="36"/>
          <w:szCs w:val="36"/>
        </w:rPr>
      </w:pPr>
      <w:r w:rsidRPr="00791D37">
        <w:t>Envío de mensajes UDP vía Sockets entre un PC externo y los nodos dentro de la red.</w:t>
      </w:r>
    </w:p>
    <w:p w14:paraId="59AFC040" w14:textId="77777777" w:rsidR="00DA3B27" w:rsidRPr="00791D37" w:rsidRDefault="00DA3B27" w:rsidP="00791D37">
      <w:pPr>
        <w:pStyle w:val="Prrafodelista"/>
        <w:numPr>
          <w:ilvl w:val="0"/>
          <w:numId w:val="2"/>
        </w:numPr>
        <w:rPr>
          <w:rFonts w:eastAsiaTheme="majorEastAsia"/>
          <w:color w:val="2F5496" w:themeColor="accent1" w:themeShade="BF"/>
          <w:sz w:val="36"/>
          <w:szCs w:val="36"/>
        </w:rPr>
      </w:pPr>
      <w:r w:rsidRPr="00791D37">
        <w:t>Validación de la PCB diseñada e integración en la red creada anteriormente.</w:t>
      </w:r>
    </w:p>
    <w:p w14:paraId="466F4758" w14:textId="77777777" w:rsidR="00DA3B27" w:rsidRPr="00791D37" w:rsidRDefault="00DA3B27" w:rsidP="00791D37">
      <w:pPr>
        <w:pStyle w:val="Prrafodelista"/>
        <w:numPr>
          <w:ilvl w:val="0"/>
          <w:numId w:val="2"/>
        </w:numPr>
        <w:rPr>
          <w:rFonts w:eastAsiaTheme="majorEastAsia"/>
          <w:color w:val="2F5496" w:themeColor="accent1" w:themeShade="BF"/>
          <w:sz w:val="36"/>
          <w:szCs w:val="36"/>
        </w:rPr>
      </w:pPr>
      <w:r w:rsidRPr="00791D37">
        <w:br w:type="page"/>
      </w:r>
    </w:p>
    <w:p w14:paraId="3610CA9E" w14:textId="77777777" w:rsidR="00DA3B27" w:rsidRPr="00791D37" w:rsidRDefault="00DA3B27" w:rsidP="00791D37">
      <w:pPr>
        <w:rPr>
          <w:rFonts w:eastAsiaTheme="majorEastAsia"/>
          <w:color w:val="2F5496" w:themeColor="accent1" w:themeShade="BF"/>
          <w:sz w:val="32"/>
          <w:szCs w:val="32"/>
        </w:rPr>
      </w:pPr>
      <w:r w:rsidRPr="00791D37">
        <w:lastRenderedPageBreak/>
        <w:br w:type="page"/>
      </w:r>
    </w:p>
    <w:p w14:paraId="3D39EC76" w14:textId="77777777" w:rsidR="00DA3B27" w:rsidRPr="00791D37" w:rsidRDefault="00DA3B27" w:rsidP="00791D37">
      <w:pPr>
        <w:pStyle w:val="Ttulo1"/>
        <w:numPr>
          <w:ilvl w:val="0"/>
          <w:numId w:val="1"/>
        </w:numPr>
      </w:pPr>
      <w:bookmarkStart w:id="1710" w:name="_Toc81499329"/>
      <w:bookmarkStart w:id="1711" w:name="_Toc81650347"/>
      <w:r w:rsidRPr="00791D37">
        <w:lastRenderedPageBreak/>
        <w:t>ESTADO DEL ARTE</w:t>
      </w:r>
      <w:bookmarkEnd w:id="1710"/>
      <w:bookmarkEnd w:id="1711"/>
    </w:p>
    <w:p w14:paraId="72313545" w14:textId="77777777" w:rsidR="00DA3B27" w:rsidRPr="00791D37" w:rsidRDefault="00DA3B27" w:rsidP="00791D37"/>
    <w:p w14:paraId="64D58011" w14:textId="77777777" w:rsidR="00DA3B27" w:rsidRPr="00791D37" w:rsidRDefault="00DA3B27" w:rsidP="00791D37">
      <w:r w:rsidRPr="00791D37">
        <w:t>En los últimos años, se han ido desarrollando cada vez más las tecnologías para Internet of Things, IoT. Entre estas tecnologías están las tecnologías de comunicaciones inalámbricas tanto a redes de áreas pequeñas como de áreas extensas. Estas últimas, conocidas como WAN (wide área network), son usadas como base para la gran mayoría de arquitecturas en proyectos IoT.</w:t>
      </w:r>
    </w:p>
    <w:p w14:paraId="6D9EEA82" w14:textId="0F3BD66A" w:rsidR="00DA3B27" w:rsidRPr="00791D37" w:rsidRDefault="00DA3B27" w:rsidP="00791D37">
      <w:r w:rsidRPr="00791D37">
        <w:t>E</w:t>
      </w:r>
      <w:r w:rsidR="0098005E" w:rsidRPr="00791D37">
        <w:t xml:space="preserve">ste estudio se centrará </w:t>
      </w:r>
      <w:r w:rsidRPr="00791D37">
        <w:t>en las características de una de ellas: Thread. Para esto conviene conocer mínimamente las tecnologías IoT, y en concreto, el modelo de la tipología red WAN sobre la que mejor se aplica IoT en casos de conexiones inalámbricas: LPWAN.</w:t>
      </w:r>
    </w:p>
    <w:p w14:paraId="0497715F" w14:textId="77777777" w:rsidR="00DA3B27" w:rsidRPr="00791D37" w:rsidRDefault="00DA3B27" w:rsidP="00791D37"/>
    <w:p w14:paraId="40E4EB9B" w14:textId="77777777" w:rsidR="00DA3B27" w:rsidRPr="00791D37" w:rsidRDefault="00DA3B27" w:rsidP="00791D37">
      <w:pPr>
        <w:pStyle w:val="Ttulo2"/>
      </w:pPr>
      <w:r w:rsidRPr="00791D37">
        <w:t xml:space="preserve"> </w:t>
      </w:r>
      <w:bookmarkStart w:id="1712" w:name="_Toc81499330"/>
      <w:bookmarkStart w:id="1713" w:name="_Toc81650348"/>
      <w:r w:rsidRPr="00791D37">
        <w:t>INTERNET OF THINGS (IoT)</w:t>
      </w:r>
      <w:bookmarkEnd w:id="1712"/>
      <w:bookmarkEnd w:id="1713"/>
    </w:p>
    <w:p w14:paraId="292F6596" w14:textId="77777777" w:rsidR="00DA3B27" w:rsidRPr="00791D37" w:rsidRDefault="00DA3B27" w:rsidP="00791D37"/>
    <w:p w14:paraId="1A5901E3" w14:textId="6CAABCB6" w:rsidR="00DA3B27" w:rsidRPr="00791D37" w:rsidRDefault="00DA3B27" w:rsidP="00791D37">
      <w:r w:rsidRPr="00791D37">
        <w:t xml:space="preserve">En IoT, un gran número de tecnologías inalámbricas, como el WiFi, el Bluetooth, LoRa, NB-IoT, 2G/3G/4G, etc., han sido usadas en diversas aplicaciones, conectando entre si a millones de dispositivos de manera inalámbrica. 3G y 4G son muy usados en IoT, pero no están totalmente optimizados para aplicaciones de este tipo. A pesar de esto, el 4G ha mejorado algunas de las capacidades de las redes móviles, dando a los dispositivos IoT acceso a Internet. Dentro de la conectividad 4G hay varios tipos de tecnologías como BLE, WiMaxb, LTE, Zigbee, LoRa, NB-IoT, etc. </w:t>
      </w:r>
      <w:r w:rsidRPr="00791D37">
        <w:fldChar w:fldCharType="begin" w:fldLock="1"/>
      </w:r>
      <w:r w:rsidR="00AD1498" w:rsidRPr="00791D37">
        <w:instrText>ADDIN CSL_CITATION {"citationItems":[{"id":"ITEM-1","itemData":{"DOI":"10.1016/j.jii.2018.01.005","ISSN":"2452414X","abstract":"The existing 4G networks have been widely used in the Internet of Things (IoT) and is continuously evolving to match the needs of the future Internet of Things (IoT) applications. The 5G networks are expected to massive expand today's IoT that can boost cellular operations, IoT security, and network challenges and driving the Internet future to the edge. The existing IoT solutions are facing a number of challenges such as large number of connection of nodes, security, and new standards. This paper reviews the current research state-of-the-art of 5G IoT, key enabling technologies, and main research trends and challenges in 5G IoT.","author":[{"dropping-particle":"","family":"Li","given":"Shancang","non-dropping-particle":"","parse-names":false,"suffix":""},{"dropping-particle":"Da","family":"Xu","given":"Li","non-dropping-particle":"","parse-names":false,"suffix":""},{"dropping-particle":"","family":"Zhao","given":"Shanshan","non-dropping-particle":"","parse-names":false,"suffix":""}],"container-title":"Journal of Industrial Information Integration","id":"ITEM-1","issue":"February","issued":{"date-parts":[["2018"]]},"page":"1-9","title":"5G Internet of Things: A survey","type":"article-journal","volume":"10"},"uris":["http://www.mendeley.com/documents/?uuid=92886bc0-ee2a-47af-b944-c8cff8612390"]}],"mendeley":{"formattedCitation":"[1]","plainTextFormattedCitation":"[1]","previouslyFormattedCitation":"[1]"},"properties":{"noteIndex":0},"schema":"https://github.com/citation-style-language/schema/raw/master/csl-citation.json"}</w:instrText>
      </w:r>
      <w:r w:rsidRPr="00791D37">
        <w:fldChar w:fldCharType="separate"/>
      </w:r>
      <w:r w:rsidR="00AD1498" w:rsidRPr="00791D37">
        <w:rPr>
          <w:noProof/>
        </w:rPr>
        <w:t>[1]</w:t>
      </w:r>
      <w:r w:rsidRPr="00791D37">
        <w:fldChar w:fldCharType="end"/>
      </w:r>
    </w:p>
    <w:p w14:paraId="63AA257F" w14:textId="77777777" w:rsidR="00DA3B27" w:rsidRPr="00791D37" w:rsidRDefault="00DA3B27" w:rsidP="00791D37"/>
    <w:p w14:paraId="116D76A5" w14:textId="424CFA17" w:rsidR="00DA3B27" w:rsidRPr="00791D37" w:rsidRDefault="00DA3B27" w:rsidP="00791D37">
      <w:pPr>
        <w:pStyle w:val="Ttulo3"/>
      </w:pPr>
      <w:bookmarkStart w:id="1714" w:name="_Toc81499331"/>
      <w:bookmarkStart w:id="1715" w:name="_Toc81650349"/>
      <w:r w:rsidRPr="00791D37">
        <w:t>I</w:t>
      </w:r>
      <w:r w:rsidR="005B42F0" w:rsidRPr="005B42F0">
        <w:t>NTRODUCCIÓN</w:t>
      </w:r>
      <w:r w:rsidRPr="00791D37">
        <w:t xml:space="preserve"> </w:t>
      </w:r>
      <w:r w:rsidRPr="00791D37">
        <w:fldChar w:fldCharType="begin" w:fldLock="1"/>
      </w:r>
      <w:r w:rsidR="00AD1498" w:rsidRPr="00791D37">
        <w:instrText>ADDIN CSL_CITATION {"citationItems":[{"id":"ITEM-1","itemData":{"DOI":"10.1109/ICCCSP.2018.8452820","ISBN":"9781538611418","abstract":"The Internet Of Things (IoT) was initially called as \"Internet of Everything\". IoT objects have identifiers which are unique. They have the ability to send the information over a network interconnecting physical and virtual things without requiring human-to-human or human-to-system interaction. It provides the effective way of learning and interaction among internet connected devices that include sensors, actuators, services and other internet connected objects. The IoT can be defined as things or objects connected to the internet than people. The IoT system's middleware can be described as intermediary software system between the loT devices and applications. The loT aim is to unite everything in the world under common infrastructure. The main objective of this paper is to provide an survey on Internet of Things, types of architectures, and the technologies that are used in our daily life, smart environment. However, this paper gives a good idea for new researches on Internet of Things.","author":[{"dropping-particle":"","family":"Gomathi","given":"R. M.","non-dropping-particle":"","parse-names":false,"suffix":""},{"dropping-particle":"","family":"Krishna","given":"G. Hari Satya","non-dropping-particle":"","parse-names":false,"suffix":""},{"dropping-particle":"","family":"Brumancia","given":"E.","non-dropping-particle":"","parse-names":false,"suffix":""},{"dropping-particle":"","family":"Dhas","given":"Y. Mistica","non-dropping-particle":"","parse-names":false,"suffix":""}],"container-title":"2nd International Conference on Computer, Communication, and Signal Processing: Special Focus on Technology and Innovation for Smart Environment, ICCCSP 2018","id":"ITEM-1","issue":"Icccsp","issued":{"date-parts":[["2018"]]},"page":"1-5","publisher":"IEEE","title":"A Survey on IoT Technologies, Evolution and Architecture","type":"article-journal"},"uris":["http://www.mendeley.com/documents/?uuid=4a24d4eb-f943-4f0d-beab-c4846a1b0ca6"]}],"mendeley":{"formattedCitation":"[2]","plainTextFormattedCitation":"[2]","previouslyFormattedCitation":"[2]"},"properties":{"noteIndex":0},"schema":"https://github.com/citation-style-language/schema/raw/master/csl-citation.json"}</w:instrText>
      </w:r>
      <w:r w:rsidRPr="00791D37">
        <w:fldChar w:fldCharType="separate"/>
      </w:r>
      <w:bookmarkEnd w:id="1714"/>
      <w:r w:rsidR="00AD1498" w:rsidRPr="00791D37">
        <w:rPr>
          <w:noProof/>
        </w:rPr>
        <w:t>[2]</w:t>
      </w:r>
      <w:bookmarkEnd w:id="1715"/>
      <w:r w:rsidRPr="00791D37">
        <w:fldChar w:fldCharType="end"/>
      </w:r>
    </w:p>
    <w:p w14:paraId="2F6D54EF" w14:textId="77777777" w:rsidR="00DA3B27" w:rsidRPr="00791D37" w:rsidRDefault="00DA3B27" w:rsidP="00791D37"/>
    <w:p w14:paraId="1060291F" w14:textId="77777777" w:rsidR="00DA3B27" w:rsidRPr="00791D37" w:rsidRDefault="00DA3B27" w:rsidP="00791D37">
      <w:commentRangeStart w:id="1716"/>
      <w:r w:rsidRPr="00791D37">
        <w:t>Mientras que IoT ofrece muy buenas oportunidades, sigue siendo un reto pendiente el manejo de todo lo que lleva integración continua del mundo físico. Actualmente hay dos APIs para las comunicaciones IoT:</w:t>
      </w:r>
    </w:p>
    <w:p w14:paraId="54164B00" w14:textId="77777777" w:rsidR="00DA3B27" w:rsidRPr="00791D37" w:rsidRDefault="00DA3B27" w:rsidP="00791D37">
      <w:pPr>
        <w:pStyle w:val="Prrafodelista"/>
        <w:numPr>
          <w:ilvl w:val="0"/>
          <w:numId w:val="2"/>
        </w:numPr>
      </w:pPr>
      <w:r w:rsidRPr="00791D37">
        <w:t>REST basado en API.</w:t>
      </w:r>
    </w:p>
    <w:p w14:paraId="76481670" w14:textId="77777777" w:rsidR="00DA3B27" w:rsidRPr="00791D37" w:rsidRDefault="00DA3B27" w:rsidP="00791D37">
      <w:pPr>
        <w:pStyle w:val="Prrafodelista"/>
        <w:numPr>
          <w:ilvl w:val="0"/>
          <w:numId w:val="2"/>
        </w:numPr>
      </w:pPr>
      <w:r w:rsidRPr="00791D37">
        <w:t>WebSocket basado en API.</w:t>
      </w:r>
    </w:p>
    <w:p w14:paraId="4691C5EA" w14:textId="77777777" w:rsidR="00DA3B27" w:rsidRPr="00791D37" w:rsidRDefault="00DA3B27" w:rsidP="00791D37"/>
    <w:p w14:paraId="61628C54" w14:textId="77777777" w:rsidR="00DA3B27" w:rsidRPr="00791D37" w:rsidRDefault="00DA3B27" w:rsidP="00791D37">
      <w:r w:rsidRPr="00791D37">
        <w:t>IoT es un término paraguas, que acoge a muchas tecnologías dentro de sí. Las siguientes tecnologías son ejemplos de las que dan paso al desarrollo de IoT:</w:t>
      </w:r>
    </w:p>
    <w:p w14:paraId="1CAE690E" w14:textId="77777777" w:rsidR="00DA3B27" w:rsidRPr="00791D37" w:rsidRDefault="00DA3B27" w:rsidP="00791D37">
      <w:pPr>
        <w:pStyle w:val="Prrafodelista"/>
        <w:numPr>
          <w:ilvl w:val="0"/>
          <w:numId w:val="2"/>
        </w:numPr>
      </w:pPr>
      <w:r w:rsidRPr="00791D37">
        <w:t>Wireless Sensor Networks (WSN).</w:t>
      </w:r>
    </w:p>
    <w:p w14:paraId="6A00FF32" w14:textId="77777777" w:rsidR="00DA3B27" w:rsidRPr="00791D37" w:rsidRDefault="00DA3B27" w:rsidP="00791D37">
      <w:pPr>
        <w:pStyle w:val="Prrafodelista"/>
        <w:numPr>
          <w:ilvl w:val="0"/>
          <w:numId w:val="2"/>
        </w:numPr>
      </w:pPr>
      <w:r w:rsidRPr="00791D37">
        <w:t>Cloud Computing.</w:t>
      </w:r>
    </w:p>
    <w:p w14:paraId="434B1B72" w14:textId="77777777" w:rsidR="00DA3B27" w:rsidRPr="00791D37" w:rsidRDefault="00DA3B27" w:rsidP="00791D37">
      <w:pPr>
        <w:pStyle w:val="Prrafodelista"/>
        <w:numPr>
          <w:ilvl w:val="0"/>
          <w:numId w:val="2"/>
        </w:numPr>
      </w:pPr>
      <w:r w:rsidRPr="00791D37">
        <w:t>Big Data Analytics.</w:t>
      </w:r>
    </w:p>
    <w:p w14:paraId="3368CF0A" w14:textId="77777777" w:rsidR="00DA3B27" w:rsidRPr="00791D37" w:rsidRDefault="00DA3B27" w:rsidP="00791D37">
      <w:pPr>
        <w:pStyle w:val="Prrafodelista"/>
        <w:numPr>
          <w:ilvl w:val="0"/>
          <w:numId w:val="2"/>
        </w:numPr>
      </w:pPr>
      <w:r w:rsidRPr="00791D37">
        <w:t>Sistemas Embebidos</w:t>
      </w:r>
    </w:p>
    <w:p w14:paraId="56DB7851" w14:textId="77777777" w:rsidR="00DA3B27" w:rsidRPr="00791D37" w:rsidRDefault="00DA3B27" w:rsidP="00791D37">
      <w:pPr>
        <w:pStyle w:val="Prrafodelista"/>
        <w:numPr>
          <w:ilvl w:val="0"/>
          <w:numId w:val="2"/>
        </w:numPr>
      </w:pPr>
      <w:r w:rsidRPr="00791D37">
        <w:t>Arquitectura y Protocolos de Seguridad</w:t>
      </w:r>
    </w:p>
    <w:p w14:paraId="3CA3926B" w14:textId="77777777" w:rsidR="00DA3B27" w:rsidRPr="00791D37" w:rsidRDefault="00DA3B27" w:rsidP="00791D37">
      <w:pPr>
        <w:pStyle w:val="Prrafodelista"/>
        <w:numPr>
          <w:ilvl w:val="0"/>
          <w:numId w:val="2"/>
        </w:numPr>
      </w:pPr>
      <w:r w:rsidRPr="00791D37">
        <w:t>Protocolos de Comunicación</w:t>
      </w:r>
    </w:p>
    <w:p w14:paraId="6A34E849" w14:textId="77777777" w:rsidR="00DA3B27" w:rsidRPr="00791D37" w:rsidRDefault="00DA3B27" w:rsidP="00791D37">
      <w:pPr>
        <w:pStyle w:val="Prrafodelista"/>
        <w:numPr>
          <w:ilvl w:val="0"/>
          <w:numId w:val="2"/>
        </w:numPr>
      </w:pPr>
      <w:r w:rsidRPr="00791D37">
        <w:t>Servicios Web.</w:t>
      </w:r>
    </w:p>
    <w:p w14:paraId="0AC03B6C" w14:textId="77777777" w:rsidR="00DA3B27" w:rsidRPr="00791D37" w:rsidRDefault="00DA3B27" w:rsidP="00791D37">
      <w:pPr>
        <w:pStyle w:val="Prrafodelista"/>
        <w:numPr>
          <w:ilvl w:val="0"/>
          <w:numId w:val="2"/>
        </w:numPr>
      </w:pPr>
      <w:r w:rsidRPr="00791D37">
        <w:t>Internet Móvil</w:t>
      </w:r>
    </w:p>
    <w:p w14:paraId="0BB45E3A" w14:textId="77777777" w:rsidR="00DA3B27" w:rsidRPr="00791D37" w:rsidRDefault="00DA3B27" w:rsidP="00791D37">
      <w:pPr>
        <w:pStyle w:val="Prrafodelista"/>
        <w:numPr>
          <w:ilvl w:val="0"/>
          <w:numId w:val="2"/>
        </w:numPr>
      </w:pPr>
      <w:r w:rsidRPr="00791D37">
        <w:t>Motor de búsqueda semántico.</w:t>
      </w:r>
    </w:p>
    <w:p w14:paraId="218F8F32" w14:textId="77777777" w:rsidR="00DA3B27" w:rsidRPr="00791D37" w:rsidRDefault="00DA3B27" w:rsidP="00791D37"/>
    <w:p w14:paraId="1B752684" w14:textId="77777777" w:rsidR="00DA3B27" w:rsidRPr="00791D37" w:rsidRDefault="00DA3B27" w:rsidP="00791D37">
      <w:r w:rsidRPr="00791D37">
        <w:t xml:space="preserve">Dentro de todas estas tecnologías, las WSN son el corazón de IoT. </w:t>
      </w:r>
      <w:commentRangeStart w:id="1717"/>
      <w:commentRangeEnd w:id="1717"/>
      <w:r w:rsidRPr="00791D37">
        <w:rPr>
          <w:rStyle w:val="Refdecomentario"/>
        </w:rPr>
        <w:commentReference w:id="1717"/>
      </w:r>
    </w:p>
    <w:p w14:paraId="78535604" w14:textId="77777777" w:rsidR="00DA3B27" w:rsidRPr="00791D37" w:rsidRDefault="00DA3B27" w:rsidP="00791D37"/>
    <w:p w14:paraId="3017BCE8" w14:textId="77777777" w:rsidR="00DA3B27" w:rsidRPr="00791D37" w:rsidRDefault="00DA3B27" w:rsidP="00791D37">
      <w:r w:rsidRPr="00791D37">
        <w:t>También existe otra tecnología M2M, cuya comunicación se basa en redes de dispositivos intercambiando o enviando datos sin interacción humana. Las diferencias entre M2M e IoT las indicamos en esta tabl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30"/>
        <w:gridCol w:w="4530"/>
      </w:tblGrid>
      <w:tr w:rsidR="00DA3B27" w:rsidRPr="00791D37" w14:paraId="49B8AD46" w14:textId="77777777" w:rsidTr="008F166F">
        <w:trPr>
          <w:jc w:val="center"/>
        </w:trPr>
        <w:tc>
          <w:tcPr>
            <w:tcW w:w="4530" w:type="dxa"/>
            <w:shd w:val="clear" w:color="auto" w:fill="D9D9D9" w:themeFill="background1" w:themeFillShade="D9"/>
            <w:vAlign w:val="center"/>
          </w:tcPr>
          <w:p w14:paraId="19B6E806" w14:textId="77777777" w:rsidR="00DA3B27" w:rsidRPr="00791D37" w:rsidRDefault="00DA3B27" w:rsidP="00791D37">
            <w:r w:rsidRPr="00791D37">
              <w:t>M2M</w:t>
            </w:r>
          </w:p>
        </w:tc>
        <w:tc>
          <w:tcPr>
            <w:tcW w:w="4530" w:type="dxa"/>
            <w:shd w:val="clear" w:color="auto" w:fill="D9D9D9" w:themeFill="background1" w:themeFillShade="D9"/>
            <w:vAlign w:val="center"/>
          </w:tcPr>
          <w:p w14:paraId="18EFFC8F" w14:textId="77777777" w:rsidR="00DA3B27" w:rsidRPr="00791D37" w:rsidRDefault="00DA3B27" w:rsidP="00791D37">
            <w:r w:rsidRPr="00791D37">
              <w:t>IoT</w:t>
            </w:r>
          </w:p>
        </w:tc>
      </w:tr>
      <w:tr w:rsidR="00DA3B27" w:rsidRPr="00791D37" w14:paraId="14842654" w14:textId="77777777" w:rsidTr="008F166F">
        <w:trPr>
          <w:jc w:val="center"/>
        </w:trPr>
        <w:tc>
          <w:tcPr>
            <w:tcW w:w="4530" w:type="dxa"/>
            <w:vAlign w:val="center"/>
          </w:tcPr>
          <w:p w14:paraId="4CDC4087" w14:textId="77777777" w:rsidR="00DA3B27" w:rsidRPr="00791D37" w:rsidRDefault="00DA3B27" w:rsidP="00791D37">
            <w:r w:rsidRPr="00791D37">
              <w:t>Centrada en la capa por debajo de la capa de red.</w:t>
            </w:r>
          </w:p>
        </w:tc>
        <w:tc>
          <w:tcPr>
            <w:tcW w:w="4530" w:type="dxa"/>
            <w:vAlign w:val="center"/>
          </w:tcPr>
          <w:p w14:paraId="38A45CAD" w14:textId="77777777" w:rsidR="00DA3B27" w:rsidRPr="00791D37" w:rsidRDefault="00DA3B27" w:rsidP="00791D37">
            <w:r w:rsidRPr="00791D37">
              <w:t>Centrado en la capa por encima de la capa de red.</w:t>
            </w:r>
          </w:p>
        </w:tc>
      </w:tr>
      <w:tr w:rsidR="00DA3B27" w:rsidRPr="00791D37" w14:paraId="6B3C0794" w14:textId="77777777" w:rsidTr="008F166F">
        <w:trPr>
          <w:jc w:val="center"/>
        </w:trPr>
        <w:tc>
          <w:tcPr>
            <w:tcW w:w="4530" w:type="dxa"/>
            <w:vAlign w:val="center"/>
          </w:tcPr>
          <w:p w14:paraId="2CBF10F3" w14:textId="77777777" w:rsidR="00DA3B27" w:rsidRPr="00791D37" w:rsidRDefault="00DA3B27" w:rsidP="00791D37">
            <w:r w:rsidRPr="00791D37">
              <w:t>Sensado y actuación pueden no estar involucrados.</w:t>
            </w:r>
          </w:p>
        </w:tc>
        <w:tc>
          <w:tcPr>
            <w:tcW w:w="4530" w:type="dxa"/>
            <w:vAlign w:val="center"/>
          </w:tcPr>
          <w:p w14:paraId="38FA091A" w14:textId="77777777" w:rsidR="00DA3B27" w:rsidRPr="00791D37" w:rsidRDefault="00DA3B27" w:rsidP="00791D37">
            <w:r w:rsidRPr="00791D37">
              <w:t>Sensado y actuación pueden estar involucrados.</w:t>
            </w:r>
          </w:p>
        </w:tc>
      </w:tr>
      <w:tr w:rsidR="00DA3B27" w:rsidRPr="00791D37" w14:paraId="5700E1C3" w14:textId="77777777" w:rsidTr="008F166F">
        <w:trPr>
          <w:jc w:val="center"/>
        </w:trPr>
        <w:tc>
          <w:tcPr>
            <w:tcW w:w="4530" w:type="dxa"/>
            <w:vAlign w:val="center"/>
          </w:tcPr>
          <w:p w14:paraId="78FBB07F" w14:textId="77777777" w:rsidR="00DA3B27" w:rsidRPr="00791D37" w:rsidRDefault="00DA3B27" w:rsidP="00791D37">
            <w:r w:rsidRPr="00791D37">
              <w:t>Énfasis en hardware.</w:t>
            </w:r>
          </w:p>
        </w:tc>
        <w:tc>
          <w:tcPr>
            <w:tcW w:w="4530" w:type="dxa"/>
            <w:vAlign w:val="center"/>
          </w:tcPr>
          <w:p w14:paraId="6AAF0287" w14:textId="77777777" w:rsidR="00DA3B27" w:rsidRPr="00791D37" w:rsidRDefault="00DA3B27" w:rsidP="00791D37">
            <w:r w:rsidRPr="00791D37">
              <w:t>Énfasis en software.</w:t>
            </w:r>
          </w:p>
        </w:tc>
      </w:tr>
      <w:tr w:rsidR="00DA3B27" w:rsidRPr="00791D37" w14:paraId="0636C91D" w14:textId="77777777" w:rsidTr="008F166F">
        <w:trPr>
          <w:jc w:val="center"/>
        </w:trPr>
        <w:tc>
          <w:tcPr>
            <w:tcW w:w="4530" w:type="dxa"/>
            <w:vAlign w:val="center"/>
          </w:tcPr>
          <w:p w14:paraId="57E1E52F" w14:textId="77777777" w:rsidR="00DA3B27" w:rsidRPr="00791D37" w:rsidRDefault="00DA3B27" w:rsidP="00791D37">
            <w:r w:rsidRPr="00791D37">
              <w:t>La nube no está involucrada.</w:t>
            </w:r>
          </w:p>
        </w:tc>
        <w:tc>
          <w:tcPr>
            <w:tcW w:w="4530" w:type="dxa"/>
            <w:vAlign w:val="center"/>
          </w:tcPr>
          <w:p w14:paraId="102212C5" w14:textId="77777777" w:rsidR="00DA3B27" w:rsidRPr="00791D37" w:rsidRDefault="00DA3B27" w:rsidP="00791D37">
            <w:r w:rsidRPr="00791D37">
              <w:t>La nube esta involucrada.</w:t>
            </w:r>
          </w:p>
        </w:tc>
      </w:tr>
    </w:tbl>
    <w:p w14:paraId="7ECE2430" w14:textId="11B46AFF" w:rsidR="00DA3B27" w:rsidRPr="00791D37" w:rsidRDefault="00DA3B27" w:rsidP="006242EF">
      <w:pPr>
        <w:pStyle w:val="TDC3"/>
        <w:rPr>
          <w:rFonts w:eastAsiaTheme="minorHAnsi"/>
        </w:rPr>
      </w:pPr>
      <w:bookmarkStart w:id="1718" w:name="_Toc81639964"/>
      <w:bookmarkStart w:id="1719" w:name="_Toc81499562"/>
      <w:r w:rsidRPr="00791D37">
        <w:rPr>
          <w:rFonts w:eastAsiaTheme="minorHAnsi"/>
        </w:rPr>
        <w:t xml:space="preserve">Tabla </w:t>
      </w:r>
      <w:r w:rsidR="006242EF">
        <w:rPr>
          <w:rFonts w:eastAsiaTheme="minorHAnsi"/>
        </w:rPr>
        <w:fldChar w:fldCharType="begin"/>
      </w:r>
      <w:r w:rsidR="006242EF">
        <w:rPr>
          <w:rFonts w:eastAsiaTheme="minorHAnsi"/>
        </w:rPr>
        <w:instrText xml:space="preserve"> SEQ Tabla \* ARABIC </w:instrText>
      </w:r>
      <w:r w:rsidR="006242EF">
        <w:rPr>
          <w:rFonts w:eastAsiaTheme="minorHAnsi"/>
        </w:rPr>
        <w:fldChar w:fldCharType="separate"/>
      </w:r>
      <w:r w:rsidR="006242EF">
        <w:rPr>
          <w:rFonts w:eastAsiaTheme="minorHAnsi"/>
          <w:noProof/>
        </w:rPr>
        <w:t>2</w:t>
      </w:r>
      <w:r w:rsidR="006242EF">
        <w:rPr>
          <w:rFonts w:eastAsiaTheme="minorHAnsi"/>
        </w:rPr>
        <w:fldChar w:fldCharType="end"/>
      </w:r>
      <w:r w:rsidRPr="00791D37">
        <w:rPr>
          <w:rFonts w:eastAsiaTheme="minorHAnsi"/>
        </w:rPr>
        <w:t xml:space="preserve"> Diferencias M2M – IoT </w:t>
      </w:r>
      <w:r w:rsidRPr="00791D37">
        <w:rPr>
          <w:rFonts w:eastAsiaTheme="minorHAnsi"/>
        </w:rPr>
        <w:fldChar w:fldCharType="begin" w:fldLock="1"/>
      </w:r>
      <w:r w:rsidR="00AD1498" w:rsidRPr="00791D37">
        <w:rPr>
          <w:rFonts w:eastAsiaTheme="minorHAnsi"/>
        </w:rPr>
        <w:instrText>ADDIN CSL_CITATION {"citationItems":[{"id":"ITEM-1","itemData":{"DOI":"10.1109/ICCCSP.2018.8452820","ISBN":"9781538611418","abstract":"The Internet Of Things (IoT) was initially called as \"Internet of Everything\". IoT objects have identifiers which are unique. They have the ability to send the information over a network interconnecting physical and virtual things without requiring human-to-human or human-to-system interaction. It provides the effective way of learning and interaction among internet connected devices that include sensors, actuators, services and other internet connected objects. The IoT can be defined as things or objects connected to the internet than people. The IoT system's middleware can be described as intermediary software system between the loT devices and applications. The loT aim is to unite everything in the world under common infrastructure. The main objective of this paper is to provide an survey on Internet of Things, types of architectures, and the technologies that are used in our daily life, smart environment. However, this paper gives a good idea for new researches on Internet of Things.","author":[{"dropping-particle":"","family":"Gomathi","given":"R. M.","non-dropping-particle":"","parse-names":false,"suffix":""},{"dropping-particle":"","family":"Krishna","given":"G. Hari Satya","non-dropping-particle":"","parse-names":false,"suffix":""},{"dropping-particle":"","family":"Brumancia","given":"E.","non-dropping-particle":"","parse-names":false,"suffix":""},{"dropping-particle":"","family":"Dhas","given":"Y. Mistica","non-dropping-particle":"","parse-names":false,"suffix":""}],"container-title":"2nd International Conference on Computer, Communication, and Signal Processing: Special Focus on Technology and Innovation for Smart Environment, ICCCSP 2018","id":"ITEM-1","issue":"Icccsp","issued":{"date-parts":[["2018"]]},"page":"1-5","publisher":"IEEE","title":"A Survey on IoT Technologies, Evolution and Architecture","type":"article-journal"},"uris":["http://www.mendeley.com/documents/?uuid=4a24d4eb-f943-4f0d-beab-c4846a1b0ca6"]}],"mendeley":{"formattedCitation":"[2]","plainTextFormattedCitation":"[2]","previouslyFormattedCitation":"[2]"},"properties":{"noteIndex":0},"schema":"https://github.com/citation-style-language/schema/raw/master/csl-citation.json"}</w:instrText>
      </w:r>
      <w:r w:rsidRPr="00791D37">
        <w:rPr>
          <w:rFonts w:eastAsiaTheme="minorHAnsi"/>
        </w:rPr>
        <w:fldChar w:fldCharType="separate"/>
      </w:r>
      <w:bookmarkEnd w:id="1719"/>
      <w:r w:rsidR="00AD1498" w:rsidRPr="00791D37">
        <w:rPr>
          <w:rFonts w:eastAsiaTheme="minorHAnsi"/>
          <w:noProof/>
        </w:rPr>
        <w:t>[2]</w:t>
      </w:r>
      <w:bookmarkEnd w:id="1718"/>
      <w:r w:rsidRPr="00791D37">
        <w:rPr>
          <w:rFonts w:eastAsiaTheme="minorHAnsi"/>
        </w:rPr>
        <w:fldChar w:fldCharType="end"/>
      </w:r>
    </w:p>
    <w:p w14:paraId="454F50A7" w14:textId="77777777" w:rsidR="00DA3B27" w:rsidRPr="00791D37" w:rsidRDefault="00DA3B27" w:rsidP="00791D37"/>
    <w:p w14:paraId="0ED60364" w14:textId="77777777" w:rsidR="00DA3B27" w:rsidRPr="00791D37" w:rsidRDefault="00DA3B27" w:rsidP="00791D37">
      <w:r w:rsidRPr="00791D37">
        <w:t>A nivel de hardware hay ciertos requisitos hardware que llevan tanto al desarrollo de una infraestructura IoT como en el de redes de comunicación:</w:t>
      </w:r>
    </w:p>
    <w:p w14:paraId="434CDC4F" w14:textId="77777777" w:rsidR="00DA3B27" w:rsidRPr="00791D37" w:rsidRDefault="00DA3B27" w:rsidP="00791D37">
      <w:pPr>
        <w:pStyle w:val="Prrafodelista"/>
        <w:numPr>
          <w:ilvl w:val="0"/>
          <w:numId w:val="3"/>
        </w:numPr>
      </w:pPr>
      <w:r w:rsidRPr="00791D37">
        <w:t>Fuente de alimentación y Manejo de la alimentación.</w:t>
      </w:r>
    </w:p>
    <w:p w14:paraId="76AC9963" w14:textId="77777777" w:rsidR="00DA3B27" w:rsidRPr="00791D37" w:rsidRDefault="00DA3B27" w:rsidP="00791D37">
      <w:pPr>
        <w:pStyle w:val="Prrafodelista"/>
        <w:numPr>
          <w:ilvl w:val="0"/>
          <w:numId w:val="3"/>
        </w:numPr>
      </w:pPr>
      <w:r w:rsidRPr="00791D37">
        <w:t>Sensores o Actuadores.</w:t>
      </w:r>
    </w:p>
    <w:p w14:paraId="5685713C" w14:textId="77777777" w:rsidR="00DA3B27" w:rsidRPr="00791D37" w:rsidRDefault="00DA3B27" w:rsidP="00791D37">
      <w:pPr>
        <w:pStyle w:val="Prrafodelista"/>
        <w:numPr>
          <w:ilvl w:val="0"/>
          <w:numId w:val="3"/>
        </w:numPr>
      </w:pPr>
      <w:r w:rsidRPr="00791D37">
        <w:t>Procesador y Espacio de memoria.</w:t>
      </w:r>
    </w:p>
    <w:p w14:paraId="5855F7D1" w14:textId="77777777" w:rsidR="00DA3B27" w:rsidRPr="00791D37" w:rsidRDefault="00DA3B27" w:rsidP="00791D37">
      <w:pPr>
        <w:pStyle w:val="Prrafodelista"/>
        <w:numPr>
          <w:ilvl w:val="0"/>
          <w:numId w:val="3"/>
        </w:numPr>
      </w:pPr>
      <w:r w:rsidRPr="00791D37">
        <w:t>Comunicaciones Inalámbricas.</w:t>
      </w:r>
    </w:p>
    <w:p w14:paraId="7510F1C7" w14:textId="77777777" w:rsidR="00DA3B27" w:rsidRPr="00791D37" w:rsidRDefault="00DA3B27" w:rsidP="00791D37">
      <w:pPr>
        <w:pStyle w:val="Prrafodelista"/>
        <w:numPr>
          <w:ilvl w:val="0"/>
          <w:numId w:val="3"/>
        </w:numPr>
      </w:pPr>
      <w:r w:rsidRPr="00791D37">
        <w:t>UI/UX.</w:t>
      </w:r>
      <w:commentRangeEnd w:id="1716"/>
      <w:r w:rsidRPr="00791D37">
        <w:rPr>
          <w:rStyle w:val="Refdecomentario"/>
        </w:rPr>
        <w:commentReference w:id="1716"/>
      </w:r>
    </w:p>
    <w:p w14:paraId="26184BDE" w14:textId="77777777" w:rsidR="00DA3B27" w:rsidRPr="00791D37" w:rsidRDefault="00DA3B27" w:rsidP="00791D37"/>
    <w:p w14:paraId="0D233EC5" w14:textId="446414AC" w:rsidR="00DA3B27" w:rsidRPr="00791D37" w:rsidRDefault="005B42F0" w:rsidP="00791D37">
      <w:pPr>
        <w:pStyle w:val="Ttulo3"/>
      </w:pPr>
      <w:bookmarkStart w:id="1720" w:name="_Toc81499332"/>
      <w:bookmarkStart w:id="1721" w:name="_Toc81650350"/>
      <w:r w:rsidRPr="00791D37">
        <w:t xml:space="preserve">COMPONENTES </w:t>
      </w:r>
      <w:r w:rsidR="00DA3B27" w:rsidRPr="00791D37">
        <w:fldChar w:fldCharType="begin" w:fldLock="1"/>
      </w:r>
      <w:r w:rsidR="00AD1498" w:rsidRPr="00791D37">
        <w:instrText>ADDIN CSL_CITATION {"citationItems":[{"id":"ITEM-1","itemData":{"DOI":"10.1109/ICCCSP.2018.8452820","ISBN":"9781538611418","abstract":"The Internet Of Things (IoT) was initially called as \"Internet of Everything\". IoT objects have identifiers which are unique. They have the ability to send the information over a network interconnecting physical and virtual things without requiring human-to-human or human-to-system interaction. It provides the effective way of learning and interaction among internet connected devices that include sensors, actuators, services and other internet connected objects. The IoT can be defined as things or objects connected to the internet than people. The IoT system's middleware can be described as intermediary software system between the loT devices and applications. The loT aim is to unite everything in the world under common infrastructure. The main objective of this paper is to provide an survey on Internet of Things, types of architectures, and the technologies that are used in our daily life, smart environment. However, this paper gives a good idea for new researches on Internet of Things.","author":[{"dropping-particle":"","family":"Gomathi","given":"R. M.","non-dropping-particle":"","parse-names":false,"suffix":""},{"dropping-particle":"","family":"Krishna","given":"G. Hari Satya","non-dropping-particle":"","parse-names":false,"suffix":""},{"dropping-particle":"","family":"Brumancia","given":"E.","non-dropping-particle":"","parse-names":false,"suffix":""},{"dropping-particle":"","family":"Dhas","given":"Y. Mistica","non-dropping-particle":"","parse-names":false,"suffix":""}],"container-title":"2nd International Conference on Computer, Communication, and Signal Processing: Special Focus on Technology and Innovation for Smart Environment, ICCCSP 2018","id":"ITEM-1","issue":"Icccsp","issued":{"date-parts":[["2018"]]},"page":"1-5","publisher":"IEEE","title":"A Survey on IoT Technologies, Evolution and Architecture","type":"article-journal"},"uris":["http://www.mendeley.com/documents/?uuid=4a24d4eb-f943-4f0d-beab-c4846a1b0ca6"]}],"mendeley":{"formattedCitation":"[2]","plainTextFormattedCitation":"[2]","previouslyFormattedCitation":"[2]"},"properties":{"noteIndex":0},"schema":"https://github.com/citation-style-language/schema/raw/master/csl-citation.json"}</w:instrText>
      </w:r>
      <w:r w:rsidR="00DA3B27" w:rsidRPr="00791D37">
        <w:fldChar w:fldCharType="separate"/>
      </w:r>
      <w:bookmarkEnd w:id="1720"/>
      <w:r w:rsidR="00AD1498" w:rsidRPr="00791D37">
        <w:rPr>
          <w:noProof/>
        </w:rPr>
        <w:t>[2]</w:t>
      </w:r>
      <w:bookmarkEnd w:id="1721"/>
      <w:r w:rsidR="00DA3B27" w:rsidRPr="00791D37">
        <w:fldChar w:fldCharType="end"/>
      </w:r>
    </w:p>
    <w:p w14:paraId="1C2BCB1C" w14:textId="77777777" w:rsidR="00DA3B27" w:rsidRPr="00791D37" w:rsidRDefault="00DA3B27" w:rsidP="00791D37"/>
    <w:p w14:paraId="571BA5D8" w14:textId="77777777" w:rsidR="00DA3B27" w:rsidRPr="00791D37" w:rsidRDefault="00DA3B27" w:rsidP="00791D37">
      <w:r w:rsidRPr="00791D37">
        <w:t>Los principales componentes funcionales de las tecnologías IoT son:</w:t>
      </w:r>
    </w:p>
    <w:p w14:paraId="5AB643E8" w14:textId="77777777" w:rsidR="00DA3B27" w:rsidRPr="00791D37" w:rsidRDefault="00DA3B27" w:rsidP="00791D37">
      <w:pPr>
        <w:pStyle w:val="Prrafodelista"/>
        <w:numPr>
          <w:ilvl w:val="0"/>
          <w:numId w:val="2"/>
        </w:numPr>
      </w:pPr>
      <w:r w:rsidRPr="00791D37">
        <w:t>Componente para la interacción y comunicación con otros IoT.</w:t>
      </w:r>
    </w:p>
    <w:p w14:paraId="1D57FF76" w14:textId="77777777" w:rsidR="00DA3B27" w:rsidRPr="00791D37" w:rsidRDefault="00DA3B27" w:rsidP="00791D37">
      <w:pPr>
        <w:pStyle w:val="Prrafodelista"/>
        <w:numPr>
          <w:ilvl w:val="0"/>
          <w:numId w:val="2"/>
        </w:numPr>
      </w:pPr>
      <w:r w:rsidRPr="00791D37">
        <w:t>Componente para operaciones de procesado y análisis de los datos.</w:t>
      </w:r>
    </w:p>
    <w:p w14:paraId="53F02616" w14:textId="77777777" w:rsidR="00DA3B27" w:rsidRPr="00791D37" w:rsidRDefault="00DA3B27" w:rsidP="00791D37">
      <w:pPr>
        <w:pStyle w:val="Prrafodelista"/>
        <w:numPr>
          <w:ilvl w:val="0"/>
          <w:numId w:val="2"/>
        </w:numPr>
      </w:pPr>
      <w:r w:rsidRPr="00791D37">
        <w:t>Componente para la interacción con internet.</w:t>
      </w:r>
    </w:p>
    <w:p w14:paraId="3EF1FA20" w14:textId="77777777" w:rsidR="00DA3B27" w:rsidRPr="00791D37" w:rsidRDefault="00DA3B27" w:rsidP="00791D37">
      <w:pPr>
        <w:pStyle w:val="Prrafodelista"/>
        <w:numPr>
          <w:ilvl w:val="0"/>
          <w:numId w:val="2"/>
        </w:numPr>
      </w:pPr>
      <w:r w:rsidRPr="00791D37">
        <w:t>Componente para el manejo de servicios Web de la aplicación.</w:t>
      </w:r>
    </w:p>
    <w:p w14:paraId="6415792F" w14:textId="77777777" w:rsidR="00DA3B27" w:rsidRPr="00791D37" w:rsidRDefault="00DA3B27" w:rsidP="00791D37">
      <w:pPr>
        <w:pStyle w:val="Prrafodelista"/>
        <w:numPr>
          <w:ilvl w:val="0"/>
          <w:numId w:val="2"/>
        </w:numPr>
      </w:pPr>
      <w:r w:rsidRPr="00791D37">
        <w:t>Componentes para la integración de los servicios de la aplicación.</w:t>
      </w:r>
    </w:p>
    <w:p w14:paraId="26D6FEEE" w14:textId="77777777" w:rsidR="00DA3B27" w:rsidRPr="00791D37" w:rsidRDefault="00DA3B27" w:rsidP="00791D37">
      <w:pPr>
        <w:pStyle w:val="Prrafodelista"/>
        <w:numPr>
          <w:ilvl w:val="0"/>
          <w:numId w:val="2"/>
        </w:numPr>
      </w:pPr>
      <w:r w:rsidRPr="00791D37">
        <w:t>Interfaz de usuario para acceder al IoT.</w:t>
      </w:r>
    </w:p>
    <w:p w14:paraId="20FEB7CB" w14:textId="77777777" w:rsidR="00DA3B27" w:rsidRPr="00791D37" w:rsidRDefault="00DA3B27" w:rsidP="00791D37"/>
    <w:p w14:paraId="66DDBD96" w14:textId="017E5C86" w:rsidR="00DA3B27" w:rsidRPr="00791D37" w:rsidRDefault="005B42F0" w:rsidP="00FE1EC4">
      <w:pPr>
        <w:pStyle w:val="Ttulo4"/>
      </w:pPr>
      <w:bookmarkStart w:id="1722" w:name="_Toc81499333"/>
      <w:bookmarkStart w:id="1723" w:name="_Toc81650351"/>
      <w:r w:rsidRPr="00791D37">
        <w:t>DISPOSITIVO</w:t>
      </w:r>
      <w:bookmarkEnd w:id="1722"/>
      <w:bookmarkEnd w:id="1723"/>
    </w:p>
    <w:p w14:paraId="63BF1156" w14:textId="77777777" w:rsidR="00DA3B27" w:rsidRPr="00791D37" w:rsidRDefault="00DA3B27" w:rsidP="00791D37"/>
    <w:p w14:paraId="3408F506" w14:textId="47E7C536" w:rsidR="00DA3B27" w:rsidRPr="00791D37" w:rsidRDefault="00DA3B27" w:rsidP="00791D37">
      <w:commentRangeStart w:id="1724"/>
      <w:del w:id="1725" w:author="JORGE CONTRERAS ORTIZ" w:date="2021-09-04T09:29:00Z">
        <w:r w:rsidRPr="00791D37" w:rsidDel="005B42F0">
          <w:delText xml:space="preserve">Los </w:delText>
        </w:r>
      </w:del>
      <w:ins w:id="1726" w:author="JORGE CONTRERAS ORTIZ" w:date="2021-09-04T09:29:00Z">
        <w:r w:rsidR="005B42F0">
          <w:t>Cada</w:t>
        </w:r>
        <w:r w:rsidR="005B42F0" w:rsidRPr="00791D37">
          <w:t xml:space="preserve"> </w:t>
        </w:r>
      </w:ins>
      <w:r w:rsidRPr="00791D37">
        <w:t>dispositivo</w:t>
      </w:r>
      <w:del w:id="1727" w:author="JORGE CONTRERAS ORTIZ" w:date="2021-09-04T09:29:00Z">
        <w:r w:rsidRPr="00791D37" w:rsidDel="005B42F0">
          <w:delText>s</w:delText>
        </w:r>
      </w:del>
      <w:r w:rsidRPr="00791D37">
        <w:t xml:space="preserve"> IoT </w:t>
      </w:r>
      <w:del w:id="1728" w:author="JORGE CONTRERAS ORTIZ" w:date="2021-09-04T09:29:00Z">
        <w:r w:rsidRPr="00791D37" w:rsidDel="005B42F0">
          <w:delText>tienen identidades únicas</w:delText>
        </w:r>
      </w:del>
      <w:ins w:id="1729" w:author="JORGE CONTRERAS ORTIZ" w:date="2021-09-04T09:29:00Z">
        <w:r w:rsidR="005B42F0">
          <w:t>tiene una identidad única que lo hace distinguible respecto al resto</w:t>
        </w:r>
      </w:ins>
      <w:r w:rsidRPr="00791D37">
        <w:t>. Es un dispositivo</w:t>
      </w:r>
      <w:ins w:id="1730" w:author="JORGE CONTRERAS ORTIZ" w:date="2021-09-04T09:31:00Z">
        <w:r w:rsidR="005B42F0">
          <w:t xml:space="preserve"> </w:t>
        </w:r>
      </w:ins>
      <w:del w:id="1731" w:author="JORGE CONTRERAS ORTIZ" w:date="2021-09-04T09:31:00Z">
        <w:r w:rsidRPr="00791D37" w:rsidDel="005B42F0">
          <w:delText xml:space="preserve"> </w:delText>
        </w:r>
      </w:del>
      <w:del w:id="1732" w:author="JORGE CONTRERAS ORTIZ" w:date="2021-09-04T09:30:00Z">
        <w:r w:rsidRPr="00791D37" w:rsidDel="005B42F0">
          <w:delText xml:space="preserve">físico </w:delText>
        </w:r>
      </w:del>
      <w:r w:rsidRPr="00791D37">
        <w:t xml:space="preserve">que está </w:t>
      </w:r>
      <w:del w:id="1733" w:author="JORGE CONTRERAS ORTIZ" w:date="2021-09-04T09:30:00Z">
        <w:r w:rsidRPr="00791D37" w:rsidDel="005B42F0">
          <w:delText xml:space="preserve">embebido </w:delText>
        </w:r>
      </w:del>
      <w:ins w:id="1734" w:author="JORGE CONTRERAS ORTIZ" w:date="2021-09-04T09:30:00Z">
        <w:r w:rsidR="005B42F0">
          <w:t>implementado</w:t>
        </w:r>
        <w:r w:rsidR="005B42F0" w:rsidRPr="00791D37">
          <w:t xml:space="preserve"> </w:t>
        </w:r>
      </w:ins>
      <w:del w:id="1735" w:author="JORGE CONTRERAS ORTIZ" w:date="2021-09-04T09:31:00Z">
        <w:r w:rsidRPr="00791D37" w:rsidDel="005B42F0">
          <w:delText>con sensores, actuadores, electrónica, software,</w:delText>
        </w:r>
      </w:del>
      <w:ins w:id="1736" w:author="JORGE CONTRERAS ORTIZ" w:date="2021-09-04T09:31:00Z">
        <w:r w:rsidR="005B42F0">
          <w:t>con sistemas hardware y software a</w:t>
        </w:r>
      </w:ins>
      <w:r w:rsidRPr="00791D37">
        <w:t xml:space="preserve"> una red de conectividad con otros objetos con los que intercambiar datos. Se realizan tareas como sensorizado, actuación y monitorización de manera remota. </w:t>
      </w:r>
      <w:del w:id="1737" w:author="JORGE CONTRERAS ORTIZ" w:date="2021-09-04T09:32:00Z">
        <w:r w:rsidRPr="00791D37" w:rsidDel="005B42F0">
          <w:delText xml:space="preserve">Hay mucha variedad de dispositivos, pero todos se pueden reducir a dos tipos: dispositivos estándar o dispositivos restringido. </w:delText>
        </w:r>
      </w:del>
      <w:r w:rsidRPr="00791D37">
        <w:t>Los datos son intercambiados con otros dispositivos y aplicaciones, incluso enviando esos datos a servidores centralizados o aplicaciones basadas en procesamiento de datos en la nube.</w:t>
      </w:r>
    </w:p>
    <w:p w14:paraId="56ACA66B" w14:textId="77777777" w:rsidR="00DA3B27" w:rsidRPr="00791D37" w:rsidRDefault="00DA3B27" w:rsidP="00791D37">
      <w:r w:rsidRPr="00791D37">
        <w:lastRenderedPageBreak/>
        <w:t>Los dispositivos restringidos son pequeños, al igual que sus capacidades de cómputo, memoria y otras características. Estos pequeños dispositivos restringidos necesitan de un dispositivo que haga de Gateaway para poder conectarse a la plataforma de la nube.</w:t>
      </w:r>
    </w:p>
    <w:p w14:paraId="38793C66" w14:textId="77777777" w:rsidR="00DA3B27" w:rsidRPr="00791D37" w:rsidRDefault="00DA3B27" w:rsidP="00791D37">
      <w:r w:rsidRPr="00791D37">
        <w:t>Los dispositivos estándar son similares a pequeños ordenadores y dirigen los datos directamente a la nube de la red sin necesidad de un Gateaway.</w:t>
      </w:r>
    </w:p>
    <w:p w14:paraId="1E0EF39E" w14:textId="77777777" w:rsidR="00DA3B27" w:rsidRPr="00791D37" w:rsidRDefault="00DA3B27" w:rsidP="00791D37"/>
    <w:p w14:paraId="3EA4B0B7" w14:textId="77777777" w:rsidR="00DA3B27" w:rsidRPr="00791D37" w:rsidRDefault="00DA3B27" w:rsidP="00FE1EC4">
      <w:pPr>
        <w:pStyle w:val="Ttulo4"/>
      </w:pPr>
      <w:bookmarkStart w:id="1738" w:name="_Toc81499334"/>
      <w:bookmarkStart w:id="1739" w:name="_Toc81650352"/>
      <w:r w:rsidRPr="00791D37">
        <w:t>Red Local</w:t>
      </w:r>
      <w:bookmarkEnd w:id="1738"/>
      <w:bookmarkEnd w:id="1739"/>
    </w:p>
    <w:p w14:paraId="4F1C3EC9" w14:textId="77777777" w:rsidR="00DA3B27" w:rsidRPr="00791D37" w:rsidRDefault="00DA3B27" w:rsidP="00791D37"/>
    <w:p w14:paraId="09A18ADA" w14:textId="77777777" w:rsidR="00DA3B27" w:rsidRPr="00791D37" w:rsidRDefault="00DA3B27" w:rsidP="00791D37">
      <w:r w:rsidRPr="00791D37">
        <w:t>Como se ha comentado anteriormente, IoT es una red de dispositivos interconectados y se generarán una gran cantidad de datos. Estas redes son usadas para transmitir las señales que se recogerán posteriormente en los sensores con el resto de diferentes componentes, como los routers, puentes, LAN, WAN y MAN. Esta conectividad de las redes para los sensores se puede utilizar cualquiera de las tecnologías disponibles como el Wi-Fi, LTE, etc. Para la generación de esta red se deben seguir las siguientes bases:</w:t>
      </w:r>
    </w:p>
    <w:p w14:paraId="15587AE8" w14:textId="77777777" w:rsidR="00DA3B27" w:rsidRPr="00791D37" w:rsidRDefault="00DA3B27" w:rsidP="00791D37">
      <w:pPr>
        <w:pStyle w:val="Prrafodelista"/>
        <w:numPr>
          <w:ilvl w:val="0"/>
          <w:numId w:val="2"/>
        </w:numPr>
      </w:pPr>
      <w:r w:rsidRPr="00791D37">
        <w:t>Alta tasa de datos.</w:t>
      </w:r>
    </w:p>
    <w:p w14:paraId="7E6FC21C" w14:textId="77777777" w:rsidR="00DA3B27" w:rsidRPr="00791D37" w:rsidRDefault="00DA3B27" w:rsidP="00791D37">
      <w:pPr>
        <w:pStyle w:val="Prrafodelista"/>
        <w:numPr>
          <w:ilvl w:val="0"/>
          <w:numId w:val="2"/>
        </w:numPr>
      </w:pPr>
      <w:r w:rsidRPr="00791D37">
        <w:t>Bajos precios en uso de datos.</w:t>
      </w:r>
    </w:p>
    <w:p w14:paraId="2076B658" w14:textId="77777777" w:rsidR="00DA3B27" w:rsidRPr="00791D37" w:rsidRDefault="00DA3B27" w:rsidP="00791D37">
      <w:pPr>
        <w:pStyle w:val="Prrafodelista"/>
        <w:numPr>
          <w:ilvl w:val="0"/>
          <w:numId w:val="2"/>
        </w:numPr>
      </w:pPr>
      <w:r w:rsidRPr="00791D37">
        <w:t>Despliegue IPV6</w:t>
      </w:r>
    </w:p>
    <w:p w14:paraId="053DFF5A" w14:textId="77777777" w:rsidR="00DA3B27" w:rsidRPr="00791D37" w:rsidRDefault="00DA3B27" w:rsidP="00791D37"/>
    <w:p w14:paraId="3679C7B5" w14:textId="77777777" w:rsidR="00DA3B27" w:rsidRPr="00791D37" w:rsidRDefault="00DA3B27" w:rsidP="00FE1EC4">
      <w:pPr>
        <w:pStyle w:val="Ttulo4"/>
      </w:pPr>
      <w:bookmarkStart w:id="1740" w:name="_Toc81499335"/>
      <w:bookmarkStart w:id="1741" w:name="_Toc81650353"/>
      <w:r w:rsidRPr="00791D37">
        <w:t>Internet</w:t>
      </w:r>
      <w:bookmarkEnd w:id="1740"/>
      <w:bookmarkEnd w:id="1741"/>
    </w:p>
    <w:p w14:paraId="78EF4471" w14:textId="77777777" w:rsidR="00DA3B27" w:rsidRPr="00791D37" w:rsidRDefault="00DA3B27" w:rsidP="00791D37"/>
    <w:p w14:paraId="431FB22A" w14:textId="789931CA" w:rsidR="00DA3B27" w:rsidRPr="00791D37" w:rsidRDefault="00DA3B27" w:rsidP="00791D37">
      <w:r w:rsidRPr="00791D37">
        <w:t>El Internet es el sistema de redes de ordenadores interconectados globalmente usando el protocolo de internet para unir los diferentes dispositivos. Internet da la posibilidad de nuevos servicios, acelerando y permitiendo nuevas zonas de interacción con mensajes instantáneos y social networking, entre otros.</w:t>
      </w:r>
      <w:commentRangeEnd w:id="1724"/>
      <w:r w:rsidRPr="00791D37">
        <w:rPr>
          <w:rStyle w:val="Refdecomentario"/>
        </w:rPr>
        <w:commentReference w:id="1724"/>
      </w:r>
    </w:p>
    <w:p w14:paraId="3202C80E" w14:textId="77777777" w:rsidR="00DA3B27" w:rsidRPr="00791D37" w:rsidRDefault="00DA3B27" w:rsidP="00791D37"/>
    <w:p w14:paraId="2FC18FE9" w14:textId="77777777" w:rsidR="00DA3B27" w:rsidRPr="00791D37" w:rsidRDefault="00DA3B27" w:rsidP="00FE1EC4">
      <w:pPr>
        <w:pStyle w:val="Ttulo4"/>
      </w:pPr>
      <w:bookmarkStart w:id="1742" w:name="_Toc81499336"/>
      <w:bookmarkStart w:id="1743" w:name="_Toc81650354"/>
      <w:r w:rsidRPr="00791D37">
        <w:t>Servicios Backend</w:t>
      </w:r>
      <w:bookmarkEnd w:id="1742"/>
      <w:bookmarkEnd w:id="1743"/>
    </w:p>
    <w:p w14:paraId="2FBABAC8" w14:textId="77777777" w:rsidR="00DA3B27" w:rsidRPr="00791D37" w:rsidRDefault="00DA3B27" w:rsidP="00791D37"/>
    <w:p w14:paraId="299C5C08" w14:textId="77777777" w:rsidR="00DA3B27" w:rsidRPr="00791D37" w:rsidRDefault="00DA3B27" w:rsidP="00791D37">
      <w:r w:rsidRPr="00791D37">
        <w:t>Los servicios principales que se ofrecen son:</w:t>
      </w:r>
    </w:p>
    <w:p w14:paraId="6E835C6B" w14:textId="77777777" w:rsidR="00DA3B27" w:rsidRPr="00791D37" w:rsidRDefault="00DA3B27" w:rsidP="00791D37">
      <w:pPr>
        <w:pStyle w:val="Prrafodelista"/>
        <w:numPr>
          <w:ilvl w:val="0"/>
          <w:numId w:val="2"/>
        </w:numPr>
      </w:pPr>
      <w:r w:rsidRPr="00791D37">
        <w:t>Monitorización de dispositivos.</w:t>
      </w:r>
    </w:p>
    <w:p w14:paraId="407D79F2" w14:textId="77777777" w:rsidR="00DA3B27" w:rsidRPr="00791D37" w:rsidRDefault="00DA3B27" w:rsidP="00791D37">
      <w:pPr>
        <w:pStyle w:val="Prrafodelista"/>
        <w:numPr>
          <w:ilvl w:val="0"/>
          <w:numId w:val="2"/>
        </w:numPr>
      </w:pPr>
      <w:r w:rsidRPr="00791D37">
        <w:t>Servicios de control de dispositivos.</w:t>
      </w:r>
    </w:p>
    <w:p w14:paraId="28BC032B" w14:textId="77777777" w:rsidR="00DA3B27" w:rsidRPr="00791D37" w:rsidRDefault="00DA3B27" w:rsidP="00791D37">
      <w:pPr>
        <w:pStyle w:val="Prrafodelista"/>
        <w:numPr>
          <w:ilvl w:val="0"/>
          <w:numId w:val="2"/>
        </w:numPr>
      </w:pPr>
      <w:r w:rsidRPr="00791D37">
        <w:t>Servicios de publicación de datos.</w:t>
      </w:r>
    </w:p>
    <w:p w14:paraId="4FD262AF" w14:textId="77777777" w:rsidR="00DA3B27" w:rsidRPr="00791D37" w:rsidRDefault="00DA3B27" w:rsidP="00791D37">
      <w:pPr>
        <w:pStyle w:val="Prrafodelista"/>
        <w:numPr>
          <w:ilvl w:val="0"/>
          <w:numId w:val="2"/>
        </w:numPr>
      </w:pPr>
      <w:r w:rsidRPr="00791D37">
        <w:t>Servicios de búsqueda de datos.</w:t>
      </w:r>
    </w:p>
    <w:p w14:paraId="5520BA26" w14:textId="77777777" w:rsidR="00DA3B27" w:rsidRPr="00791D37" w:rsidRDefault="00DA3B27" w:rsidP="00791D37">
      <w:r w:rsidRPr="00791D37">
        <w:t>Estos Servicios Backend se definen como un conjunto de servicios basados en la nube que ayudan a construir la aplicación IoT o aplicación Backend. Tienen un rápido almacenamiento de datos y una fácil gestión de usuarios. Para toda estrategia de una empresa IoT es una solución bonita. La parte delantera de una solución IoT asegura al usuario final un aumento de seguridad o añadirá valor en sus vidas.</w:t>
      </w:r>
    </w:p>
    <w:p w14:paraId="63923731" w14:textId="77777777" w:rsidR="00DA3B27" w:rsidRPr="00791D37" w:rsidRDefault="00DA3B27" w:rsidP="00791D37">
      <w:r w:rsidRPr="00791D37">
        <w:t>Una vez se recolectan los datos con el producto, se envían a la nube, donde se guardarán en servidores que permitirán al usuario computarlos.</w:t>
      </w:r>
    </w:p>
    <w:p w14:paraId="7B5C4883" w14:textId="77777777" w:rsidR="00DA3B27" w:rsidRPr="00791D37" w:rsidRDefault="00DA3B27" w:rsidP="00791D37"/>
    <w:p w14:paraId="1E56B125" w14:textId="77777777" w:rsidR="00DA3B27" w:rsidRPr="00791D37" w:rsidRDefault="00DA3B27" w:rsidP="00791D37"/>
    <w:p w14:paraId="7ED68D1D" w14:textId="77777777" w:rsidR="00DA3B27" w:rsidRPr="00791D37" w:rsidRDefault="00DA3B27" w:rsidP="00FE1EC4">
      <w:pPr>
        <w:pStyle w:val="Ttulo4"/>
      </w:pPr>
      <w:bookmarkStart w:id="1744" w:name="_Toc81499337"/>
      <w:bookmarkStart w:id="1745" w:name="_Toc81650355"/>
      <w:r w:rsidRPr="00791D37">
        <w:lastRenderedPageBreak/>
        <w:t>Aplicaciones</w:t>
      </w:r>
      <w:bookmarkEnd w:id="1744"/>
      <w:bookmarkEnd w:id="1745"/>
    </w:p>
    <w:p w14:paraId="07F085FA" w14:textId="77777777" w:rsidR="00DA3B27" w:rsidRPr="00791D37" w:rsidRDefault="00DA3B27" w:rsidP="00791D37"/>
    <w:p w14:paraId="315085CA" w14:textId="77777777" w:rsidR="00DA3B27" w:rsidRPr="00791D37" w:rsidRDefault="00DA3B27" w:rsidP="00791D37">
      <w:r w:rsidRPr="00791D37">
        <w:t>Las principales aplicaciones para IoT son:</w:t>
      </w:r>
    </w:p>
    <w:p w14:paraId="7929522C" w14:textId="77777777" w:rsidR="00DA3B27" w:rsidRPr="00791D37" w:rsidRDefault="00DA3B27" w:rsidP="00791D37">
      <w:pPr>
        <w:pStyle w:val="Prrafodelista"/>
        <w:numPr>
          <w:ilvl w:val="0"/>
          <w:numId w:val="2"/>
        </w:numPr>
      </w:pPr>
      <w:r w:rsidRPr="00791D37">
        <w:t>Smart Home</w:t>
      </w:r>
    </w:p>
    <w:p w14:paraId="4142603D" w14:textId="77777777" w:rsidR="00DA3B27" w:rsidRPr="00791D37" w:rsidRDefault="00DA3B27" w:rsidP="00791D37">
      <w:pPr>
        <w:pStyle w:val="Prrafodelista"/>
        <w:numPr>
          <w:ilvl w:val="0"/>
          <w:numId w:val="2"/>
        </w:numPr>
      </w:pPr>
      <w:r w:rsidRPr="00791D37">
        <w:t>Accesorios</w:t>
      </w:r>
    </w:p>
    <w:p w14:paraId="2A72E08C" w14:textId="77777777" w:rsidR="00DA3B27" w:rsidRPr="00791D37" w:rsidRDefault="00DA3B27" w:rsidP="00791D37">
      <w:pPr>
        <w:pStyle w:val="Prrafodelista"/>
        <w:numPr>
          <w:ilvl w:val="0"/>
          <w:numId w:val="2"/>
        </w:numPr>
      </w:pPr>
      <w:r w:rsidRPr="00791D37">
        <w:t>Coches conectados</w:t>
      </w:r>
    </w:p>
    <w:p w14:paraId="141D3347" w14:textId="77777777" w:rsidR="00DA3B27" w:rsidRPr="00791D37" w:rsidRDefault="00DA3B27" w:rsidP="00791D37">
      <w:pPr>
        <w:pStyle w:val="Prrafodelista"/>
        <w:numPr>
          <w:ilvl w:val="0"/>
          <w:numId w:val="2"/>
        </w:numPr>
      </w:pPr>
      <w:r w:rsidRPr="00791D37">
        <w:t>Smart Cities</w:t>
      </w:r>
    </w:p>
    <w:p w14:paraId="3F44EB28" w14:textId="77777777" w:rsidR="00DA3B27" w:rsidRPr="00791D37" w:rsidRDefault="00DA3B27" w:rsidP="00791D37">
      <w:pPr>
        <w:pStyle w:val="Prrafodelista"/>
        <w:numPr>
          <w:ilvl w:val="0"/>
          <w:numId w:val="2"/>
        </w:numPr>
      </w:pPr>
      <w:r w:rsidRPr="00791D37">
        <w:t>IoT en la Agricultura</w:t>
      </w:r>
    </w:p>
    <w:p w14:paraId="51FE387E" w14:textId="77777777" w:rsidR="00DA3B27" w:rsidRPr="00791D37" w:rsidRDefault="00DA3B27" w:rsidP="00791D37"/>
    <w:p w14:paraId="20CA273F" w14:textId="1EC37655" w:rsidR="00DA3B27" w:rsidRPr="00791D37" w:rsidRDefault="00B83329" w:rsidP="00791D37">
      <w:pPr>
        <w:pStyle w:val="Ttulo3"/>
      </w:pPr>
      <w:bookmarkStart w:id="1746" w:name="_Toc81499338"/>
      <w:bookmarkStart w:id="1747" w:name="_Toc81650356"/>
      <w:r w:rsidRPr="00791D37">
        <w:t>SENSORES</w:t>
      </w:r>
      <w:bookmarkEnd w:id="1746"/>
      <w:bookmarkEnd w:id="1747"/>
    </w:p>
    <w:p w14:paraId="06505DD4" w14:textId="77777777" w:rsidR="00DA3B27" w:rsidRPr="00791D37" w:rsidRDefault="00DA3B27" w:rsidP="00791D37"/>
    <w:p w14:paraId="542C3B7F" w14:textId="77777777" w:rsidR="00DA3B27" w:rsidRPr="00791D37" w:rsidRDefault="00DA3B27" w:rsidP="00791D37">
      <w:pPr>
        <w:rPr>
          <w:b/>
          <w:bCs/>
        </w:rPr>
      </w:pPr>
      <w:r w:rsidRPr="00791D37">
        <w:t xml:space="preserve">Los sensores son el componente más importante en IoT. Es el dispositivo que se opera con baja potencia, menos energía y recursos limitados de almacenamiento. Hay dos tipos de clases de sensores, según nos fijemos en </w:t>
      </w:r>
      <w:r w:rsidRPr="00791D37">
        <w:rPr>
          <w:b/>
          <w:bCs/>
        </w:rPr>
        <w:t>el tipo de</w:t>
      </w:r>
      <w:r w:rsidRPr="00791D37">
        <w:t xml:space="preserve"> </w:t>
      </w:r>
      <w:r w:rsidRPr="00791D37">
        <w:rPr>
          <w:b/>
          <w:bCs/>
        </w:rPr>
        <w:t>salida</w:t>
      </w:r>
      <w:r w:rsidRPr="00791D37">
        <w:t xml:space="preserve"> o el </w:t>
      </w:r>
      <w:r w:rsidRPr="00791D37">
        <w:rPr>
          <w:b/>
          <w:bCs/>
        </w:rPr>
        <w:t>tipo de dato.</w:t>
      </w:r>
    </w:p>
    <w:p w14:paraId="3FF35ACB" w14:textId="77777777" w:rsidR="00DA3B27" w:rsidRPr="00791D37" w:rsidRDefault="00DA3B27" w:rsidP="00791D37">
      <w:r w:rsidRPr="00791D37">
        <w:t xml:space="preserve">Según el </w:t>
      </w:r>
      <w:r w:rsidRPr="00791D37">
        <w:rPr>
          <w:b/>
          <w:bCs/>
        </w:rPr>
        <w:t>tipo de salida</w:t>
      </w:r>
      <w:r w:rsidRPr="00791D37">
        <w:t xml:space="preserve"> tenemos las siguientes clases de sensores:</w:t>
      </w:r>
    </w:p>
    <w:p w14:paraId="75EEE78C" w14:textId="77777777" w:rsidR="00DA3B27" w:rsidRPr="00791D37" w:rsidRDefault="00DA3B27" w:rsidP="00791D37">
      <w:pPr>
        <w:pStyle w:val="Prrafodelista"/>
        <w:numPr>
          <w:ilvl w:val="0"/>
          <w:numId w:val="4"/>
        </w:numPr>
        <w:rPr>
          <w:b/>
          <w:bCs/>
        </w:rPr>
      </w:pPr>
      <w:r w:rsidRPr="00791D37">
        <w:rPr>
          <w:b/>
          <w:bCs/>
        </w:rPr>
        <w:t xml:space="preserve">Sensores Analógicos: </w:t>
      </w:r>
      <w:r w:rsidRPr="00791D37">
        <w:t>Estos sensores generan una señal continua de salida. Sensores de este tipo son como los acelerómetros, sensor de presión, de sonido, de temperatura, etc. Sensores que captan cantidades analógicas y que son continuas en la naturaleza.</w:t>
      </w:r>
    </w:p>
    <w:p w14:paraId="6935E2D6" w14:textId="77777777" w:rsidR="00DA3B27" w:rsidRPr="00791D37" w:rsidRDefault="00DA3B27" w:rsidP="00791D37"/>
    <w:p w14:paraId="534C2B0B" w14:textId="77777777" w:rsidR="00DA3B27" w:rsidRPr="00791D37" w:rsidRDefault="00DA3B27" w:rsidP="00791D37">
      <w:pPr>
        <w:pStyle w:val="Prrafodelista"/>
        <w:numPr>
          <w:ilvl w:val="0"/>
          <w:numId w:val="4"/>
        </w:numPr>
        <w:rPr>
          <w:b/>
          <w:bCs/>
        </w:rPr>
      </w:pPr>
      <w:r w:rsidRPr="00791D37">
        <w:rPr>
          <w:b/>
          <w:bCs/>
        </w:rPr>
        <w:t xml:space="preserve">Sensores Digitales: </w:t>
      </w:r>
      <w:r w:rsidRPr="00791D37">
        <w:t>Son usados para medidas analíticas generalmente. Producen una salida binaria, un “1” lógico o un “0” lógico, son valores discretos que pueden ser un solo “bit” (transmisión serie) o un conjunto de bits formando un único “byte” de salida (transmisión paralela).</w:t>
      </w:r>
    </w:p>
    <w:p w14:paraId="2C1C3624" w14:textId="77777777" w:rsidR="00DA3B27" w:rsidRPr="00791D37" w:rsidRDefault="00DA3B27" w:rsidP="00791D37">
      <w:r w:rsidRPr="00791D37">
        <w:t xml:space="preserve">Por otro lado, según el </w:t>
      </w:r>
      <w:r w:rsidRPr="00791D37">
        <w:rPr>
          <w:b/>
          <w:bCs/>
        </w:rPr>
        <w:t>tipo de dato</w:t>
      </w:r>
      <w:r w:rsidRPr="00791D37">
        <w:t xml:space="preserve"> tenemos las siguientes clases de sensores:</w:t>
      </w:r>
    </w:p>
    <w:p w14:paraId="5155C131" w14:textId="77777777" w:rsidR="00DA3B27" w:rsidRPr="00791D37" w:rsidRDefault="00DA3B27" w:rsidP="00791D37">
      <w:pPr>
        <w:pStyle w:val="Prrafodelista"/>
        <w:numPr>
          <w:ilvl w:val="0"/>
          <w:numId w:val="5"/>
        </w:numPr>
        <w:rPr>
          <w:b/>
          <w:bCs/>
        </w:rPr>
      </w:pPr>
      <w:r w:rsidRPr="00791D37">
        <w:rPr>
          <w:b/>
          <w:bCs/>
        </w:rPr>
        <w:t xml:space="preserve">Sensores escalares: </w:t>
      </w:r>
      <w:r w:rsidRPr="00791D37">
        <w:t>La señal de salida generada por el sensor, o el voltaje, es proporcional a la magnitud que se está midiendo. Mediciones físicas como temperatura, presión, etc., son magnitudes escalares cuyo valor es suficiente información. Dichas mediciones también variarán respondiendo proporcionalmente a los cambios en la medida realizada.</w:t>
      </w:r>
    </w:p>
    <w:p w14:paraId="61E164E4" w14:textId="77777777" w:rsidR="00DA3B27" w:rsidRPr="00791D37" w:rsidRDefault="00DA3B27" w:rsidP="00791D37"/>
    <w:p w14:paraId="1EE874D8" w14:textId="77777777" w:rsidR="00DA3B27" w:rsidRPr="00791D37" w:rsidRDefault="00DA3B27" w:rsidP="00791D37">
      <w:pPr>
        <w:pStyle w:val="Prrafodelista"/>
        <w:numPr>
          <w:ilvl w:val="0"/>
          <w:numId w:val="5"/>
        </w:numPr>
      </w:pPr>
      <w:r w:rsidRPr="00791D37">
        <w:rPr>
          <w:b/>
          <w:bCs/>
        </w:rPr>
        <w:t xml:space="preserve">Sensores vectoriales: </w:t>
      </w:r>
      <w:r w:rsidRPr="00791D37">
        <w:t>Se produce una señal de salida, o voltaje, proporcionales tanto a la magnitud medida como la orientación de lo que se mide. Ejemplos de esto pueden ser imágenes, sonido, velocidad, aceleración, orientación, etc., medidas de las cuales solo el valor o magnitud no da una información completa. Por ejemplo, un cuerpo con una aceleración, puede tener una aceleración en sus tres ejes, por lo que una información completa sería la aceleración de los 3 ejes, no solo la magnitud del vector resultante de los 3 ejes.</w:t>
      </w:r>
    </w:p>
    <w:p w14:paraId="56D7392A" w14:textId="77777777" w:rsidR="00DA3B27" w:rsidRPr="00791D37" w:rsidRDefault="00DA3B27" w:rsidP="00791D37">
      <w:pPr>
        <w:pStyle w:val="Prrafodelista"/>
      </w:pPr>
    </w:p>
    <w:p w14:paraId="19B8F107" w14:textId="77777777" w:rsidR="00DA3B27" w:rsidRPr="00791D37" w:rsidRDefault="00DA3B27" w:rsidP="00791D37"/>
    <w:p w14:paraId="67035B2E" w14:textId="49C5D3B0" w:rsidR="00DA3B27" w:rsidRPr="00791D37" w:rsidRDefault="00B83329" w:rsidP="00791D37">
      <w:pPr>
        <w:pStyle w:val="Ttulo3"/>
      </w:pPr>
      <w:bookmarkStart w:id="1748" w:name="_Toc81499339"/>
      <w:bookmarkStart w:id="1749" w:name="_Toc81650357"/>
      <w:r w:rsidRPr="00791D37">
        <w:t xml:space="preserve">ARQUITECTURA </w:t>
      </w:r>
      <w:r w:rsidR="00DA3B27" w:rsidRPr="00791D37">
        <w:fldChar w:fldCharType="begin" w:fldLock="1"/>
      </w:r>
      <w:r w:rsidR="00AD1498" w:rsidRPr="00791D37">
        <w:instrText>ADDIN CSL_CITATION {"citationItems":[{"id":"ITEM-1","itemData":{"DOI":"10.1109/TII.2014.2300753","ISSN":"15513203","abstract":"Internet of Things (IoT) has provided a promising opportunity to build powerful industrial systems and applications by leveraging the growing ubiquity of radio-frequency identification (RFID), and wireless, mobile, and sensor devices. A wide range of industrial IoT applications have been developed and deployed in recent years. In an effort to understand the development of IoT in industries, this paper reviews the current research of IoT, key enabling technologies, major IoT applications in industries, and identifies research trends and challenges. A main contribution of this review paper is that it summarizes the current state-of-the-art IoT in industries systematically.","author":[{"dropping-particle":"Da","family":"Xu","given":"Li","non-dropping-particle":"","parse-names":false,"suffix":""},{"dropping-particle":"","family":"He","given":"Wu","non-dropping-particle":"","parse-names":false,"suffix":""},{"dropping-particle":"","family":"Li","given":"Shancang","non-dropping-particle":"","parse-names":false,"suffix":""}],"container-title":"IEEE Transactions on Industrial Informatics","id":"ITEM-1","issue":"4","issued":{"date-parts":[["2014"]]},"page":"2233-2243","title":"Internet of things in industries: A survey","type":"article-journal","volume":"10"},"uris":["http://www.mendeley.com/documents/?uuid=b71567c9-3bac-4c72-a6d1-b8df328aec33"]}],"mendeley":{"formattedCitation":"[3]","plainTextFormattedCitation":"[3]","previouslyFormattedCitation":"[3]"},"properties":{"noteIndex":0},"schema":"https://github.com/citation-style-language/schema/raw/master/csl-citation.json"}</w:instrText>
      </w:r>
      <w:r w:rsidR="00DA3B27" w:rsidRPr="00791D37">
        <w:fldChar w:fldCharType="separate"/>
      </w:r>
      <w:bookmarkEnd w:id="1748"/>
      <w:r w:rsidR="00AD1498" w:rsidRPr="00791D37">
        <w:rPr>
          <w:noProof/>
        </w:rPr>
        <w:t>[3]</w:t>
      </w:r>
      <w:bookmarkEnd w:id="1749"/>
      <w:r w:rsidR="00DA3B27" w:rsidRPr="00791D37">
        <w:fldChar w:fldCharType="end"/>
      </w:r>
    </w:p>
    <w:p w14:paraId="06CDD20D" w14:textId="77777777" w:rsidR="00DA3B27" w:rsidRPr="00791D37" w:rsidRDefault="00DA3B27" w:rsidP="00791D37"/>
    <w:p w14:paraId="20FFE423" w14:textId="77777777" w:rsidR="00DA3B27" w:rsidRPr="00791D37" w:rsidRDefault="00DA3B27" w:rsidP="00791D37">
      <w:r w:rsidRPr="00791D37">
        <w:lastRenderedPageBreak/>
        <w:t>La arquitectura de las tecnologías IoT es una arquitectura orientada al servicio (SOA por sus siglas en inglés). A continuación, se explicará una arquitectura SOA de cuatro capas, la cuál se ha pensado desde el punto de vista de las funcionalidades.</w:t>
      </w:r>
    </w:p>
    <w:p w14:paraId="13DFDB06" w14:textId="77777777" w:rsidR="00DA3B27" w:rsidRPr="00791D37" w:rsidRDefault="00DA3B27" w:rsidP="00791D37">
      <w:r w:rsidRPr="00791D37">
        <w:t xml:space="preserve">Este diseño se compone de las capas de Sensorizado, Red, Servicio e Interfaz. </w:t>
      </w:r>
    </w:p>
    <w:p w14:paraId="0DE23386" w14:textId="77777777" w:rsidR="00DA3B27" w:rsidRPr="00791D37" w:rsidRDefault="00DA3B27" w:rsidP="00791D37"/>
    <w:p w14:paraId="39DF53F4" w14:textId="77777777" w:rsidR="00DA3B27" w:rsidRPr="00791D37" w:rsidRDefault="00DA3B27" w:rsidP="00FE1EC4">
      <w:pPr>
        <w:pStyle w:val="Ttulo4"/>
      </w:pPr>
      <w:bookmarkStart w:id="1750" w:name="_Toc81499340"/>
      <w:bookmarkStart w:id="1751" w:name="_Toc81650358"/>
      <w:r w:rsidRPr="00791D37">
        <w:t>Capa de Sensorizado</w:t>
      </w:r>
      <w:bookmarkEnd w:id="1750"/>
      <w:bookmarkEnd w:id="1751"/>
    </w:p>
    <w:p w14:paraId="47A47AED" w14:textId="77777777" w:rsidR="00DA3B27" w:rsidRPr="00791D37" w:rsidRDefault="00DA3B27" w:rsidP="00791D37"/>
    <w:p w14:paraId="0C0CB449" w14:textId="77777777" w:rsidR="00DA3B27" w:rsidRPr="00791D37" w:rsidRDefault="00DA3B27" w:rsidP="00791D37">
      <w:r w:rsidRPr="00791D37">
        <w:t>IoT puede considerarse una red física globalmente interconectada, en la cual, las cosas pueden ser conectadas o ser controladas remotamente. Cada vez más dispositivos cuentan con equipamiento de RFID o sensores inteligentes, por lo que la conectividad cada vez es más sencilla. En esta capa, los sistemas inalámbricos inteligentes con sensores, toman las medidas e intercambian la información con diferentes dispositivos. Esto ayuda a identificar cambios en el ambiente.</w:t>
      </w:r>
    </w:p>
    <w:p w14:paraId="5E6D145B" w14:textId="77777777" w:rsidR="00DA3B27" w:rsidRPr="00791D37" w:rsidRDefault="00DA3B27" w:rsidP="00791D37"/>
    <w:p w14:paraId="19B2DDF9" w14:textId="77777777" w:rsidR="00DA3B27" w:rsidRPr="00791D37" w:rsidRDefault="00DA3B27" w:rsidP="00FE1EC4">
      <w:pPr>
        <w:pStyle w:val="Ttulo4"/>
      </w:pPr>
      <w:bookmarkStart w:id="1752" w:name="_Toc81499341"/>
      <w:bookmarkStart w:id="1753" w:name="_Toc81650359"/>
      <w:r w:rsidRPr="00791D37">
        <w:t>Capa de Red</w:t>
      </w:r>
      <w:bookmarkEnd w:id="1752"/>
      <w:bookmarkEnd w:id="1753"/>
    </w:p>
    <w:p w14:paraId="7DFA570B" w14:textId="77777777" w:rsidR="00DA3B27" w:rsidRPr="00791D37" w:rsidRDefault="00DA3B27" w:rsidP="00791D37"/>
    <w:p w14:paraId="07EA4D0A" w14:textId="77777777" w:rsidR="00DA3B27" w:rsidRPr="00791D37" w:rsidRDefault="00DA3B27" w:rsidP="00791D37">
      <w:r w:rsidRPr="00791D37">
        <w:t>La función de esta capa es la de conectar todo entre sí y permitir el envío de información entre dispositivos. Además, es capaz de añadir información sobre las infraestructuras IT existentes. En la arquitectura SOA de IoT, los servicios, aportados por los dispositivos, son desplegados en redes heterogéneas y los dispositivos relacionados se introducen en el servicio de Internet.</w:t>
      </w:r>
    </w:p>
    <w:p w14:paraId="429A3ED7" w14:textId="77777777" w:rsidR="00DA3B27" w:rsidRPr="00791D37" w:rsidRDefault="00DA3B27" w:rsidP="00791D37">
      <w:r w:rsidRPr="00791D37">
        <w:t>Este proceso puede involucrar el manejo y control de QoS (Quality of Service) para así cumplir con los requerimientos de los usuarios y/o aplicaciones. Por otro lado, es importante que se automatice el encontrar y mapear los dispositivos o “cosas” para una dinámica red cambiante. Estos dispositivos necesitan que se les asigne un rol automáticamente, para desplegar, manejar y organizar (scheduling) comportamientos de los dispositivos y ser capaces de cambiar de rol en cualquier momento según necesite. Esto habilita a los dispositivos para colaborar en la realización de las distintas tareas. Para diseñar esta capa, los diseñadores necesitan:</w:t>
      </w:r>
    </w:p>
    <w:p w14:paraId="32699F83" w14:textId="77777777" w:rsidR="00DA3B27" w:rsidRPr="00791D37" w:rsidRDefault="00DA3B27" w:rsidP="00791D37">
      <w:pPr>
        <w:pStyle w:val="Prrafodelista"/>
        <w:numPr>
          <w:ilvl w:val="0"/>
          <w:numId w:val="2"/>
        </w:numPr>
      </w:pPr>
      <w:r w:rsidRPr="00791D37">
        <w:t>Tecnologías de gestión de redes para redes heterogéneas.</w:t>
      </w:r>
    </w:p>
    <w:p w14:paraId="19194387" w14:textId="77777777" w:rsidR="00DA3B27" w:rsidRPr="00791D37" w:rsidRDefault="00DA3B27" w:rsidP="00791D37">
      <w:pPr>
        <w:pStyle w:val="Prrafodelista"/>
        <w:numPr>
          <w:ilvl w:val="0"/>
          <w:numId w:val="2"/>
        </w:numPr>
      </w:pPr>
      <w:r w:rsidRPr="00791D37">
        <w:t>Eficiencia energética.</w:t>
      </w:r>
    </w:p>
    <w:p w14:paraId="79404AD6" w14:textId="77777777" w:rsidR="00DA3B27" w:rsidRPr="00791D37" w:rsidRDefault="00DA3B27" w:rsidP="00791D37">
      <w:pPr>
        <w:pStyle w:val="Prrafodelista"/>
        <w:numPr>
          <w:ilvl w:val="0"/>
          <w:numId w:val="2"/>
        </w:numPr>
      </w:pPr>
      <w:r w:rsidRPr="00791D37">
        <w:t>Requerimientos QoS.</w:t>
      </w:r>
    </w:p>
    <w:p w14:paraId="3283E7CF" w14:textId="77777777" w:rsidR="00DA3B27" w:rsidRPr="00791D37" w:rsidRDefault="00DA3B27" w:rsidP="00791D37">
      <w:pPr>
        <w:pStyle w:val="Prrafodelista"/>
        <w:numPr>
          <w:ilvl w:val="0"/>
          <w:numId w:val="2"/>
        </w:numPr>
      </w:pPr>
      <w:r w:rsidRPr="00791D37">
        <w:t>Procesamiento de datos y señales.</w:t>
      </w:r>
    </w:p>
    <w:p w14:paraId="0960B19E" w14:textId="77777777" w:rsidR="00DA3B27" w:rsidRPr="00791D37" w:rsidRDefault="00DA3B27" w:rsidP="00791D37">
      <w:pPr>
        <w:pStyle w:val="Prrafodelista"/>
        <w:numPr>
          <w:ilvl w:val="0"/>
          <w:numId w:val="2"/>
        </w:numPr>
      </w:pPr>
      <w:r w:rsidRPr="00791D37">
        <w:t>Seguridad.</w:t>
      </w:r>
    </w:p>
    <w:p w14:paraId="5D8A9D77" w14:textId="77777777" w:rsidR="00DA3B27" w:rsidRPr="00791D37" w:rsidRDefault="00DA3B27" w:rsidP="00791D37">
      <w:pPr>
        <w:pStyle w:val="Prrafodelista"/>
        <w:numPr>
          <w:ilvl w:val="0"/>
          <w:numId w:val="2"/>
        </w:numPr>
      </w:pPr>
      <w:r w:rsidRPr="00791D37">
        <w:t>Privacidad.</w:t>
      </w:r>
    </w:p>
    <w:p w14:paraId="29C7B85F" w14:textId="77777777" w:rsidR="00DA3B27" w:rsidRPr="00791D37" w:rsidRDefault="00DA3B27" w:rsidP="00791D37"/>
    <w:p w14:paraId="6DF8DBB1" w14:textId="77777777" w:rsidR="00DA3B27" w:rsidRPr="00791D37" w:rsidRDefault="00DA3B27" w:rsidP="00FE1EC4">
      <w:pPr>
        <w:pStyle w:val="Ttulo4"/>
      </w:pPr>
      <w:bookmarkStart w:id="1754" w:name="_Toc81499342"/>
      <w:bookmarkStart w:id="1755" w:name="_Toc81650360"/>
      <w:r w:rsidRPr="00791D37">
        <w:t>Capa de Servicio</w:t>
      </w:r>
      <w:bookmarkEnd w:id="1754"/>
      <w:bookmarkEnd w:id="1755"/>
    </w:p>
    <w:p w14:paraId="7F110491" w14:textId="77777777" w:rsidR="00DA3B27" w:rsidRPr="00791D37" w:rsidRDefault="00DA3B27" w:rsidP="00791D37"/>
    <w:p w14:paraId="4AE924D6" w14:textId="77777777" w:rsidR="00DA3B27" w:rsidRPr="00791D37" w:rsidRDefault="00DA3B27" w:rsidP="00791D37">
      <w:r w:rsidRPr="00791D37">
        <w:t xml:space="preserve">Esta capa se apoya en la tecnología del Middleware que aporta funcionalidades para integrar de manera correcta servicios y aplicaciones en IoT. La tecnología Middleware provee a IoT con una plataforma coste-eficiencia, donde pueden ser reusadas las plataformas Hardware and Software. La principal actividad de esta capa implica las especificaciones de servicio para middleware. Una capa de servicio bien diseñada será capaz de identificar los requerimientos comunes de aplicación y dar APIs y protocolos para soportar los servicios, aplicaciones y necesidades de usuario requeridas. Además, se procesan todos los problemas orientados al </w:t>
      </w:r>
      <w:r w:rsidRPr="00791D37">
        <w:lastRenderedPageBreak/>
        <w:t>servicio, incluyendo el intercambio y almacenamiento de información, gestión de datos, comunicación y motor de búsqueda. Los componentes de esta capa son:</w:t>
      </w:r>
    </w:p>
    <w:p w14:paraId="6D3710D0" w14:textId="77777777" w:rsidR="00DA3B27" w:rsidRPr="00791D37" w:rsidRDefault="00DA3B27" w:rsidP="00791D37">
      <w:pPr>
        <w:pStyle w:val="Prrafodelista"/>
        <w:numPr>
          <w:ilvl w:val="0"/>
          <w:numId w:val="2"/>
        </w:numPr>
      </w:pPr>
      <w:r w:rsidRPr="00791D37">
        <w:t>Descubrimiento de Servicio: Encontrar objetos que puedan aportar los servicios requeridos y la información deseada de manera eficiente.</w:t>
      </w:r>
    </w:p>
    <w:p w14:paraId="748CEB0E" w14:textId="77777777" w:rsidR="00DA3B27" w:rsidRPr="00791D37" w:rsidRDefault="00DA3B27" w:rsidP="00791D37"/>
    <w:p w14:paraId="5D225CB7" w14:textId="77777777" w:rsidR="00DA3B27" w:rsidRPr="00791D37" w:rsidRDefault="00DA3B27" w:rsidP="00791D37">
      <w:pPr>
        <w:pStyle w:val="Prrafodelista"/>
        <w:numPr>
          <w:ilvl w:val="0"/>
          <w:numId w:val="2"/>
        </w:numPr>
      </w:pPr>
      <w:r w:rsidRPr="00791D37">
        <w:t>Composición de Servicio: Habilita la interacción entre los dispositivos conectados. Esta fase es para hacer el scheduling, u organización, o recrear servicios más ajustados de cara a conseguir la manera más fiable de lograr los requerimientos.</w:t>
      </w:r>
    </w:p>
    <w:p w14:paraId="0A4BB03A" w14:textId="77777777" w:rsidR="00DA3B27" w:rsidRPr="00791D37" w:rsidRDefault="00DA3B27" w:rsidP="00791D37"/>
    <w:p w14:paraId="14B44916" w14:textId="77777777" w:rsidR="00DA3B27" w:rsidRPr="00791D37" w:rsidRDefault="00DA3B27" w:rsidP="00791D37">
      <w:pPr>
        <w:pStyle w:val="Prrafodelista"/>
        <w:numPr>
          <w:ilvl w:val="0"/>
          <w:numId w:val="2"/>
        </w:numPr>
      </w:pPr>
      <w:r w:rsidRPr="00791D37">
        <w:t>Gestión de la confianza: Buscando un mecanismo de confianza que pueda evaluar y usar la información aportada por los otros servicios para crear un sistema de confianza.</w:t>
      </w:r>
    </w:p>
    <w:p w14:paraId="63648451" w14:textId="77777777" w:rsidR="00DA3B27" w:rsidRPr="00791D37" w:rsidRDefault="00DA3B27" w:rsidP="00791D37"/>
    <w:p w14:paraId="22350187" w14:textId="77777777" w:rsidR="00DA3B27" w:rsidRPr="00791D37" w:rsidRDefault="00DA3B27" w:rsidP="00791D37">
      <w:pPr>
        <w:pStyle w:val="Prrafodelista"/>
        <w:numPr>
          <w:ilvl w:val="0"/>
          <w:numId w:val="2"/>
        </w:numPr>
      </w:pPr>
      <w:r w:rsidRPr="00791D37">
        <w:t>Servicio APIs: Apoyando la interacción entre los servicios requeridos en IoT.</w:t>
      </w:r>
    </w:p>
    <w:p w14:paraId="6688534F" w14:textId="77777777" w:rsidR="00DA3B27" w:rsidRPr="00791D37" w:rsidRDefault="00DA3B27" w:rsidP="00791D37"/>
    <w:p w14:paraId="16F0F18B" w14:textId="77777777" w:rsidR="00DA3B27" w:rsidRPr="00791D37" w:rsidRDefault="00DA3B27" w:rsidP="00791D37"/>
    <w:p w14:paraId="346F0DEE" w14:textId="77777777" w:rsidR="00DA3B27" w:rsidRPr="00791D37" w:rsidRDefault="00DA3B27" w:rsidP="00FE1EC4">
      <w:pPr>
        <w:pStyle w:val="Ttulo4"/>
      </w:pPr>
      <w:bookmarkStart w:id="1756" w:name="_Toc81499343"/>
      <w:bookmarkStart w:id="1757" w:name="_Toc81650361"/>
      <w:r w:rsidRPr="00791D37">
        <w:t>Capa de Interfaz</w:t>
      </w:r>
      <w:bookmarkEnd w:id="1756"/>
      <w:bookmarkEnd w:id="1757"/>
    </w:p>
    <w:p w14:paraId="2376324A" w14:textId="77777777" w:rsidR="00DA3B27" w:rsidRPr="00791D37" w:rsidRDefault="00DA3B27" w:rsidP="00791D37"/>
    <w:p w14:paraId="0873F7A9" w14:textId="77777777" w:rsidR="00DA3B27" w:rsidRPr="00791D37" w:rsidRDefault="00DA3B27" w:rsidP="00791D37">
      <w:r w:rsidRPr="00791D37">
        <w:t>En IoT hay muchos dispositivos involucrados, los cuáles son de diferentes proveedores y no siempre usan los mismos estándares o protocolos, por lo que suele haber problemas en las comunicaciones e intercambios de información entre los dispositivos. Cómo el número de dispositivos sigue creciendo, este problema se incrementa y se hace más dificultoso. Va apareciendo la necesidad de una capa de Interfaz que simplifique la gestión y la interconexión de los distintos dispositivos. Un perfil de interfaz (InterFace Profile, IFP) puede ser visto con un subconjunto de los estándares de servicios que ayudan a la interacción con aplicaciones dentro de la red. Los perfiles de interfaz son usados para describir las especificaciones entre las aplicaciones y los servicios. Los servicios, en su respectiva capa, corren en una limitada red de infraestructuras para encontrar eficientemente nuevos servicios para una aplicación y conectarlos a la red.</w:t>
      </w:r>
    </w:p>
    <w:p w14:paraId="63F0B967" w14:textId="77777777" w:rsidR="00DA3B27" w:rsidRPr="00791D37" w:rsidRDefault="00DA3B27" w:rsidP="00791D37">
      <w:r w:rsidRPr="00791D37">
        <w:t>Tradicionalmente, la capa de servicio daba una API universal a las aplicaciones. Sin embargo, con los nuevos resultados de investigaciones sobre SOA-IoT, se ha visto que el Proceso de provisionamiento de servicios (SPP de sus siglas en inglés) puede también dar una interacción efectiva entre aplicaciones y servicios. El SPP empieza haciendo una “consulta de tipos” que envía una petición a los servicios con un formato WSDL genérico y usan un mecanismo de búsqueda para encontrar servicios potenciales. Basados en el contexto de aplicación y la información QoS, todas las instancias de servicios se clasifican y un mecanismo de provisionamiento según demanda se usará para identificar los servicios que encajen con los requerimientos de la aplicación. Finalmente se evalúa el proceso.</w:t>
      </w:r>
    </w:p>
    <w:p w14:paraId="2505884D" w14:textId="77777777" w:rsidR="00DA3B27" w:rsidRPr="00791D37" w:rsidRDefault="00DA3B27" w:rsidP="00791D37"/>
    <w:p w14:paraId="604AAA51" w14:textId="1AA804E1" w:rsidR="00DA3B27" w:rsidRPr="00791D37" w:rsidRDefault="00DA3B27" w:rsidP="00791D37">
      <w:pPr>
        <w:pStyle w:val="Ttulo2"/>
      </w:pPr>
      <w:bookmarkStart w:id="1758" w:name="_Toc81499344"/>
      <w:bookmarkStart w:id="1759" w:name="_Toc81650362"/>
      <w:r w:rsidRPr="00791D37">
        <w:t xml:space="preserve">6LoWPAN </w:t>
      </w:r>
      <w:r w:rsidRPr="00791D37">
        <w:fldChar w:fldCharType="begin" w:fldLock="1"/>
      </w:r>
      <w:r w:rsidR="00AD1498" w:rsidRPr="00791D37">
        <w:instrText>ADDIN CSL_CITATION {"citationItems":[{"id":"ITEM-1","itemData":{"abstract":"The term (IoT) Internet of Things is well thought-out to be the subsequent or next big prospect, and test, for the Internet engineering society, clients of technology, society and companies as a whole. It entails linking embedded devices such as home appliances, weather stations, sensors and even playthings to the networks that are based on Internet Protocol (IP). According to recent surveys it is obvious that the number of IP-enabled embedded devices is growing fast, and even though tough to guess, will definitely outnumber the figure of personal computers (PCs) and servers in the prospect. Through the progresses made over the past decade in low-power radio, battery, microcontroller and microelectronic technology, the drift in the industry is for smart embedded devices called smart objects to turn out to be IP-enabled, and an essential part of the most recent services on the Internet. These services are no longer cyber, just including data created by humans, but are to become very associated to the physical world around us by counting sensor data, the monitoring and control of machines, and other sorts of physical context. We name this most modern frontier of the Internet, consisting of wireless low-power embedded devices, the Wireless Embedded Internet. In this paper we draw on the term low-power wireless area network (LoWPAN). This paper is all about 6LoWPAN, giving an overview of the technology and its future research challenges particularly taking routing, NEMO and Mobility into consideration.","author":[{"dropping-particle":"","family":"Albarakati","given":"Aiman J","non-dropping-particle":"","parse-names":false,"suffix":""},{"dropping-particle":"","family":"Qayyum","given":"Junaid","non-dropping-particle":"","parse-names":false,"suffix":""},{"dropping-particle":"","family":"Fakeeh","given":"Khalid a.","non-dropping-particle":"","parse-names":false,"suffix":""}],"container-title":"International Journal of Computer Science and Mobile Computing","id":"ITEM-1","issue":"10","issued":{"date-parts":[["2014"]]},"page":"558-570","title":"A Survey on 6LowPAN &amp; its Future Research Challenges","type":"article-journal","volume":"3"},"uris":["http://www.mendeley.com/documents/?uuid=831971f1-51f2-4323-a629-a9eb91c34f06"]}],"mendeley":{"formattedCitation":"[4]","plainTextFormattedCitation":"[4]","previouslyFormattedCitation":"[4]"},"properties":{"noteIndex":0},"schema":"https://github.com/citation-style-language/schema/raw/master/csl-citation.json"}</w:instrText>
      </w:r>
      <w:r w:rsidRPr="00791D37">
        <w:fldChar w:fldCharType="separate"/>
      </w:r>
      <w:bookmarkEnd w:id="1758"/>
      <w:r w:rsidR="00AD1498" w:rsidRPr="00791D37">
        <w:rPr>
          <w:noProof/>
        </w:rPr>
        <w:t>[4]</w:t>
      </w:r>
      <w:bookmarkEnd w:id="1759"/>
      <w:r w:rsidRPr="00791D37">
        <w:fldChar w:fldCharType="end"/>
      </w:r>
    </w:p>
    <w:p w14:paraId="2B74D60B" w14:textId="77777777" w:rsidR="00DA3B27" w:rsidRPr="00791D37" w:rsidRDefault="00DA3B27" w:rsidP="00791D37"/>
    <w:p w14:paraId="3C443E0F" w14:textId="77777777" w:rsidR="00DA3B27" w:rsidRPr="00791D37" w:rsidRDefault="00DA3B27" w:rsidP="00791D37">
      <w:r w:rsidRPr="00791D37">
        <w:t xml:space="preserve">Muchas de las soluciones patentadas, como ZigBee, están vinculadas verticalmente o perpendicularmente a una capa de enlace y los perfiles de aplicación solamente resuelven </w:t>
      </w:r>
      <w:r w:rsidRPr="00791D37">
        <w:lastRenderedPageBreak/>
        <w:t>una pequeña parte de las múltiples aplicaciones para redes inalámbricas integradas. Estas también se encuentran con problemas a la hora de evolucionarlas, integración a Internet y de escalabilidad.</w:t>
      </w:r>
    </w:p>
    <w:p w14:paraId="210DAC07" w14:textId="77777777" w:rsidR="00DA3B27" w:rsidRPr="00791D37" w:rsidRDefault="00DA3B27" w:rsidP="00791D37">
      <w:r w:rsidRPr="00791D37">
        <w:rPr>
          <w:b/>
          <w:bCs/>
        </w:rPr>
        <w:t xml:space="preserve">6LoWPAN </w:t>
      </w:r>
      <w:r w:rsidRPr="00791D37">
        <w:t>consigue vencer estos problemas gracias al uso de IPV6, en dispositivos integrados de bajo consumo y procesamiento limitado, sobre redes inalámbricas de bajo ancho de banda.</w:t>
      </w:r>
    </w:p>
    <w:p w14:paraId="248D5592" w14:textId="77777777" w:rsidR="00DA3B27" w:rsidRPr="00791D37" w:rsidRDefault="00DA3B27" w:rsidP="00791D37"/>
    <w:p w14:paraId="5D189163" w14:textId="0848451B" w:rsidR="00DA3B27" w:rsidRPr="00791D37" w:rsidRDefault="00DA3B27" w:rsidP="00791D37">
      <w:pPr>
        <w:pStyle w:val="Ttulo3"/>
      </w:pPr>
      <w:bookmarkStart w:id="1760" w:name="_Toc81499345"/>
      <w:bookmarkStart w:id="1761" w:name="_Toc81650363"/>
      <w:r w:rsidRPr="00791D37">
        <w:t xml:space="preserve">Significado 6LoWPAN </w:t>
      </w:r>
      <w:r w:rsidRPr="00791D37">
        <w:fldChar w:fldCharType="begin" w:fldLock="1"/>
      </w:r>
      <w:r w:rsidR="00AD1498" w:rsidRPr="00791D37">
        <w:instrText>ADDIN CSL_CITATION {"citationItems":[{"id":"ITEM-1","itemData":{"abstract":"The term (IoT) Internet of Things is well thought-out to be the subsequent or next big prospect, and test, for the Internet engineering society, clients of technology, society and companies as a whole. It entails linking embedded devices such as home appliances, weather stations, sensors and even playthings to the networks that are based on Internet Protocol (IP). According to recent surveys it is obvious that the number of IP-enabled embedded devices is growing fast, and even though tough to guess, will definitely outnumber the figure of personal computers (PCs) and servers in the prospect. Through the progresses made over the past decade in low-power radio, battery, microcontroller and microelectronic technology, the drift in the industry is for smart embedded devices called smart objects to turn out to be IP-enabled, and an essential part of the most recent services on the Internet. These services are no longer cyber, just including data created by humans, but are to become very associated to the physical world around us by counting sensor data, the monitoring and control of machines, and other sorts of physical context. We name this most modern frontier of the Internet, consisting of wireless low-power embedded devices, the Wireless Embedded Internet. In this paper we draw on the term low-power wireless area network (LoWPAN). This paper is all about 6LoWPAN, giving an overview of the technology and its future research challenges particularly taking routing, NEMO and Mobility into consideration.","author":[{"dropping-particle":"","family":"Albarakati","given":"Aiman J","non-dropping-particle":"","parse-names":false,"suffix":""},{"dropping-particle":"","family":"Qayyum","given":"Junaid","non-dropping-particle":"","parse-names":false,"suffix":""},{"dropping-particle":"","family":"Fakeeh","given":"Khalid a.","non-dropping-particle":"","parse-names":false,"suffix":""}],"container-title":"International Journal of Computer Science and Mobile Computing","id":"ITEM-1","issue":"10","issued":{"date-parts":[["2014"]]},"page":"558-570","title":"A Survey on 6LowPAN &amp; its Future Research Challenges","type":"article-journal","volume":"3"},"uris":["http://www.mendeley.com/documents/?uuid=831971f1-51f2-4323-a629-a9eb91c34f06"]}],"mendeley":{"formattedCitation":"[4]","plainTextFormattedCitation":"[4]","previouslyFormattedCitation":"[4]"},"properties":{"noteIndex":0},"schema":"https://github.com/citation-style-language/schema/raw/master/csl-citation.json"}</w:instrText>
      </w:r>
      <w:r w:rsidRPr="00791D37">
        <w:fldChar w:fldCharType="separate"/>
      </w:r>
      <w:bookmarkEnd w:id="1760"/>
      <w:r w:rsidR="00AD1498" w:rsidRPr="00791D37">
        <w:rPr>
          <w:noProof/>
        </w:rPr>
        <w:t>[4]</w:t>
      </w:r>
      <w:bookmarkEnd w:id="1761"/>
      <w:r w:rsidRPr="00791D37">
        <w:fldChar w:fldCharType="end"/>
      </w:r>
    </w:p>
    <w:p w14:paraId="128E6A85" w14:textId="77777777" w:rsidR="00DA3B27" w:rsidRPr="00791D37" w:rsidRDefault="00DA3B27" w:rsidP="00791D37"/>
    <w:p w14:paraId="7C9924D6" w14:textId="77777777" w:rsidR="00DA3B27" w:rsidRPr="00791D37" w:rsidRDefault="00DA3B27" w:rsidP="00791D37">
      <w:r w:rsidRPr="00791D37">
        <w:t>6LoWPAN es la abreviación de IPv6 over Low power Wireless Personal Area Networks</w:t>
      </w:r>
    </w:p>
    <w:p w14:paraId="1A27329C" w14:textId="77777777" w:rsidR="00DA3B27" w:rsidRPr="00791D37" w:rsidRDefault="00DA3B27" w:rsidP="00791D37">
      <w:r w:rsidRPr="00791D37">
        <w:t>Vayamos ahora a desglosar por partes:</w:t>
      </w:r>
    </w:p>
    <w:p w14:paraId="6CCD50BA" w14:textId="77777777" w:rsidR="00DA3B27" w:rsidRPr="00791D37" w:rsidRDefault="00DA3B27" w:rsidP="00791D37">
      <w:pPr>
        <w:pStyle w:val="Prrafodelista"/>
        <w:numPr>
          <w:ilvl w:val="0"/>
          <w:numId w:val="6"/>
        </w:numPr>
      </w:pPr>
      <w:r w:rsidRPr="00791D37">
        <w:t>6 en 6LoWPAN</w:t>
      </w:r>
    </w:p>
    <w:p w14:paraId="1B9EE968" w14:textId="77777777" w:rsidR="00DA3B27" w:rsidRPr="00791D37" w:rsidRDefault="00DA3B27" w:rsidP="00791D37">
      <w:r w:rsidRPr="00791D37">
        <w:t xml:space="preserve">El </w:t>
      </w:r>
      <w:r w:rsidRPr="00791D37">
        <w:rPr>
          <w:b/>
          <w:bCs/>
        </w:rPr>
        <w:t>6</w:t>
      </w:r>
      <w:r w:rsidRPr="00791D37">
        <w:t xml:space="preserve"> se debe a que este sistema está basado en IPv6. IPv6 es el nuevo Protocolo de Internet, y será el que termine reemplazando a IPv4, debido a que este se está llegando al límite de su rango de direcciones IP posibles.</w:t>
      </w:r>
    </w:p>
    <w:p w14:paraId="3A6CFBBF" w14:textId="77777777" w:rsidR="00DA3B27" w:rsidRPr="00791D37" w:rsidRDefault="00DA3B27" w:rsidP="00791D37">
      <w:pPr>
        <w:rPr>
          <w:b/>
          <w:bCs/>
        </w:rPr>
      </w:pPr>
      <w:r w:rsidRPr="00791D37">
        <w:t xml:space="preserve">Mientras que </w:t>
      </w:r>
      <w:r w:rsidRPr="00791D37">
        <w:rPr>
          <w:b/>
          <w:bCs/>
        </w:rPr>
        <w:t>IPv4</w:t>
      </w:r>
      <w:r w:rsidRPr="00791D37">
        <w:t xml:space="preserve"> ofrece </w:t>
      </w:r>
      <w:r w:rsidRPr="00791D37">
        <w:rPr>
          <w:b/>
          <w:bCs/>
        </w:rPr>
        <w:t>2</w:t>
      </w:r>
      <w:r w:rsidRPr="00791D37">
        <w:rPr>
          <w:b/>
          <w:bCs/>
          <w:vertAlign w:val="superscript"/>
        </w:rPr>
        <w:t>32</w:t>
      </w:r>
      <w:r w:rsidRPr="00791D37">
        <w:t xml:space="preserve"> direcciones (4,294,967,296 direcciones posibles IP en Internet), </w:t>
      </w:r>
      <w:r w:rsidRPr="00791D37">
        <w:rPr>
          <w:b/>
          <w:bCs/>
        </w:rPr>
        <w:t>IPv6</w:t>
      </w:r>
      <w:r w:rsidRPr="00791D37">
        <w:t xml:space="preserve"> ofrece </w:t>
      </w:r>
      <w:r w:rsidRPr="00791D37">
        <w:rPr>
          <w:b/>
          <w:bCs/>
        </w:rPr>
        <w:t>2</w:t>
      </w:r>
      <w:r w:rsidRPr="00791D37">
        <w:rPr>
          <w:b/>
          <w:bCs/>
          <w:vertAlign w:val="superscript"/>
        </w:rPr>
        <w:t>128</w:t>
      </w:r>
      <w:r w:rsidRPr="00791D37">
        <w:t xml:space="preserve"> direcciones posibles (3.4x10</w:t>
      </w:r>
      <w:r w:rsidRPr="00791D37">
        <w:rPr>
          <w:vertAlign w:val="superscript"/>
        </w:rPr>
        <w:t>38</w:t>
      </w:r>
      <w:r w:rsidRPr="00791D37">
        <w:t xml:space="preserve"> direcciones).</w:t>
      </w:r>
    </w:p>
    <w:p w14:paraId="02029460" w14:textId="77777777" w:rsidR="00DA3B27" w:rsidRPr="00791D37" w:rsidRDefault="00DA3B27" w:rsidP="00791D37">
      <w:pPr>
        <w:pStyle w:val="Prrafodelista"/>
        <w:numPr>
          <w:ilvl w:val="0"/>
          <w:numId w:val="6"/>
        </w:numPr>
      </w:pPr>
      <w:r w:rsidRPr="00791D37">
        <w:t>Lo en 6LoWPAN</w:t>
      </w:r>
    </w:p>
    <w:p w14:paraId="3802CD04" w14:textId="77777777" w:rsidR="00DA3B27" w:rsidRPr="00791D37" w:rsidRDefault="00DA3B27" w:rsidP="00791D37">
      <w:r w:rsidRPr="00791D37">
        <w:rPr>
          <w:b/>
        </w:rPr>
        <w:t>Lo</w:t>
      </w:r>
      <w:r w:rsidRPr="00791D37">
        <w:t xml:space="preserve"> se debe a Low Power o baja potencia. Usualmente las comunicaciones IP van contrarias a un bajo consumo de potencia. Pero se ha logrado gracias a los sensores inalámbricos y un gran desarrollo, llegar a reducir bastante el consumo.</w:t>
      </w:r>
    </w:p>
    <w:p w14:paraId="5E7FD763" w14:textId="77777777" w:rsidR="00DA3B27" w:rsidRPr="00791D37" w:rsidRDefault="00DA3B27" w:rsidP="00791D37">
      <w:pPr>
        <w:pStyle w:val="Prrafodelista"/>
        <w:numPr>
          <w:ilvl w:val="0"/>
          <w:numId w:val="6"/>
        </w:numPr>
      </w:pPr>
      <w:r w:rsidRPr="00791D37">
        <w:t>WPAN en 6LoWPAN</w:t>
      </w:r>
    </w:p>
    <w:p w14:paraId="6976E600" w14:textId="77777777" w:rsidR="00DA3B27" w:rsidRPr="00791D37" w:rsidRDefault="00DA3B27" w:rsidP="00791D37">
      <w:r w:rsidRPr="00791D37">
        <w:rPr>
          <w:b/>
          <w:bCs/>
          <w:lang w:val="en-GB"/>
        </w:rPr>
        <w:t>WPAN</w:t>
      </w:r>
      <w:r w:rsidRPr="00791D37">
        <w:rPr>
          <w:lang w:val="en-GB"/>
        </w:rPr>
        <w:t xml:space="preserve"> corresponde a Wireless Personal Area Networks. </w:t>
      </w:r>
      <w:r w:rsidRPr="00791D37">
        <w:t>Una WPAN es la red personal en área que conecta los dispositivos de una persona. Un ejemplo de este tipo de redes son las redes Bluetooth, usadas para conectar, por ejemplo, los smartphones con cascos o auriculares Bluetooth, o incluso con un sistema de manos libres.</w:t>
      </w:r>
    </w:p>
    <w:p w14:paraId="11628391" w14:textId="77777777" w:rsidR="00DA3B27" w:rsidRPr="00791D37" w:rsidRDefault="00DA3B27" w:rsidP="00791D37">
      <w:r w:rsidRPr="00791D37">
        <w:t>En 6LoWPAN se pueden crear redes en mallas, incluyendo una mayor distancia. Debido al uso de 868/915 MHz en vez de 2400 MHz, la cobertura dentro de edificios es mucho mayor.</w:t>
      </w:r>
    </w:p>
    <w:p w14:paraId="0B5E04EE" w14:textId="77777777" w:rsidR="00DA3B27" w:rsidRPr="00791D37" w:rsidRDefault="00DA3B27" w:rsidP="00791D37"/>
    <w:p w14:paraId="30EFDB3B" w14:textId="1FE4B5C8" w:rsidR="00DA3B27" w:rsidRPr="00791D37" w:rsidRDefault="00DA3B27" w:rsidP="00791D37">
      <w:pPr>
        <w:pStyle w:val="Ttulo3"/>
      </w:pPr>
      <w:bookmarkStart w:id="1762" w:name="_Toc81499346"/>
      <w:bookmarkStart w:id="1763" w:name="_Toc81650364"/>
      <w:r w:rsidRPr="00791D37">
        <w:t xml:space="preserve">Pila de Protocolos de 6LoWPAN </w:t>
      </w:r>
      <w:r w:rsidRPr="00791D37">
        <w:fldChar w:fldCharType="begin" w:fldLock="1"/>
      </w:r>
      <w:r w:rsidR="00AD1498" w:rsidRPr="00791D37">
        <w:instrText>ADDIN CSL_CITATION {"citationItems":[{"id":"ITEM-1","itemData":{"DOI":"10.1109/wicom.2011.6040344","ISBN":"9781424462520","abstract":"Wireless Sensor Network (WSN) is one of the key technologies of 21st century, while it is a very active and challenging research area. It seems that in the next coming year, thanks to 6LoWPAN, these wireless micro-sensors will be embedded in everywhere, because 6LoWPAN enables P2P connection between wireless nodes over IPv6. Nowadays different implementations of 6LoWPAN stacks are available so it is interesting to evaluate their performance in term of memory footprint and compliant with the RFC4919 and RFC4944. In this paper, we present a survey on the state-of-art of the current implementation of 6LoWPAN stacks such as uIP/Contiki, SICSlowpan, 6lowpancli, B6LoWPAN, BLIP, NanoStack and Jennic's stack. The key features of all these 6LoWPAN stacks will be established. Finally, we discuss the evolution of the current implementations of 6LoWPAN stacks. © 2011 IEEE.","author":[{"dropping-particle":"","family":"Chen","given":"Yibo","non-dropping-particle":"","parse-names":false,"suffix":""},{"dropping-particle":"","family":"Hou","given":"Kun Mean","non-dropping-particle":"","parse-names":false,"suffix":""},{"dropping-particle":"","family":"Zhou","given":"Haiying","non-dropping-particle":"","parse-names":false,"suffix":""},{"dropping-particle":"","family":"Shi","given":"Hong Ling","non-dropping-particle":"","parse-names":false,"suffix":""},{"dropping-particle":"","family":"Liu","given":"Xing","non-dropping-particle":"","parse-names":false,"suffix":""},{"dropping-particle":"","family":"Diao","given":"Xunxing","non-dropping-particle":"","parse-names":false,"suffix":""},{"dropping-particle":"","family":"Ding","given":"Hao","non-dropping-particle":"","parse-names":false,"suffix":""},{"dropping-particle":"","family":"Li","given":"Jian Jin","non-dropping-particle":"","parse-names":false,"suffix":""},{"dropping-particle":"","family":"Vaulx","given":"Christophe","non-dropping-particle":"De","parse-names":false,"suffix":""}],"container-title":"7th International Conference on Wireless Communications, Networking and Mobile Computing, WiCOM 2011","id":"ITEM-1","issued":{"date-parts":[["2011"]]},"page":"6-9","publisher":"IEEE","title":"6LoWPAN stacks: A survey","type":"article-journal"},"uris":["http://www.mendeley.com/documents/?uuid=7df1d9d3-f5ee-4578-9730-a75f8744c8fe"]},{"id":"ITEM-2","itemData":{"DOI":"10.1002/9780470686218","ISBN":"9780470747995","abstract":"\"It is stunningly thorough and takes readers meticulously through the design, con?guration and operation of IPv6-based, low-power, potentially mobile radio-based networking.\" Vint Cerf, Vice President and Chief Internet Evangelist, Google This book provides a complete overview of IPv6 over Low Power Wireless Area Network (6LoWPAN) technology In this book, the authors provide an overview of the 6LoWPAN family of standards, architecture, and related wireless and Internet technology. Starting with an overview of the IPv6 'Internet of Things', readers are offered an insight into how these technologies fit together into a complete architecture. The 6LoWPAN format and related standards are then covered in detail. In addition, the authors discuss the building and operation of 6LoWPAN networks, including bootstrapping, routing, security, Internet ingration, mobility and application protocols. Furthermore, implementation aspects of 6LoWPAN are covered. Key Features: Demonstrates how the 6LoWPAN standard makes the latest Internet protocols available to even the most minimal embedded devices over low-rate wireless networks Provides an overview of the 6LoWPAN standard, architecture and related wireless and Internet technology, and explains the 6LoWPAN protocol format in detail Details operational topics such as bootstrapping, routing, security, Internet integration, mobility and application protocols Written by expert authors with vast experience in the field (industrial and academic) Includes an accompanying website containing tutorial slides, course material and open-source code with examples (http://6lowpan.net ) 6LoWPAN: The Wireless Embedded Internet is an invaluable reference for professionals working in fields such as telecommunications, control, and embedded systems. Advanced students and teachers in electrical engineering, information technology and computer science will also find this book useful. © 2009 John Wiley &amp; Sons, Ltd.","author":[{"dropping-particle":"","family":"Shelby","given":"Zach","non-dropping-particle":"","parse-names":false,"suffix":""},{"dropping-particle":"","family":"Bormann","given":"Carsten","non-dropping-particle":"","parse-names":false,"suffix":""}],"container-title":"6LoWPAN: The Wireless Embedded Internet","id":"ITEM-2","issue":"c","issued":{"date-parts":[["2009"]]},"number-of-pages":"1-223","title":"6LoWPAN: The Wireless Embedded Internet","type":"book"},"uris":["http://www.mendeley.com/documents/?uuid=bf168b6e-a10a-48cb-b7af-e28142eb6afc"]},{"id":"ITEM-3","itemData":{"abstract":"The term (IoT) Internet of Things is well thought-out to be the subsequent or next big prospect, and test, for the Internet engineering society, clients of technology, society and companies as a whole. It entails linking embedded devices such as home appliances, weather stations, sensors and even playthings to the networks that are based on Internet Protocol (IP). According to recent surveys it is obvious that the number of IP-enabled embedded devices is growing fast, and even though tough to guess, will definitely outnumber the figure of personal computers (PCs) and servers in the prospect. Through the progresses made over the past decade in low-power radio, battery, microcontroller and microelectronic technology, the drift in the industry is for smart embedded devices called smart objects to turn out to be IP-enabled, and an essential part of the most recent services on the Internet. These services are no longer cyber, just including data created by humans, but are to become very associated to the physical world around us by counting sensor data, the monitoring and control of machines, and other sorts of physical context. We name this most modern frontier of the Internet, consisting of wireless low-power embedded devices, the Wireless Embedded Internet. In this paper we draw on the term low-power wireless area network (LoWPAN). This paper is all about 6LoWPAN, giving an overview of the technology and its future research challenges particularly taking routing, NEMO and Mobility into consideration.","author":[{"dropping-particle":"","family":"Albarakati","given":"Aiman J","non-dropping-particle":"","parse-names":false,"suffix":""},{"dropping-particle":"","family":"Qayyum","given":"Junaid","non-dropping-particle":"","parse-names":false,"suffix":""},{"dropping-particle":"","family":"Fakeeh","given":"Khalid a.","non-dropping-particle":"","parse-names":false,"suffix":""}],"container-title":"International Journal of Computer Science and Mobile Computing","id":"ITEM-3","issue":"10","issued":{"date-parts":[["2014"]]},"page":"558-570","title":"A Survey on 6LowPAN &amp; its Future Research Challenges","type":"article-journal","volume":"3"},"uris":["http://www.mendeley.com/documents/?uuid=831971f1-51f2-4323-a629-a9eb91c34f06"]}],"mendeley":{"formattedCitation":"[4]–[6]","plainTextFormattedCitation":"[4]–[6]","previouslyFormattedCitation":"[4]–[6]"},"properties":{"noteIndex":0},"schema":"https://github.com/citation-style-language/schema/raw/master/csl-citation.json"}</w:instrText>
      </w:r>
      <w:r w:rsidRPr="00791D37">
        <w:fldChar w:fldCharType="separate"/>
      </w:r>
      <w:bookmarkEnd w:id="1762"/>
      <w:r w:rsidR="00AD1498" w:rsidRPr="00791D37">
        <w:rPr>
          <w:noProof/>
        </w:rPr>
        <w:t>[4]–[6]</w:t>
      </w:r>
      <w:bookmarkEnd w:id="1763"/>
      <w:r w:rsidRPr="00791D37">
        <w:fldChar w:fldCharType="end"/>
      </w:r>
    </w:p>
    <w:p w14:paraId="7CBA25D2" w14:textId="77777777" w:rsidR="00DA3B27" w:rsidRPr="00791D37" w:rsidRDefault="00DA3B27" w:rsidP="00791D37"/>
    <w:p w14:paraId="0C49DCC2" w14:textId="77777777" w:rsidR="00DA3B27" w:rsidRPr="00791D37" w:rsidRDefault="00DA3B27" w:rsidP="00791D37">
      <w:r w:rsidRPr="00791D37">
        <w:t>El concepto básico de la pila del 6LoWPAN, lo ilustramos en la siguiente imagen:</w:t>
      </w:r>
    </w:p>
    <w:p w14:paraId="08A6AE82" w14:textId="77777777" w:rsidR="00DA3B27" w:rsidRPr="00791D37" w:rsidRDefault="00DA3B27" w:rsidP="00791D37">
      <w:r w:rsidRPr="00791D37">
        <w:tab/>
      </w:r>
    </w:p>
    <w:p w14:paraId="7D817542" w14:textId="77777777" w:rsidR="00DA3B27" w:rsidRPr="00791D37" w:rsidRDefault="00DA3B27" w:rsidP="00F21168">
      <w:pPr>
        <w:jc w:val="center"/>
      </w:pPr>
      <w:r w:rsidRPr="00791D37">
        <w:rPr>
          <w:noProof/>
        </w:rPr>
        <w:lastRenderedPageBreak/>
        <w:drawing>
          <wp:inline distT="0" distB="0" distL="0" distR="0" wp14:anchorId="2FC331A5" wp14:editId="6E544B33">
            <wp:extent cx="4105275" cy="3371850"/>
            <wp:effectExtent l="0" t="0" r="9525" b="0"/>
            <wp:docPr id="3" name="Imagen 3"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Tabla&#10;&#10;Descripción generada automáticament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105275" cy="3371850"/>
                    </a:xfrm>
                    <a:prstGeom prst="rect">
                      <a:avLst/>
                    </a:prstGeom>
                    <a:noFill/>
                    <a:ln>
                      <a:noFill/>
                    </a:ln>
                  </pic:spPr>
                </pic:pic>
              </a:graphicData>
            </a:graphic>
          </wp:inline>
        </w:drawing>
      </w:r>
    </w:p>
    <w:p w14:paraId="6A7C627B" w14:textId="79E0E8B7" w:rsidR="00DA3B27" w:rsidRPr="00F21168" w:rsidRDefault="00DA3B27" w:rsidP="00F21168">
      <w:pPr>
        <w:pStyle w:val="Descripcin"/>
        <w:jc w:val="center"/>
      </w:pPr>
      <w:bookmarkStart w:id="1764" w:name="_Toc81499811"/>
      <w:bookmarkStart w:id="1765" w:name="_Toc81499576"/>
      <w:bookmarkStart w:id="1766" w:name="_Toc81652221"/>
      <w:r w:rsidRPr="00791D37">
        <w:t xml:space="preserve">Ilustración </w:t>
      </w:r>
      <w:r w:rsidRPr="00F21168">
        <w:fldChar w:fldCharType="begin"/>
      </w:r>
      <w:r w:rsidRPr="00791D37">
        <w:instrText xml:space="preserve"> SEQ Ilustración \* ARABIC </w:instrText>
      </w:r>
      <w:r w:rsidRPr="00F21168">
        <w:fldChar w:fldCharType="separate"/>
      </w:r>
      <w:r w:rsidR="00FE1EC4">
        <w:rPr>
          <w:noProof/>
        </w:rPr>
        <w:t>1</w:t>
      </w:r>
      <w:r w:rsidRPr="00F21168">
        <w:fldChar w:fldCharType="end"/>
      </w:r>
      <w:r w:rsidRPr="00791D37">
        <w:t xml:space="preserve"> Estructura Básica 6LoWPAN </w:t>
      </w:r>
      <w:r w:rsidRPr="00F21168">
        <w:fldChar w:fldCharType="begin" w:fldLock="1"/>
      </w:r>
      <w:r w:rsidR="00AD1498" w:rsidRPr="00791D37">
        <w:instrText>ADDIN CSL_CITATION {"citationItems":[{"id":"ITEM-1","itemData":{"DOI":"10.1002/9780470686218","ISBN":"9780470747995","abstract":"\"It is stunningly thorough and takes readers meticulously through the design, con?guration and operation of IPv6-based, low-power, potentially mobile radio-based networking.\" Vint Cerf, Vice President and Chief Internet Evangelist, Google This book provides a complete overview of IPv6 over Low Power Wireless Area Network (6LoWPAN) technology In this book, the authors provide an overview of the 6LoWPAN family of standards, architecture, and related wireless and Internet technology. Starting with an overview of the IPv6 'Internet of Things', readers are offered an insight into how these technologies fit together into a complete architecture. The 6LoWPAN format and related standards are then covered in detail. In addition, the authors discuss the building and operation of 6LoWPAN networks, including bootstrapping, routing, security, Internet ingration, mobility and application protocols. Furthermore, implementation aspects of 6LoWPAN are covered. Key Features: Demonstrates how the 6LoWPAN standard makes the latest Internet protocols available to even the most minimal embedded devices over low-rate wireless networks Provides an overview of the 6LoWPAN standard, architecture and related wireless and Internet technology, and explains the 6LoWPAN protocol format in detail Details operational topics such as bootstrapping, routing, security, Internet integration, mobility and application protocols Written by expert authors with vast experience in the field (industrial and academic) Includes an accompanying website containing tutorial slides, course material and open-source code with examples (http://6lowpan.net ) 6LoWPAN: The Wireless Embedded Internet is an invaluable reference for professionals working in fields such as telecommunications, control, and embedded systems. Advanced students and teachers in electrical engineering, information technology and computer science will also find this book useful. © 2009 John Wiley &amp; Sons, Ltd.","author":[{"dropping-particle":"","family":"Shelby","given":"Zach","non-dropping-particle":"","parse-names":false,"suffix":""},{"dropping-particle":"","family":"Bormann","given":"Carsten","non-dropping-particle":"","parse-names":false,"suffix":""}],"container-title":"6LoWPAN: The Wireless Embedded Internet","id":"ITEM-1","issue":"c","issued":{"date-parts":[["2009"]]},"number-of-pages":"1-223","title":"6LoWPAN: The Wireless Embedded Internet","type":"book"},"uris":["http://www.mendeley.com/documents/?uuid=bf168b6e-a10a-48cb-b7af-e28142eb6afc"]}],"mendeley":{"formattedCitation":"[6]","plainTextFormattedCitation":"[6]","previouslyFormattedCitation":"[6]"},"properties":{"noteIndex":0},"schema":"https://github.com/citation-style-language/schema/raw/master/csl-citation.json"}</w:instrText>
      </w:r>
      <w:r w:rsidRPr="00F21168">
        <w:fldChar w:fldCharType="separate"/>
      </w:r>
      <w:bookmarkEnd w:id="1764"/>
      <w:bookmarkEnd w:id="1765"/>
      <w:r w:rsidR="00AD1498" w:rsidRPr="00791D37">
        <w:rPr>
          <w:noProof/>
        </w:rPr>
        <w:t>[6]</w:t>
      </w:r>
      <w:bookmarkEnd w:id="1766"/>
      <w:r w:rsidRPr="00F21168">
        <w:fldChar w:fldCharType="end"/>
      </w:r>
    </w:p>
    <w:p w14:paraId="40DAEC1D" w14:textId="77777777" w:rsidR="00DA3B27" w:rsidRPr="00791D37" w:rsidRDefault="00DA3B27" w:rsidP="00791D37">
      <w:r w:rsidRPr="00791D37">
        <w:t>LoWPAN es una capa de adaptación. Aquí el sistema operativo es una parte clave del desarrollo en 6LoWPAN, en términos de la huella en memoria y en funcionalidad.</w:t>
      </w:r>
    </w:p>
    <w:p w14:paraId="29A0EFCD" w14:textId="77777777" w:rsidR="00DA3B27" w:rsidRPr="00791D37" w:rsidRDefault="00DA3B27" w:rsidP="00791D37">
      <w:r w:rsidRPr="00791D37">
        <w:t>Gracias a los esfuerzos de los diferentes equipos de trabajo en la investigación de la suite con el protocolo IPv6 basada en el estándar IEEE 802.15.4, se consigue crear una red 6LoWPAN autoorganizada con protocolo de enrutamiento.</w:t>
      </w:r>
    </w:p>
    <w:p w14:paraId="1E1C4818" w14:textId="77777777" w:rsidR="00DA3B27" w:rsidRPr="00791D37" w:rsidRDefault="00DA3B27" w:rsidP="00791D37">
      <w:r w:rsidRPr="00791D37">
        <w:t>La tecnología de las capas bajas de 6LoWPAN apoyan el estándar IEEE 802.15.4 de las capas física (PHY) y MAC. Uno de los problemas se encuentra en el tamaño de la Payload de la capa MAC en IPv6, ya que esta es mayor de lo que la capa baja de 6LoWPAN puede soportar. Para una buena conectividad entre las capas MAC y de red se recomienda añadir una capa de adaptación (LoWPAN) entre medias de las dos capas. Esta capa de adaptación se encargaría de la compresión de la cabecera, la fragmentación, el reensamblaje y el reenvío de la ruta de la red enmallada.</w:t>
      </w:r>
    </w:p>
    <w:p w14:paraId="3E06722C" w14:textId="77777777" w:rsidR="00DA3B27" w:rsidRPr="00791D37" w:rsidRDefault="00DA3B27" w:rsidP="00791D37"/>
    <w:p w14:paraId="1856D755" w14:textId="6618A0D9" w:rsidR="00DA3B27" w:rsidRPr="00791D37" w:rsidRDefault="00DA3B27" w:rsidP="00791D37">
      <w:pPr>
        <w:pStyle w:val="Ttulo3"/>
      </w:pPr>
      <w:bookmarkStart w:id="1767" w:name="_Toc81499347"/>
      <w:bookmarkStart w:id="1768" w:name="_Toc81650365"/>
      <w:r w:rsidRPr="00791D37">
        <w:t xml:space="preserve">Principales características de 6LoWPAN </w:t>
      </w:r>
      <w:r w:rsidRPr="00791D37">
        <w:fldChar w:fldCharType="begin" w:fldLock="1"/>
      </w:r>
      <w:r w:rsidR="00AD1498" w:rsidRPr="00791D37">
        <w:instrText>ADDIN CSL_CITATION {"citationItems":[{"id":"ITEM-1","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1","issued":{"date-parts":[["2019"]]},"page":"357-361","title":"6LoWPAN overview and implementations","type":"article-journal"},"uris":["http://www.mendeley.com/documents/?uuid=5cc34b95-38b3-491a-9b8f-7085a4aa6efc"]}],"mendeley":{"formattedCitation":"[7]","plainTextFormattedCitation":"[7]","previouslyFormattedCitation":"[7]"},"properties":{"noteIndex":0},"schema":"https://github.com/citation-style-language/schema/raw/master/csl-citation.json"}</w:instrText>
      </w:r>
      <w:r w:rsidRPr="00791D37">
        <w:fldChar w:fldCharType="separate"/>
      </w:r>
      <w:bookmarkEnd w:id="1767"/>
      <w:r w:rsidR="00AD1498" w:rsidRPr="00791D37">
        <w:rPr>
          <w:noProof/>
        </w:rPr>
        <w:t>[7]</w:t>
      </w:r>
      <w:bookmarkEnd w:id="1768"/>
      <w:r w:rsidRPr="00791D37">
        <w:fldChar w:fldCharType="end"/>
      </w:r>
    </w:p>
    <w:p w14:paraId="568F8715" w14:textId="77777777" w:rsidR="00DA3B27" w:rsidRPr="00791D37" w:rsidRDefault="00DA3B27" w:rsidP="00791D37"/>
    <w:p w14:paraId="5B3E1B1A" w14:textId="77777777" w:rsidR="00DA3B27" w:rsidRPr="00791D37" w:rsidRDefault="00DA3B27" w:rsidP="00791D37">
      <w:r w:rsidRPr="00791D37">
        <w:t xml:space="preserve">Como se ha indicado tanto en el apartado anterior como en </w:t>
      </w:r>
      <w:r w:rsidRPr="00791D37">
        <w:rPr>
          <w:i/>
          <w:iCs/>
        </w:rPr>
        <w:t>Ilustración 1,</w:t>
      </w:r>
      <w:r w:rsidRPr="00791D37">
        <w:t xml:space="preserve"> 6LoWPAN es una capa de adaptación IoT IPv6, la cuál está sobre el estándar IEEE 802.15.4. </w:t>
      </w:r>
    </w:p>
    <w:p w14:paraId="78A2928D" w14:textId="77777777" w:rsidR="00DA3B27" w:rsidRPr="00791D37" w:rsidRDefault="00DA3B27" w:rsidP="00791D37">
      <w:r w:rsidRPr="00791D37">
        <w:t>Este estándar es un estándar de WPAN de baja potencia y baja velocidad que usa CSMA/CA y con una configuración típica con un rango de 10 a 100 m y una tasa de rango de datos sin procesar de 2 a 250 KBits/s, estando en la banda de 2.4 GHz ISM. Este estándar también permite trabajar en la banda de 900MhHz (banda sub-G), aportando hasta unos pocos kilómetros de rango, pero bajando la tasa de datos.</w:t>
      </w:r>
    </w:p>
    <w:p w14:paraId="0FDD30D3" w14:textId="77777777" w:rsidR="00DA3B27" w:rsidRPr="00791D37" w:rsidRDefault="00DA3B27" w:rsidP="00791D37"/>
    <w:p w14:paraId="33A6BD09" w14:textId="77777777" w:rsidR="00DA3B27" w:rsidRPr="00791D37" w:rsidRDefault="00DA3B27" w:rsidP="00FE1EC4">
      <w:pPr>
        <w:pStyle w:val="Ttulo4"/>
      </w:pPr>
      <w:bookmarkStart w:id="1769" w:name="_Toc81499348"/>
      <w:bookmarkStart w:id="1770" w:name="_Toc81650366"/>
      <w:r w:rsidRPr="00791D37">
        <w:lastRenderedPageBreak/>
        <w:t>Compresión de cabecera</w:t>
      </w:r>
      <w:bookmarkEnd w:id="1769"/>
      <w:bookmarkEnd w:id="1770"/>
    </w:p>
    <w:p w14:paraId="1EAEC675" w14:textId="77777777" w:rsidR="00DA3B27" w:rsidRPr="00791D37" w:rsidRDefault="00DA3B27" w:rsidP="00791D37"/>
    <w:p w14:paraId="32003538" w14:textId="77777777" w:rsidR="00DA3B27" w:rsidRPr="00791D37" w:rsidRDefault="00DA3B27" w:rsidP="00791D37">
      <w:r w:rsidRPr="00791D37">
        <w:t>Para una transmisión eficiente de paquetes IPv6 a través de los enlaces IEEE 802.15.4, se necesitará una capa de adaptación, la cual comprimirá la cabecera de 40 a 7 bytes. Cabeceras de extensión IPv6 se comprimirán de igual manera, como las cabeceras UDP.</w:t>
      </w:r>
    </w:p>
    <w:p w14:paraId="4D068075" w14:textId="77777777" w:rsidR="00DA3B27" w:rsidRPr="00791D37" w:rsidRDefault="00DA3B27" w:rsidP="00791D37"/>
    <w:p w14:paraId="0D7ADD8D" w14:textId="77777777" w:rsidR="00DA3B27" w:rsidRPr="00791D37" w:rsidRDefault="00DA3B27" w:rsidP="00FE1EC4">
      <w:pPr>
        <w:pStyle w:val="Ttulo4"/>
      </w:pPr>
      <w:bookmarkStart w:id="1771" w:name="_Toc81499349"/>
      <w:bookmarkStart w:id="1772" w:name="_Toc81650367"/>
      <w:r w:rsidRPr="00791D37">
        <w:t>Enrutamiento</w:t>
      </w:r>
      <w:bookmarkEnd w:id="1771"/>
      <w:bookmarkEnd w:id="1772"/>
    </w:p>
    <w:p w14:paraId="3D9223EB" w14:textId="77777777" w:rsidR="00DA3B27" w:rsidRPr="00791D37" w:rsidRDefault="00DA3B27" w:rsidP="00791D37"/>
    <w:p w14:paraId="2A78C2F7" w14:textId="77777777" w:rsidR="00DA3B27" w:rsidRPr="00791D37" w:rsidRDefault="00DA3B27" w:rsidP="00791D37">
      <w:r w:rsidRPr="00791D37">
        <w:t xml:space="preserve">Debido a las limitaciones de las redes 6LoWPAN, la mayoría de los protocolos de enrutamiento en IPv6 no son compatibles, por lo que se ha desarrollado un nuevo protocolo de enrutamiento para 6LoWPAN: </w:t>
      </w:r>
      <w:r w:rsidRPr="00791D37">
        <w:rPr>
          <w:b/>
          <w:bCs/>
        </w:rPr>
        <w:t>IPv6 Routing Protocol for Low Power and Lossy Networks (RPL).</w:t>
      </w:r>
    </w:p>
    <w:p w14:paraId="75DC5A57" w14:textId="77777777" w:rsidR="00DA3B27" w:rsidRPr="00791D37" w:rsidRDefault="00DA3B27" w:rsidP="00791D37">
      <w:r w:rsidRPr="00791D37">
        <w:t>Debido a que las redes con perdidas (Lossy Networks) no tienen topologías predefinidas, RPL organiza una topología como un Gráfico Acíclico Directo (DAG) particionado en uno o más DAGs Orientados a Destino (DODAGs).</w:t>
      </w:r>
    </w:p>
    <w:p w14:paraId="2182A8EE" w14:textId="77777777" w:rsidR="00DA3B27" w:rsidRPr="00791D37" w:rsidRDefault="00DA3B27" w:rsidP="00791D37">
      <w:r w:rsidRPr="00791D37">
        <w:t xml:space="preserve">También, </w:t>
      </w:r>
      <w:commentRangeStart w:id="1773"/>
      <w:r w:rsidRPr="00791D37">
        <w:t>RPL está pensado para ser usado en redes con bastantes nodos</w:t>
      </w:r>
      <w:commentRangeEnd w:id="1773"/>
      <w:r w:rsidRPr="00791D37">
        <w:rPr>
          <w:rStyle w:val="Refdecomentario"/>
        </w:rPr>
        <w:commentReference w:id="1773"/>
      </w:r>
      <w:r w:rsidRPr="00791D37">
        <w:t>, los cuales tendrán recursos limitados y las redes estarán “manejadas” por uno o pocos “supernodos” o border routers en el caso de 6LoWPAN.</w:t>
      </w:r>
    </w:p>
    <w:p w14:paraId="2C97668A" w14:textId="77777777" w:rsidR="00DA3B27" w:rsidRPr="00791D37" w:rsidRDefault="00DA3B27" w:rsidP="00791D37"/>
    <w:p w14:paraId="474578D3" w14:textId="77777777" w:rsidR="00DA3B27" w:rsidRPr="00791D37" w:rsidRDefault="00DA3B27" w:rsidP="00791D37"/>
    <w:p w14:paraId="4F391570" w14:textId="77777777" w:rsidR="00DA3B27" w:rsidRPr="00791D37" w:rsidRDefault="00DA3B27" w:rsidP="00FE1EC4">
      <w:pPr>
        <w:pStyle w:val="Ttulo4"/>
      </w:pPr>
      <w:bookmarkStart w:id="1774" w:name="_Toc81499350"/>
      <w:bookmarkStart w:id="1775" w:name="_Toc81650368"/>
      <w:r w:rsidRPr="00791D37">
        <w:t>Seguridad</w:t>
      </w:r>
      <w:bookmarkEnd w:id="1774"/>
      <w:bookmarkEnd w:id="1775"/>
    </w:p>
    <w:p w14:paraId="5BF83AE9" w14:textId="77777777" w:rsidR="00DA3B27" w:rsidRPr="00791D37" w:rsidRDefault="00DA3B27" w:rsidP="00791D37"/>
    <w:p w14:paraId="5CF8D296" w14:textId="77777777" w:rsidR="00DA3B27" w:rsidRPr="00791D37" w:rsidRDefault="00DA3B27" w:rsidP="00791D37">
      <w:r w:rsidRPr="00791D37">
        <w:t>Al ser IEEE 802.15.4 un protocolo de capas de enlace y física inalámbricas, será conveniente disponer de un protocolo de seguridad en la capa de enlace. IEEE 802.15.4 usa el Estándar de Encriptación Avanzado (AES por sus siglas en inglés) en el Contador con modo CBC-MAC. El problema está en que esto solo cubre el segmento del enlace que lo usa, pero no tiene seguridad end-to-end. Para asegurar dicha seguridad end-to-end, como en Internet, se necesita añadir medidas en las capas altas como en las capas de red y de aplicación.</w:t>
      </w:r>
    </w:p>
    <w:p w14:paraId="50B3AB71" w14:textId="77777777" w:rsidR="00DA3B27" w:rsidRPr="00791D37" w:rsidRDefault="00DA3B27" w:rsidP="00791D37">
      <w:r w:rsidRPr="00791D37">
        <w:t>Para la capa de red, se ha propuesto el protocolo IPSec adaptado para soportar 6LoWPAN y prometiendo seguridad end-to-end.</w:t>
      </w:r>
    </w:p>
    <w:p w14:paraId="17C4FDEC" w14:textId="77777777" w:rsidR="00DA3B27" w:rsidRPr="00791D37" w:rsidRDefault="00DA3B27" w:rsidP="00791D37">
      <w:r w:rsidRPr="00791D37">
        <w:t xml:space="preserve">En la capa de aplicación, el protocolo principal como candidato es el DTLS o </w:t>
      </w:r>
      <w:r w:rsidRPr="00791D37">
        <w:rPr>
          <w:i/>
          <w:iCs/>
        </w:rPr>
        <w:t>Datagram Transport Layer Security</w:t>
      </w:r>
      <w:r w:rsidRPr="00791D37">
        <w:t>. Al contrario de TLS, que trabaja en TCP, DTLS trabaja en UDP, el cuál es adecuado para redes limitadas como es el caso de 6LoWPAN.</w:t>
      </w:r>
    </w:p>
    <w:p w14:paraId="7B4E017A" w14:textId="77777777" w:rsidR="00DA3B27" w:rsidRPr="00791D37" w:rsidRDefault="00DA3B27" w:rsidP="00791D37"/>
    <w:p w14:paraId="7A9B8EBE" w14:textId="77777777" w:rsidR="00DA3B27" w:rsidRPr="00791D37" w:rsidRDefault="00DA3B27" w:rsidP="00FE1EC4">
      <w:pPr>
        <w:pStyle w:val="Ttulo4"/>
      </w:pPr>
      <w:bookmarkStart w:id="1776" w:name="_Toc81499351"/>
      <w:bookmarkStart w:id="1777" w:name="_Toc81650369"/>
      <w:r w:rsidRPr="00791D37">
        <w:t>Protocolos de aplicación</w:t>
      </w:r>
      <w:bookmarkEnd w:id="1776"/>
      <w:bookmarkEnd w:id="1777"/>
    </w:p>
    <w:p w14:paraId="3CBFFEBE" w14:textId="77777777" w:rsidR="00DA3B27" w:rsidRPr="00791D37" w:rsidRDefault="00DA3B27" w:rsidP="00791D37"/>
    <w:p w14:paraId="2C9C9245" w14:textId="77777777" w:rsidR="00DA3B27" w:rsidRPr="00791D37" w:rsidRDefault="00DA3B27" w:rsidP="00791D37">
      <w:r w:rsidRPr="00791D37">
        <w:t>Actualmente hay muchos protocolos de aplicación disponibles para 6LoWPAN, pero los dos más populares son Constrained Applicacion Protocol (CoAP) y Message Queuing Telemetry Transport-Sensor Network MQTT-SN.</w:t>
      </w:r>
    </w:p>
    <w:p w14:paraId="0DA43357" w14:textId="77777777" w:rsidR="00DA3B27" w:rsidRPr="00791D37" w:rsidRDefault="00DA3B27" w:rsidP="00791D37">
      <w:r w:rsidRPr="00791D37">
        <w:t xml:space="preserve">Debido a la popularidad de los servicios web, se desarrolló CoAP como un HTTP ligero para 6LoWPAN. Al ser dispositivos con limitaciones, se usa UDP con un sistema propio de </w:t>
      </w:r>
      <w:r w:rsidRPr="00791D37">
        <w:lastRenderedPageBreak/>
        <w:t>retransmisión basado en mensajes.  Se usa UDP en vez de TCP debido al menos uso de recursos. CoAP tiene arquitectura REST, debido a que requiere muchos menos recursos y permite a los desarrolladores Web programar para IoT. Entre CoAP y HTTP es fácil traducir mediante dispositivos proxy. CoAP también permite trabajar con medidas de seguridad como DTLS.</w:t>
      </w:r>
    </w:p>
    <w:p w14:paraId="6F525503" w14:textId="77777777" w:rsidR="00DA3B27" w:rsidRPr="00791D37" w:rsidRDefault="00DA3B27" w:rsidP="00791D37">
      <w:r w:rsidRPr="00791D37">
        <w:t>MQTT-SN, usa igualmente UDP, pero al contrario que CoAP, MQTT es un protocolo ligero de publicador-suscriptor. Este sistema desengancha productores y consumidores, por lo que es necesario un intermediario.</w:t>
      </w:r>
    </w:p>
    <w:p w14:paraId="44944E13" w14:textId="77777777" w:rsidR="00DA3B27" w:rsidRPr="00791D37" w:rsidRDefault="00DA3B27" w:rsidP="00791D37"/>
    <w:p w14:paraId="0883FDA8" w14:textId="77777777" w:rsidR="00DA3B27" w:rsidRPr="00791D37" w:rsidRDefault="00DA3B27" w:rsidP="00791D37">
      <w:pPr>
        <w:pStyle w:val="Ttulo3"/>
      </w:pPr>
      <w:bookmarkStart w:id="1778" w:name="_Toc81499352"/>
      <w:bookmarkStart w:id="1779" w:name="_Toc81650370"/>
      <w:r w:rsidRPr="00791D37">
        <w:t>Retos de 6LoWPAN</w:t>
      </w:r>
      <w:bookmarkEnd w:id="1778"/>
      <w:bookmarkEnd w:id="1779"/>
    </w:p>
    <w:p w14:paraId="4AA6C5D6" w14:textId="77777777" w:rsidR="00DA3B27" w:rsidRPr="00791D37" w:rsidRDefault="00DA3B27" w:rsidP="00791D37"/>
    <w:p w14:paraId="7B00783B" w14:textId="77777777" w:rsidR="00DA3B27" w:rsidRPr="00791D37" w:rsidRDefault="00DA3B27" w:rsidP="00791D37">
      <w:r w:rsidRPr="00791D37">
        <w:t>Debido a las limitaciones de recursos que tienen los nodos, como de energía, memoria y potencia de procesamiento, hay varios retos a la hora del diseño e implementación de 6LoWPAN, puesto que este implementa IPv6. Algunos de los principales retos son:</w:t>
      </w:r>
    </w:p>
    <w:p w14:paraId="5C11794D" w14:textId="77777777" w:rsidR="00DA3B27" w:rsidRPr="00791D37" w:rsidRDefault="00DA3B27" w:rsidP="00791D37">
      <w:pPr>
        <w:pStyle w:val="Prrafodelista"/>
        <w:numPr>
          <w:ilvl w:val="0"/>
          <w:numId w:val="7"/>
        </w:numPr>
        <w:rPr>
          <w:b/>
          <w:bCs/>
        </w:rPr>
      </w:pPr>
      <w:r w:rsidRPr="00791D37">
        <w:rPr>
          <w:b/>
          <w:bCs/>
        </w:rPr>
        <w:t xml:space="preserve">Sobrecarga de cabecera: </w:t>
      </w:r>
      <w:r w:rsidRPr="00791D37">
        <w:t>La capa de enlace en 6LoWPAN tiene una Unidad Máxima de Transferencia (MTU) de 127 bytes, mientras que la MTU de IPv6 es de al menos 1280 bytes con una cabecera de 40 bytes. Esto implica que transmitir directamente los paquetes IPv6 es ineficiente debido al alto ratio cabecera/payload y se generan frecuentes fragmentaciones y desfragmentaciones.</w:t>
      </w:r>
    </w:p>
    <w:p w14:paraId="25676135" w14:textId="77777777" w:rsidR="00DA3B27" w:rsidRPr="00791D37" w:rsidRDefault="00DA3B27" w:rsidP="00791D37">
      <w:pPr>
        <w:pStyle w:val="Prrafodelista"/>
        <w:numPr>
          <w:ilvl w:val="0"/>
          <w:numId w:val="7"/>
        </w:numPr>
        <w:rPr>
          <w:b/>
          <w:bCs/>
        </w:rPr>
      </w:pPr>
      <w:r w:rsidRPr="00791D37">
        <w:rPr>
          <w:b/>
          <w:bCs/>
        </w:rPr>
        <w:t xml:space="preserve">Neighbor Discovery Protocol: </w:t>
      </w:r>
      <w:r w:rsidRPr="00791D37">
        <w:t>IPv6 usa este protocolo NDP, el cual se encarga de reconocer a los diferentes equipos cercanos en la red, para configurarse solo combinando la información del prefijo de la red con el mensaje de anuncio del router y el ID del host de la dirección de su capa de enlace. Esto formará una dirección de 128 bytes. NDP ayuda bastante en 6LoWPAN debido a que simplifica enormemente la asignación de direcciones IP a muchos dispositivos. A pesar de esto, el protocolo está aún en proceso de adaptarse para redes limitadas.</w:t>
      </w:r>
    </w:p>
    <w:p w14:paraId="0A08E6C1" w14:textId="77777777" w:rsidR="00DA3B27" w:rsidRPr="00791D37" w:rsidRDefault="00DA3B27" w:rsidP="00791D37">
      <w:pPr>
        <w:pStyle w:val="Prrafodelista"/>
        <w:numPr>
          <w:ilvl w:val="0"/>
          <w:numId w:val="7"/>
        </w:numPr>
        <w:rPr>
          <w:b/>
          <w:bCs/>
        </w:rPr>
      </w:pPr>
      <w:r w:rsidRPr="00791D37">
        <w:rPr>
          <w:b/>
          <w:bCs/>
        </w:rPr>
        <w:t xml:space="preserve">Redes con pérdidas: </w:t>
      </w:r>
      <w:r w:rsidRPr="00791D37">
        <w:t>Debido a la movilidad, las interferencias, etc, estas limitadas redes, con enlaces inalámbricos, no son muy fiables. Esto implica un reto en el enrutamiento debido a que se requiere una relativamente estable y lentamente variable topología de red.</w:t>
      </w:r>
    </w:p>
    <w:p w14:paraId="12892BF2" w14:textId="77777777" w:rsidR="00DA3B27" w:rsidRPr="00791D37" w:rsidRDefault="00DA3B27" w:rsidP="00791D37">
      <w:pPr>
        <w:pStyle w:val="Prrafodelista"/>
        <w:numPr>
          <w:ilvl w:val="0"/>
          <w:numId w:val="7"/>
        </w:numPr>
        <w:rPr>
          <w:b/>
          <w:bCs/>
        </w:rPr>
      </w:pPr>
      <w:r w:rsidRPr="00791D37">
        <w:rPr>
          <w:b/>
          <w:bCs/>
        </w:rPr>
        <w:t xml:space="preserve">Seguridad: </w:t>
      </w:r>
      <w:r w:rsidRPr="00791D37">
        <w:t>En todo tipo de redes, la seguridad siempre es un asunto importante. En redes estándar TCP/IP, se usa seguridad end-to-end, como es el caso de IPSec en la capa de red o en Transport Layer Security (TLS) en la capa de aplicación.</w:t>
      </w:r>
    </w:p>
    <w:p w14:paraId="33678E60" w14:textId="77777777" w:rsidR="00DA3B27" w:rsidRPr="00791D37" w:rsidRDefault="00DA3B27" w:rsidP="00791D37"/>
    <w:p w14:paraId="26CDB9D7" w14:textId="07EB8ED1" w:rsidR="00DA3B27" w:rsidRPr="00791D37" w:rsidRDefault="00DA3B27" w:rsidP="00791D37">
      <w:pPr>
        <w:pStyle w:val="Ttulo3"/>
      </w:pPr>
      <w:bookmarkStart w:id="1780" w:name="_Toc81499353"/>
      <w:bookmarkStart w:id="1781" w:name="_Toc81650371"/>
      <w:r w:rsidRPr="00791D37">
        <w:t xml:space="preserve">Implementaciones y aplicaciones para 6LoWPAN </w:t>
      </w:r>
      <w:r w:rsidRPr="00791D37">
        <w:fldChar w:fldCharType="begin" w:fldLock="1"/>
      </w:r>
      <w:r w:rsidR="00AD1498" w:rsidRPr="00791D37">
        <w:instrText>ADDIN CSL_CITATION {"citationItems":[{"id":"ITEM-1","itemData":{"DOI":"10.1109/wicom.2011.6040344","ISBN":"9781424462520","abstract":"Wireless Sensor Network (WSN) is one of the key technologies of 21st century, while it is a very active and challenging research area. It seems that in the next coming year, thanks to 6LoWPAN, these wireless micro-sensors will be embedded in everywhere, because 6LoWPAN enables P2P connection between wireless nodes over IPv6. Nowadays different implementations of 6LoWPAN stacks are available so it is interesting to evaluate their performance in term of memory footprint and compliant with the RFC4919 and RFC4944. In this paper, we present a survey on the state-of-art of the current implementation of 6LoWPAN stacks such as uIP/Contiki, SICSlowpan, 6lowpancli, B6LoWPAN, BLIP, NanoStack and Jennic's stack. The key features of all these 6LoWPAN stacks will be established. Finally, we discuss the evolution of the current implementations of 6LoWPAN stacks. © 2011 IEEE.","author":[{"dropping-particle":"","family":"Chen","given":"Yibo","non-dropping-particle":"","parse-names":false,"suffix":""},{"dropping-particle":"","family":"Hou","given":"Kun Mean","non-dropping-particle":"","parse-names":false,"suffix":""},{"dropping-particle":"","family":"Zhou","given":"Haiying","non-dropping-particle":"","parse-names":false,"suffix":""},{"dropping-particle":"","family":"Shi","given":"Hong Ling","non-dropping-particle":"","parse-names":false,"suffix":""},{"dropping-particle":"","family":"Liu","given":"Xing","non-dropping-particle":"","parse-names":false,"suffix":""},{"dropping-particle":"","family":"Diao","given":"Xunxing","non-dropping-particle":"","parse-names":false,"suffix":""},{"dropping-particle":"","family":"Ding","given":"Hao","non-dropping-particle":"","parse-names":false,"suffix":""},{"dropping-particle":"","family":"Li","given":"Jian Jin","non-dropping-particle":"","parse-names":false,"suffix":""},{"dropping-particle":"","family":"Vaulx","given":"Christophe","non-dropping-particle":"De","parse-names":false,"suffix":""}],"container-title":"7th International Conference on Wireless Communications, Networking and Mobile Computing, WiCOM 2011","id":"ITEM-1","issued":{"date-parts":[["2011"]]},"page":"6-9","publisher":"IEEE","title":"6LoWPAN stacks: A survey","type":"article-journal"},"uris":["http://www.mendeley.com/documents/?uuid=7df1d9d3-f5ee-4578-9730-a75f8744c8fe"]},{"id":"ITEM-2","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2","issued":{"date-parts":[["2019"]]},"page":"357-361","title":"6LoWPAN overview and implementations","type":"article-journal"},"uris":["http://www.mendeley.com/documents/?uuid=5cc34b95-38b3-491a-9b8f-7085a4aa6efc"]}],"mendeley":{"formattedCitation":"[5], [7]","plainTextFormattedCitation":"[5], [7]","previouslyFormattedCitation":"[5], [7]"},"properties":{"noteIndex":0},"schema":"https://github.com/citation-style-language/schema/raw/master/csl-citation.json"}</w:instrText>
      </w:r>
      <w:r w:rsidRPr="00791D37">
        <w:fldChar w:fldCharType="separate"/>
      </w:r>
      <w:bookmarkEnd w:id="1780"/>
      <w:r w:rsidR="00AD1498" w:rsidRPr="00791D37">
        <w:rPr>
          <w:noProof/>
        </w:rPr>
        <w:t>[5], [7]</w:t>
      </w:r>
      <w:bookmarkEnd w:id="1781"/>
      <w:r w:rsidRPr="00791D37">
        <w:fldChar w:fldCharType="end"/>
      </w:r>
    </w:p>
    <w:p w14:paraId="3D5F3317" w14:textId="77777777" w:rsidR="00DA3B27" w:rsidRPr="00791D37" w:rsidRDefault="00DA3B27" w:rsidP="00791D37"/>
    <w:p w14:paraId="0837C5DC" w14:textId="77777777" w:rsidR="00DA3B27" w:rsidRPr="00791D37" w:rsidRDefault="00DA3B27" w:rsidP="00791D37">
      <w:r w:rsidRPr="00791D37">
        <w:t>Actualmente, hay numerosas implementaciones de código abierto para 6LoWPAN. Las más populares son: Contiki, TinyOs, Linux y Thread (en especial el software OpenThread desarrollado por Google).</w:t>
      </w:r>
    </w:p>
    <w:p w14:paraId="5EAE4DDB" w14:textId="77777777" w:rsidR="00DA3B27" w:rsidRPr="00791D37" w:rsidRDefault="00DA3B27" w:rsidP="00791D37"/>
    <w:p w14:paraId="5FEDA898" w14:textId="77777777" w:rsidR="00DA3B27" w:rsidRPr="00791D37" w:rsidRDefault="00DA3B27" w:rsidP="00FE1EC4">
      <w:pPr>
        <w:pStyle w:val="Ttulo4"/>
      </w:pPr>
      <w:bookmarkStart w:id="1782" w:name="_Toc81499354"/>
      <w:bookmarkStart w:id="1783" w:name="_Toc81650372"/>
      <w:r w:rsidRPr="00791D37">
        <w:t>Contiki</w:t>
      </w:r>
      <w:bookmarkEnd w:id="1782"/>
      <w:bookmarkEnd w:id="1783"/>
    </w:p>
    <w:p w14:paraId="3B69A77C" w14:textId="77777777" w:rsidR="00DA3B27" w:rsidRPr="00791D37" w:rsidRDefault="00DA3B27" w:rsidP="00791D37"/>
    <w:p w14:paraId="5F4B18D6" w14:textId="77777777" w:rsidR="00DA3B27" w:rsidRPr="00791D37" w:rsidRDefault="00DA3B27" w:rsidP="00791D37">
      <w:r w:rsidRPr="00791D37">
        <w:t xml:space="preserve">Contiki es un sistema operativo hibrido basado en Unix. Contiki es de código abierto, muy portable y con capacidad de multitarea y control de eventos, el cuál fue pensado para una </w:t>
      </w:r>
      <w:r w:rsidRPr="00791D37">
        <w:lastRenderedPageBreak/>
        <w:t>eficiencia en memoria en sistemas de redes embebidos y redes de sensores inalámbricos. Puede estar en nodos con capacidades de memoria tan baja como 20 KB en RAM y 100 KB en ROM. Contiki permite comunicaciones IP, pudiendo tanto IPv4 e IPv6.</w:t>
      </w:r>
    </w:p>
    <w:p w14:paraId="5F04ACF2" w14:textId="77777777" w:rsidR="00DA3B27" w:rsidRPr="00791D37" w:rsidRDefault="00DA3B27" w:rsidP="00791D37">
      <w:r w:rsidRPr="00791D37">
        <w:t xml:space="preserve">Gracias a la multitarea y manejo de eventos, se soporta una carga dinámica y reemplazamiento de servicios o programas individualmente. La arquitectura utilizada es la mostrada en la siguiente imagen: </w:t>
      </w:r>
    </w:p>
    <w:p w14:paraId="1E54557E" w14:textId="77777777" w:rsidR="00F21168" w:rsidRDefault="00DA3B27" w:rsidP="00F21168">
      <w:pPr>
        <w:keepNext/>
        <w:jc w:val="center"/>
      </w:pPr>
      <w:r w:rsidRPr="00791D37">
        <w:rPr>
          <w:noProof/>
        </w:rPr>
        <w:drawing>
          <wp:inline distT="0" distB="0" distL="0" distR="0" wp14:anchorId="32D5CF93" wp14:editId="4F89118B">
            <wp:extent cx="2753960" cy="2924089"/>
            <wp:effectExtent l="0" t="0" r="8890" b="0"/>
            <wp:docPr id="2" name="Imagen 2"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Tabla&#10;&#10;Descripción generada automáticamente"/>
                    <pic:cNvPicPr/>
                  </pic:nvPicPr>
                  <pic:blipFill>
                    <a:blip r:embed="rId16"/>
                    <a:stretch>
                      <a:fillRect/>
                    </a:stretch>
                  </pic:blipFill>
                  <pic:spPr>
                    <a:xfrm>
                      <a:off x="0" y="0"/>
                      <a:ext cx="2790854" cy="2963262"/>
                    </a:xfrm>
                    <a:prstGeom prst="rect">
                      <a:avLst/>
                    </a:prstGeom>
                  </pic:spPr>
                </pic:pic>
              </a:graphicData>
            </a:graphic>
          </wp:inline>
        </w:drawing>
      </w:r>
    </w:p>
    <w:p w14:paraId="516BACA2" w14:textId="3F3A86E6" w:rsidR="00DA3B27" w:rsidRPr="00791D37" w:rsidRDefault="00F21168" w:rsidP="00F21168">
      <w:pPr>
        <w:pStyle w:val="Descripcin"/>
        <w:jc w:val="center"/>
      </w:pPr>
      <w:bookmarkStart w:id="1784" w:name="_Toc81652222"/>
      <w:r>
        <w:t xml:space="preserve">Ilustración </w:t>
      </w:r>
      <w:r w:rsidR="00B854F9">
        <w:fldChar w:fldCharType="begin"/>
      </w:r>
      <w:r w:rsidR="00B854F9">
        <w:instrText xml:space="preserve"> SEQ Ilustración \* ARABIC </w:instrText>
      </w:r>
      <w:r w:rsidR="00B854F9">
        <w:fldChar w:fldCharType="separate"/>
      </w:r>
      <w:r w:rsidR="00FE1EC4">
        <w:rPr>
          <w:noProof/>
        </w:rPr>
        <w:t>2</w:t>
      </w:r>
      <w:r w:rsidR="00B854F9">
        <w:rPr>
          <w:noProof/>
        </w:rPr>
        <w:fldChar w:fldCharType="end"/>
      </w:r>
      <w:r>
        <w:t xml:space="preserve"> </w:t>
      </w:r>
      <w:r w:rsidRPr="00B83026">
        <w:t>Arquitectura en Contiki</w:t>
      </w:r>
      <w:r>
        <w:t xml:space="preserve"> </w:t>
      </w:r>
      <w:r>
        <w:fldChar w:fldCharType="begin" w:fldLock="1"/>
      </w:r>
      <w:r w:rsidR="006242EF">
        <w:instrText>ADDIN CSL_CITATION {"citationItems":[{"id":"ITEM-1","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1","issued":{"date-parts":[["2019"]]},"page":"357-361","title":"6LoWPAN overview and implementations","type":"article-journal"},"uris":["http://www.mendeley.com/documents/?uuid=5cc34b95-38b3-491a-9b8f-7085a4aa6efc"]}],"mendeley":{"formattedCitation":"[7]","plainTextFormattedCitation":"[7]","previouslyFormattedCitation":"[7]"},"properties":{"noteIndex":0},"schema":"https://github.com/citation-style-language/schema/raw/master/csl-citation.json"}</w:instrText>
      </w:r>
      <w:r>
        <w:fldChar w:fldCharType="separate"/>
      </w:r>
      <w:r w:rsidRPr="00F21168">
        <w:rPr>
          <w:i w:val="0"/>
          <w:noProof/>
        </w:rPr>
        <w:t>[7]</w:t>
      </w:r>
      <w:bookmarkEnd w:id="1784"/>
      <w:r>
        <w:fldChar w:fldCharType="end"/>
      </w:r>
    </w:p>
    <w:p w14:paraId="2ACAB232" w14:textId="57AB8FCF" w:rsidR="00DA3B27" w:rsidRPr="00791D37" w:rsidRDefault="00DA3B27" w:rsidP="006242EF">
      <w:pPr>
        <w:pStyle w:val="TDC3"/>
        <w:rPr>
          <w:rFonts w:eastAsiaTheme="minorHAnsi"/>
        </w:rPr>
      </w:pPr>
    </w:p>
    <w:p w14:paraId="3D22FEDB" w14:textId="77777777" w:rsidR="00DA3B27" w:rsidRPr="00791D37" w:rsidRDefault="00DA3B27" w:rsidP="00791D37"/>
    <w:p w14:paraId="0297F779" w14:textId="77777777" w:rsidR="00DA3B27" w:rsidRPr="00791D37" w:rsidRDefault="00DA3B27" w:rsidP="00791D37"/>
    <w:p w14:paraId="1AFD7D41" w14:textId="77777777" w:rsidR="00DA3B27" w:rsidRPr="00791D37" w:rsidRDefault="00DA3B27" w:rsidP="00FE1EC4">
      <w:pPr>
        <w:pStyle w:val="Ttulo4"/>
      </w:pPr>
      <w:bookmarkStart w:id="1785" w:name="_Toc81499355"/>
      <w:bookmarkStart w:id="1786" w:name="_Toc81650373"/>
      <w:r w:rsidRPr="00791D37">
        <w:t>TinyOS</w:t>
      </w:r>
      <w:bookmarkEnd w:id="1785"/>
      <w:bookmarkEnd w:id="1786"/>
    </w:p>
    <w:p w14:paraId="09BAE51C" w14:textId="77777777" w:rsidR="00DA3B27" w:rsidRPr="00791D37" w:rsidRDefault="00DA3B27" w:rsidP="00791D37"/>
    <w:p w14:paraId="61F41A05" w14:textId="77777777" w:rsidR="00DA3B27" w:rsidRPr="00791D37" w:rsidRDefault="00DA3B27" w:rsidP="00791D37">
      <w:r w:rsidRPr="00791D37">
        <w:t xml:space="preserve">Otro sistema basado en Unix, pensado para dispositivos limitados y de baja potencia. </w:t>
      </w:r>
      <w:r w:rsidRPr="006242EF">
        <w:rPr>
          <w:lang w:val="en-US"/>
        </w:rPr>
        <w:t>TinyOs 2.X soporta 6LoWPAN gracias a BLIP (</w:t>
      </w:r>
      <w:r w:rsidRPr="006242EF">
        <w:rPr>
          <w:i/>
          <w:iCs/>
          <w:lang w:val="en-US"/>
        </w:rPr>
        <w:t xml:space="preserve">Berkeley Low-power IP stack). </w:t>
      </w:r>
      <w:r w:rsidRPr="00791D37">
        <w:t xml:space="preserve">BLIP es la pila de 6LoWPAN más avanzada en cuanto a funcionalidades. Implementa las características básicas definidas en RFC4844, como compresión de la cabecera, fragmentación y direccionamiento, incluyendo también ICMPv6 y paquetes UDP. BLIP implementa también </w:t>
      </w:r>
      <w:r w:rsidRPr="00791D37">
        <w:rPr>
          <w:i/>
          <w:iCs/>
        </w:rPr>
        <w:t>Descubrimiento de vecinos o Neighbor Discovery</w:t>
      </w:r>
      <w:r w:rsidRPr="00791D37">
        <w:t xml:space="preserve">, en una versión reducida, configurar una dirección local de enlace en el arranque de los nodos y una dirección global si se recibe el anuncio del enrutador. </w:t>
      </w:r>
    </w:p>
    <w:p w14:paraId="6C970A28" w14:textId="77777777" w:rsidR="00DA3B27" w:rsidRPr="00791D37" w:rsidRDefault="00DA3B27" w:rsidP="00791D37">
      <w:r w:rsidRPr="00791D37">
        <w:t>En comparación con versiones anteriores, BLIP soporta redes de malla.</w:t>
      </w:r>
    </w:p>
    <w:p w14:paraId="796D8049" w14:textId="77777777" w:rsidR="00DA3B27" w:rsidRPr="00791D37" w:rsidRDefault="00DA3B27" w:rsidP="00791D37"/>
    <w:p w14:paraId="1D1EF8CE" w14:textId="40883D0A" w:rsidR="007E2B99" w:rsidRPr="00791D37" w:rsidRDefault="00DA3B27" w:rsidP="00FE1EC4">
      <w:pPr>
        <w:pStyle w:val="Ttulo4"/>
      </w:pPr>
      <w:bookmarkStart w:id="1787" w:name="_Toc81499356"/>
      <w:bookmarkStart w:id="1788" w:name="_Toc81650374"/>
      <w:r w:rsidRPr="00791D37">
        <w:t>Thread</w:t>
      </w:r>
      <w:bookmarkEnd w:id="1787"/>
      <w:bookmarkEnd w:id="1788"/>
    </w:p>
    <w:p w14:paraId="459A8F96" w14:textId="4AC9D7D5" w:rsidR="00B62082" w:rsidRPr="00791D37" w:rsidRDefault="00B62082" w:rsidP="00791D37"/>
    <w:p w14:paraId="3C69D67A" w14:textId="5702BC4B" w:rsidR="00E42FF4" w:rsidRPr="00791D37" w:rsidRDefault="00E42FF4" w:rsidP="00791D37">
      <w:r w:rsidRPr="00791D37">
        <w:t>Este protocolo es un estándar abierto para las comunicaciones inalámbricas dispositivo a dispositivo</w:t>
      </w:r>
      <w:r w:rsidR="00D46385" w:rsidRPr="00791D37">
        <w:t xml:space="preserve"> desarrollado por empresas como Samsung, Google y otras empresas. Este protocolo se basa en 6LoWPAN y en IPv6 </w:t>
      </w:r>
      <w:r w:rsidR="00D46385" w:rsidRPr="00791D37">
        <w:fldChar w:fldCharType="begin" w:fldLock="1"/>
      </w:r>
      <w:r w:rsidR="00D46385" w:rsidRPr="00791D37">
        <w:instrText>ADDIN CSL_CITATION {"citationItems":[{"id":"ITEM-1","itemData":{"DOI":"10.1109/W-FiCloud.2018.00013","ISBN":"9781538678107","abstract":"the goal of the publication is to describe outcome form environmental tests of wireless Thread mesh network which was designed for indoor environment monitoring. The sensor is based on NRF52840 SoC (System on Chip) and allows to monitor parameters like: temperature, humidity, atmospheric pressure and light luminescence. For implementation of wireless communication OpenThread Thread protocol stack was used. All test were set in office building, where the harsh environmental condition, generated by hundreds of wire and wireless devices create perfect test place for verifying network reliability. The paper contains description of hardware and software solution, tests setup and outcomes concluded from collected data.","author":[{"dropping-particle":"","family":"Rzepecki","given":"Wojciech","non-dropping-particle":"","parse-names":false,"suffix":""},{"dropping-particle":"","family":"Iwanecki","given":"Lukasz","non-dropping-particle":"","parse-names":false,"suffix":""},{"dropping-particle":"","family":"Ryba","given":"Piotr","non-dropping-particle":"","parse-names":false,"suffix":""}],"container-title":"Proceedings - 2018 IEEE 6th International Conference on Future Internet of Things and Cloud Workshops, W-FiCloud 2018","id":"ITEM-1","issued":{"date-parts":[["2018"]]},"page":"42-47","publisher":"IEEE","title":"IEEE 802.15.4 thread mesh network - Data transmission in harsh environment","type":"article-journal"},"uris":["http://www.mendeley.com/documents/?uuid=898c70a8-1604-47c5-bbd3-c51dc30d63e7"]}],"mendeley":{"formattedCitation":"[8]","plainTextFormattedCitation":"[8]","previouslyFormattedCitation":"[8]"},"properties":{"noteIndex":0},"schema":"https://github.com/citation-style-language/schema/raw/master/csl-citation.json"}</w:instrText>
      </w:r>
      <w:r w:rsidR="00D46385" w:rsidRPr="00791D37">
        <w:fldChar w:fldCharType="separate"/>
      </w:r>
      <w:r w:rsidR="00D46385" w:rsidRPr="00791D37">
        <w:rPr>
          <w:noProof/>
        </w:rPr>
        <w:t>[8]</w:t>
      </w:r>
      <w:r w:rsidR="00D46385" w:rsidRPr="00791D37">
        <w:fldChar w:fldCharType="end"/>
      </w:r>
      <w:r w:rsidR="00D46385" w:rsidRPr="00791D37">
        <w:t>..</w:t>
      </w:r>
    </w:p>
    <w:p w14:paraId="7E6D4B3E" w14:textId="4DF0B492" w:rsidR="00B62082" w:rsidRPr="00791D37" w:rsidRDefault="00D46385" w:rsidP="00791D37">
      <w:pPr>
        <w:rPr>
          <w:rFonts w:eastAsiaTheme="majorEastAsia"/>
          <w:color w:val="2F5496" w:themeColor="accent1" w:themeShade="BF"/>
          <w:sz w:val="28"/>
          <w:szCs w:val="26"/>
        </w:rPr>
      </w:pPr>
      <w:r w:rsidRPr="00791D37">
        <w:t xml:space="preserve">Al ser el protocolo elegido lo comentaremos más en profundidad en </w:t>
      </w:r>
      <w:r w:rsidR="00B62082" w:rsidRPr="00791D37">
        <w:t xml:space="preserve"> </w:t>
      </w:r>
      <w:r w:rsidR="00B62082" w:rsidRPr="00791D37">
        <w:rPr>
          <w:rFonts w:eastAsiaTheme="majorEastAsia"/>
          <w:color w:val="2F5496" w:themeColor="accent1" w:themeShade="BF"/>
          <w:sz w:val="28"/>
          <w:szCs w:val="26"/>
        </w:rPr>
        <w:fldChar w:fldCharType="begin"/>
      </w:r>
      <w:r w:rsidR="00B62082" w:rsidRPr="00791D37">
        <w:rPr>
          <w:rFonts w:eastAsiaTheme="majorEastAsia"/>
          <w:color w:val="2F5496" w:themeColor="accent1" w:themeShade="BF"/>
          <w:sz w:val="28"/>
          <w:szCs w:val="26"/>
        </w:rPr>
        <w:instrText xml:space="preserve"> HYPERLINK  \l "_THREAD" </w:instrText>
      </w:r>
      <w:r w:rsidR="00B62082" w:rsidRPr="00791D37">
        <w:rPr>
          <w:rFonts w:eastAsiaTheme="majorEastAsia"/>
          <w:color w:val="2F5496" w:themeColor="accent1" w:themeShade="BF"/>
          <w:sz w:val="28"/>
          <w:szCs w:val="26"/>
        </w:rPr>
        <w:fldChar w:fldCharType="separate"/>
      </w:r>
      <w:r w:rsidR="00B62082" w:rsidRPr="00791D37">
        <w:rPr>
          <w:rFonts w:eastAsiaTheme="majorEastAsia"/>
          <w:color w:val="2F5496" w:themeColor="accent1" w:themeShade="BF"/>
        </w:rPr>
        <w:t>apartado 2.3.</w:t>
      </w:r>
    </w:p>
    <w:p w14:paraId="41EC82E8" w14:textId="77777777" w:rsidR="00B62082" w:rsidRPr="00791D37" w:rsidRDefault="00B62082" w:rsidP="00791D37">
      <w:r w:rsidRPr="00791D37">
        <w:lastRenderedPageBreak/>
        <w:br w:type="page"/>
      </w:r>
    </w:p>
    <w:p w14:paraId="2966E203" w14:textId="77777777" w:rsidR="00B62082" w:rsidRPr="00791D37" w:rsidRDefault="00B62082" w:rsidP="00791D37">
      <w:pPr>
        <w:pStyle w:val="Ttulo2"/>
      </w:pPr>
      <w:bookmarkStart w:id="1789" w:name="_THREAD"/>
      <w:bookmarkStart w:id="1790" w:name="_Toc81499357"/>
      <w:bookmarkStart w:id="1791" w:name="_Toc81650375"/>
      <w:bookmarkEnd w:id="1789"/>
      <w:r w:rsidRPr="00791D37">
        <w:lastRenderedPageBreak/>
        <w:t>TH</w:t>
      </w:r>
      <w:r w:rsidRPr="00791D37">
        <w:fldChar w:fldCharType="end"/>
      </w:r>
      <w:commentRangeStart w:id="1792"/>
      <w:commentRangeEnd w:id="1792"/>
      <w:r w:rsidRPr="00791D37">
        <w:rPr>
          <w:rStyle w:val="Refdecomentario"/>
          <w:rFonts w:eastAsiaTheme="minorHAnsi"/>
          <w:color w:val="auto"/>
        </w:rPr>
        <w:commentReference w:id="1792"/>
      </w:r>
      <w:r w:rsidRPr="00791D37">
        <w:t>READ</w:t>
      </w:r>
      <w:bookmarkEnd w:id="1790"/>
      <w:bookmarkEnd w:id="1791"/>
      <w:r w:rsidRPr="00791D37">
        <w:t xml:space="preserve"> </w:t>
      </w:r>
    </w:p>
    <w:p w14:paraId="6AF95DDC" w14:textId="77777777" w:rsidR="00B62082" w:rsidRPr="00791D37" w:rsidRDefault="00B62082" w:rsidP="00791D37"/>
    <w:p w14:paraId="7B92B9C7" w14:textId="5BC38212" w:rsidR="00B62082" w:rsidRPr="00791D37" w:rsidRDefault="00B62082" w:rsidP="00791D37">
      <w:r w:rsidRPr="00791D37">
        <w:t>Thread es una especificación IoT gratuita, con redes en malla, basada en 6LoWPAN y en IPv6</w:t>
      </w:r>
      <w:r w:rsidR="00D46385" w:rsidRPr="00791D37">
        <w:t xml:space="preserve"> </w:t>
      </w:r>
      <w:r w:rsidR="00D46385" w:rsidRPr="00791D37">
        <w:fldChar w:fldCharType="begin" w:fldLock="1"/>
      </w:r>
      <w:r w:rsidR="00D46385" w:rsidRPr="00791D37">
        <w:instrText>ADDIN CSL_CITATION {"citationItems":[{"id":"ITEM-1","itemData":{"DOI":"10.1109/W-FiCloud.2018.00013","ISBN":"9781538678107","abstract":"the goal of the publication is to describe outcome form environmental tests of wireless Thread mesh network which was designed for indoor environment monitoring. The sensor is based on NRF52840 SoC (System on Chip) and allows to monitor parameters like: temperature, humidity, atmospheric pressure and light luminescence. For implementation of wireless communication OpenThread Thread protocol stack was used. All test were set in office building, where the harsh environmental condition, generated by hundreds of wire and wireless devices create perfect test place for verifying network reliability. The paper contains description of hardware and software solution, tests setup and outcomes concluded from collected data.","author":[{"dropping-particle":"","family":"Rzepecki","given":"Wojciech","non-dropping-particle":"","parse-names":false,"suffix":""},{"dropping-particle":"","family":"Iwanecki","given":"Lukasz","non-dropping-particle":"","parse-names":false,"suffix":""},{"dropping-particle":"","family":"Ryba","given":"Piotr","non-dropping-particle":"","parse-names":false,"suffix":""}],"container-title":"Proceedings - 2018 IEEE 6th International Conference on Future Internet of Things and Cloud Workshops, W-FiCloud 2018","id":"ITEM-1","issued":{"date-parts":[["2018"]]},"page":"42-47","publisher":"IEEE","title":"IEEE 802.15.4 thread mesh network - Data transmission in harsh environment","type":"article-journal"},"uris":["http://www.mendeley.com/documents/?uuid=898c70a8-1604-47c5-bbd3-c51dc30d63e7"]}],"mendeley":{"formattedCitation":"[8]","plainTextFormattedCitation":"[8]","previouslyFormattedCitation":"[8]"},"properties":{"noteIndex":0},"schema":"https://github.com/citation-style-language/schema/raw/master/csl-citation.json"}</w:instrText>
      </w:r>
      <w:r w:rsidR="00D46385" w:rsidRPr="00791D37">
        <w:fldChar w:fldCharType="separate"/>
      </w:r>
      <w:r w:rsidR="00D46385" w:rsidRPr="00791D37">
        <w:rPr>
          <w:noProof/>
        </w:rPr>
        <w:t>[8]</w:t>
      </w:r>
      <w:r w:rsidR="00D46385" w:rsidRPr="00791D37">
        <w:fldChar w:fldCharType="end"/>
      </w:r>
      <w:r w:rsidR="00D46385" w:rsidRPr="00791D37">
        <w:t xml:space="preserve">. </w:t>
      </w:r>
      <w:r w:rsidRPr="00791D37">
        <w:t xml:space="preserve">Esta ha sido desarrollada por empresas como Samsung, Google y muchas otras grandes compañías. Como se indica en la especificación THREAD </w:t>
      </w:r>
      <w:r w:rsidRPr="00791D37">
        <w:fldChar w:fldCharType="begin" w:fldLock="1"/>
      </w:r>
      <w:r w:rsidR="00AD1498" w:rsidRPr="00791D37">
        <w:instrText>ADDIN CSL_CITATION {"citationItems":[{"id":"ITEM-1","itemData":{"author":[{"dropping-particle":"","family":"Thread Group","given":"","non-dropping-particle":"","parse-names":false,"suffix":""}],"id":"ITEM-1","issued":{"date-parts":[["2017"]]},"publisher":"Thread Group","title":"Thread 1.1. 1 Specification","type":"article"},"uris":["http://www.mendeley.com/documents/?uuid=691f9c7a-e0c1-4f56-98fe-1978ab19a59f"]}],"mendeley":{"formattedCitation":"[9]","plainTextFormattedCitation":"[9]","previouslyFormattedCitation":"[9]"},"properties":{"noteIndex":0},"schema":"https://github.com/citation-style-language/schema/raw/master/csl-citation.json"}</w:instrText>
      </w:r>
      <w:r w:rsidRPr="00791D37">
        <w:fldChar w:fldCharType="separate"/>
      </w:r>
      <w:r w:rsidR="00AD1498" w:rsidRPr="00791D37">
        <w:rPr>
          <w:noProof/>
        </w:rPr>
        <w:t>[9]</w:t>
      </w:r>
      <w:r w:rsidRPr="00791D37">
        <w:fldChar w:fldCharType="end"/>
      </w:r>
      <w:r w:rsidRPr="00791D37">
        <w:t xml:space="preserve">, este protocolo es un estándar abierto para comunicaciones inalámbricas dispositivo a dispositivo, económico, de baja potencia y fiable. </w:t>
      </w:r>
      <w:r w:rsidRPr="00791D37">
        <w:fldChar w:fldCharType="begin" w:fldLock="1"/>
      </w:r>
      <w:r w:rsidR="00AD1498" w:rsidRPr="00791D37">
        <w:instrText>ADDIN CSL_CITATION {"citationItems":[{"id":"ITEM-1","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1","issued":{"date-parts":[["2019"]]},"page":"357-361","title":"6LoWPAN overview and implementations","type":"article-journal"},"uris":["http://www.mendeley.com/documents/?uuid=5cc34b95-38b3-491a-9b8f-7085a4aa6efc"]}],"mendeley":{"formattedCitation":"[7]","plainTextFormattedCitation":"[7]","previouslyFormattedCitation":"[7]"},"properties":{"noteIndex":0},"schema":"https://github.com/citation-style-language/schema/raw/master/csl-citation.json"}</w:instrText>
      </w:r>
      <w:r w:rsidRPr="00791D37">
        <w:fldChar w:fldCharType="separate"/>
      </w:r>
      <w:r w:rsidR="00AD1498" w:rsidRPr="00791D37">
        <w:rPr>
          <w:noProof/>
        </w:rPr>
        <w:t>[7]</w:t>
      </w:r>
      <w:r w:rsidRPr="00791D37">
        <w:fldChar w:fldCharType="end"/>
      </w:r>
    </w:p>
    <w:p w14:paraId="46EE070C" w14:textId="23359A02" w:rsidR="00B62082" w:rsidRPr="00791D37" w:rsidRDefault="00B62082" w:rsidP="00791D37">
      <w:pPr>
        <w:pStyle w:val="Ttulo3"/>
      </w:pPr>
      <w:bookmarkStart w:id="1793" w:name="_Toc81499358"/>
      <w:bookmarkStart w:id="1794" w:name="_Toc81650376"/>
      <w:r w:rsidRPr="00791D37">
        <w:t xml:space="preserve">Introducción a Redes THREAD </w:t>
      </w:r>
      <w:r w:rsidRPr="00791D37">
        <w:fldChar w:fldCharType="begin" w:fldLock="1"/>
      </w:r>
      <w:r w:rsidR="00AD1498" w:rsidRPr="00791D37">
        <w:instrText>ADDIN CSL_CITATION {"citationItems":[{"id":"ITEM-1","itemData":{"author":[{"dropping-particle":"","family":"Kirale","given":"","non-dropping-particle":"","parse-names":false,"suffix":""}],"id":"ITEM-1","issued":{"date-parts":[["0"]]},"page":"1-17","title":"KTWM102 Thread NCP module","type":"article"},"uris":["http://www.mendeley.com/documents/?uuid=895b19a1-937e-4fea-9d30-3722d283389b"]},{"id":"ITEM-2","itemData":{"author":[{"dropping-particle":"","family":"Kirale","given":"","non-dropping-particle":"","parse-names":false,"suffix":""}],"collection-title":"2","id":"ITEM-2","issued":{"date-parts":[["2019"]]},"title":"Kirale Command-Line Shell","type":"article-journal"},"uris":["http://www.mendeley.com/documents/?uuid=82be5139-33e2-4a2a-bbc0-9a5bd58a2f22"]},{"id":"ITEM-3","itemData":{"DOI":"10.1109/W-FiCloud.2018.00013","ISBN":"9781538678107","abstract":"the goal of the publication is to describe outcome form environmental tests of wireless Thread mesh network which was designed for indoor environment monitoring. The sensor is based on NRF52840 SoC (System on Chip) and allows to monitor parameters like: temperature, humidity, atmospheric pressure and light luminescence. For implementation of wireless communication OpenThread Thread protocol stack was used. All test were set in office building, where the harsh environmental condition, generated by hundreds of wire and wireless devices create perfect test place for verifying network reliability. The paper contains description of hardware and software solution, tests setup and outcomes concluded from collected data.","author":[{"dropping-particle":"","family":"Rzepecki","given":"Wojciech","non-dropping-particle":"","parse-names":false,"suffix":""},{"dropping-particle":"","family":"Iwanecki","given":"Lukasz","non-dropping-particle":"","parse-names":false,"suffix":""},{"dropping-particle":"","family":"Ryba","given":"Piotr","non-dropping-particle":"","parse-names":false,"suffix":""}],"container-title":"Proceedings - 2018 IEEE 6th International Conference on Future Internet of Things and Cloud Workshops, W-FiCloud 2018","id":"ITEM-3","issued":{"date-parts":[["2018"]]},"page":"42-47","publisher":"IEEE","title":"IEEE 802.15.4 thread mesh network - Data transmission in harsh environment","type":"article-journal"},"uris":["http://www.mendeley.com/documents/?uuid=898c70a8-1604-47c5-bbd3-c51dc30d63e7"]},{"id":"ITEM-4","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4","issued":{"date-parts":[["2018"]]},"page":"161-167","publisher":"IEEE","title":"Thread: An IoT protocol","type":"article-journal","volume":"2018-April"},"uris":["http://www.mendeley.com/documents/?uuid=4bc0a1a9-4aee-4ffe-97f5-38e26c89fdf5"]}],"mendeley":{"formattedCitation":"[8], [10]–[12]","plainTextFormattedCitation":"[8], [10]–[12]","previouslyFormattedCitation":"[8], [10]–[12]"},"properties":{"noteIndex":0},"schema":"https://github.com/citation-style-language/schema/raw/master/csl-citation.json"}</w:instrText>
      </w:r>
      <w:r w:rsidRPr="00791D37">
        <w:fldChar w:fldCharType="separate"/>
      </w:r>
      <w:bookmarkEnd w:id="1793"/>
      <w:r w:rsidR="00AD1498" w:rsidRPr="00791D37">
        <w:rPr>
          <w:noProof/>
        </w:rPr>
        <w:t>[8], [10]–[12]</w:t>
      </w:r>
      <w:bookmarkEnd w:id="1794"/>
      <w:r w:rsidRPr="00791D37">
        <w:fldChar w:fldCharType="end"/>
      </w:r>
    </w:p>
    <w:p w14:paraId="349125A9" w14:textId="77777777" w:rsidR="00B62082" w:rsidRPr="00791D37" w:rsidRDefault="00B62082" w:rsidP="00791D37"/>
    <w:p w14:paraId="3F5E971E" w14:textId="77777777" w:rsidR="00B62082" w:rsidRPr="00791D37" w:rsidRDefault="00B62082" w:rsidP="00791D37">
      <w:r w:rsidRPr="00791D37">
        <w:t>Thread está específicamente diseñado para ambientes donde es necesario o deseado una red basada en comunicaciones IP y, además, se permite una variedad de capas de aplicación a ser usadas.</w:t>
      </w:r>
    </w:p>
    <w:p w14:paraId="2AD821C2" w14:textId="65659941" w:rsidR="00B62082" w:rsidRPr="00791D37" w:rsidRDefault="00B62082" w:rsidP="00791D37">
      <w:r w:rsidRPr="00791D37">
        <w:t xml:space="preserve">Las características generales del protocolo y las redes Thread son </w:t>
      </w:r>
      <w:r w:rsidRPr="00791D37">
        <w:fldChar w:fldCharType="begin" w:fldLock="1"/>
      </w:r>
      <w:r w:rsidR="00AD1498" w:rsidRPr="00791D37">
        <w:instrText>ADDIN CSL_CITATION {"citationItems":[{"id":"ITEM-1","itemData":{"author":[{"dropping-particle":"","family":"Kirale","given":"","non-dropping-particle":"","parse-names":false,"suffix":""}],"id":"ITEM-1","issued":{"date-parts":[["0"]]},"page":"1-17","title":"KTWM102 Thread NCP module","type":"article"},"uris":["http://www.mendeley.com/documents/?uuid=895b19a1-937e-4fea-9d30-3722d283389b"]}],"mendeley":{"formattedCitation":"[10]","plainTextFormattedCitation":"[10]","previouslyFormattedCitation":"[10]"},"properties":{"noteIndex":0},"schema":"https://github.com/citation-style-language/schema/raw/master/csl-citation.json"}</w:instrText>
      </w:r>
      <w:r w:rsidRPr="00791D37">
        <w:fldChar w:fldCharType="separate"/>
      </w:r>
      <w:r w:rsidR="00AD1498" w:rsidRPr="00791D37">
        <w:rPr>
          <w:noProof/>
        </w:rPr>
        <w:t>[10]</w:t>
      </w:r>
      <w:r w:rsidRPr="00791D37">
        <w:fldChar w:fldCharType="end"/>
      </w:r>
      <w:r w:rsidRPr="00791D37">
        <w:t>:</w:t>
      </w:r>
    </w:p>
    <w:p w14:paraId="4093CA5F" w14:textId="77777777" w:rsidR="00B62082" w:rsidRPr="00791D37" w:rsidRDefault="00B62082" w:rsidP="00791D37">
      <w:pPr>
        <w:pStyle w:val="Prrafodelista"/>
        <w:numPr>
          <w:ilvl w:val="0"/>
          <w:numId w:val="9"/>
        </w:numPr>
      </w:pPr>
      <w:r w:rsidRPr="00791D37">
        <w:rPr>
          <w:b/>
          <w:bCs/>
        </w:rPr>
        <w:t xml:space="preserve">Simplicidad. </w:t>
      </w:r>
      <w:r w:rsidRPr="00791D37">
        <w:t>La instalación de la red, la puesta en marcha y la operativa son muy simples. Esto se debe a que los protocolos fluidos para formar, unir y mantener una red Thread permiten una autoconfiguración y arreglar problemas de enrutado a la vez que ocurren.</w:t>
      </w:r>
    </w:p>
    <w:p w14:paraId="00C76F83" w14:textId="77777777" w:rsidR="00B62082" w:rsidRPr="00791D37" w:rsidRDefault="00B62082" w:rsidP="00791D37">
      <w:pPr>
        <w:pStyle w:val="Prrafodelista"/>
        <w:numPr>
          <w:ilvl w:val="0"/>
          <w:numId w:val="9"/>
        </w:numPr>
      </w:pPr>
      <w:r w:rsidRPr="00791D37">
        <w:rPr>
          <w:b/>
          <w:bCs/>
        </w:rPr>
        <w:t>Seguridad.</w:t>
      </w:r>
      <w:r w:rsidRPr="00791D37">
        <w:t xml:space="preserve"> No se permite unirse a dispositivos a una red Thread si no están autorizados. Todas las comunicaciones están encriptadas y seguras.</w:t>
      </w:r>
    </w:p>
    <w:p w14:paraId="7E0DB5A0" w14:textId="77777777" w:rsidR="00B62082" w:rsidRPr="00791D37" w:rsidRDefault="00B62082" w:rsidP="00791D37">
      <w:pPr>
        <w:pStyle w:val="Prrafodelista"/>
        <w:numPr>
          <w:ilvl w:val="0"/>
          <w:numId w:val="9"/>
        </w:numPr>
      </w:pPr>
      <w:r w:rsidRPr="00791D37">
        <w:rPr>
          <w:b/>
          <w:bCs/>
        </w:rPr>
        <w:t xml:space="preserve">Redes pequeñas y grandes. </w:t>
      </w:r>
      <w:r w:rsidRPr="00791D37">
        <w:t>La cantidad de nodos conectados puede variar entre unos pocos y cientos de dispositivos comunicándose sin problemas. Esto se debe a que la capa de red está diseñada para optimizar el uso de la red en función del uso esperado.</w:t>
      </w:r>
    </w:p>
    <w:p w14:paraId="6EFDAE70" w14:textId="77777777" w:rsidR="00B62082" w:rsidRPr="00791D37" w:rsidRDefault="00B62082" w:rsidP="00791D37">
      <w:pPr>
        <w:pStyle w:val="Prrafodelista"/>
        <w:numPr>
          <w:ilvl w:val="0"/>
          <w:numId w:val="9"/>
        </w:numPr>
      </w:pPr>
      <w:r w:rsidRPr="00791D37">
        <w:rPr>
          <w:b/>
          <w:bCs/>
        </w:rPr>
        <w:t>Rango.</w:t>
      </w:r>
      <w:r w:rsidRPr="00791D37">
        <w:t xml:space="preserve"> Los típicos dispositivos junto con una red en malla pueden dar rango suficiente para cubrir una casa. La tecnología de propagación del espectro, se usa en la capa física para tener una buena inmunidad a interferencias.</w:t>
      </w:r>
    </w:p>
    <w:p w14:paraId="1519F90C" w14:textId="77777777" w:rsidR="00B62082" w:rsidRPr="00791D37" w:rsidRDefault="00B62082" w:rsidP="00791D37">
      <w:pPr>
        <w:pStyle w:val="Prrafodelista"/>
        <w:numPr>
          <w:ilvl w:val="0"/>
          <w:numId w:val="9"/>
        </w:numPr>
      </w:pPr>
      <w:r w:rsidRPr="00791D37">
        <w:rPr>
          <w:b/>
          <w:bCs/>
        </w:rPr>
        <w:t>Sin fallos.</w:t>
      </w:r>
      <w:r w:rsidRPr="00791D37">
        <w:t xml:space="preserve"> La pila del protocolo está diseñada para dar operar segura y fiablemente incluso con fallos o perdidas en dispositivos individualmente.</w:t>
      </w:r>
    </w:p>
    <w:p w14:paraId="20740CAA" w14:textId="77777777" w:rsidR="00B62082" w:rsidRPr="00791D37" w:rsidRDefault="00B62082" w:rsidP="00791D37">
      <w:pPr>
        <w:pStyle w:val="Prrafodelista"/>
        <w:numPr>
          <w:ilvl w:val="0"/>
          <w:numId w:val="9"/>
        </w:numPr>
      </w:pPr>
      <w:r w:rsidRPr="00791D37">
        <w:rPr>
          <w:b/>
          <w:bCs/>
        </w:rPr>
        <w:t>Baja potencia.</w:t>
      </w:r>
      <w:r w:rsidRPr="00791D37">
        <w:t xml:space="preserve"> Los dispositivos suelen operar durante años con baterías tipo AA gracias al uso de un ciclo duty ajustado.</w:t>
      </w:r>
    </w:p>
    <w:p w14:paraId="1F169E4A" w14:textId="77777777" w:rsidR="00B62082" w:rsidRPr="00791D37" w:rsidRDefault="00B62082" w:rsidP="00791D37">
      <w:r w:rsidRPr="00791D37">
        <w:br w:type="page"/>
      </w:r>
    </w:p>
    <w:p w14:paraId="41C35021" w14:textId="77777777" w:rsidR="00B62082" w:rsidRPr="00791D37" w:rsidRDefault="00B62082" w:rsidP="00791D37">
      <w:pPr>
        <w:pStyle w:val="Ttulo3"/>
        <w:rPr>
          <w:noProof/>
        </w:rPr>
      </w:pPr>
      <w:bookmarkStart w:id="1795" w:name="_Tipos_de_dispositivos"/>
      <w:bookmarkStart w:id="1796" w:name="_Toc81499359"/>
      <w:bookmarkStart w:id="1797" w:name="_Toc81650377"/>
      <w:bookmarkEnd w:id="1795"/>
      <w:commentRangeStart w:id="1798"/>
      <w:r w:rsidRPr="00791D37">
        <w:rPr>
          <w:noProof/>
        </w:rPr>
        <w:lastRenderedPageBreak/>
        <w:t>Tipos de dispositivos</w:t>
      </w:r>
      <w:commentRangeEnd w:id="1798"/>
      <w:r w:rsidRPr="00791D37">
        <w:rPr>
          <w:rStyle w:val="Refdecomentario"/>
          <w:rFonts w:eastAsiaTheme="minorHAnsi"/>
          <w:color w:val="auto"/>
        </w:rPr>
        <w:commentReference w:id="1798"/>
      </w:r>
      <w:bookmarkEnd w:id="1796"/>
      <w:bookmarkEnd w:id="1797"/>
    </w:p>
    <w:p w14:paraId="7CE5D442" w14:textId="77777777" w:rsidR="00B62082" w:rsidRPr="00791D37" w:rsidRDefault="00B62082" w:rsidP="00791D37">
      <w:pPr>
        <w:rPr>
          <w:noProof/>
        </w:rPr>
      </w:pPr>
      <w:r w:rsidRPr="00791D37">
        <w:rPr>
          <w:noProof/>
        </w:rPr>
        <w:t>En estas redes, hay 2 clasificaciones para los posibles tipos de nodos que puede haber en la propia red.</w:t>
      </w:r>
    </w:p>
    <w:p w14:paraId="180CD2C1" w14:textId="79BA2196" w:rsidR="00B62082" w:rsidRPr="00791D37" w:rsidRDefault="00B62082" w:rsidP="00791D37">
      <w:pPr>
        <w:rPr>
          <w:noProof/>
        </w:rPr>
      </w:pPr>
      <w:r w:rsidRPr="00791D37">
        <w:rPr>
          <w:noProof/>
        </w:rPr>
        <w:t xml:space="preserve">Para una topología básica tendríamos los siguientes tipos de dispositivos: </w:t>
      </w:r>
      <w:r w:rsidRPr="00791D37">
        <w:rPr>
          <w:noProof/>
        </w:rPr>
        <w:fldChar w:fldCharType="begin" w:fldLock="1"/>
      </w:r>
      <w:r w:rsidR="00AD1498" w:rsidRPr="00791D37">
        <w:rPr>
          <w:noProof/>
        </w:rPr>
        <w:instrText>ADDIN CSL_CITATION {"citationItems":[{"id":"ITEM-1","itemData":{"DOI":"10.1109/W-FiCloud.2018.00013","ISBN":"9781538678107","abstract":"the goal of the publication is to describe outcome form environmental tests of wireless Thread mesh network which was designed for indoor environment monitoring. The sensor is based on NRF52840 SoC (System on Chip) and allows to monitor parameters like: temperature, humidity, atmospheric pressure and light luminescence. For implementation of wireless communication OpenThread Thread protocol stack was used. All test were set in office building, where the harsh environmental condition, generated by hundreds of wire and wireless devices create perfect test place for verifying network reliability. The paper contains description of hardware and software solution, tests setup and outcomes concluded from collected data.","author":[{"dropping-particle":"","family":"Rzepecki","given":"Wojciech","non-dropping-particle":"","parse-names":false,"suffix":""},{"dropping-particle":"","family":"Iwanecki","given":"Lukasz","non-dropping-particle":"","parse-names":false,"suffix":""},{"dropping-particle":"","family":"Ryba","given":"Piotr","non-dropping-particle":"","parse-names":false,"suffix":""}],"container-title":"Proceedings - 2018 IEEE 6th International Conference on Future Internet of Things and Cloud Workshops, W-FiCloud 2018","id":"ITEM-1","issued":{"date-parts":[["2018"]]},"page":"42-47","publisher":"IEEE","title":"IEEE 802.15.4 thread mesh network - Data transmission in harsh environment","type":"article-journal"},"uris":["http://www.mendeley.com/documents/?uuid=898c70a8-1604-47c5-bbd3-c51dc30d63e7"]},{"id":"ITEM-2","itemData":{"author":[{"dropping-particle":"","family":"Kirale","given":"","non-dropping-particle":"","parse-names":false,"suffix":""}],"id":"ITEM-2","issued":{"date-parts":[["0"]]},"page":"1-17","title":"KTWM102 Thread NCP module","type":"article"},"uris":["http://www.mendeley.com/documents/?uuid=895b19a1-937e-4fea-9d30-3722d283389b"]}],"mendeley":{"formattedCitation":"[8], [10]","plainTextFormattedCitation":"[8], [10]","previouslyFormattedCitation":"[8], [10]"},"properties":{"noteIndex":0},"schema":"https://github.com/citation-style-language/schema/raw/master/csl-citation.json"}</w:instrText>
      </w:r>
      <w:r w:rsidRPr="00791D37">
        <w:rPr>
          <w:noProof/>
        </w:rPr>
        <w:fldChar w:fldCharType="separate"/>
      </w:r>
      <w:r w:rsidR="00AD1498" w:rsidRPr="00791D37">
        <w:rPr>
          <w:noProof/>
        </w:rPr>
        <w:t>[8], [10]</w:t>
      </w:r>
      <w:r w:rsidRPr="00791D37">
        <w:rPr>
          <w:noProof/>
        </w:rPr>
        <w:fldChar w:fldCharType="end"/>
      </w:r>
    </w:p>
    <w:p w14:paraId="3EFDE372" w14:textId="77777777" w:rsidR="00B62082" w:rsidRPr="00791D37" w:rsidRDefault="00B62082" w:rsidP="00791D37">
      <w:pPr>
        <w:pStyle w:val="Prrafodelista"/>
        <w:numPr>
          <w:ilvl w:val="0"/>
          <w:numId w:val="10"/>
        </w:numPr>
      </w:pPr>
      <w:r w:rsidRPr="00791D37">
        <w:rPr>
          <w:b/>
          <w:bCs/>
        </w:rPr>
        <w:t xml:space="preserve">Border Routers. </w:t>
      </w:r>
      <w:r w:rsidRPr="00791D37">
        <w:t>Es un router específico que da conectividad desde redes 802.15.4 a redes adyacentes en otras capas físicas, como Wi-Fi o Ethernet. Da servicio a los dispositivos dentro de la red, incluyendo servicio de enrutamiento para operaciones fuera de red.</w:t>
      </w:r>
    </w:p>
    <w:p w14:paraId="2D0B6222" w14:textId="4A91573A" w:rsidR="00B62082" w:rsidRPr="00791D37" w:rsidRDefault="00B62082" w:rsidP="00791D37">
      <w:pPr>
        <w:pStyle w:val="Prrafodelista"/>
        <w:numPr>
          <w:ilvl w:val="0"/>
          <w:numId w:val="10"/>
        </w:numPr>
      </w:pPr>
      <w:r w:rsidRPr="00791D37">
        <w:rPr>
          <w:b/>
          <w:bCs/>
        </w:rPr>
        <w:t>Routers.</w:t>
      </w:r>
      <w:r w:rsidRPr="00791D37">
        <w:t xml:space="preserve"> Estos se encargan de dar servicios de enrutamiento a los distintos dispositivos de red</w:t>
      </w:r>
      <w:ins w:id="1799" w:author="JORGE CONTRERAS ORTIZ" w:date="2021-09-04T11:21:00Z">
        <w:r w:rsidR="00B83329">
          <w:t xml:space="preserve"> y de proporcionar los </w:t>
        </w:r>
      </w:ins>
      <w:del w:id="1800" w:author="JORGE CONTRERAS ORTIZ" w:date="2021-09-04T11:21:00Z">
        <w:r w:rsidRPr="00791D37" w:rsidDel="00B83329">
          <w:delText xml:space="preserve">. También se encargan de </w:delText>
        </w:r>
      </w:del>
      <w:r w:rsidRPr="00791D37">
        <w:t>servicios de seguridad</w:t>
      </w:r>
      <w:del w:id="1801" w:author="JORGE CONTRERAS ORTIZ" w:date="2021-09-04T11:21:00Z">
        <w:r w:rsidRPr="00791D37" w:rsidDel="00B83329">
          <w:delText xml:space="preserve"> y de unión a los diferentes dispositivos que quieran unirse a la red</w:delText>
        </w:r>
      </w:del>
      <w:r w:rsidRPr="00791D37">
        <w:t xml:space="preserve">. Estos routers, no están pensados para un modo </w:t>
      </w:r>
      <w:del w:id="1802" w:author="JORGE CONTRERAS ORTIZ" w:date="2021-09-04T11:20:00Z">
        <w:r w:rsidRPr="00791D37" w:rsidDel="00B83329">
          <w:delText>“dormido”</w:delText>
        </w:r>
        <w:r w:rsidR="00363231" w:rsidRPr="00791D37" w:rsidDel="00B83329">
          <w:delText xml:space="preserve"> o </w:delText>
        </w:r>
      </w:del>
      <w:r w:rsidR="00363231" w:rsidRPr="00791D37">
        <w:t>de bajo consumo</w:t>
      </w:r>
      <w:r w:rsidRPr="00791D37">
        <w:t xml:space="preserve">. </w:t>
      </w:r>
      <w:r w:rsidR="00363231" w:rsidRPr="00791D37">
        <w:t>A su vez, p</w:t>
      </w:r>
      <w:r w:rsidRPr="00791D37">
        <w:t>ueden degradar su funcionalidad y convertirse en REEDs (Router-Eligible End Devices).</w:t>
      </w:r>
    </w:p>
    <w:p w14:paraId="28C08466" w14:textId="6A47B4D7" w:rsidR="00B62082" w:rsidRPr="00791D37" w:rsidRDefault="00B62082" w:rsidP="00791D37">
      <w:pPr>
        <w:pStyle w:val="Prrafodelista"/>
        <w:numPr>
          <w:ilvl w:val="0"/>
          <w:numId w:val="10"/>
        </w:numPr>
      </w:pPr>
      <w:r w:rsidRPr="00791D37">
        <w:rPr>
          <w:b/>
          <w:bCs/>
        </w:rPr>
        <w:t xml:space="preserve">Router-Eligible End Devices. </w:t>
      </w:r>
      <w:r w:rsidRPr="00791D37">
        <w:t xml:space="preserve">Estos </w:t>
      </w:r>
      <w:r w:rsidR="00363231" w:rsidRPr="00791D37">
        <w:t>dispositivos</w:t>
      </w:r>
      <w:r w:rsidRPr="00791D37">
        <w:t xml:space="preserve"> pueden convertirse en Routers</w:t>
      </w:r>
      <w:r w:rsidR="00363231" w:rsidRPr="00791D37">
        <w:t xml:space="preserve"> </w:t>
      </w:r>
      <w:r w:rsidRPr="00791D37">
        <w:t xml:space="preserve">acorde a la topología o condiciones de la red, </w:t>
      </w:r>
      <w:r w:rsidR="00363231" w:rsidRPr="00791D37">
        <w:t xml:space="preserve">pero </w:t>
      </w:r>
      <w:r w:rsidRPr="00791D37">
        <w:t>no actúan como Routers. Estos dispositivos, por lo general, no reenvían mensajes ni dan servicios de unión y seguridad para otros dispositivos dentro de la red Thread</w:t>
      </w:r>
      <w:r w:rsidR="00363231" w:rsidRPr="00791D37">
        <w:t xml:space="preserve"> mientras no se conviertan a routers</w:t>
      </w:r>
      <w:r w:rsidRPr="00791D37">
        <w:t xml:space="preserve">. </w:t>
      </w:r>
      <w:r w:rsidR="00363231" w:rsidRPr="00791D37">
        <w:t>Este</w:t>
      </w:r>
      <w:r w:rsidRPr="00791D37">
        <w:t xml:space="preserve"> cambió a Routers es manejado por la propia red automáticamente sin necesidad de </w:t>
      </w:r>
      <w:r w:rsidR="00363231" w:rsidRPr="00791D37">
        <w:t>ser manejado por ningún usuario</w:t>
      </w:r>
      <w:r w:rsidRPr="00791D37">
        <w:t>.</w:t>
      </w:r>
    </w:p>
    <w:p w14:paraId="7CA412EB" w14:textId="77777777" w:rsidR="00B62082" w:rsidRPr="00791D37" w:rsidRDefault="00B62082" w:rsidP="00791D37">
      <w:pPr>
        <w:pStyle w:val="Prrafodelista"/>
        <w:numPr>
          <w:ilvl w:val="0"/>
          <w:numId w:val="10"/>
        </w:numPr>
      </w:pPr>
      <w:r w:rsidRPr="00791D37">
        <w:rPr>
          <w:b/>
          <w:bCs/>
        </w:rPr>
        <w:t xml:space="preserve">Sleepy End Devices. </w:t>
      </w:r>
      <w:r w:rsidRPr="00791D37">
        <w:t>Son dispositivos anfitriones o Host de la red. Solo se pueden comunicar a través de su Router Padre, y no pueden reenviar mensajes para otros dispositivos. Pueden operar con muy bajo consumo ya que receptor está desactivado y solo se despierta periódicamente para comunicarse con su padre.</w:t>
      </w:r>
    </w:p>
    <w:p w14:paraId="3D76C7B8" w14:textId="77777777" w:rsidR="00B62082" w:rsidRPr="00791D37" w:rsidRDefault="00B62082" w:rsidP="00791D37"/>
    <w:p w14:paraId="10D8AB8C" w14:textId="77777777" w:rsidR="00B62082" w:rsidRPr="00791D37" w:rsidRDefault="00B62082" w:rsidP="00791D37">
      <w:r w:rsidRPr="00791D37">
        <w:t>Desde el punto de vista de funcionalidad, se podrían agrupar los dispositivos Thread en dos diferentes tipos, y dentro de cada tipo, cada dispositivo puede adoptar ciertos roles. Estos dos principales tipos son:</w:t>
      </w:r>
    </w:p>
    <w:p w14:paraId="6339DB32" w14:textId="77777777" w:rsidR="00B62082" w:rsidRPr="00791D37" w:rsidRDefault="00B62082" w:rsidP="00791D37">
      <w:pPr>
        <w:pStyle w:val="Prrafodelista"/>
        <w:numPr>
          <w:ilvl w:val="0"/>
          <w:numId w:val="11"/>
        </w:numPr>
      </w:pPr>
      <w:r w:rsidRPr="00791D37">
        <w:rPr>
          <w:b/>
          <w:bCs/>
        </w:rPr>
        <w:t xml:space="preserve">Full Thread Device (FTD). </w:t>
      </w:r>
      <w:r w:rsidRPr="00791D37">
        <w:t>Puede comunicarse con otros dispositivos bidireccionalmente y con los nodos hijos (MTD) unidos a él. Estos dispositivos pueden adquirir los siguientes roles:</w:t>
      </w:r>
    </w:p>
    <w:p w14:paraId="3D9AF5FD" w14:textId="77777777" w:rsidR="00B62082" w:rsidRPr="00791D37" w:rsidRDefault="00B62082" w:rsidP="00791D37">
      <w:pPr>
        <w:pStyle w:val="Prrafodelista"/>
        <w:numPr>
          <w:ilvl w:val="1"/>
          <w:numId w:val="11"/>
        </w:numPr>
      </w:pPr>
      <w:r w:rsidRPr="00791D37">
        <w:rPr>
          <w:b/>
          <w:bCs/>
        </w:rPr>
        <w:t>Leader:</w:t>
      </w:r>
      <w:r w:rsidRPr="00791D37">
        <w:t xml:space="preserve"> Es el dispositivo Thread responsable del manejo de la asignación de ID de router. Es el único dispositivo en una partición de red Thread que actúa como árbitro central y distribuidor del estado de configuración de la red.</w:t>
      </w:r>
    </w:p>
    <w:p w14:paraId="7CDBC92B" w14:textId="77777777" w:rsidR="00B62082" w:rsidRPr="00791D37" w:rsidRDefault="00B62082" w:rsidP="00791D37">
      <w:pPr>
        <w:pStyle w:val="Prrafodelista"/>
        <w:numPr>
          <w:ilvl w:val="1"/>
          <w:numId w:val="11"/>
        </w:numPr>
      </w:pPr>
      <w:r w:rsidRPr="00791D37">
        <w:rPr>
          <w:b/>
          <w:bCs/>
        </w:rPr>
        <w:t>Border Router. (</w:t>
      </w:r>
      <w:r w:rsidRPr="00791D37">
        <w:t>Misma funcionalidad comentada en la primera clasificación.)</w:t>
      </w:r>
    </w:p>
    <w:p w14:paraId="16C163CB" w14:textId="77777777" w:rsidR="00B62082" w:rsidRPr="00791D37" w:rsidRDefault="00B62082" w:rsidP="00791D37">
      <w:pPr>
        <w:pStyle w:val="Prrafodelista"/>
        <w:numPr>
          <w:ilvl w:val="1"/>
          <w:numId w:val="11"/>
        </w:numPr>
      </w:pPr>
      <w:r w:rsidRPr="00791D37">
        <w:rPr>
          <w:b/>
          <w:bCs/>
        </w:rPr>
        <w:t>Active Router.</w:t>
      </w:r>
      <w:r w:rsidRPr="00791D37">
        <w:t xml:space="preserve"> (Misma funcionalidad comentada en la primera clasificación.)</w:t>
      </w:r>
    </w:p>
    <w:p w14:paraId="141E2F40" w14:textId="77777777" w:rsidR="00B62082" w:rsidRPr="00791D37" w:rsidRDefault="00B62082" w:rsidP="00791D37">
      <w:pPr>
        <w:pStyle w:val="Prrafodelista"/>
        <w:numPr>
          <w:ilvl w:val="1"/>
          <w:numId w:val="11"/>
        </w:numPr>
      </w:pPr>
      <w:r w:rsidRPr="00791D37">
        <w:rPr>
          <w:b/>
          <w:bCs/>
        </w:rPr>
        <w:t>REEDs.</w:t>
      </w:r>
      <w:r w:rsidRPr="00791D37">
        <w:t xml:space="preserve"> (Misma funcionalidad comentada en la primera clasificación.) Pueden tener varios nodos hijos y mantener enlaces con los Routers vecinos.</w:t>
      </w:r>
    </w:p>
    <w:p w14:paraId="65076F2F" w14:textId="77777777" w:rsidR="00B62082" w:rsidRPr="00791D37" w:rsidRDefault="00B62082" w:rsidP="00791D37">
      <w:pPr>
        <w:pStyle w:val="Prrafodelista"/>
        <w:numPr>
          <w:ilvl w:val="1"/>
          <w:numId w:val="11"/>
        </w:numPr>
      </w:pPr>
      <w:r w:rsidRPr="00791D37">
        <w:rPr>
          <w:b/>
          <w:bCs/>
        </w:rPr>
        <w:t>Full End Device (FED).</w:t>
      </w:r>
      <w:r w:rsidRPr="00791D37">
        <w:t xml:space="preserve"> Es un FTD normal, que siempre actuará como un Dispositivo Final (End Device – ED). Un dispositivo FED nunca pedirá convertirse en Router, como haría un REED.</w:t>
      </w:r>
    </w:p>
    <w:p w14:paraId="69413C1B" w14:textId="77777777" w:rsidR="00B62082" w:rsidRPr="00791D37" w:rsidRDefault="00B62082" w:rsidP="00791D37">
      <w:pPr>
        <w:pStyle w:val="Prrafodelista"/>
        <w:numPr>
          <w:ilvl w:val="0"/>
          <w:numId w:val="11"/>
        </w:numPr>
      </w:pPr>
      <w:r w:rsidRPr="00791D37">
        <w:rPr>
          <w:b/>
          <w:bCs/>
        </w:rPr>
        <w:t>Minimal Thread Device (MTD).</w:t>
      </w:r>
      <w:r w:rsidRPr="00791D37">
        <w:t xml:space="preserve"> Estos dispositivos solo pueden comunicar con el padre FTD al que están unidos. Los roles que pueden adquirir son:</w:t>
      </w:r>
    </w:p>
    <w:p w14:paraId="06ABD671" w14:textId="77777777" w:rsidR="00B62082" w:rsidRPr="00791D37" w:rsidRDefault="00B62082" w:rsidP="00791D37">
      <w:pPr>
        <w:pStyle w:val="Prrafodelista"/>
        <w:numPr>
          <w:ilvl w:val="1"/>
          <w:numId w:val="11"/>
        </w:numPr>
      </w:pPr>
      <w:r w:rsidRPr="00791D37">
        <w:rPr>
          <w:b/>
          <w:bCs/>
        </w:rPr>
        <w:t>Minimal End Device (MED).</w:t>
      </w:r>
      <w:r w:rsidRPr="00791D37">
        <w:t xml:space="preserve"> Es un dispositivo MTD cuyo receptor está habilitado todo el tiempo y puede comunicarse con su nodo padre en cualquier momento.</w:t>
      </w:r>
    </w:p>
    <w:p w14:paraId="094E5F7B" w14:textId="77777777" w:rsidR="00B62082" w:rsidRPr="00791D37" w:rsidRDefault="00B62082" w:rsidP="00791D37">
      <w:pPr>
        <w:pStyle w:val="Prrafodelista"/>
        <w:numPr>
          <w:ilvl w:val="1"/>
          <w:numId w:val="11"/>
        </w:numPr>
      </w:pPr>
      <w:r w:rsidRPr="00791D37">
        <w:rPr>
          <w:b/>
          <w:bCs/>
        </w:rPr>
        <w:t>Sleepy End Device.</w:t>
      </w:r>
      <w:r w:rsidRPr="00791D37">
        <w:t xml:space="preserve"> </w:t>
      </w:r>
      <w:r w:rsidRPr="00791D37">
        <w:rPr>
          <w:b/>
          <w:bCs/>
        </w:rPr>
        <w:t>(</w:t>
      </w:r>
      <w:r w:rsidRPr="00791D37">
        <w:t xml:space="preserve">Misma funcionalidad comentada en la primera clasificación.) </w:t>
      </w:r>
    </w:p>
    <w:p w14:paraId="1EB1AE87" w14:textId="77777777" w:rsidR="00B62082" w:rsidRPr="00791D37" w:rsidRDefault="00B62082" w:rsidP="00791D37"/>
    <w:p w14:paraId="21813767" w14:textId="77777777" w:rsidR="00B62082" w:rsidRPr="00791D37" w:rsidRDefault="00B62082" w:rsidP="00F21168">
      <w:pPr>
        <w:jc w:val="center"/>
      </w:pPr>
      <w:r w:rsidRPr="00791D37">
        <w:rPr>
          <w:noProof/>
        </w:rPr>
        <w:lastRenderedPageBreak/>
        <w:drawing>
          <wp:inline distT="0" distB="0" distL="0" distR="0" wp14:anchorId="0DBDB4CB" wp14:editId="41CD84CC">
            <wp:extent cx="2622164" cy="2702560"/>
            <wp:effectExtent l="0" t="0" r="6985" b="2540"/>
            <wp:docPr id="1" name="Imagen 1" descr="Imagen que contiene 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Imagen que contiene Gráfico&#10;&#10;Descripción generada automáticamente"/>
                    <pic:cNvPicPr/>
                  </pic:nvPicPr>
                  <pic:blipFill>
                    <a:blip r:embed="rId17"/>
                    <a:stretch>
                      <a:fillRect/>
                    </a:stretch>
                  </pic:blipFill>
                  <pic:spPr>
                    <a:xfrm>
                      <a:off x="0" y="0"/>
                      <a:ext cx="2669087" cy="2750922"/>
                    </a:xfrm>
                    <a:prstGeom prst="rect">
                      <a:avLst/>
                    </a:prstGeom>
                  </pic:spPr>
                </pic:pic>
              </a:graphicData>
            </a:graphic>
          </wp:inline>
        </w:drawing>
      </w:r>
    </w:p>
    <w:p w14:paraId="75373365" w14:textId="1481C84D" w:rsidR="00B62082" w:rsidRPr="00791D37" w:rsidRDefault="00B62082" w:rsidP="00F21168">
      <w:pPr>
        <w:pStyle w:val="Descripcin"/>
        <w:jc w:val="center"/>
      </w:pPr>
      <w:bookmarkStart w:id="1803" w:name="_Toc81499813"/>
      <w:bookmarkStart w:id="1804" w:name="_Toc81499578"/>
      <w:bookmarkStart w:id="1805" w:name="_Toc81652223"/>
      <w:r w:rsidRPr="00791D37">
        <w:t xml:space="preserve">Ilustración </w:t>
      </w:r>
      <w:r w:rsidRPr="00F21168">
        <w:fldChar w:fldCharType="begin"/>
      </w:r>
      <w:r w:rsidRPr="00791D37">
        <w:instrText xml:space="preserve"> SEQ Ilustración \* ARABIC </w:instrText>
      </w:r>
      <w:r w:rsidRPr="00F21168">
        <w:fldChar w:fldCharType="separate"/>
      </w:r>
      <w:r w:rsidR="00FE1EC4">
        <w:rPr>
          <w:noProof/>
        </w:rPr>
        <w:t>3</w:t>
      </w:r>
      <w:r w:rsidRPr="00F21168">
        <w:fldChar w:fldCharType="end"/>
      </w:r>
      <w:r w:rsidRPr="00791D37">
        <w:t xml:space="preserve"> Ejemplo de una topología de Red Thread en malla </w:t>
      </w:r>
      <w:r w:rsidRPr="00F21168">
        <w:fldChar w:fldCharType="begin" w:fldLock="1"/>
      </w:r>
      <w:r w:rsidR="00AD1498" w:rsidRPr="00791D37">
        <w:instrText>ADDIN CSL_CITATION {"citationItems":[{"id":"ITEM-1","itemData":{"author":[{"dropping-particle":"","family":"Thread Group","given":"","non-dropping-particle":"","parse-names":false,"suffix":""}],"id":"ITEM-1","issued":{"date-parts":[["2017"]]},"publisher":"Thread Group","title":"Thread 1.1. 1 Specification","type":"article"},"uris":["http://www.mendeley.com/documents/?uuid=691f9c7a-e0c1-4f56-98fe-1978ab19a59f"]}],"mendeley":{"formattedCitation":"[9]","plainTextFormattedCitation":"[9]","previouslyFormattedCitation":"[9]"},"properties":{"noteIndex":0},"schema":"https://github.com/citation-style-language/schema/raw/master/csl-citation.json"}</w:instrText>
      </w:r>
      <w:r w:rsidRPr="00F21168">
        <w:fldChar w:fldCharType="separate"/>
      </w:r>
      <w:bookmarkEnd w:id="1803"/>
      <w:bookmarkEnd w:id="1804"/>
      <w:r w:rsidR="00AD1498" w:rsidRPr="00791D37">
        <w:rPr>
          <w:noProof/>
        </w:rPr>
        <w:t>[9]</w:t>
      </w:r>
      <w:bookmarkEnd w:id="1805"/>
      <w:r w:rsidRPr="00F21168">
        <w:fldChar w:fldCharType="end"/>
      </w:r>
      <w:r w:rsidRPr="00791D37">
        <w:t xml:space="preserve"> </w:t>
      </w:r>
    </w:p>
    <w:p w14:paraId="61BBA6BF" w14:textId="77777777" w:rsidR="00B62082" w:rsidRPr="00791D37" w:rsidRDefault="00B62082" w:rsidP="00791D37"/>
    <w:p w14:paraId="76F8CD5E" w14:textId="77777777" w:rsidR="00B62082" w:rsidRPr="00791D37" w:rsidRDefault="00B62082" w:rsidP="00791D37">
      <w:r w:rsidRPr="00791D37">
        <w:t>Un Router o un Border Router puede asumir el rol de líder para ciertas funciones dentro de la red Thread. Este líder tendrá que tomar decisiones dentro de la red, como asignar las direcciones de los Routers y permitir nuevas solicitudes de Routers. Si el nodo Líder se falla, un nodo Router o Border Router asumirá ese rol de manera automática, asegurando así ningún punto singular de fallo.</w:t>
      </w:r>
    </w:p>
    <w:p w14:paraId="41EB8323" w14:textId="77777777" w:rsidR="00B62082" w:rsidRPr="00791D37" w:rsidRDefault="00B62082" w:rsidP="00791D37"/>
    <w:p w14:paraId="0312B674" w14:textId="77777777" w:rsidR="00B62082" w:rsidRPr="00791D37" w:rsidRDefault="00B62082" w:rsidP="00791D37">
      <w:pPr>
        <w:pStyle w:val="Ttulo3"/>
      </w:pPr>
      <w:bookmarkStart w:id="1806" w:name="_Toc81499360"/>
      <w:bookmarkStart w:id="1807" w:name="_Toc81650378"/>
      <w:r w:rsidRPr="00791D37">
        <w:t>Protocolo Thread</w:t>
      </w:r>
      <w:bookmarkEnd w:id="1806"/>
      <w:bookmarkEnd w:id="1807"/>
      <w:r w:rsidRPr="00791D37">
        <w:t xml:space="preserve"> </w:t>
      </w:r>
    </w:p>
    <w:p w14:paraId="7FEE205B" w14:textId="77777777" w:rsidR="00B62082" w:rsidRPr="00791D37" w:rsidRDefault="00B62082" w:rsidP="00791D37"/>
    <w:p w14:paraId="6D5C474F" w14:textId="77777777" w:rsidR="00B62082" w:rsidRPr="00791D37" w:rsidRDefault="00B62082" w:rsidP="00791D37">
      <w:r w:rsidRPr="00791D37">
        <w:t xml:space="preserve">En este apartado describiremos la pila del protocolo Thread con las diferentes capas que la integran, las cuales podemos ver en </w:t>
      </w:r>
      <w:r w:rsidRPr="00791D37">
        <w:rPr>
          <w:i/>
          <w:iCs/>
        </w:rPr>
        <w:t>Ilustración 4</w:t>
      </w:r>
      <w:r w:rsidRPr="00791D37">
        <w:t>:</w:t>
      </w:r>
    </w:p>
    <w:p w14:paraId="08288309" w14:textId="77777777" w:rsidR="00B62082" w:rsidRPr="00791D37" w:rsidRDefault="00B62082" w:rsidP="00791D37"/>
    <w:p w14:paraId="5B999FE6" w14:textId="77777777" w:rsidR="00F21168" w:rsidRDefault="00B62082" w:rsidP="00B83329">
      <w:pPr>
        <w:keepNext/>
        <w:jc w:val="center"/>
        <w:pPrChange w:id="1808" w:author="JORGE CONTRERAS ORTIZ" w:date="2021-09-04T11:19:00Z">
          <w:pPr>
            <w:keepNext/>
          </w:pPr>
        </w:pPrChange>
      </w:pPr>
      <w:commentRangeStart w:id="1809"/>
      <w:r w:rsidRPr="00791D37">
        <w:rPr>
          <w:noProof/>
        </w:rPr>
        <w:drawing>
          <wp:inline distT="0" distB="0" distL="0" distR="0" wp14:anchorId="046C50AB" wp14:editId="4557ED6D">
            <wp:extent cx="4444409" cy="2359407"/>
            <wp:effectExtent l="0" t="0" r="0" b="3175"/>
            <wp:docPr id="4" name="Imagen 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Diagrama&#10;&#10;Descripción generada automáticamente"/>
                    <pic:cNvPicPr/>
                  </pic:nvPicPr>
                  <pic:blipFill>
                    <a:blip r:embed="rId18"/>
                    <a:stretch>
                      <a:fillRect/>
                    </a:stretch>
                  </pic:blipFill>
                  <pic:spPr>
                    <a:xfrm>
                      <a:off x="0" y="0"/>
                      <a:ext cx="4543653" cy="2412093"/>
                    </a:xfrm>
                    <a:prstGeom prst="rect">
                      <a:avLst/>
                    </a:prstGeom>
                  </pic:spPr>
                </pic:pic>
              </a:graphicData>
            </a:graphic>
          </wp:inline>
        </w:drawing>
      </w:r>
      <w:commentRangeEnd w:id="1809"/>
    </w:p>
    <w:p w14:paraId="2F982B9F" w14:textId="177853B2" w:rsidR="00F21168" w:rsidDel="00B83329" w:rsidRDefault="00F21168" w:rsidP="00F21168">
      <w:pPr>
        <w:pStyle w:val="Descripcin"/>
        <w:jc w:val="center"/>
        <w:rPr>
          <w:del w:id="1810" w:author="JORGE CONTRERAS ORTIZ" w:date="2021-09-04T11:19:00Z"/>
        </w:rPr>
      </w:pPr>
      <w:bookmarkStart w:id="1811" w:name="_Toc81652224"/>
      <w:r>
        <w:t xml:space="preserve">Ilustración </w:t>
      </w:r>
      <w:r w:rsidR="00B854F9">
        <w:fldChar w:fldCharType="begin"/>
      </w:r>
      <w:r w:rsidR="00B854F9">
        <w:instrText xml:space="preserve"> SEQ Ilustración \* ARABIC </w:instrText>
      </w:r>
      <w:r w:rsidR="00B854F9">
        <w:fldChar w:fldCharType="separate"/>
      </w:r>
      <w:r w:rsidR="00FE1EC4">
        <w:rPr>
          <w:noProof/>
        </w:rPr>
        <w:t>4</w:t>
      </w:r>
      <w:r w:rsidR="00B854F9">
        <w:rPr>
          <w:noProof/>
        </w:rPr>
        <w:fldChar w:fldCharType="end"/>
      </w:r>
      <w:r>
        <w:t xml:space="preserve"> </w:t>
      </w:r>
      <w:r w:rsidRPr="005C1943">
        <w:t xml:space="preserve">Pila de Protocolo Thread en un sistema IoT </w:t>
      </w:r>
      <w:r w:rsidRPr="00791D37">
        <w:fldChar w:fldCharType="begin" w:fldLock="1"/>
      </w:r>
      <w:r w:rsidR="006242EF">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CSCI46756.2018.00196","ISBN":"9781728113609","abstract":"Thread is an IPV6 based networking protocol for Internet-of-Things (IoT) that uses 6LoWPAN, IEEE 802.15.4 wireless at 2450MHz. OpenThread is an open source implementation of Thread Protocol released by Nest Labs that supports the Thread 1.1.1 specifications and currently used on Linux using command-line interface. This research focuses on building a Graphical User Interface (GUI) using TCL/TK for OpenThread. GUI helps researchers to manage and visualize Thread Protocol and its operations easier.","author":[{"dropping-particle":"","family":"Gopaluni","given":"Jitendra","non-dropping-particle":"","parse-names":false,"suffix":""},{"dropping-particle":"","family":"Unwala","given":"Ishaq","non-dropping-particle":"","parse-names":false,"suffix":""},{"dropping-particle":"","family":"Lu","given":"Jiang","non-dropping-particle":"","parse-names":false,"suffix":""},{"dropping-particle":"","family":"Yang","given":"Xiaokun","non-dropping-particle":"","parse-names":false,"suffix":""}],"container-title":"Proceedings - 2018 International Conference on Computational Science and Computational Intelligence, CSCI 2018","id":"ITEM-2","issued":{"date-parts":[["2018"]]},"page":"1015-1018","publisher":"IEEE","title":"Implementation of GUI for open thread","type":"article-journal"},"uris":["http://www.mendeley.com/documents/?uuid=428b5d6d-bbb6-4054-bc0a-4f3967952e36"]}],"mendeley":{"formattedCitation":"[12], [13]","plainTextFormattedCitation":"[12], [13]","previouslyFormattedCitation":"[12]"},"properties":{"noteIndex":0},"schema":"https://github.com/citation-style-language/schema/raw/master/csl-citation.json"}</w:instrText>
      </w:r>
      <w:r w:rsidRPr="00791D37">
        <w:fldChar w:fldCharType="separate"/>
      </w:r>
      <w:r w:rsidR="006242EF" w:rsidRPr="006242EF">
        <w:rPr>
          <w:i w:val="0"/>
          <w:noProof/>
        </w:rPr>
        <w:t>[12], [13]</w:t>
      </w:r>
      <w:bookmarkEnd w:id="1811"/>
      <w:r w:rsidRPr="00791D37">
        <w:fldChar w:fldCharType="end"/>
      </w:r>
    </w:p>
    <w:p w14:paraId="224F3377" w14:textId="4B88D67F" w:rsidR="00B62082" w:rsidRPr="00791D37" w:rsidRDefault="00B62082" w:rsidP="00B83329">
      <w:pPr>
        <w:pStyle w:val="Descripcin"/>
        <w:jc w:val="center"/>
        <w:pPrChange w:id="1812" w:author="JORGE CONTRERAS ORTIZ" w:date="2021-09-04T11:19:00Z">
          <w:pPr/>
        </w:pPrChange>
      </w:pPr>
      <w:r w:rsidRPr="00791D37">
        <w:rPr>
          <w:rStyle w:val="Refdecomentario"/>
        </w:rPr>
        <w:commentReference w:id="1809"/>
      </w:r>
    </w:p>
    <w:p w14:paraId="53762177" w14:textId="0F507CA5" w:rsidR="00B62082" w:rsidRPr="00791D37" w:rsidRDefault="00B62082" w:rsidP="00FE1EC4">
      <w:pPr>
        <w:pStyle w:val="Ttulo4"/>
      </w:pPr>
      <w:bookmarkStart w:id="1813" w:name="_Toc81499361"/>
      <w:bookmarkStart w:id="1814" w:name="_Toc81650379"/>
      <w:r w:rsidRPr="00791D37">
        <w:t xml:space="preserve">Redes de área Privada - Private Area Network (PAN) </w:t>
      </w:r>
      <w:r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rsidRPr="00791D37">
        <w:fldChar w:fldCharType="separate"/>
      </w:r>
      <w:bookmarkEnd w:id="1813"/>
      <w:r w:rsidR="00AD1498" w:rsidRPr="00791D37">
        <w:rPr>
          <w:noProof/>
        </w:rPr>
        <w:t>[12]</w:t>
      </w:r>
      <w:bookmarkEnd w:id="1814"/>
      <w:r w:rsidRPr="00791D37">
        <w:fldChar w:fldCharType="end"/>
      </w:r>
    </w:p>
    <w:p w14:paraId="75EEA5C6" w14:textId="77777777" w:rsidR="00B62082" w:rsidRPr="00791D37" w:rsidRDefault="00B62082" w:rsidP="00791D37"/>
    <w:p w14:paraId="5F5A8B13" w14:textId="77777777" w:rsidR="00B62082" w:rsidRPr="00791D37" w:rsidRDefault="00B62082" w:rsidP="00791D37">
      <w:r w:rsidRPr="00791D37">
        <w:lastRenderedPageBreak/>
        <w:t>Las redes de área privada (PAN) son redes de área local, las cuales incluyen hardware de comunicaciones y de computación, junto con sensores y actuadores. Estas redes se conectan al resto de Internet gracias a los Gateways o puertas.</w:t>
      </w:r>
    </w:p>
    <w:p w14:paraId="2F963258" w14:textId="77777777" w:rsidR="00B62082" w:rsidRPr="00791D37" w:rsidRDefault="00B62082" w:rsidP="00791D37">
      <w:r w:rsidRPr="00791D37">
        <w:t xml:space="preserve">Antes de que un dispositivo pueda unirse a una PAN, este debe ser puesto dentro del servicio o ser “oficial” dentro de la red. En caso del protocolo Thread, para este proceso de puesta en servicio o </w:t>
      </w:r>
      <w:r w:rsidRPr="00791D37">
        <w:rPr>
          <w:i/>
          <w:iCs/>
        </w:rPr>
        <w:t>commissioning,</w:t>
      </w:r>
      <w:r w:rsidRPr="00791D37">
        <w:t xml:space="preserve"> se usa </w:t>
      </w:r>
      <w:r w:rsidRPr="00791D37">
        <w:rPr>
          <w:i/>
          <w:iCs/>
        </w:rPr>
        <w:t xml:space="preserve">MeshCoP </w:t>
      </w:r>
      <w:r w:rsidRPr="00791D37">
        <w:t>(Mesh Commissioning Protocol). Este protocolo MeshCoP permite a una red de malla una segura autenticación, puesta en servicio y la unión de nuevos dispositivos desconocidos. Más adelante se entrará más en detalle de este protocolo.</w:t>
      </w:r>
    </w:p>
    <w:p w14:paraId="301616A9" w14:textId="77777777" w:rsidR="00B62082" w:rsidRPr="00791D37" w:rsidRDefault="00B62082" w:rsidP="00791D37">
      <w:r w:rsidRPr="00791D37">
        <w:t>Un ejemplo de una PAN Thread se muestra en la Ilustración 5:</w:t>
      </w:r>
    </w:p>
    <w:p w14:paraId="5A70302D" w14:textId="77777777" w:rsidR="00B62082" w:rsidRPr="00791D37" w:rsidRDefault="00B62082" w:rsidP="00F21168">
      <w:pPr>
        <w:jc w:val="center"/>
      </w:pPr>
      <w:r w:rsidRPr="00791D37">
        <w:rPr>
          <w:noProof/>
        </w:rPr>
        <w:drawing>
          <wp:inline distT="0" distB="0" distL="0" distR="0" wp14:anchorId="46F2E7F9" wp14:editId="6FBA09FB">
            <wp:extent cx="3235182" cy="2733675"/>
            <wp:effectExtent l="0" t="0" r="3810" b="0"/>
            <wp:docPr id="5" name="Imagen 5" descr="Gráfic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Gráfico&#10;&#10;Descripción generada automáticamente con confianza media"/>
                    <pic:cNvPicPr/>
                  </pic:nvPicPr>
                  <pic:blipFill>
                    <a:blip r:embed="rId19"/>
                    <a:stretch>
                      <a:fillRect/>
                    </a:stretch>
                  </pic:blipFill>
                  <pic:spPr>
                    <a:xfrm>
                      <a:off x="0" y="0"/>
                      <a:ext cx="3281379" cy="2772711"/>
                    </a:xfrm>
                    <a:prstGeom prst="rect">
                      <a:avLst/>
                    </a:prstGeom>
                  </pic:spPr>
                </pic:pic>
              </a:graphicData>
            </a:graphic>
          </wp:inline>
        </w:drawing>
      </w:r>
    </w:p>
    <w:p w14:paraId="1CF525F0" w14:textId="006735F2" w:rsidR="00B62082" w:rsidRPr="006242EF" w:rsidRDefault="00B62082" w:rsidP="006242EF">
      <w:pPr>
        <w:pStyle w:val="Descripcin"/>
        <w:jc w:val="center"/>
      </w:pPr>
      <w:bookmarkStart w:id="1815" w:name="_Toc81499815"/>
      <w:bookmarkStart w:id="1816" w:name="_Toc81499580"/>
      <w:bookmarkStart w:id="1817" w:name="_Toc81652225"/>
      <w:r w:rsidRPr="00791D37">
        <w:t xml:space="preserve">Ilustración </w:t>
      </w:r>
      <w:r w:rsidRPr="006242EF">
        <w:fldChar w:fldCharType="begin"/>
      </w:r>
      <w:r w:rsidRPr="00791D37">
        <w:instrText xml:space="preserve"> SEQ Ilustración \* ARABIC </w:instrText>
      </w:r>
      <w:r w:rsidRPr="006242EF">
        <w:fldChar w:fldCharType="separate"/>
      </w:r>
      <w:r w:rsidR="00FE1EC4">
        <w:rPr>
          <w:noProof/>
        </w:rPr>
        <w:t>5</w:t>
      </w:r>
      <w:r w:rsidRPr="006242EF">
        <w:fldChar w:fldCharType="end"/>
      </w:r>
      <w:r w:rsidRPr="00791D37">
        <w:t xml:space="preserve"> </w:t>
      </w:r>
      <w:r w:rsidRPr="006242EF">
        <w:t xml:space="preserve">Ejemplo PAN Thread </w:t>
      </w:r>
      <w:r w:rsidRPr="006242EF">
        <w:fldChar w:fldCharType="begin" w:fldLock="1"/>
      </w:r>
      <w:r w:rsidR="00AD1498" w:rsidRPr="006242EF">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CSCI46756.2018.00196","ISBN":"9781728113609","abstract":"Thread is an IPV6 based networking protocol for Internet-of-Things (IoT) that uses 6LoWPAN, IEEE 802.15.4 wireless at 2450MHz. OpenThread is an open source implementation of Thread Protocol released by Nest Labs that supports the Thread 1.1.1 specifications and currently used on Linux using command-line interface. This research focuses on building a Graphical User Interface (GUI) using TCL/TK for OpenThread. GUI helps researchers to manage and visualize Thread Protocol and its operations easier.","author":[{"dropping-particle":"","family":"Gopaluni","given":"Jitendra","non-dropping-particle":"","parse-names":false,"suffix":""},{"dropping-particle":"","family":"Unwala","given":"Ishaq","non-dropping-particle":"","parse-names":false,"suffix":""},{"dropping-particle":"","family":"Lu","given":"Jiang","non-dropping-particle":"","parse-names":false,"suffix":""},{"dropping-particle":"","family":"Yang","given":"Xiaokun","non-dropping-particle":"","parse-names":false,"suffix":""}],"container-title":"Proceedings - 2018 International Conference on Computational Science and Computational Intelligence, CSCI 2018","id":"ITEM-2","issued":{"date-parts":[["2018"]]},"page":"1015-1018","publisher":"IEEE","title":"Implementation of GUI for open thread","type":"article-journal"},"uris":["http://www.mendeley.com/documents/?uuid=428b5d6d-bbb6-4054-bc0a-4f3967952e36"]}],"mendeley":{"formattedCitation":"[12], [13]","plainTextFormattedCitation":"[12], [13]","previouslyFormattedCitation":"[12], [13]"},"properties":{"noteIndex":0},"schema":"https://github.com/citation-style-language/schema/raw/master/csl-citation.json"}</w:instrText>
      </w:r>
      <w:r w:rsidRPr="006242EF">
        <w:fldChar w:fldCharType="separate"/>
      </w:r>
      <w:bookmarkEnd w:id="1815"/>
      <w:bookmarkEnd w:id="1816"/>
      <w:r w:rsidR="00AD1498" w:rsidRPr="006242EF">
        <w:t>[12], [13]</w:t>
      </w:r>
      <w:bookmarkEnd w:id="1817"/>
      <w:r w:rsidRPr="006242EF">
        <w:fldChar w:fldCharType="end"/>
      </w:r>
    </w:p>
    <w:p w14:paraId="03BD17C5" w14:textId="77777777" w:rsidR="00B62082" w:rsidRPr="00791D37" w:rsidRDefault="00B62082" w:rsidP="00791D37">
      <w:r w:rsidRPr="00791D37">
        <w:t>Las redes PAN que usen el protocolo Thread tendrán las siguientes características:</w:t>
      </w:r>
    </w:p>
    <w:p w14:paraId="0845A129" w14:textId="77777777" w:rsidR="00B62082" w:rsidRPr="00791D37" w:rsidRDefault="00B62082" w:rsidP="00791D37">
      <w:pPr>
        <w:pStyle w:val="Prrafodelista"/>
        <w:numPr>
          <w:ilvl w:val="0"/>
          <w:numId w:val="12"/>
        </w:numPr>
      </w:pPr>
      <w:r w:rsidRPr="00791D37">
        <w:rPr>
          <w:b/>
          <w:bCs/>
        </w:rPr>
        <w:t xml:space="preserve">Nodos. </w:t>
      </w:r>
      <w:r w:rsidRPr="00791D37">
        <w:t xml:space="preserve">Las redes Thread se componen de nodos. Cada dispositivo o nodo tendrá unas determinadas características, unos darán conectividad a Internet a la PAN, otros solo podrán trasmitir a su vecino más cercano, otros podrán mandar datos de un nodo a otro. Los distintos tipos de dispositivos o nodos posibles son los vistos la sección </w:t>
      </w:r>
      <w:hyperlink w:anchor="_Tipos_de_dispositivos" w:history="1">
        <w:r w:rsidRPr="00791D37">
          <w:rPr>
            <w:rStyle w:val="SinespaciadoCar"/>
          </w:rPr>
          <w:t>2.3.2. Tipos de dispositivos</w:t>
        </w:r>
      </w:hyperlink>
      <w:r w:rsidRPr="00791D37">
        <w:t xml:space="preserve">. </w:t>
      </w:r>
    </w:p>
    <w:p w14:paraId="72444508" w14:textId="77777777" w:rsidR="00B62082" w:rsidRPr="00791D37" w:rsidRDefault="00B62082" w:rsidP="00791D37"/>
    <w:p w14:paraId="40194B60" w14:textId="77777777" w:rsidR="00B62082" w:rsidRPr="00791D37" w:rsidRDefault="00B62082" w:rsidP="00791D37">
      <w:pPr>
        <w:pStyle w:val="Prrafodelista"/>
        <w:numPr>
          <w:ilvl w:val="0"/>
          <w:numId w:val="12"/>
        </w:numPr>
      </w:pPr>
      <w:r w:rsidRPr="00791D37">
        <w:rPr>
          <w:b/>
          <w:bCs/>
        </w:rPr>
        <w:t>Topología.</w:t>
      </w:r>
      <w:r w:rsidRPr="00791D37">
        <w:t xml:space="preserve"> Uno de los requerimientos para las PAN Thread es no tener un punto singular de fallo. Para esto, Thread ha escogido una topología de red enmallada o de malla para sus redes PAN. El motivo de esta topología es su alta resiliencia, escalabilidad, robustez y una habilidad de auto reparación en caso de fallo de algún componente.</w:t>
      </w:r>
    </w:p>
    <w:p w14:paraId="256D8B4D" w14:textId="77777777" w:rsidR="00B62082" w:rsidRPr="00791D37" w:rsidRDefault="00B62082" w:rsidP="00791D37"/>
    <w:p w14:paraId="7685D240" w14:textId="77777777" w:rsidR="00B62082" w:rsidRPr="00791D37" w:rsidRDefault="00B62082" w:rsidP="00791D37">
      <w:pPr>
        <w:pStyle w:val="Prrafodelista"/>
        <w:numPr>
          <w:ilvl w:val="0"/>
          <w:numId w:val="12"/>
        </w:numPr>
        <w:rPr>
          <w:b/>
          <w:bCs/>
        </w:rPr>
      </w:pPr>
      <w:r w:rsidRPr="00791D37">
        <w:rPr>
          <w:b/>
          <w:bCs/>
        </w:rPr>
        <w:t>Enlaces de comunicación.</w:t>
      </w:r>
      <w:r w:rsidRPr="00791D37">
        <w:t xml:space="preserve"> Para estos enlaces de la red, las redes PAN Thread usan radios inalámbricas. Estas radios inalámbricas trabajan en la frecuencia de 2450 MHZ y se basan en el estándar IEEE 802.15.4. Se detallará más en profundidad posteriormente.</w:t>
      </w:r>
    </w:p>
    <w:p w14:paraId="06DFD3D2" w14:textId="77777777" w:rsidR="00B62082" w:rsidRPr="00791D37" w:rsidRDefault="00B62082" w:rsidP="00791D37"/>
    <w:p w14:paraId="53CDC86C" w14:textId="77777777" w:rsidR="00B62082" w:rsidRPr="00791D37" w:rsidRDefault="00B62082" w:rsidP="00791D37">
      <w:pPr>
        <w:pStyle w:val="Prrafodelista"/>
        <w:numPr>
          <w:ilvl w:val="0"/>
          <w:numId w:val="12"/>
        </w:numPr>
        <w:rPr>
          <w:b/>
          <w:bCs/>
        </w:rPr>
      </w:pPr>
      <w:r w:rsidRPr="00791D37">
        <w:rPr>
          <w:b/>
          <w:bCs/>
        </w:rPr>
        <w:lastRenderedPageBreak/>
        <w:t xml:space="preserve">Enrutamiento. </w:t>
      </w:r>
      <w:r w:rsidRPr="00791D37">
        <w:t>Cada nodo puede transmitir al nodo vecino más cercano, por lo que, si el destinatario no es ese nodo cercano, se enviarán los datos a través de múltiples nodos. Estos enlaces se configuran automáticamente por el software Thread. Se detallará más en profundidad posteriormente.</w:t>
      </w:r>
    </w:p>
    <w:p w14:paraId="188ECCBA" w14:textId="77777777" w:rsidR="00B62082" w:rsidRPr="00791D37" w:rsidRDefault="00B62082" w:rsidP="00791D37"/>
    <w:p w14:paraId="3950A7DB" w14:textId="77777777" w:rsidR="00B62082" w:rsidRPr="00791D37" w:rsidRDefault="00B62082" w:rsidP="00791D37">
      <w:pPr>
        <w:pStyle w:val="Prrafodelista"/>
        <w:numPr>
          <w:ilvl w:val="0"/>
          <w:numId w:val="12"/>
        </w:numPr>
        <w:rPr>
          <w:b/>
          <w:bCs/>
        </w:rPr>
      </w:pPr>
      <w:r w:rsidRPr="00791D37">
        <w:rPr>
          <w:b/>
          <w:bCs/>
        </w:rPr>
        <w:t xml:space="preserve">Identificación de dispositivos. </w:t>
      </w:r>
      <w:r w:rsidRPr="00791D37">
        <w:t>Cada nodo en una red PAN Thread tiene una dirección IPv6, la cual es comprimida con 6LoWPAN. Se detallará más en profundidad posteriormente.</w:t>
      </w:r>
    </w:p>
    <w:p w14:paraId="66443D72" w14:textId="77777777" w:rsidR="00B62082" w:rsidRPr="00791D37" w:rsidRDefault="00B62082" w:rsidP="00791D37"/>
    <w:p w14:paraId="62F623CA" w14:textId="77777777" w:rsidR="00B62082" w:rsidRPr="00791D37" w:rsidRDefault="00B62082" w:rsidP="00791D37">
      <w:pPr>
        <w:pStyle w:val="Prrafodelista"/>
        <w:numPr>
          <w:ilvl w:val="0"/>
          <w:numId w:val="12"/>
        </w:numPr>
        <w:rPr>
          <w:b/>
          <w:bCs/>
        </w:rPr>
      </w:pPr>
      <w:r w:rsidRPr="00791D37">
        <w:rPr>
          <w:b/>
          <w:bCs/>
        </w:rPr>
        <w:t xml:space="preserve">Transmisión de datos. </w:t>
      </w:r>
      <w:r w:rsidRPr="00791D37">
        <w:t>Todos los enlaces de datos son encriptados en la capa de Enlace y/o en la capa de Transporte.</w:t>
      </w:r>
    </w:p>
    <w:p w14:paraId="17C7F35F" w14:textId="77777777" w:rsidR="00B62082" w:rsidRPr="00791D37" w:rsidRDefault="00B62082" w:rsidP="00791D37"/>
    <w:p w14:paraId="6CD04812" w14:textId="77777777" w:rsidR="00B62082" w:rsidRPr="00791D37" w:rsidRDefault="00B62082" w:rsidP="00791D37">
      <w:pPr>
        <w:pStyle w:val="Prrafodelista"/>
        <w:numPr>
          <w:ilvl w:val="0"/>
          <w:numId w:val="12"/>
        </w:numPr>
        <w:rPr>
          <w:b/>
          <w:bCs/>
        </w:rPr>
      </w:pPr>
      <w:r w:rsidRPr="00791D37">
        <w:rPr>
          <w:b/>
          <w:bCs/>
        </w:rPr>
        <w:t xml:space="preserve">Recursos informáticos. </w:t>
      </w:r>
      <w:r w:rsidRPr="00791D37">
        <w:t>Todos los nodos necesitan alguna forma de computación, para formar los paquetes de datos, encriptación/desencriptación de datos, realizar la transmisión, etc.</w:t>
      </w:r>
    </w:p>
    <w:p w14:paraId="0D69BC19" w14:textId="77777777" w:rsidR="00B62082" w:rsidRPr="00791D37" w:rsidRDefault="00B62082" w:rsidP="00791D37"/>
    <w:p w14:paraId="2C61D1BE" w14:textId="77777777" w:rsidR="00B62082" w:rsidRPr="00791D37" w:rsidRDefault="00B62082" w:rsidP="00791D37">
      <w:pPr>
        <w:pStyle w:val="Prrafodelista"/>
        <w:numPr>
          <w:ilvl w:val="0"/>
          <w:numId w:val="12"/>
        </w:numPr>
        <w:rPr>
          <w:b/>
          <w:bCs/>
        </w:rPr>
      </w:pPr>
      <w:r w:rsidRPr="00791D37">
        <w:rPr>
          <w:b/>
          <w:bCs/>
        </w:rPr>
        <w:t xml:space="preserve">Servicio ubicuo. </w:t>
      </w:r>
      <w:r w:rsidRPr="00791D37">
        <w:t>Se ofrece a sus usuarios un servicios siempre disponible.</w:t>
      </w:r>
    </w:p>
    <w:p w14:paraId="3FB82484" w14:textId="77777777" w:rsidR="00B62082" w:rsidRPr="00791D37" w:rsidRDefault="00B62082" w:rsidP="00791D37"/>
    <w:p w14:paraId="165DA22A" w14:textId="77777777" w:rsidR="00B62082" w:rsidRPr="00791D37" w:rsidRDefault="00B62082" w:rsidP="00791D37">
      <w:pPr>
        <w:pStyle w:val="Prrafodelista"/>
        <w:numPr>
          <w:ilvl w:val="0"/>
          <w:numId w:val="12"/>
        </w:numPr>
        <w:rPr>
          <w:b/>
          <w:bCs/>
        </w:rPr>
      </w:pPr>
      <w:r w:rsidRPr="00791D37">
        <w:rPr>
          <w:b/>
          <w:bCs/>
        </w:rPr>
        <w:t xml:space="preserve">Semántica. </w:t>
      </w:r>
      <w:r w:rsidRPr="00791D37">
        <w:t>Se analiza vía software, en la nube, los sensores y los datos de entrada, junto con el resto de información y se da una respuesta basada en contexto para el sistema IoT.</w:t>
      </w:r>
    </w:p>
    <w:p w14:paraId="2122E04E" w14:textId="77777777" w:rsidR="00B62082" w:rsidRPr="00791D37" w:rsidRDefault="00B62082" w:rsidP="00791D37"/>
    <w:p w14:paraId="5203C8E8" w14:textId="77777777" w:rsidR="00B62082" w:rsidRPr="00791D37" w:rsidRDefault="00B62082" w:rsidP="00791D37">
      <w:pPr>
        <w:pStyle w:val="Prrafodelista"/>
        <w:numPr>
          <w:ilvl w:val="0"/>
          <w:numId w:val="12"/>
        </w:numPr>
        <w:rPr>
          <w:b/>
          <w:bCs/>
        </w:rPr>
      </w:pPr>
      <w:r w:rsidRPr="00791D37">
        <w:rPr>
          <w:b/>
          <w:bCs/>
        </w:rPr>
        <w:t xml:space="preserve">Gateways. </w:t>
      </w:r>
      <w:r w:rsidRPr="00791D37">
        <w:t xml:space="preserve">Las redes PAN Thread, pueden disponer de múltiples gateways, como los border routers, para conectarse a Internet. Añaden redundancia y eliminan puntos de fallo. Estos Border Routers pueden conectarse tanto vía radio al resto de nodos como vía cable o inalámbrica a Internet o al servidor en la nube. </w:t>
      </w:r>
    </w:p>
    <w:p w14:paraId="763F4B70" w14:textId="77777777" w:rsidR="00B62082" w:rsidRPr="00791D37" w:rsidRDefault="00B62082" w:rsidP="00791D37">
      <w:r w:rsidRPr="00791D37">
        <w:t>Todas estas características están diseñadas bajo estas cinco restricciones:</w:t>
      </w:r>
    </w:p>
    <w:p w14:paraId="753DFBC0" w14:textId="77777777" w:rsidR="00B62082" w:rsidRPr="00791D37" w:rsidRDefault="00B62082" w:rsidP="00791D37">
      <w:pPr>
        <w:pStyle w:val="Prrafodelista"/>
        <w:numPr>
          <w:ilvl w:val="0"/>
          <w:numId w:val="13"/>
        </w:numPr>
      </w:pPr>
      <w:r w:rsidRPr="00791D37">
        <w:rPr>
          <w:b/>
          <w:bCs/>
        </w:rPr>
        <w:t xml:space="preserve">Bajo consumo. </w:t>
      </w:r>
      <w:r w:rsidRPr="00791D37">
        <w:t>Debido a que mucho de los dispositivos están conectados a baterías, y el alargar la vida de dicha batería es un deber. Incluso si estuvieran conectados a la red eléctrica, si no son de bajo consumo, puede generarse un considerable gasto debido a la gran cantidad de componentes.</w:t>
      </w:r>
    </w:p>
    <w:p w14:paraId="65EFDC86" w14:textId="77777777" w:rsidR="00B62082" w:rsidRPr="00791D37" w:rsidRDefault="00B62082" w:rsidP="00791D37"/>
    <w:p w14:paraId="3DEBF08C" w14:textId="77777777" w:rsidR="00B62082" w:rsidRPr="00791D37" w:rsidRDefault="00B62082" w:rsidP="00791D37">
      <w:pPr>
        <w:pStyle w:val="Prrafodelista"/>
        <w:numPr>
          <w:ilvl w:val="0"/>
          <w:numId w:val="13"/>
        </w:numPr>
      </w:pPr>
      <w:r w:rsidRPr="00791D37">
        <w:rPr>
          <w:b/>
          <w:bCs/>
        </w:rPr>
        <w:t>Bajo coste.</w:t>
      </w:r>
      <w:r w:rsidRPr="00791D37">
        <w:t xml:space="preserve"> Es importante que el sistema tenga dispositivos bajo coste y de bajo coste de mantenimiento, si lo que se quiere es un sistema ubicuo.</w:t>
      </w:r>
    </w:p>
    <w:p w14:paraId="1F780BF8" w14:textId="77777777" w:rsidR="00B62082" w:rsidRPr="00791D37" w:rsidRDefault="00B62082" w:rsidP="00791D37">
      <w:pPr>
        <w:pStyle w:val="Prrafodelista"/>
        <w:numPr>
          <w:ilvl w:val="0"/>
          <w:numId w:val="13"/>
        </w:numPr>
      </w:pPr>
      <w:r w:rsidRPr="00791D37">
        <w:rPr>
          <w:b/>
          <w:bCs/>
        </w:rPr>
        <w:t>Seguridad.</w:t>
      </w:r>
      <w:r w:rsidRPr="00791D37">
        <w:t xml:space="preserve"> Es importante mantener la seguridad de la PAN y de la nube.</w:t>
      </w:r>
    </w:p>
    <w:p w14:paraId="5B6FEC27" w14:textId="77777777" w:rsidR="00B62082" w:rsidRPr="00791D37" w:rsidRDefault="00B62082" w:rsidP="00791D37"/>
    <w:p w14:paraId="6FC383CF" w14:textId="77777777" w:rsidR="00B62082" w:rsidRPr="00791D37" w:rsidRDefault="00B62082" w:rsidP="00791D37">
      <w:pPr>
        <w:pStyle w:val="Prrafodelista"/>
        <w:numPr>
          <w:ilvl w:val="0"/>
          <w:numId w:val="13"/>
        </w:numPr>
      </w:pPr>
      <w:r w:rsidRPr="00791D37">
        <w:rPr>
          <w:b/>
          <w:bCs/>
        </w:rPr>
        <w:t>Interfaz de usuario.</w:t>
      </w:r>
      <w:r w:rsidRPr="00791D37">
        <w:t xml:space="preserve"> Los dispositivos IoT suelen carecer de interfaz de usuario, por lo que será de gran utilidad que estos dispositivos tengan la facilidad de conectarse a dispositivos con una buena GUI, como un ordenador.</w:t>
      </w:r>
    </w:p>
    <w:p w14:paraId="3AA48EC4" w14:textId="77777777" w:rsidR="00B62082" w:rsidRPr="00791D37" w:rsidRDefault="00B62082" w:rsidP="00791D37"/>
    <w:p w14:paraId="5605C4B3" w14:textId="77777777" w:rsidR="00B62082" w:rsidRPr="00791D37" w:rsidRDefault="00B62082" w:rsidP="00791D37">
      <w:pPr>
        <w:pStyle w:val="Prrafodelista"/>
        <w:numPr>
          <w:ilvl w:val="0"/>
          <w:numId w:val="13"/>
        </w:numPr>
      </w:pPr>
      <w:r w:rsidRPr="00791D37">
        <w:rPr>
          <w:b/>
          <w:bCs/>
        </w:rPr>
        <w:t>Retos de comunicación.</w:t>
      </w:r>
      <w:r w:rsidRPr="00791D37">
        <w:t xml:space="preserve"> Estas redes PAN, trabajan en interiores, donde suele haber bastantes obstáculos para la comunicación. Aparte, esos obstáculos, pueden variar su posición, al igual que pueden hacerlo los dispositivos, aparecen nuevos dispositivos y los viejos desaparecen. Varios dispositivos móviles pueden salir y reunirse a la red sin ser notificados. Thread usa DTLS para poder solventa este tipo de comunicaciones poco fiables. DTLS asume una capa de Transporte poco fiable. Debido al bajo consumo, la señal de comunicaciones es débil, por lo que lo complica más, por lo que una de las medidas tomadas es el envío de paquetes pequeños y con redundancia para tener cierta tolerancia a errores.</w:t>
      </w:r>
    </w:p>
    <w:p w14:paraId="3657FC84" w14:textId="77777777" w:rsidR="00B62082" w:rsidRPr="00791D37" w:rsidRDefault="00B62082" w:rsidP="00791D37"/>
    <w:p w14:paraId="687F2699" w14:textId="669C7288" w:rsidR="00B62082" w:rsidRPr="00791D37" w:rsidRDefault="00B62082" w:rsidP="00FE1EC4">
      <w:pPr>
        <w:pStyle w:val="Ttulo4"/>
      </w:pPr>
      <w:bookmarkStart w:id="1818" w:name="_Toc81499362"/>
      <w:bookmarkStart w:id="1819" w:name="_Toc81650380"/>
      <w:r w:rsidRPr="00791D37">
        <w:t xml:space="preserve">Capa Física </w:t>
      </w:r>
      <w:r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GreenTech.2018.00040","ISBN":"9781538651834","ISSN":"21665478","abstract":"This paper reviews the security aspects of two Internet-of-Things (IoT) protocols, Z-Wave and Thread. Z-Wave is one of the oldest and most commercially successful IoT protocol, while Thread is one of the most recent protocols. As millions of IoT systems are installed for home and industrial automation, the security of these IoT systems is a concern. There is a potential for these IoT systems to be misused. This paper looks at security challenges for an IoT system. The security features of the IoT systems are spread across many parts of the IoT protocols. Paper discusses different attacks types on the IoT systems and the manners in which the protocols handle them. One of the most venerable times for an IoT system is when a new device is added to the IoT system. To avoid an intruder from getting access, the new device must be authenticated. Authentication of new network devices is discussed for both the protocols. IoT protocols are complex and the security aspects are also very complex, this paper should serve as a starting point to further study these and other IoT protocols.","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2","issued":{"date-parts":[["2018"]]},"page":"176-182","publisher":"IEEE","title":"IoT security: ZWave and thread","type":"article-journal","volume":"2018-April"},"uris":["http://www.mendeley.com/documents/?uuid=5815af0e-1984-489e-80d5-c5212166b495"]}],"mendeley":{"formattedCitation":"[12], [14]","plainTextFormattedCitation":"[12], [14]","previouslyFormattedCitation":"[12], [14]"},"properties":{"noteIndex":0},"schema":"https://github.com/citation-style-language/schema/raw/master/csl-citation.json"}</w:instrText>
      </w:r>
      <w:r w:rsidRPr="00791D37">
        <w:fldChar w:fldCharType="separate"/>
      </w:r>
      <w:bookmarkEnd w:id="1818"/>
      <w:r w:rsidR="00AD1498" w:rsidRPr="00791D37">
        <w:rPr>
          <w:noProof/>
        </w:rPr>
        <w:t>[12], [14]</w:t>
      </w:r>
      <w:bookmarkEnd w:id="1819"/>
      <w:r w:rsidRPr="00791D37">
        <w:fldChar w:fldCharType="end"/>
      </w:r>
    </w:p>
    <w:p w14:paraId="70F8A2D5" w14:textId="77777777" w:rsidR="00B62082" w:rsidRPr="00791D37" w:rsidRDefault="00B62082" w:rsidP="00791D37"/>
    <w:p w14:paraId="0D8BAAC3" w14:textId="77777777" w:rsidR="00B62082" w:rsidRPr="00791D37" w:rsidRDefault="00B62082" w:rsidP="00791D37">
      <w:r w:rsidRPr="00791D37">
        <w:t>Los dispositivos Thread soportan una interfaz cumpliendo las especificaciones definidas en IEEE 802.15.4 relativos a los 2450 MHz. Thread también usa modulación O-QPSK y tiene una tasa de datos de 250 kbps. Las señales de radio de Thread pueden alcanzar un salto máximo de 30 metros entre nodo y nodo, pudiendo dar hasta un máximo de 36 y conectando hasta más de 250 dispositivos en una PAN.</w:t>
      </w:r>
    </w:p>
    <w:p w14:paraId="4222A52D" w14:textId="77777777" w:rsidR="00B62082" w:rsidRPr="00791D37" w:rsidRDefault="00B62082" w:rsidP="00791D37"/>
    <w:p w14:paraId="46277AE0" w14:textId="3178B470" w:rsidR="00B62082" w:rsidRPr="00791D37" w:rsidRDefault="00B62082" w:rsidP="00FE1EC4">
      <w:pPr>
        <w:pStyle w:val="Ttulo4"/>
      </w:pPr>
      <w:bookmarkStart w:id="1820" w:name="_Toc81499363"/>
      <w:bookmarkStart w:id="1821" w:name="_Toc81650381"/>
      <w:r w:rsidRPr="00791D37">
        <w:t xml:space="preserve">Capa MAC (o enlace de Datos). </w:t>
      </w:r>
      <w:r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GreenTech.2018.00040","ISBN":"9781538651834","ISSN":"21665478","abstract":"This paper reviews the security aspects of two Internet-of-Things (IoT) protocols, Z-Wave and Thread. Z-Wave is one of the oldest and most commercially successful IoT protocol, while Thread is one of the most recent protocols. As millions of IoT systems are installed for home and industrial automation, the security of these IoT systems is a concern. There is a potential for these IoT systems to be misused. This paper looks at security challenges for an IoT system. The security features of the IoT systems are spread across many parts of the IoT protocols. Paper discusses different attacks types on the IoT systems and the manners in which the protocols handle them. One of the most venerable times for an IoT system is when a new device is added to the IoT system. To avoid an intruder from getting access, the new device must be authenticated. Authentication of new network devices is discussed for both the protocols. IoT protocols are complex and the security aspects are also very complex, this paper should serve as a starting point to further study these and other IoT protocols.","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2","issued":{"date-parts":[["2018"]]},"page":"176-182","publisher":"IEEE","title":"IoT security: ZWave and thread","type":"article-journal","volume":"2018-April"},"uris":["http://www.mendeley.com/documents/?uuid=5815af0e-1984-489e-80d5-c5212166b495"]}],"mendeley":{"formattedCitation":"[12], [14]","plainTextFormattedCitation":"[12], [14]","previouslyFormattedCitation":"[12], [14]"},"properties":{"noteIndex":0},"schema":"https://github.com/citation-style-language/schema/raw/master/csl-citation.json"}</w:instrText>
      </w:r>
      <w:r w:rsidRPr="00791D37">
        <w:fldChar w:fldCharType="separate"/>
      </w:r>
      <w:bookmarkEnd w:id="1820"/>
      <w:r w:rsidR="00AD1498" w:rsidRPr="00791D37">
        <w:rPr>
          <w:noProof/>
        </w:rPr>
        <w:t>[12], [14]</w:t>
      </w:r>
      <w:bookmarkEnd w:id="1821"/>
      <w:r w:rsidRPr="00791D37">
        <w:fldChar w:fldCharType="end"/>
      </w:r>
    </w:p>
    <w:p w14:paraId="73A1C0CF" w14:textId="77777777" w:rsidR="00B62082" w:rsidRPr="00791D37" w:rsidRDefault="00B62082" w:rsidP="00791D37"/>
    <w:p w14:paraId="1F6EB272" w14:textId="77777777" w:rsidR="00B62082" w:rsidRPr="00791D37" w:rsidRDefault="00B62082" w:rsidP="00791D37">
      <w:r w:rsidRPr="00791D37">
        <w:t>Otra parte por implementar de la especificación IEEE 802.15.4 en los dispositivos Thread es un conjunto de Control de Acceso a los Medios (Media Access Control – MAC). Dependiendo de si el dispositivo tiene o no capacidad de enrutamiento, los dispositivos tendrán que funcionar como un dispositivo MAC conmpleto (MAC Full Function Device – FFD) o como un dispositivo MAC reducido (MAC Reduced Function Device – RFD).</w:t>
      </w:r>
    </w:p>
    <w:p w14:paraId="74C092F5" w14:textId="77777777" w:rsidR="00B62082" w:rsidRPr="00791D37" w:rsidRDefault="00B62082" w:rsidP="00791D37">
      <w:r w:rsidRPr="00791D37">
        <w:t>Las capacidades MAC que debe de tener un dispositivo Thread son:</w:t>
      </w:r>
    </w:p>
    <w:p w14:paraId="1AD2AF27" w14:textId="77777777" w:rsidR="00B62082" w:rsidRPr="00791D37" w:rsidRDefault="00B62082" w:rsidP="00791D37">
      <w:pPr>
        <w:pStyle w:val="Prrafodelista"/>
        <w:numPr>
          <w:ilvl w:val="0"/>
          <w:numId w:val="2"/>
        </w:numPr>
      </w:pPr>
      <w:r w:rsidRPr="00791D37">
        <w:t xml:space="preserve"> Uso de Carrier Sense Multiple Access with Collision Avoidance (CSMA-CA).</w:t>
      </w:r>
    </w:p>
    <w:p w14:paraId="1F961F3F" w14:textId="77777777" w:rsidR="00B62082" w:rsidRPr="00791D37" w:rsidRDefault="00B62082" w:rsidP="00791D37">
      <w:pPr>
        <w:pStyle w:val="Prrafodelista"/>
        <w:numPr>
          <w:ilvl w:val="0"/>
          <w:numId w:val="2"/>
        </w:numPr>
      </w:pPr>
      <w:r w:rsidRPr="00791D37">
        <w:t>Tener tipos de escaneo activo y de detección de Detección de Energía (ED).</w:t>
      </w:r>
    </w:p>
    <w:p w14:paraId="5D397094" w14:textId="77777777" w:rsidR="00B62082" w:rsidRPr="00791D37" w:rsidRDefault="00B62082" w:rsidP="00791D37">
      <w:pPr>
        <w:pStyle w:val="Prrafodelista"/>
        <w:numPr>
          <w:ilvl w:val="0"/>
          <w:numId w:val="2"/>
        </w:numPr>
      </w:pPr>
      <w:r w:rsidRPr="00791D37">
        <w:t>Ser capaz de generar y recibir los siguientes paquetes / Frames MAC.</w:t>
      </w:r>
    </w:p>
    <w:p w14:paraId="7FA0BC8C" w14:textId="77777777" w:rsidR="00B62082" w:rsidRPr="00791D37" w:rsidRDefault="00B62082" w:rsidP="00791D37">
      <w:pPr>
        <w:pStyle w:val="Prrafodelista"/>
        <w:numPr>
          <w:ilvl w:val="1"/>
          <w:numId w:val="2"/>
        </w:numPr>
      </w:pPr>
      <w:r w:rsidRPr="00791D37">
        <w:t>Paquetes de datos MAC y de Acknowledgement.</w:t>
      </w:r>
    </w:p>
    <w:p w14:paraId="546E3E72" w14:textId="77777777" w:rsidR="00B62082" w:rsidRPr="00791D37" w:rsidRDefault="00B62082" w:rsidP="00791D37">
      <w:pPr>
        <w:pStyle w:val="Prrafodelista"/>
        <w:numPr>
          <w:ilvl w:val="1"/>
          <w:numId w:val="2"/>
        </w:numPr>
      </w:pPr>
      <w:r w:rsidRPr="00791D37">
        <w:t>Paquetes de solicitud de datos y de solicitud del Beacon.</w:t>
      </w:r>
    </w:p>
    <w:p w14:paraId="245E715C" w14:textId="77777777" w:rsidR="00B62082" w:rsidRPr="00791D37" w:rsidRDefault="00B62082" w:rsidP="00791D37">
      <w:pPr>
        <w:pStyle w:val="Prrafodelista"/>
        <w:numPr>
          <w:ilvl w:val="1"/>
          <w:numId w:val="2"/>
        </w:numPr>
      </w:pPr>
      <w:r w:rsidRPr="00791D37">
        <w:t>Paquete Beacon cuando se recibe solicitud de FFD.</w:t>
      </w:r>
    </w:p>
    <w:p w14:paraId="562F9702" w14:textId="77777777" w:rsidR="00B62082" w:rsidRPr="00791D37" w:rsidRDefault="00B62082" w:rsidP="00791D37">
      <w:pPr>
        <w:pStyle w:val="Prrafodelista"/>
        <w:numPr>
          <w:ilvl w:val="0"/>
          <w:numId w:val="2"/>
        </w:numPr>
      </w:pPr>
      <w:r w:rsidRPr="00791D37">
        <w:t>Dar un enlace fiable entre dos entidades MAC.</w:t>
      </w:r>
    </w:p>
    <w:p w14:paraId="7AC11797" w14:textId="77777777" w:rsidR="00B62082" w:rsidRPr="00791D37" w:rsidRDefault="00B62082" w:rsidP="00791D37">
      <w:pPr>
        <w:pStyle w:val="Prrafodelista"/>
        <w:numPr>
          <w:ilvl w:val="0"/>
          <w:numId w:val="2"/>
        </w:numPr>
      </w:pPr>
      <w:r w:rsidRPr="00791D37">
        <w:t>Implementar paquete de seguridad MAC basado en la configuración de la PAN.</w:t>
      </w:r>
    </w:p>
    <w:p w14:paraId="5CB30353" w14:textId="77777777" w:rsidR="00B62082" w:rsidRPr="00791D37" w:rsidRDefault="00B62082" w:rsidP="00791D37">
      <w:r w:rsidRPr="00791D37">
        <w:t>Por otro lado, los dispositivos Thread MAC no se les permite:</w:t>
      </w:r>
    </w:p>
    <w:p w14:paraId="5A937093" w14:textId="77777777" w:rsidR="00B62082" w:rsidRPr="00791D37" w:rsidRDefault="00B62082" w:rsidP="00791D37">
      <w:pPr>
        <w:pStyle w:val="Prrafodelista"/>
        <w:numPr>
          <w:ilvl w:val="0"/>
          <w:numId w:val="2"/>
        </w:numPr>
      </w:pPr>
      <w:r w:rsidRPr="00791D37">
        <w:t>Operar con un modo periódico de Beacon activado.</w:t>
      </w:r>
    </w:p>
    <w:p w14:paraId="6552A70B" w14:textId="77777777" w:rsidR="00B62082" w:rsidRPr="00791D37" w:rsidRDefault="00B62082" w:rsidP="00791D37">
      <w:pPr>
        <w:pStyle w:val="Prrafodelista"/>
        <w:numPr>
          <w:ilvl w:val="0"/>
          <w:numId w:val="2"/>
        </w:numPr>
      </w:pPr>
      <w:r w:rsidRPr="00791D37">
        <w:t>Garantizar mecanismos de espacios de tiempo.</w:t>
      </w:r>
    </w:p>
    <w:p w14:paraId="2EDF4390" w14:textId="77777777" w:rsidR="00B62082" w:rsidRPr="00791D37" w:rsidRDefault="00B62082" w:rsidP="00791D37">
      <w:pPr>
        <w:pStyle w:val="Prrafodelista"/>
        <w:numPr>
          <w:ilvl w:val="0"/>
          <w:numId w:val="2"/>
        </w:numPr>
      </w:pPr>
      <w:r w:rsidRPr="00791D37">
        <w:t>Generar o implementar los siguientes paquetes de comandos:</w:t>
      </w:r>
    </w:p>
    <w:p w14:paraId="462FBABD" w14:textId="77777777" w:rsidR="00B62082" w:rsidRPr="00791D37" w:rsidRDefault="00B62082" w:rsidP="00791D37">
      <w:pPr>
        <w:pStyle w:val="Prrafodelista"/>
        <w:numPr>
          <w:ilvl w:val="1"/>
          <w:numId w:val="2"/>
        </w:numPr>
      </w:pPr>
      <w:r w:rsidRPr="00791D37">
        <w:t>Solicitud de Asociación.</w:t>
      </w:r>
    </w:p>
    <w:p w14:paraId="301BACD1" w14:textId="77777777" w:rsidR="00B62082" w:rsidRPr="00791D37" w:rsidRDefault="00B62082" w:rsidP="00791D37">
      <w:pPr>
        <w:pStyle w:val="Prrafodelista"/>
        <w:numPr>
          <w:ilvl w:val="1"/>
          <w:numId w:val="2"/>
        </w:numPr>
      </w:pPr>
      <w:r w:rsidRPr="00791D37">
        <w:t>Respuesta a Asociación.</w:t>
      </w:r>
    </w:p>
    <w:p w14:paraId="30C1A4B2" w14:textId="77777777" w:rsidR="00B62082" w:rsidRPr="00791D37" w:rsidRDefault="00B62082" w:rsidP="00791D37">
      <w:pPr>
        <w:pStyle w:val="Prrafodelista"/>
        <w:numPr>
          <w:ilvl w:val="1"/>
          <w:numId w:val="2"/>
        </w:numPr>
      </w:pPr>
      <w:r w:rsidRPr="00791D37">
        <w:t>Solicitud de Desasociación, conflicto con PAD ID.</w:t>
      </w:r>
    </w:p>
    <w:p w14:paraId="0FD8012E" w14:textId="77777777" w:rsidR="00B62082" w:rsidRPr="00791D37" w:rsidRDefault="00B62082" w:rsidP="00791D37">
      <w:pPr>
        <w:pStyle w:val="Prrafodelista"/>
        <w:numPr>
          <w:ilvl w:val="1"/>
          <w:numId w:val="2"/>
        </w:numPr>
      </w:pPr>
      <w:r w:rsidRPr="00791D37">
        <w:t>Notificación de huérfanos.</w:t>
      </w:r>
    </w:p>
    <w:p w14:paraId="6CB2043F" w14:textId="77777777" w:rsidR="00B62082" w:rsidRPr="00791D37" w:rsidRDefault="00B62082" w:rsidP="00791D37">
      <w:pPr>
        <w:pStyle w:val="Prrafodelista"/>
        <w:numPr>
          <w:ilvl w:val="1"/>
          <w:numId w:val="2"/>
        </w:numPr>
      </w:pPr>
      <w:r w:rsidRPr="00791D37">
        <w:t>Realineación de Coordinadores.</w:t>
      </w:r>
    </w:p>
    <w:p w14:paraId="0459CA1E" w14:textId="77777777" w:rsidR="00B62082" w:rsidRPr="00791D37" w:rsidRDefault="00B62082" w:rsidP="00791D37">
      <w:pPr>
        <w:pStyle w:val="Prrafodelista"/>
        <w:numPr>
          <w:ilvl w:val="1"/>
          <w:numId w:val="2"/>
        </w:numPr>
      </w:pPr>
      <w:r w:rsidRPr="00791D37">
        <w:lastRenderedPageBreak/>
        <w:t>Modo Coordinador de PAN FDD.</w:t>
      </w:r>
    </w:p>
    <w:p w14:paraId="03ABA3AA" w14:textId="77777777" w:rsidR="00B62082" w:rsidRPr="00791D37" w:rsidRDefault="00B62082" w:rsidP="00791D37">
      <w:pPr>
        <w:pStyle w:val="Prrafodelista"/>
        <w:numPr>
          <w:ilvl w:val="0"/>
          <w:numId w:val="2"/>
        </w:numPr>
      </w:pPr>
      <w:r w:rsidRPr="00791D37">
        <w:t>Direccionamiento 00 para paquetes de Datos o comandos MAC.</w:t>
      </w:r>
    </w:p>
    <w:p w14:paraId="6AB25E29" w14:textId="77777777" w:rsidR="00B62082" w:rsidRPr="00791D37" w:rsidRDefault="00B62082" w:rsidP="00791D37">
      <w:pPr>
        <w:pStyle w:val="Prrafodelista"/>
        <w:numPr>
          <w:ilvl w:val="0"/>
          <w:numId w:val="2"/>
        </w:numPr>
      </w:pPr>
      <w:r w:rsidRPr="00791D37">
        <w:t>Cualquier otro paquete de opciones de seguridad, excepto las mencionadas en la configuración de la PAN.</w:t>
      </w:r>
    </w:p>
    <w:p w14:paraId="57D34DF1" w14:textId="77777777" w:rsidR="00B62082" w:rsidRPr="00791D37" w:rsidRDefault="00B62082" w:rsidP="00791D37">
      <w:r w:rsidRPr="00791D37">
        <w:t>El datagrama que hace el Establecimiento del Enlace MAC (MLE) puede ser o no seguro. Para un MLE seguro, se indica con un byte inicial de valor 0, seguido de un byte de cabecera auxiliar, mientras que cuando no es seguro, el valor del byte inicial es 255 y no tiene ningún byte de cabecera auxiliar.</w:t>
      </w:r>
    </w:p>
    <w:p w14:paraId="60620AD6" w14:textId="77777777" w:rsidR="00B62082" w:rsidRPr="00791D37" w:rsidRDefault="00B62082" w:rsidP="00791D37">
      <w:r w:rsidRPr="00791D37">
        <w:t>En Thread hay 18 MLE datagramas de comandos genéricos disponibles, los cuales tratan varios aspectos de establecer enlaces, solicitudes de datos, enrutamiento y descubrimiento de nodos vecinos. Estos comandos MLE pueden ser secuenciados para tareas de alto nivel.</w:t>
      </w:r>
    </w:p>
    <w:p w14:paraId="2C46B059" w14:textId="1DF407C3" w:rsidR="00B62082" w:rsidRPr="00791D37" w:rsidRDefault="00B62082" w:rsidP="00791D37">
      <w:r w:rsidRPr="00791D37">
        <w:t xml:space="preserve">La estructura del paquete MAC de IEEE 802.15.4-2006 (sección 7.2.1) </w:t>
      </w:r>
      <w:r w:rsidRPr="00791D37">
        <w:fldChar w:fldCharType="begin" w:fldLock="1"/>
      </w:r>
      <w:r w:rsidR="00AD1498" w:rsidRPr="00791D37">
        <w:instrText>ADDIN CSL_CITATION {"citationItems":[{"id":"ITEM-1","itemData":{"author":[{"dropping-particle":"","family":"IEEE Std 802.15.4","given":"","non-dropping-particle":"","parse-names":false,"suffix":""}],"id":"ITEM-1","issued":{"date-parts":[["2006"]]},"title":"IEEE Standards, Part 15.4: Wireless Medium Access Control (MAC) and Physical Layer (PHY) Specifications for Low- Rate Wireless Personal Area Networks (WPANs),","type":"paper-conference"},"uris":["http://www.mendeley.com/documents/?uuid=f6c9b358-2f51-4ac8-baf5-f583b738fc55"]}],"mendeley":{"formattedCitation":"[15]","plainTextFormattedCitation":"[15]","previouslyFormattedCitation":"[15]"},"properties":{"noteIndex":0},"schema":"https://github.com/citation-style-language/schema/raw/master/csl-citation.json"}</w:instrText>
      </w:r>
      <w:r w:rsidRPr="00791D37">
        <w:fldChar w:fldCharType="separate"/>
      </w:r>
      <w:r w:rsidR="00AD1498" w:rsidRPr="00791D37">
        <w:rPr>
          <w:noProof/>
        </w:rPr>
        <w:t>[15]</w:t>
      </w:r>
      <w:r w:rsidRPr="00791D37">
        <w:fldChar w:fldCharType="end"/>
      </w:r>
      <w:r w:rsidRPr="00791D37">
        <w:t xml:space="preserve"> es la siguiente:</w:t>
      </w:r>
    </w:p>
    <w:p w14:paraId="2EE822CB" w14:textId="77777777" w:rsidR="00B62082" w:rsidRPr="00791D37" w:rsidRDefault="00B62082" w:rsidP="00791D37"/>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2"/>
        <w:gridCol w:w="657"/>
        <w:gridCol w:w="1036"/>
        <w:gridCol w:w="669"/>
        <w:gridCol w:w="1036"/>
        <w:gridCol w:w="669"/>
        <w:gridCol w:w="1093"/>
        <w:gridCol w:w="657"/>
        <w:gridCol w:w="779"/>
      </w:tblGrid>
      <w:tr w:rsidR="00B62082" w:rsidRPr="00791D37" w14:paraId="62DDDAFD" w14:textId="77777777" w:rsidTr="008F166F">
        <w:trPr>
          <w:jc w:val="center"/>
        </w:trPr>
        <w:tc>
          <w:tcPr>
            <w:tcW w:w="632" w:type="dxa"/>
          </w:tcPr>
          <w:p w14:paraId="1A8BA522" w14:textId="77777777" w:rsidR="00B62082" w:rsidRPr="00791D37" w:rsidRDefault="00B62082" w:rsidP="006242EF">
            <w:pPr>
              <w:jc w:val="center"/>
            </w:pPr>
            <w:r w:rsidRPr="00791D37">
              <w:t>FC</w:t>
            </w:r>
          </w:p>
        </w:tc>
        <w:tc>
          <w:tcPr>
            <w:tcW w:w="657" w:type="dxa"/>
          </w:tcPr>
          <w:p w14:paraId="7A4AC597" w14:textId="77777777" w:rsidR="00B62082" w:rsidRPr="00791D37" w:rsidRDefault="00B62082" w:rsidP="006242EF">
            <w:pPr>
              <w:jc w:val="center"/>
            </w:pPr>
            <w:r w:rsidRPr="00791D37">
              <w:t>SQ</w:t>
            </w:r>
          </w:p>
        </w:tc>
        <w:tc>
          <w:tcPr>
            <w:tcW w:w="1036" w:type="dxa"/>
          </w:tcPr>
          <w:p w14:paraId="218B338F" w14:textId="77777777" w:rsidR="00B62082" w:rsidRPr="00791D37" w:rsidRDefault="00B62082" w:rsidP="006242EF">
            <w:pPr>
              <w:jc w:val="center"/>
            </w:pPr>
            <w:r w:rsidRPr="00791D37">
              <w:t>DstPID</w:t>
            </w:r>
          </w:p>
        </w:tc>
        <w:tc>
          <w:tcPr>
            <w:tcW w:w="669" w:type="dxa"/>
          </w:tcPr>
          <w:p w14:paraId="7445B89B" w14:textId="77777777" w:rsidR="00B62082" w:rsidRPr="00791D37" w:rsidRDefault="00B62082" w:rsidP="006242EF">
            <w:pPr>
              <w:jc w:val="center"/>
            </w:pPr>
            <w:r w:rsidRPr="00791D37">
              <w:t>Dst</w:t>
            </w:r>
          </w:p>
        </w:tc>
        <w:tc>
          <w:tcPr>
            <w:tcW w:w="1036" w:type="dxa"/>
          </w:tcPr>
          <w:p w14:paraId="31C81356" w14:textId="77777777" w:rsidR="00B62082" w:rsidRPr="00791D37" w:rsidRDefault="00B62082" w:rsidP="006242EF">
            <w:pPr>
              <w:jc w:val="center"/>
            </w:pPr>
            <w:r w:rsidRPr="00791D37">
              <w:t>SrcPID</w:t>
            </w:r>
          </w:p>
        </w:tc>
        <w:tc>
          <w:tcPr>
            <w:tcW w:w="669" w:type="dxa"/>
          </w:tcPr>
          <w:p w14:paraId="639A9BFD" w14:textId="77777777" w:rsidR="00B62082" w:rsidRPr="00791D37" w:rsidRDefault="00B62082" w:rsidP="006242EF">
            <w:pPr>
              <w:jc w:val="center"/>
            </w:pPr>
            <w:r w:rsidRPr="00791D37">
              <w:t>Src</w:t>
            </w:r>
          </w:p>
        </w:tc>
        <w:tc>
          <w:tcPr>
            <w:tcW w:w="1093" w:type="dxa"/>
          </w:tcPr>
          <w:p w14:paraId="3D5F1945" w14:textId="77777777" w:rsidR="00B62082" w:rsidRPr="00791D37" w:rsidRDefault="00B62082" w:rsidP="006242EF">
            <w:pPr>
              <w:jc w:val="center"/>
            </w:pPr>
            <w:r w:rsidRPr="00791D37">
              <w:t>AuxSec</w:t>
            </w:r>
          </w:p>
        </w:tc>
        <w:tc>
          <w:tcPr>
            <w:tcW w:w="657" w:type="dxa"/>
          </w:tcPr>
          <w:p w14:paraId="0459362D" w14:textId="77777777" w:rsidR="00B62082" w:rsidRPr="00791D37" w:rsidRDefault="00B62082" w:rsidP="006242EF">
            <w:pPr>
              <w:jc w:val="center"/>
            </w:pPr>
            <w:r w:rsidRPr="00791D37">
              <w:t>UD</w:t>
            </w:r>
          </w:p>
        </w:tc>
        <w:tc>
          <w:tcPr>
            <w:tcW w:w="779" w:type="dxa"/>
          </w:tcPr>
          <w:p w14:paraId="6D80021C" w14:textId="77777777" w:rsidR="00B62082" w:rsidRPr="00791D37" w:rsidRDefault="00B62082" w:rsidP="006242EF">
            <w:pPr>
              <w:keepNext/>
              <w:jc w:val="center"/>
            </w:pPr>
            <w:r w:rsidRPr="00791D37">
              <w:t>FCS</w:t>
            </w:r>
          </w:p>
        </w:tc>
      </w:tr>
    </w:tbl>
    <w:p w14:paraId="35F9CBCF" w14:textId="3141367E" w:rsidR="006242EF" w:rsidRDefault="006242EF" w:rsidP="006242EF">
      <w:pPr>
        <w:pStyle w:val="Descripcin"/>
        <w:jc w:val="center"/>
      </w:pPr>
      <w:bookmarkStart w:id="1822" w:name="_Toc81639965"/>
      <w:r>
        <w:t xml:space="preserve">Tabla </w:t>
      </w:r>
      <w:r w:rsidR="00B854F9">
        <w:fldChar w:fldCharType="begin"/>
      </w:r>
      <w:r w:rsidR="00B854F9">
        <w:instrText xml:space="preserve"> SEQ Tabla \* ARABIC </w:instrText>
      </w:r>
      <w:r w:rsidR="00B854F9">
        <w:fldChar w:fldCharType="separate"/>
      </w:r>
      <w:r>
        <w:rPr>
          <w:noProof/>
        </w:rPr>
        <w:t>3</w:t>
      </w:r>
      <w:r w:rsidR="00B854F9">
        <w:rPr>
          <w:noProof/>
        </w:rPr>
        <w:fldChar w:fldCharType="end"/>
      </w:r>
      <w:r>
        <w:t xml:space="preserve"> </w:t>
      </w:r>
      <w:r w:rsidRPr="00F365E2">
        <w:t>MAC Layer Frame</w:t>
      </w:r>
      <w:bookmarkEnd w:id="1822"/>
    </w:p>
    <w:p w14:paraId="66A43020" w14:textId="77777777" w:rsidR="006242EF" w:rsidRPr="006242EF" w:rsidRDefault="006242EF" w:rsidP="006242EF"/>
    <w:p w14:paraId="1968ED7D" w14:textId="77777777" w:rsidR="00B62082" w:rsidRPr="00791D37" w:rsidRDefault="00B62082" w:rsidP="00791D37">
      <w:pPr>
        <w:pStyle w:val="Prrafodelista"/>
        <w:numPr>
          <w:ilvl w:val="0"/>
          <w:numId w:val="2"/>
        </w:numPr>
      </w:pPr>
      <w:r w:rsidRPr="00791D37">
        <w:rPr>
          <w:b/>
          <w:bCs/>
        </w:rPr>
        <w:t xml:space="preserve">FC </w:t>
      </w:r>
      <w:r w:rsidRPr="00791D37">
        <w:sym w:font="Wingdings" w:char="F0E0"/>
      </w:r>
      <w:r w:rsidRPr="00791D37">
        <w:t xml:space="preserve"> Frame Control (2 bytes).</w:t>
      </w:r>
    </w:p>
    <w:p w14:paraId="696B9479" w14:textId="77777777" w:rsidR="00B62082" w:rsidRPr="00791D37" w:rsidRDefault="00B62082" w:rsidP="00791D37">
      <w:pPr>
        <w:pStyle w:val="Prrafodelista"/>
        <w:numPr>
          <w:ilvl w:val="0"/>
          <w:numId w:val="2"/>
        </w:numPr>
      </w:pPr>
      <w:r w:rsidRPr="00791D37">
        <w:rPr>
          <w:b/>
          <w:bCs/>
        </w:rPr>
        <w:t>SQ</w:t>
      </w:r>
      <w:r w:rsidRPr="00791D37">
        <w:t xml:space="preserve"> </w:t>
      </w:r>
      <w:r w:rsidRPr="00791D37">
        <w:sym w:font="Wingdings" w:char="F0E0"/>
      </w:r>
      <w:r w:rsidRPr="00791D37">
        <w:t xml:space="preserve"> Sequence number (1 byte).</w:t>
      </w:r>
    </w:p>
    <w:p w14:paraId="5F2BCB69" w14:textId="77777777" w:rsidR="00B62082" w:rsidRPr="00791D37" w:rsidRDefault="00B62082" w:rsidP="00791D37">
      <w:pPr>
        <w:pStyle w:val="Prrafodelista"/>
        <w:numPr>
          <w:ilvl w:val="0"/>
          <w:numId w:val="2"/>
        </w:numPr>
      </w:pPr>
      <w:r w:rsidRPr="00791D37">
        <w:rPr>
          <w:b/>
          <w:bCs/>
        </w:rPr>
        <w:t xml:space="preserve">DstPID </w:t>
      </w:r>
      <w:r w:rsidRPr="00791D37">
        <w:rPr>
          <w:b/>
          <w:bCs/>
        </w:rPr>
        <w:sym w:font="Wingdings" w:char="F0E0"/>
      </w:r>
      <w:r w:rsidRPr="00791D37">
        <w:rPr>
          <w:b/>
          <w:bCs/>
        </w:rPr>
        <w:t xml:space="preserve"> </w:t>
      </w:r>
      <w:r w:rsidRPr="00791D37">
        <w:t>Destination PID (0/2 bytes).</w:t>
      </w:r>
    </w:p>
    <w:p w14:paraId="2E2752BD" w14:textId="77777777" w:rsidR="00B62082" w:rsidRPr="00791D37" w:rsidRDefault="00B62082" w:rsidP="00791D37">
      <w:pPr>
        <w:pStyle w:val="Prrafodelista"/>
        <w:numPr>
          <w:ilvl w:val="0"/>
          <w:numId w:val="2"/>
        </w:numPr>
      </w:pPr>
      <w:r w:rsidRPr="00791D37">
        <w:rPr>
          <w:b/>
          <w:bCs/>
        </w:rPr>
        <w:t xml:space="preserve">Dst </w:t>
      </w:r>
      <w:r w:rsidRPr="00791D37">
        <w:rPr>
          <w:b/>
          <w:bCs/>
        </w:rPr>
        <w:sym w:font="Wingdings" w:char="F0E0"/>
      </w:r>
      <w:r w:rsidRPr="00791D37">
        <w:rPr>
          <w:b/>
          <w:bCs/>
        </w:rPr>
        <w:t xml:space="preserve"> </w:t>
      </w:r>
      <w:r w:rsidRPr="00791D37">
        <w:t>Destination Address (0/2/8 bytes).</w:t>
      </w:r>
    </w:p>
    <w:p w14:paraId="359DDD19" w14:textId="77777777" w:rsidR="00B62082" w:rsidRPr="00791D37" w:rsidRDefault="00B62082" w:rsidP="00791D37">
      <w:pPr>
        <w:pStyle w:val="Prrafodelista"/>
        <w:numPr>
          <w:ilvl w:val="0"/>
          <w:numId w:val="2"/>
        </w:numPr>
        <w:rPr>
          <w:lang w:val="en-GB"/>
        </w:rPr>
      </w:pPr>
      <w:r w:rsidRPr="00791D37">
        <w:rPr>
          <w:b/>
          <w:bCs/>
          <w:lang w:val="en-GB"/>
        </w:rPr>
        <w:t xml:space="preserve">SrcPID </w:t>
      </w:r>
      <w:r w:rsidRPr="00791D37">
        <w:rPr>
          <w:b/>
          <w:bCs/>
        </w:rPr>
        <w:sym w:font="Wingdings" w:char="F0E0"/>
      </w:r>
      <w:r w:rsidRPr="00791D37">
        <w:rPr>
          <w:b/>
          <w:bCs/>
          <w:lang w:val="en-GB"/>
        </w:rPr>
        <w:t xml:space="preserve"> </w:t>
      </w:r>
      <w:r w:rsidRPr="00791D37">
        <w:rPr>
          <w:lang w:val="en-GB"/>
        </w:rPr>
        <w:t xml:space="preserve"> Source PAN ID (0/2 bytes).</w:t>
      </w:r>
    </w:p>
    <w:p w14:paraId="0437EA04" w14:textId="77777777" w:rsidR="00B62082" w:rsidRPr="00791D37" w:rsidRDefault="00B62082" w:rsidP="00791D37">
      <w:pPr>
        <w:pStyle w:val="Prrafodelista"/>
        <w:numPr>
          <w:ilvl w:val="0"/>
          <w:numId w:val="2"/>
        </w:numPr>
        <w:rPr>
          <w:lang w:val="en-GB"/>
        </w:rPr>
      </w:pPr>
      <w:r w:rsidRPr="00791D37">
        <w:rPr>
          <w:b/>
          <w:bCs/>
          <w:lang w:val="en-GB"/>
        </w:rPr>
        <w:t xml:space="preserve">Src </w:t>
      </w:r>
      <w:r w:rsidRPr="00791D37">
        <w:rPr>
          <w:b/>
          <w:bCs/>
          <w:lang w:val="en-GB"/>
        </w:rPr>
        <w:sym w:font="Wingdings" w:char="F0E0"/>
      </w:r>
      <w:r w:rsidRPr="00791D37">
        <w:rPr>
          <w:b/>
          <w:bCs/>
          <w:lang w:val="en-GB"/>
        </w:rPr>
        <w:t xml:space="preserve"> </w:t>
      </w:r>
      <w:r w:rsidRPr="00791D37">
        <w:rPr>
          <w:lang w:val="en-GB"/>
        </w:rPr>
        <w:t>Source Address (0/2/8 bytes).</w:t>
      </w:r>
    </w:p>
    <w:p w14:paraId="70195E70" w14:textId="77777777" w:rsidR="00B62082" w:rsidRPr="00791D37" w:rsidRDefault="00B62082" w:rsidP="00791D37">
      <w:pPr>
        <w:pStyle w:val="Prrafodelista"/>
        <w:numPr>
          <w:ilvl w:val="0"/>
          <w:numId w:val="2"/>
        </w:numPr>
      </w:pPr>
      <w:r w:rsidRPr="00791D37">
        <w:rPr>
          <w:b/>
          <w:bCs/>
          <w:lang w:val="en-GB"/>
        </w:rPr>
        <w:t xml:space="preserve">AuxSec </w:t>
      </w:r>
      <w:r w:rsidRPr="00791D37">
        <w:rPr>
          <w:b/>
          <w:bCs/>
          <w:lang w:val="en-GB"/>
        </w:rPr>
        <w:sym w:font="Wingdings" w:char="F0E0"/>
      </w:r>
      <w:r w:rsidRPr="00791D37">
        <w:rPr>
          <w:b/>
          <w:bCs/>
          <w:lang w:val="en-GB"/>
        </w:rPr>
        <w:t xml:space="preserve"> </w:t>
      </w:r>
      <w:r w:rsidRPr="00791D37">
        <w:rPr>
          <w:lang w:val="en-GB"/>
        </w:rPr>
        <w:t xml:space="preserve">Auxiliary Security Header (0/5/6/10/14 bytes). </w:t>
      </w:r>
      <w:r w:rsidRPr="00791D37">
        <w:t>Contiene también los campos de Control de Seguridad (Security Control), un contador de paquete (Frame Counter) y un Identificador de Clave (Key Identifier).</w:t>
      </w:r>
    </w:p>
    <w:p w14:paraId="1848D75D" w14:textId="77777777" w:rsidR="00B62082" w:rsidRPr="00791D37" w:rsidRDefault="00B62082" w:rsidP="00791D37">
      <w:pPr>
        <w:pStyle w:val="Prrafodelista"/>
        <w:numPr>
          <w:ilvl w:val="0"/>
          <w:numId w:val="2"/>
        </w:numPr>
        <w:rPr>
          <w:lang w:val="en-GB"/>
        </w:rPr>
      </w:pPr>
      <w:r w:rsidRPr="00791D37">
        <w:rPr>
          <w:b/>
          <w:bCs/>
          <w:lang w:val="en-GB"/>
        </w:rPr>
        <w:t xml:space="preserve">UD </w:t>
      </w:r>
      <w:r w:rsidRPr="00791D37">
        <w:rPr>
          <w:b/>
          <w:bCs/>
          <w:lang w:val="en-GB"/>
        </w:rPr>
        <w:sym w:font="Wingdings" w:char="F0E0"/>
      </w:r>
      <w:r w:rsidRPr="00791D37">
        <w:rPr>
          <w:b/>
          <w:bCs/>
          <w:lang w:val="en-GB"/>
        </w:rPr>
        <w:t xml:space="preserve"> </w:t>
      </w:r>
      <w:r w:rsidRPr="00791D37">
        <w:rPr>
          <w:lang w:val="en-GB"/>
        </w:rPr>
        <w:t>User data (variable bytes).</w:t>
      </w:r>
    </w:p>
    <w:p w14:paraId="3D7ADB2F" w14:textId="77777777" w:rsidR="00B62082" w:rsidRPr="00791D37" w:rsidRDefault="00B62082" w:rsidP="00791D37">
      <w:pPr>
        <w:pStyle w:val="Prrafodelista"/>
        <w:numPr>
          <w:ilvl w:val="0"/>
          <w:numId w:val="2"/>
        </w:numPr>
        <w:rPr>
          <w:lang w:val="en-GB"/>
        </w:rPr>
      </w:pPr>
      <w:r w:rsidRPr="00791D37">
        <w:rPr>
          <w:b/>
          <w:bCs/>
          <w:lang w:val="en-GB"/>
        </w:rPr>
        <w:t xml:space="preserve">FCS </w:t>
      </w:r>
      <w:r w:rsidRPr="00791D37">
        <w:rPr>
          <w:b/>
          <w:bCs/>
          <w:lang w:val="en-GB"/>
        </w:rPr>
        <w:sym w:font="Wingdings" w:char="F0E0"/>
      </w:r>
      <w:r w:rsidRPr="00791D37">
        <w:rPr>
          <w:b/>
          <w:bCs/>
          <w:lang w:val="en-GB"/>
        </w:rPr>
        <w:t xml:space="preserve"> </w:t>
      </w:r>
      <w:r w:rsidRPr="00791D37">
        <w:rPr>
          <w:lang w:val="en-GB"/>
        </w:rPr>
        <w:t>ITU-T-CRC-16 (2 bytes).</w:t>
      </w:r>
    </w:p>
    <w:p w14:paraId="2D377018" w14:textId="77777777" w:rsidR="00B62082" w:rsidRPr="00791D37" w:rsidRDefault="00B62082" w:rsidP="00791D37">
      <w:pPr>
        <w:rPr>
          <w:lang w:val="en-GB"/>
        </w:rPr>
      </w:pPr>
    </w:p>
    <w:p w14:paraId="42D41047" w14:textId="1406CEE2" w:rsidR="00B62082" w:rsidRPr="00791D37" w:rsidRDefault="00B62082" w:rsidP="00FE1EC4">
      <w:pPr>
        <w:pStyle w:val="Ttulo4"/>
      </w:pPr>
      <w:bookmarkStart w:id="1823" w:name="_Toc81499364"/>
      <w:bookmarkStart w:id="1824" w:name="_Toc81650382"/>
      <w:r w:rsidRPr="00791D37">
        <w:t xml:space="preserve">Capa de adaptación 6LoWPAN </w:t>
      </w:r>
      <w:r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rsidRPr="00791D37">
        <w:fldChar w:fldCharType="separate"/>
      </w:r>
      <w:bookmarkEnd w:id="1823"/>
      <w:r w:rsidR="00AD1498" w:rsidRPr="00791D37">
        <w:rPr>
          <w:noProof/>
        </w:rPr>
        <w:t>[12]</w:t>
      </w:r>
      <w:bookmarkEnd w:id="1824"/>
      <w:r w:rsidRPr="00791D37">
        <w:fldChar w:fldCharType="end"/>
      </w:r>
    </w:p>
    <w:p w14:paraId="5C81392D" w14:textId="77777777" w:rsidR="00B62082" w:rsidRPr="00791D37" w:rsidRDefault="00B62082" w:rsidP="00791D37"/>
    <w:p w14:paraId="647B54D4" w14:textId="113E7579" w:rsidR="00B62082" w:rsidRPr="00791D37" w:rsidRDefault="00B62082" w:rsidP="00791D37">
      <w:r w:rsidRPr="00791D37">
        <w:t xml:space="preserve">Thread usa IPv6 over Low-power Wireless Personal Area Network o 6LoWPAN, según se especifica en RFC 4944 </w:t>
      </w:r>
      <w:r w:rsidRPr="00791D37">
        <w:fldChar w:fldCharType="begin" w:fldLock="1"/>
      </w:r>
      <w:r w:rsidR="00AD1498" w:rsidRPr="00791D37">
        <w:instrText>ADDIN CSL_CITATION {"citationItems":[{"id":"ITEM-1","itemData":{"ISBN":"9788578110796","ISSN":"23764791","PMID":"25246403","URL":"https://tools.ietf.org/html/rfc4944","id":"ITEM-1","issued":{"date-parts":[["2007"]]},"title":"RFC 4944, “Transmission of IPv6 Packets over IEEE 802.15.4 Networks\"","type":"webpage"},"uris":["http://www.mendeley.com/documents/?uuid=29105351-a016-417d-86ae-68e462b7a285"]}],"mendeley":{"formattedCitation":"[16]","plainTextFormattedCitation":"[16]","previouslyFormattedCitation":"[16]"},"properties":{"noteIndex":0},"schema":"https://github.com/citation-style-language/schema/raw/master/csl-citation.json"}</w:instrText>
      </w:r>
      <w:r w:rsidRPr="00791D37">
        <w:fldChar w:fldCharType="separate"/>
      </w:r>
      <w:r w:rsidR="00AD1498" w:rsidRPr="00791D37">
        <w:rPr>
          <w:noProof/>
        </w:rPr>
        <w:t>[16]</w:t>
      </w:r>
      <w:r w:rsidRPr="00791D37">
        <w:fldChar w:fldCharType="end"/>
      </w:r>
      <w:r w:rsidRPr="00791D37">
        <w:t xml:space="preserve"> y RFC 6282 </w:t>
      </w:r>
      <w:r w:rsidRPr="00791D37">
        <w:fldChar w:fldCharType="begin" w:fldLock="1"/>
      </w:r>
      <w:r w:rsidR="00AD1498" w:rsidRPr="00791D37">
        <w:instrText>ADDIN CSL_CITATION {"citationItems":[{"id":"ITEM-1","itemData":{"ISBN":"9788578110796","ISSN":"1098-6596","PMID":"25246403","URL":"https://tools.ietf.org/html/rfc6282","id":"ITEM-1","issued":{"date-parts":[["2019"]]},"title":"RFC 6282 \"Compression Format for IPv6 Datagrams over IEEE 802.15.4-Based Networks\"","type":"webpage"},"uris":["http://www.mendeley.com/documents/?uuid=3f8724aa-019c-4d12-94a9-d1f5800f8fb4"]}],"mendeley":{"formattedCitation":"[17]","plainTextFormattedCitation":"[17]","previouslyFormattedCitation":"[17]"},"properties":{"noteIndex":0},"schema":"https://github.com/citation-style-language/schema/raw/master/csl-citation.json"}</w:instrText>
      </w:r>
      <w:r w:rsidRPr="00791D37">
        <w:fldChar w:fldCharType="separate"/>
      </w:r>
      <w:r w:rsidR="00AD1498" w:rsidRPr="00791D37">
        <w:rPr>
          <w:noProof/>
        </w:rPr>
        <w:t>[17]</w:t>
      </w:r>
      <w:r w:rsidRPr="00791D37">
        <w:fldChar w:fldCharType="end"/>
      </w:r>
      <w:r w:rsidRPr="00791D37">
        <w:t xml:space="preserve">. 6LoWPAN permite el uso de IPv6 dentro de las PAN, a pesar de que Thread las implementa con unas restricciones menores. Esta capa permite la fragmentación y el reensamblaje de los paquetes IPv6 procedentes y destinados a la capa MAC. </w:t>
      </w:r>
    </w:p>
    <w:p w14:paraId="6A722EEA" w14:textId="77777777" w:rsidR="00B62082" w:rsidRPr="00791D37" w:rsidRDefault="00B62082" w:rsidP="00791D37">
      <w:r w:rsidRPr="00791D37">
        <w:t>Esta capa está diseñada para llevar el datagrama con enlaces restringidos, como el estándar IEEE 802.15.4, con anchos de banda limitados, pequeñas memorias, bajas potencias de consumo y transmisiones de un máximo de 250 kbps.</w:t>
      </w:r>
    </w:p>
    <w:p w14:paraId="397EC869" w14:textId="77777777" w:rsidR="00B62082" w:rsidRPr="00791D37" w:rsidRDefault="00B62082" w:rsidP="00791D37">
      <w:r w:rsidRPr="00791D37">
        <w:t>IEEE 802.15.4 especifica una MTU, unidad máxima de transmisión, de 127 bytes, de los cuales 80 octetos de los habilitados en la payload de la MAC están disponibles. 6LoWPAN también permite un encabezado de dirección de la malla admitiendo el reenvío sub-IP.</w:t>
      </w:r>
    </w:p>
    <w:p w14:paraId="4FDB3238" w14:textId="1CD8A717" w:rsidR="00B62082" w:rsidRPr="00791D37" w:rsidRDefault="00B62082" w:rsidP="00791D37">
      <w:r w:rsidRPr="00791D37">
        <w:t xml:space="preserve">Debido a la compresión de cabecera en datagramas IPv6, 6LoWPAN reduce bastante las cabeceras IPv6 y UDP a tan solo unos bytes </w:t>
      </w:r>
      <w:r w:rsidRPr="00791D37">
        <w:fldChar w:fldCharType="begin" w:fldLock="1"/>
      </w:r>
      <w:r w:rsidR="00AD1498" w:rsidRPr="00791D37">
        <w:instrText>ADDIN CSL_CITATION {"citationItems":[{"id":"ITEM-1","itemData":{"ISBN":"9788578110796","ISSN":"1098-6596","PMID":"25246403","URL":"https://tools.ietf.org/html/rfc6282","id":"ITEM-1","issued":{"date-parts":[["2019"]]},"title":"RFC 6282 \"Compression Format for IPv6 Datagrams over IEEE 802.15.4-Based Networks\"","type":"webpage"},"uris":["http://www.mendeley.com/documents/?uuid=3f8724aa-019c-4d12-94a9-d1f5800f8fb4"]}],"mendeley":{"formattedCitation":"[17]","plainTextFormattedCitation":"[17]","previouslyFormattedCitation":"[17]"},"properties":{"noteIndex":0},"schema":"https://github.com/citation-style-language/schema/raw/master/csl-citation.json"}</w:instrText>
      </w:r>
      <w:r w:rsidRPr="00791D37">
        <w:fldChar w:fldCharType="separate"/>
      </w:r>
      <w:r w:rsidR="00AD1498" w:rsidRPr="00791D37">
        <w:rPr>
          <w:noProof/>
        </w:rPr>
        <w:t>[17]</w:t>
      </w:r>
      <w:r w:rsidRPr="00791D37">
        <w:fldChar w:fldCharType="end"/>
      </w:r>
      <w:r w:rsidRPr="00791D37">
        <w:t>.</w:t>
      </w:r>
    </w:p>
    <w:p w14:paraId="27227286" w14:textId="77777777" w:rsidR="00B62082" w:rsidRPr="00791D37" w:rsidRDefault="00B62082" w:rsidP="00791D37"/>
    <w:p w14:paraId="6F9052E6" w14:textId="0357B49A" w:rsidR="00B62082" w:rsidRPr="00791D37" w:rsidRDefault="00B62082" w:rsidP="00FE1EC4">
      <w:pPr>
        <w:pStyle w:val="Ttulo4"/>
      </w:pPr>
      <w:bookmarkStart w:id="1825" w:name="_Toc81499365"/>
      <w:bookmarkStart w:id="1826" w:name="_Toc81650383"/>
      <w:r w:rsidRPr="00791D37">
        <w:t xml:space="preserve">Capa de Red </w:t>
      </w:r>
      <w:r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rsidRPr="00791D37">
        <w:fldChar w:fldCharType="separate"/>
      </w:r>
      <w:bookmarkEnd w:id="1825"/>
      <w:r w:rsidR="00AD1498" w:rsidRPr="00791D37">
        <w:rPr>
          <w:noProof/>
        </w:rPr>
        <w:t>[12]</w:t>
      </w:r>
      <w:bookmarkEnd w:id="1826"/>
      <w:r w:rsidRPr="00791D37">
        <w:fldChar w:fldCharType="end"/>
      </w:r>
    </w:p>
    <w:p w14:paraId="0EC921B1" w14:textId="77777777" w:rsidR="00B62082" w:rsidRPr="00791D37" w:rsidRDefault="00B62082" w:rsidP="00791D37"/>
    <w:p w14:paraId="551E3893" w14:textId="0AFBDE9C" w:rsidR="00B62082" w:rsidRPr="00791D37" w:rsidRDefault="00B62082" w:rsidP="00791D37">
      <w:r w:rsidRPr="00791D37">
        <w:t xml:space="preserve">Los dispositivos Thread deben implementar la especificación IPv6, RFC 2460 </w:t>
      </w:r>
      <w:r w:rsidRPr="00791D37">
        <w:fldChar w:fldCharType="begin" w:fldLock="1"/>
      </w:r>
      <w:r w:rsidR="00AD1498" w:rsidRPr="00791D37">
        <w:instrText>ADDIN CSL_CITATION {"citationItems":[{"id":"ITEM-1","itemData":{"id":"ITEM-1","issued":{"date-parts":[["1998"]]},"title":"RFC 2460 \"Internet Protocol, Version 6 (IPv6) Specification\"","type":"webpage"},"uris":["http://www.mendeley.com/documents/?uuid=5b4836de-2919-417a-be68-ca47bf265f22"]}],"mendeley":{"formattedCitation":"[18]","plainTextFormattedCitation":"[18]","previouslyFormattedCitation":"[18]"},"properties":{"noteIndex":0},"schema":"https://github.com/citation-style-language/schema/raw/master/csl-citation.json"}</w:instrText>
      </w:r>
      <w:r w:rsidRPr="00791D37">
        <w:fldChar w:fldCharType="separate"/>
      </w:r>
      <w:r w:rsidR="00AD1498" w:rsidRPr="00791D37">
        <w:rPr>
          <w:noProof/>
        </w:rPr>
        <w:t>[18]</w:t>
      </w:r>
      <w:r w:rsidRPr="00791D37">
        <w:fldChar w:fldCharType="end"/>
      </w:r>
      <w:r w:rsidRPr="00791D37">
        <w:t xml:space="preserve">, al igual que la arquitectura de direccionamiento IPv6, RFC 4291 </w:t>
      </w:r>
      <w:r w:rsidRPr="00791D37">
        <w:fldChar w:fldCharType="begin" w:fldLock="1"/>
      </w:r>
      <w:r w:rsidR="00AD1498" w:rsidRPr="00791D37">
        <w:instrText>ADDIN CSL_CITATION {"citationItems":[{"id":"ITEM-1","itemData":{"URL":"https://www.ietf.org/rfc/rfc4291","id":"ITEM-1","issued":{"date-parts":[["2006"]]},"title":"RFC 4291 \"IP Version 6 Addressing Architecture\"","type":"webpage"},"uris":["http://www.mendeley.com/documents/?uuid=f28fd124-1c74-4c01-9792-acda64bf078b"]}],"mendeley":{"formattedCitation":"[19]","plainTextFormattedCitation":"[19]","previouslyFormattedCitation":"[19]"},"properties":{"noteIndex":0},"schema":"https://github.com/citation-style-language/schema/raw/master/csl-citation.json"}</w:instrText>
      </w:r>
      <w:r w:rsidRPr="00791D37">
        <w:fldChar w:fldCharType="separate"/>
      </w:r>
      <w:r w:rsidR="00AD1498" w:rsidRPr="00791D37">
        <w:rPr>
          <w:noProof/>
        </w:rPr>
        <w:t>[19]</w:t>
      </w:r>
      <w:r w:rsidRPr="00791D37">
        <w:fldChar w:fldCharType="end"/>
      </w:r>
      <w:r w:rsidRPr="00791D37">
        <w:t>. Thread usa dos campos para el direccionamiento.</w:t>
      </w:r>
    </w:p>
    <w:p w14:paraId="036D3EDD" w14:textId="77777777" w:rsidR="00B62082" w:rsidRPr="00791D37" w:rsidRDefault="00B62082" w:rsidP="00791D37">
      <w:pPr>
        <w:pStyle w:val="Prrafodelista"/>
        <w:numPr>
          <w:ilvl w:val="0"/>
          <w:numId w:val="2"/>
        </w:numPr>
      </w:pPr>
      <w:r w:rsidRPr="00791D37">
        <w:t>Enlace Local, el cuál es accesible en una transmisión de radio.</w:t>
      </w:r>
    </w:p>
    <w:p w14:paraId="11116780" w14:textId="77777777" w:rsidR="00B62082" w:rsidRPr="00791D37" w:rsidRDefault="00B62082" w:rsidP="00791D37">
      <w:pPr>
        <w:pStyle w:val="Prrafodelista"/>
        <w:numPr>
          <w:ilvl w:val="0"/>
          <w:numId w:val="2"/>
        </w:numPr>
      </w:pPr>
      <w:r w:rsidRPr="00791D37">
        <w:t>Ámbito Local, el cuál es accesible dentro de la PAN mediante saltos.</w:t>
      </w:r>
    </w:p>
    <w:p w14:paraId="63BC4A5A" w14:textId="77777777" w:rsidR="00B62082" w:rsidRPr="00791D37" w:rsidRDefault="00B62082" w:rsidP="00791D37">
      <w:r w:rsidRPr="00791D37">
        <w:t>Los dispositivos Thread deben admitir una dirección de enlace local y al menos dos direcciones de Ámbito Local para uso de comunicaciones internas a la PAN. Si hay disponibilidad de recursos, los dispositivos Thread podrían admitir direcciones IPv6 adicionales como la Unique Local Address (ULA) y la Global Unique Address (GUA). También deberán soportarse también direcciones Multicast de Enlace Local y de internas de la malla.</w:t>
      </w:r>
    </w:p>
    <w:p w14:paraId="497D4905" w14:textId="77777777" w:rsidR="00B62082" w:rsidRPr="00791D37" w:rsidRDefault="00B62082" w:rsidP="00791D37">
      <w:r w:rsidRPr="00791D37">
        <w:t>Las direcciones Unicast IPv6 son usadas para el uso interno de la malla. Las Unicast pueden ser localizadores de enrutamientos, localizador de cualquier tipo (Líder, DHCPv6, Servicio, Commision, Descubrimiento de Vecinos) o incluso Identifcador de Punto Final (EID – Endpoint Identifier).</w:t>
      </w:r>
    </w:p>
    <w:p w14:paraId="666714FD" w14:textId="53DB22EA" w:rsidR="00B62082" w:rsidRPr="00791D37" w:rsidRDefault="00B62082" w:rsidP="00791D37">
      <w:r w:rsidRPr="00791D37">
        <w:t xml:space="preserve">Las redes Thread no depende del Protocolo de Configuración de Host Dinámico v6 (DHCPv6), por lo que los dispositivos no tendrán que implementarlo. Lo que si que deberán implementar es el Protocolo para Control de Mensajes Internet (ICMPv6), RFC 4443 </w:t>
      </w:r>
      <w:r w:rsidRPr="00791D37">
        <w:fldChar w:fldCharType="begin" w:fldLock="1"/>
      </w:r>
      <w:r w:rsidR="00AD1498" w:rsidRPr="00791D37">
        <w:instrText>ADDIN CSL_CITATION {"citationItems":[{"id":"ITEM-1","itemData":{"URL":"https://tools.ietf.org/html/rfc4443","id":"ITEM-1","issued":{"date-parts":[["2006"]]},"title":"RFC 4443 \"Internet Control Message Protocol (ICMPv6) for the Internet Protocol Version 6 (IPv6) Specification\"","type":"webpage"},"uris":["http://www.mendeley.com/documents/?uuid=e8b849cb-9f8c-48c0-8855-c23566f984c5"]}],"mendeley":{"formattedCitation":"[20]","plainTextFormattedCitation":"[20]","previouslyFormattedCitation":"[20]"},"properties":{"noteIndex":0},"schema":"https://github.com/citation-style-language/schema/raw/master/csl-citation.json"}</w:instrText>
      </w:r>
      <w:r w:rsidRPr="00791D37">
        <w:fldChar w:fldCharType="separate"/>
      </w:r>
      <w:r w:rsidR="00AD1498" w:rsidRPr="00791D37">
        <w:rPr>
          <w:noProof/>
        </w:rPr>
        <w:t>[20]</w:t>
      </w:r>
      <w:r w:rsidRPr="00791D37">
        <w:fldChar w:fldCharType="end"/>
      </w:r>
      <w:r w:rsidRPr="00791D37">
        <w:t>.</w:t>
      </w:r>
    </w:p>
    <w:p w14:paraId="1B9D1564" w14:textId="77777777" w:rsidR="00B62082" w:rsidRPr="00791D37" w:rsidRDefault="00B62082" w:rsidP="00791D37"/>
    <w:p w14:paraId="744A4AE2" w14:textId="77777777" w:rsidR="00B62082" w:rsidRPr="00791D37" w:rsidRDefault="00B62082" w:rsidP="00FE1EC4">
      <w:pPr>
        <w:pStyle w:val="Ttulo4"/>
      </w:pPr>
      <w:r w:rsidRPr="00791D37">
        <w:t xml:space="preserve"> </w:t>
      </w:r>
      <w:bookmarkStart w:id="1827" w:name="_Toc81499366"/>
      <w:bookmarkStart w:id="1828" w:name="_Toc81650384"/>
      <w:r w:rsidRPr="00791D37">
        <w:t>Protocolo de Enrutamiento</w:t>
      </w:r>
      <w:bookmarkEnd w:id="1827"/>
      <w:bookmarkEnd w:id="1828"/>
    </w:p>
    <w:p w14:paraId="6127AAB9" w14:textId="77777777" w:rsidR="00B62082" w:rsidRPr="00791D37" w:rsidRDefault="00B62082" w:rsidP="00791D37"/>
    <w:p w14:paraId="49CD6754" w14:textId="77777777" w:rsidR="00B62082" w:rsidRPr="00791D37" w:rsidRDefault="00B62082" w:rsidP="00791D37">
      <w:r w:rsidRPr="00791D37">
        <w:t>Para el enrutamiento, Thread usa un simple protocolo de enrutamiento por vector de distancia. El enrutamiento dentro de la PAN está basado en RIPng (estándares RFC 2080 y RFC 1058). Los rúters de la PAN envían periódicamente sus “costes” de enrutamiento a todos los demás rúters junto con la calidad de enlace de un salto. Los costes de enrutamiento para un mensaje se sacarán de este último dato.</w:t>
      </w:r>
    </w:p>
    <w:p w14:paraId="6801DF79" w14:textId="77777777" w:rsidR="00B62082" w:rsidRPr="00791D37" w:rsidRDefault="00B62082" w:rsidP="00791D37">
      <w:r w:rsidRPr="00791D37">
        <w:t>Cada rúter crea y mantiene una base de datos con los enrutamientos por cada interfaz que usa enrutamientos por distancias. Estas bases contienen:</w:t>
      </w:r>
    </w:p>
    <w:p w14:paraId="2AE71C9E" w14:textId="77777777" w:rsidR="00B62082" w:rsidRPr="00791D37" w:rsidRDefault="00B62082" w:rsidP="00791D37">
      <w:pPr>
        <w:pStyle w:val="Prrafodelista"/>
        <w:numPr>
          <w:ilvl w:val="0"/>
          <w:numId w:val="2"/>
        </w:numPr>
      </w:pPr>
      <w:r w:rsidRPr="00791D37">
        <w:t>Id del rúter.</w:t>
      </w:r>
    </w:p>
    <w:p w14:paraId="7F41B64E" w14:textId="77777777" w:rsidR="00B62082" w:rsidRPr="00791D37" w:rsidRDefault="00B62082" w:rsidP="00791D37">
      <w:pPr>
        <w:pStyle w:val="Prrafodelista"/>
        <w:numPr>
          <w:ilvl w:val="0"/>
          <w:numId w:val="2"/>
        </w:numPr>
      </w:pPr>
      <w:r w:rsidRPr="00791D37">
        <w:t>Enlace</w:t>
      </w:r>
    </w:p>
    <w:p w14:paraId="16FBD788" w14:textId="77777777" w:rsidR="00B62082" w:rsidRPr="00791D37" w:rsidRDefault="00B62082" w:rsidP="00791D37">
      <w:pPr>
        <w:pStyle w:val="Prrafodelista"/>
        <w:numPr>
          <w:ilvl w:val="0"/>
          <w:numId w:val="2"/>
        </w:numPr>
      </w:pPr>
      <w:r w:rsidRPr="00791D37">
        <w:t>Ruta</w:t>
      </w:r>
    </w:p>
    <w:p w14:paraId="5688465C" w14:textId="77777777" w:rsidR="00B62082" w:rsidRPr="00791D37" w:rsidRDefault="00B62082" w:rsidP="00791D37">
      <w:r w:rsidRPr="00791D37">
        <w:t>Los rúters de la PAN mantienen un seguimiento de la versión Thread de los enlaces de sus hijos y, de manera proactiva, manda actualizaciones de versiones más nuevas. Además, si el rúter es un nodo Leader, este tiene una base de datos con las asignaciones de id. Los rúters Lideres recogen, comparan y distribuyen la información sobre los Border Routers y otros servidores disponibles para la red Thread vía MLE.</w:t>
      </w:r>
    </w:p>
    <w:p w14:paraId="45001BFA" w14:textId="77777777" w:rsidR="00B62082" w:rsidRPr="00791D37" w:rsidRDefault="00B62082" w:rsidP="00791D37">
      <w:r w:rsidRPr="00791D37">
        <w:t>Thread tiene el concepto de set completo y de set estable de nodos de red. Las redes Thread se pueden dividir en diferentes sets para romper las comunicaciones. Por lo tanto, se incluye una provisión para que cada set actúe como una red diferente, pudiendo unirse luego como una sola red. Si no hay un nodo Líder alcanzable o disponible, un REED o un Border Router pueden generar una nueva partición en la red.</w:t>
      </w:r>
    </w:p>
    <w:p w14:paraId="303E1685" w14:textId="77777777" w:rsidR="00B62082" w:rsidRPr="00791D37" w:rsidRDefault="00B62082" w:rsidP="00791D37"/>
    <w:p w14:paraId="58F2B7D8" w14:textId="35FDA9CB" w:rsidR="00B62082" w:rsidRPr="00791D37" w:rsidRDefault="00B62082" w:rsidP="00FE1EC4">
      <w:pPr>
        <w:pStyle w:val="Ttulo4"/>
      </w:pPr>
      <w:bookmarkStart w:id="1829" w:name="_Toc81499367"/>
      <w:bookmarkStart w:id="1830" w:name="_Toc81650385"/>
      <w:r w:rsidRPr="00791D37">
        <w:t xml:space="preserve">Capa de Transporte </w:t>
      </w:r>
      <w:r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rsidRPr="00791D37">
        <w:fldChar w:fldCharType="separate"/>
      </w:r>
      <w:bookmarkEnd w:id="1829"/>
      <w:r w:rsidR="00AD1498" w:rsidRPr="00791D37">
        <w:rPr>
          <w:noProof/>
        </w:rPr>
        <w:t>[12]</w:t>
      </w:r>
      <w:bookmarkEnd w:id="1830"/>
      <w:r w:rsidRPr="00791D37">
        <w:fldChar w:fldCharType="end"/>
      </w:r>
      <w:r w:rsidRPr="00791D37">
        <w:t xml:space="preserve"> </w:t>
      </w:r>
    </w:p>
    <w:p w14:paraId="7283B6E7" w14:textId="77777777" w:rsidR="00B62082" w:rsidRPr="00791D37" w:rsidRDefault="00B62082" w:rsidP="00791D37"/>
    <w:p w14:paraId="420CA92A" w14:textId="5EAD47F3" w:rsidR="00B62082" w:rsidRPr="00791D37" w:rsidRDefault="00B62082" w:rsidP="00791D37">
      <w:r w:rsidRPr="00791D37">
        <w:t xml:space="preserve">Esta capa de transporte en Thread está basada en User Datagram Protocol (UDP), descrito en RFC 768 </w:t>
      </w:r>
      <w:r w:rsidRPr="00791D37">
        <w:fldChar w:fldCharType="begin" w:fldLock="1"/>
      </w:r>
      <w:r w:rsidR="00AD1498" w:rsidRPr="00791D37">
        <w:instrText>ADDIN CSL_CITATION {"citationItems":[{"id":"ITEM-1","itemData":{"URL":"https://tools.ietf.org/html/rfc768","id":"ITEM-1","issued":{"date-parts":[["1980"]]},"title":"RFC 768 \" User Datagram Protocol\"","type":"webpage"},"uris":["http://www.mendeley.com/documents/?uuid=eb7c5682-5b4a-4c48-94eb-b76bf19fd342"]}],"mendeley":{"formattedCitation":"[21]","plainTextFormattedCitation":"[21]","previouslyFormattedCitation":"[21]"},"properties":{"noteIndex":0},"schema":"https://github.com/citation-style-language/schema/raw/master/csl-citation.json"}</w:instrText>
      </w:r>
      <w:r w:rsidRPr="00791D37">
        <w:fldChar w:fldCharType="separate"/>
      </w:r>
      <w:r w:rsidR="00AD1498" w:rsidRPr="00791D37">
        <w:rPr>
          <w:noProof/>
        </w:rPr>
        <w:t>[21]</w:t>
      </w:r>
      <w:r w:rsidRPr="00791D37">
        <w:fldChar w:fldCharType="end"/>
      </w:r>
      <w:r w:rsidRPr="00791D37">
        <w:t xml:space="preserve">, y en Requerimientos para Host De Internet, RFC 1122 </w:t>
      </w:r>
      <w:r w:rsidRPr="00791D37">
        <w:fldChar w:fldCharType="begin" w:fldLock="1"/>
      </w:r>
      <w:r w:rsidR="00AD1498" w:rsidRPr="00791D37">
        <w:instrText>ADDIN CSL_CITATION {"citationItems":[{"id":"ITEM-1","itemData":{"URL":"https://tools.ietf.org/html/rfc1122","id":"ITEM-1","issued":{"date-parts":[["1989"]]},"title":"RFC 1122 \"Requirements for Internet Hosts -- Communication Layers\"","type":"webpage"},"uris":["http://www.mendeley.com/documents/?uuid=06094c18-f7a3-4c03-80f5-41684fe86967"]}],"mendeley":{"formattedCitation":"[22]","plainTextFormattedCitation":"[22]","previouslyFormattedCitation":"[22]"},"properties":{"noteIndex":0},"schema":"https://github.com/citation-style-language/schema/raw/master/csl-citation.json"}</w:instrText>
      </w:r>
      <w:r w:rsidRPr="00791D37">
        <w:fldChar w:fldCharType="separate"/>
      </w:r>
      <w:r w:rsidR="00AD1498" w:rsidRPr="00791D37">
        <w:rPr>
          <w:noProof/>
        </w:rPr>
        <w:t>[22]</w:t>
      </w:r>
      <w:r w:rsidRPr="00791D37">
        <w:fldChar w:fldCharType="end"/>
      </w:r>
      <w:r w:rsidRPr="00791D37">
        <w:t>.</w:t>
      </w:r>
    </w:p>
    <w:p w14:paraId="7AC283CD" w14:textId="10B70391" w:rsidR="00B62082" w:rsidRPr="00791D37" w:rsidRDefault="00B62082" w:rsidP="00791D37">
      <w:r w:rsidRPr="00791D37">
        <w:t xml:space="preserve">Para el protocolo de mensajería, Thread usa Constrained Application Protocol (CoAP) </w:t>
      </w:r>
      <w:r w:rsidRPr="00791D37">
        <w:fldChar w:fldCharType="begin" w:fldLock="1"/>
      </w:r>
      <w:r w:rsidR="00AD1498" w:rsidRPr="00791D37">
        <w:instrText>ADDIN CSL_CITATION {"citationItems":[{"id":"ITEM-1","itemData":{"DOI":"10.1109/RTEICT.2016.7808031","ISBN":"9781509007745","abstract":"Internet of Things (IoT) is growing as an attractive system paradigm. There is a lot of hype around the internet of things (IoT) and it continues to evolve as we move beyond humans talking to machines. IoT has interconnections through the physical, cyber and social spaces. Things used in IoT are sensors and actuators, mechanical devices and network- ing includes gateways, wireless infrastructure. Most of devices among them are resource constrained. During the interaction betweendevices,IoTgetssufferedfromseveresecuritychallenges. Complicated network produces potential vulnerabilities referred to heterogeneous devices, sensors and backend systems. So to realize the dream of internet of things secured device to device communication is expected. Security of resource constrained networks becomes prime important. Many existing mechanisms gives security and protection to networks and systems but they are unable to give fine grain access control. In this work, we focused on CoAP based framework to give service level access control on resource constrained devices. It gives fine grain access control on a per service basis. ECDSA is used to improve privacy of the system. Performance of CoAP based framework is compared and analyzed with existing security solutions. Test results are presented which shows that communication overhead and authentication delay are less than the existing system. Hence security performance of system gets improved. The goal is to present comprehensive security framework for low power networks consist of resource constrained devices.","author":[{"dropping-particle":"","family":"Tamboli","given":"Mohsin B.","non-dropping-particle":"","parse-names":false,"suffix":""},{"dropping-particle":"","family":"Ambawade","given":"Dayanand D.","non-dropping-particle":"","parse-names":false,"suffix":""}],"container-title":"2016 IEEE International Conference on Recent Trends in Electronics, Information and Communication Technology, RTEICT 2016 - Proceedings","id":"ITEM-1","issued":{"date-parts":[["2017"]]},"page":"1245-1250","publisher":"IEEE","title":"Secure and efficient CoAP based authentication and access control for internet of things (IoT)","type":"article-journal"},"uris":["http://www.mendeley.com/documents/?uuid=c5218c4b-9fa2-4c1c-8b91-8950b3961f49"]},{"id":"ITEM-2","itemData":{"DOI":"10.1109/MIC.2012.29","ISSN":"10897801","abstract":"The Constrained Application Protocol (CoAP) is a transfer protocol for constrained nodes and networks, such as those that will form the Internet of Things. Much like its older and heavier cousin HTTP, CoAP uses the REST architectural style. Based on UDP and unencumbered by historical baggage, however, CoAP aims to achieve its modest goals with considerably less complexity. © 2006 IEEE.","author":[{"dropping-particle":"","family":"Bormann","given":"Carsten","non-dropping-particle":"","parse-names":false,"suffix":""},{"dropping-particle":"","family":"Castellani","given":"Angelo P.","non-dropping-particle":"","parse-names":false,"suffix":""},{"dropping-particle":"","family":"Shelby","given":"Zach","non-dropping-particle":"","parse-names":false,"suffix":""}],"container-title":"IEEE Internet Computing","id":"ITEM-2","issue":"2","issued":{"date-parts":[["2012"]]},"page":"62-67","publisher":"IEEE","title":"CoAP: An application protocol for billions of tiny internet nodes","type":"article-journal","volume":"16"},"uris":["http://www.mendeley.com/documents/?uuid=502d784e-f30e-4cf2-bd41-2246ab34aa8c"]}],"mendeley":{"formattedCitation":"[23], [24]","plainTextFormattedCitation":"[23], [24]","previouslyFormattedCitation":"[23], [24]"},"properties":{"noteIndex":0},"schema":"https://github.com/citation-style-language/schema/raw/master/csl-citation.json"}</w:instrText>
      </w:r>
      <w:r w:rsidRPr="00791D37">
        <w:fldChar w:fldCharType="separate"/>
      </w:r>
      <w:r w:rsidR="00AD1498" w:rsidRPr="00791D37">
        <w:rPr>
          <w:noProof/>
        </w:rPr>
        <w:t>[23], [24]</w:t>
      </w:r>
      <w:r w:rsidRPr="00791D37">
        <w:fldChar w:fldCharType="end"/>
      </w:r>
      <w:r w:rsidRPr="00791D37">
        <w:t xml:space="preserve"> debido a las limitaciones de baja memoria y de baja capacidad de procesamiento. El protocolo usado por CoAP es un UDP, que obliga a usar DTLS (Datagram Transport Layer Security)., RFC 6347 </w:t>
      </w:r>
      <w:r w:rsidRPr="00791D37">
        <w:fldChar w:fldCharType="begin" w:fldLock="1"/>
      </w:r>
      <w:r w:rsidR="00AD1498" w:rsidRPr="00791D37">
        <w:instrText>ADDIN CSL_CITATION {"citationItems":[{"id":"ITEM-1","itemData":{"URL":"https://tools.ietf.org/html/rfc6347","id":"ITEM-1","issued":{"date-parts":[["2012"]]},"title":"RFC 6347 \"Datagram Transport Layer Security Version 1.2\"","type":"webpage"},"uris":["http://www.mendeley.com/documents/?uuid=a1e29f24-bec3-4d52-a4c1-f2c0b71b1a94"]}],"mendeley":{"formattedCitation":"[25]","plainTextFormattedCitation":"[25]","previouslyFormattedCitation":"[25]"},"properties":{"noteIndex":0},"schema":"https://github.com/citation-style-language/schema/raw/master/csl-citation.json"}</w:instrText>
      </w:r>
      <w:r w:rsidRPr="00791D37">
        <w:fldChar w:fldCharType="separate"/>
      </w:r>
      <w:r w:rsidR="00AD1498" w:rsidRPr="00791D37">
        <w:rPr>
          <w:noProof/>
        </w:rPr>
        <w:t>[25]</w:t>
      </w:r>
      <w:r w:rsidRPr="00791D37">
        <w:fldChar w:fldCharType="end"/>
      </w:r>
      <w:r w:rsidRPr="00791D37">
        <w:t>.</w:t>
      </w:r>
    </w:p>
    <w:p w14:paraId="13473D9F" w14:textId="77777777" w:rsidR="00B62082" w:rsidRPr="00791D37" w:rsidRDefault="00B62082" w:rsidP="00791D37">
      <w:r w:rsidRPr="00791D37">
        <w:t>CoAP tiene un conjunto de modos de seguridad y de implementación obligatoria cifrados. CoAP toma prestado algunos conceptos del protocolo Representational State Transfer (REST). Los modos en los que opera CoAP son:</w:t>
      </w:r>
    </w:p>
    <w:p w14:paraId="2F13B0D7" w14:textId="77777777" w:rsidR="00B62082" w:rsidRPr="00791D37" w:rsidRDefault="00B62082" w:rsidP="00791D37">
      <w:pPr>
        <w:pStyle w:val="Prrafodelista"/>
        <w:numPr>
          <w:ilvl w:val="0"/>
          <w:numId w:val="2"/>
        </w:numPr>
      </w:pPr>
      <w:r w:rsidRPr="00791D37">
        <w:t>Modo sin seguridad (“no security”).</w:t>
      </w:r>
    </w:p>
    <w:p w14:paraId="2173E4CD" w14:textId="77777777" w:rsidR="00B62082" w:rsidRPr="00791D37" w:rsidRDefault="00B62082" w:rsidP="00791D37">
      <w:pPr>
        <w:pStyle w:val="Prrafodelista"/>
        <w:numPr>
          <w:ilvl w:val="0"/>
          <w:numId w:val="2"/>
        </w:numPr>
      </w:pPr>
      <w:r w:rsidRPr="00791D37">
        <w:t>Modo Clave Pre-Compartida (“Pre-shared key”).</w:t>
      </w:r>
    </w:p>
    <w:p w14:paraId="761D44E4" w14:textId="77777777" w:rsidR="00B62082" w:rsidRPr="00791D37" w:rsidRDefault="00B62082" w:rsidP="00791D37">
      <w:pPr>
        <w:pStyle w:val="Prrafodelista"/>
        <w:numPr>
          <w:ilvl w:val="0"/>
          <w:numId w:val="2"/>
        </w:numPr>
      </w:pPr>
      <w:r w:rsidRPr="00791D37">
        <w:t>Modo Certificado (“certificate”).</w:t>
      </w:r>
    </w:p>
    <w:p w14:paraId="5BE8D66A" w14:textId="6A1BD3D0" w:rsidR="00B62082" w:rsidRPr="00791D37" w:rsidRDefault="00B62082" w:rsidP="00791D37">
      <w:r w:rsidRPr="00791D37">
        <w:t xml:space="preserve">CoAPs (CoAP seguro) puede también configurarse en el modo “raw public key”, definido en RFC 7250 </w:t>
      </w:r>
      <w:r w:rsidRPr="00791D37">
        <w:fldChar w:fldCharType="begin" w:fldLock="1"/>
      </w:r>
      <w:r w:rsidR="00AD1498" w:rsidRPr="00791D37">
        <w:instrText>ADDIN CSL_CITATION {"citationItems":[{"id":"ITEM-1","itemData":{"URL":"https://tools.ietf.org/html/rfc7250","id":"ITEM-1","issued":{"date-parts":[["2014"]]},"title":"RFC 7250 \"Using Raw Public Keys in Transport Layer Security (TLS) and Datagram Transport Layer Security (DTLS)\"","type":"webpage"},"uris":["http://www.mendeley.com/documents/?uuid=70e2500e-3b3b-4d93-a821-004d80acaf8c"]}],"mendeley":{"formattedCitation":"[26]","plainTextFormattedCitation":"[26]","previouslyFormattedCitation":"[26]"},"properties":{"noteIndex":0},"schema":"https://github.com/citation-style-language/schema/raw/master/csl-citation.json"}</w:instrText>
      </w:r>
      <w:r w:rsidRPr="00791D37">
        <w:fldChar w:fldCharType="separate"/>
      </w:r>
      <w:r w:rsidR="00AD1498" w:rsidRPr="00791D37">
        <w:rPr>
          <w:noProof/>
        </w:rPr>
        <w:t>[26]</w:t>
      </w:r>
      <w:r w:rsidRPr="00791D37">
        <w:fldChar w:fldCharType="end"/>
      </w:r>
      <w:r w:rsidRPr="00791D37">
        <w:t>. En el modo de Clave Pre-Compartida, CoAP junta claves Pre-Compartidas con una lista de los correspondientes nodos de comunicación. En cuanto al modo Certificado, esta muy bien establecido, pero se desaconseja su uso debido a las limitaciones de recursos.</w:t>
      </w:r>
    </w:p>
    <w:p w14:paraId="0E767674" w14:textId="77777777" w:rsidR="00B62082" w:rsidRPr="00791D37" w:rsidRDefault="00B62082" w:rsidP="00791D37">
      <w:r w:rsidRPr="00791D37">
        <w:t>El modo sin seguridad es solo recomendable cuando en la capa de Enlace de Datos hay encriptación disponible y en uso.</w:t>
      </w:r>
    </w:p>
    <w:p w14:paraId="71AB00BA" w14:textId="77777777" w:rsidR="00B62082" w:rsidRPr="00791D37" w:rsidRDefault="00B62082" w:rsidP="00791D37">
      <w:r w:rsidRPr="00791D37">
        <w:t>Thread usa encriptación DTLS en la capa de Transporte en caso de que el hardware no soporte la encriptación de los datos. Otra posibilidad es una doble encriptación, tanto en la capa de transporte como en la de enlace de datos, lo cual reduce el ratio de compresión, dejando paso a su vez a más transmisiones de paquetes y potencias consumidas mayores-</w:t>
      </w:r>
    </w:p>
    <w:p w14:paraId="4847CF70" w14:textId="77777777" w:rsidR="00B62082" w:rsidRPr="00791D37" w:rsidRDefault="00B62082" w:rsidP="00791D37"/>
    <w:p w14:paraId="05EDDCE0" w14:textId="6A8C2944" w:rsidR="00B62082" w:rsidRPr="00791D37" w:rsidRDefault="00B62082" w:rsidP="00FE1EC4">
      <w:pPr>
        <w:pStyle w:val="Ttulo4"/>
      </w:pPr>
      <w:bookmarkStart w:id="1831" w:name="_Toc81499368"/>
      <w:bookmarkStart w:id="1832" w:name="_Toc81650386"/>
      <w:r w:rsidRPr="00791D37">
        <w:t xml:space="preserve">Seguridad y Comisión de dispositivos </w:t>
      </w:r>
      <w:r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author":[{"dropping-particle":"","family":"Kirale","given":"","non-dropping-particle":"","parse-names":false,"suffix":""}],"id":"ITEM-2","issued":{"date-parts":[["0"]]},"page":"1-17","title":"KTWM102 Thread NCP module","type":"article"},"uris":["http://www.mendeley.com/documents/?uuid=895b19a1-937e-4fea-9d30-3722d283389b"]}],"mendeley":{"formattedCitation":"[10], [12]","plainTextFormattedCitation":"[10], [12]","previouslyFormattedCitation":"[10], [12]"},"properties":{"noteIndex":0},"schema":"https://github.com/citation-style-language/schema/raw/master/csl-citation.json"}</w:instrText>
      </w:r>
      <w:r w:rsidRPr="00791D37">
        <w:fldChar w:fldCharType="separate"/>
      </w:r>
      <w:bookmarkEnd w:id="1831"/>
      <w:r w:rsidR="00AD1498" w:rsidRPr="00791D37">
        <w:rPr>
          <w:noProof/>
        </w:rPr>
        <w:t>[10], [12]</w:t>
      </w:r>
      <w:bookmarkEnd w:id="1832"/>
      <w:r w:rsidRPr="00791D37">
        <w:fldChar w:fldCharType="end"/>
      </w:r>
    </w:p>
    <w:p w14:paraId="113F210B" w14:textId="77777777" w:rsidR="00B62082" w:rsidRPr="00791D37" w:rsidRDefault="00B62082" w:rsidP="00791D37"/>
    <w:p w14:paraId="3DE36828" w14:textId="77777777" w:rsidR="00B62082" w:rsidRPr="00791D37" w:rsidRDefault="00B62082" w:rsidP="00791D37">
      <w:r w:rsidRPr="00791D37">
        <w:t xml:space="preserve">Para dicho Commissioning </w:t>
      </w:r>
      <w:commentRangeStart w:id="1833"/>
      <w:commentRangeEnd w:id="1833"/>
      <w:r w:rsidRPr="00791D37">
        <w:rPr>
          <w:rStyle w:val="Refdecomentario"/>
        </w:rPr>
        <w:commentReference w:id="1833"/>
      </w:r>
      <w:r w:rsidRPr="00791D37">
        <w:t>Thread usa MeshCoP (Mesh Commissioning Protocol), el cual permite una autenticación, una comisión y una unión a la red de nuevos dispositivos desconocidos a la red de manera segura.</w:t>
      </w:r>
    </w:p>
    <w:p w14:paraId="581F931B" w14:textId="77777777" w:rsidR="00B62082" w:rsidRPr="00791D37" w:rsidRDefault="00B62082" w:rsidP="00791D37">
      <w:r w:rsidRPr="00791D37">
        <w:t xml:space="preserve">Una PAN Thread es una malla de dispositivos autónoma que se autoconfigura con la interfaz y la capa de enlace a nivel de seguridad de IEEE 802.15.4. Cada dispositivo de la PAN debe poseer una clave maestra secreta compartida y actualizada. </w:t>
      </w:r>
    </w:p>
    <w:p w14:paraId="4E5B6513" w14:textId="77777777" w:rsidR="00B62082" w:rsidRPr="00791D37" w:rsidRDefault="00B62082" w:rsidP="00791D37">
      <w:r w:rsidRPr="00791D37">
        <w:t xml:space="preserve">Para añadir a la PAN un dispositivo, primero habrá que autenticarlo manualmente como un dispositivo elegible para unirse a la red, prosiguiendo con la comisión del dispositivo y compartiéndole la clave maestra de la PAN a través de un canal seguro. </w:t>
      </w:r>
    </w:p>
    <w:p w14:paraId="234163D2" w14:textId="77777777" w:rsidR="00B62082" w:rsidRPr="00791D37" w:rsidRDefault="00B62082" w:rsidP="00791D37">
      <w:r w:rsidRPr="00791D37">
        <w:t>Los dos principales métodos para la comisión que tiene Thread son:</w:t>
      </w:r>
    </w:p>
    <w:p w14:paraId="1E9F2191" w14:textId="77777777" w:rsidR="00B62082" w:rsidRPr="00791D37" w:rsidRDefault="00B62082" w:rsidP="00791D37">
      <w:pPr>
        <w:pStyle w:val="Prrafodelista"/>
        <w:numPr>
          <w:ilvl w:val="0"/>
          <w:numId w:val="2"/>
        </w:numPr>
      </w:pPr>
      <w:r w:rsidRPr="00791D37">
        <w:t>Usando el método Out-of-band, configurar directamente sobre el dispositivo toda la información necesaria para la comisión. Esta información permitirá a los dispositivos que quieran unirse, que se unan a la red Thread correcta.</w:t>
      </w:r>
    </w:p>
    <w:p w14:paraId="59D78CF1" w14:textId="77777777" w:rsidR="00B62082" w:rsidRPr="00791D37" w:rsidRDefault="00B62082" w:rsidP="00791D37">
      <w:pPr>
        <w:pStyle w:val="Prrafodelista"/>
        <w:numPr>
          <w:ilvl w:val="0"/>
          <w:numId w:val="2"/>
        </w:numPr>
      </w:pPr>
      <w:r w:rsidRPr="00791D37">
        <w:lastRenderedPageBreak/>
        <w:t>Establece una sesión de comisión entre un aplicación de comisión, ya sea en web, teléfono móvil, etc y el dispositivo que se quiere unir. Esta aplicación de comisión le da la información necesaria al dispositivo para que se conecte a la red adecuada.</w:t>
      </w:r>
    </w:p>
    <w:p w14:paraId="3D46EE84" w14:textId="7D89FF62" w:rsidR="00B62082" w:rsidRPr="00791D37" w:rsidRDefault="00B62082" w:rsidP="00791D37">
      <w:r w:rsidRPr="00791D37">
        <w:t xml:space="preserve">Antes de que un dispositivo sea autenticado, el propio Comisario deberá autenticarse también. Para ello se establece una conexión socket cliente/servidor, la cuál se le llamará Sesión de Comisión y sucede entre el Comisario y el propio Border Router (BR) usando DTLS (RFC 6347 </w:t>
      </w:r>
      <w:r w:rsidRPr="00791D37">
        <w:fldChar w:fldCharType="begin" w:fldLock="1"/>
      </w:r>
      <w:r w:rsidR="00AD1498" w:rsidRPr="00791D37">
        <w:instrText>ADDIN CSL_CITATION {"citationItems":[{"id":"ITEM-1","itemData":{"URL":"https://tools.ietf.org/html/rfc6347","id":"ITEM-1","issued":{"date-parts":[["2012"]]},"title":"RFC 6347 \"Datagram Transport Layer Security Version 1.2\"","type":"webpage"},"uris":["http://www.mendeley.com/documents/?uuid=a1e29f24-bec3-4d52-a4c1-f2c0b71b1a94"]}],"mendeley":{"formattedCitation":"[25]","plainTextFormattedCitation":"[25]","previouslyFormattedCitation":"[25]"},"properties":{"noteIndex":0},"schema":"https://github.com/citation-style-language/schema/raw/master/csl-citation.json"}</w:instrText>
      </w:r>
      <w:r w:rsidRPr="00791D37">
        <w:fldChar w:fldCharType="separate"/>
      </w:r>
      <w:r w:rsidR="00AD1498" w:rsidRPr="00791D37">
        <w:rPr>
          <w:noProof/>
        </w:rPr>
        <w:t>[25]</w:t>
      </w:r>
      <w:r w:rsidRPr="00791D37">
        <w:fldChar w:fldCharType="end"/>
      </w:r>
      <w:r w:rsidRPr="00791D37">
        <w:t xml:space="preserve">) o TLS (RFC 5246 </w:t>
      </w:r>
      <w:r w:rsidRPr="00791D37">
        <w:fldChar w:fldCharType="begin" w:fldLock="1"/>
      </w:r>
      <w:r w:rsidR="00AD1498" w:rsidRPr="00791D37">
        <w:instrText>ADDIN CSL_CITATION {"citationItems":[{"id":"ITEM-1","itemData":{"URL":"https://tools.ietf.org/html/rfc5246","abstract":"This document specifies Version 1.2 of the Transport Layer Security (TLS) protocol. The TLS protocol provides communications security over the Internet. The protocol allows client/server applications to communicate in a way that is designed to prevent eavesdropping, tampering, or message forgery.","id":"ITEM-1","issued":{"date-parts":[["2008"]]},"title":"RFC 5246 \"The Transport Layer Security (TLS) Protocol Version 1.2\"","type":"webpage"},"uris":["http://www.mendeley.com/documents/?uuid=ecab5460-5bbe-4345-855e-95e3e4ba6646"]}],"mendeley":{"formattedCitation":"[27]","plainTextFormattedCitation":"[27]","previouslyFormattedCitation":"[27]"},"properties":{"noteIndex":0},"schema":"https://github.com/citation-style-language/schema/raw/master/csl-citation.json"}</w:instrText>
      </w:r>
      <w:r w:rsidRPr="00791D37">
        <w:fldChar w:fldCharType="separate"/>
      </w:r>
      <w:r w:rsidR="00AD1498" w:rsidRPr="00791D37">
        <w:rPr>
          <w:noProof/>
        </w:rPr>
        <w:t>[27]</w:t>
      </w:r>
      <w:r w:rsidRPr="00791D37">
        <w:fldChar w:fldCharType="end"/>
      </w:r>
      <w:r w:rsidRPr="00791D37">
        <w:t>). Esta sesión abierta usa un determinado puerto UDP y se usa una credencial conocida como Pre-Shared Key for Commissioner. Tras terminar esta autenticación, el Comisario se registra con el BR, y este último comparte la información del Comisario al Nodo Leader, el cuál procederá a aceptar o rechazar al Comisario. En caso de ser aceptado el Comisario, el Líder manda su información a los Joiner Routers (JR) de la PAN.</w:t>
      </w:r>
    </w:p>
    <w:p w14:paraId="6539062F" w14:textId="77777777" w:rsidR="00B62082" w:rsidRPr="00791D37" w:rsidRDefault="00B62082" w:rsidP="00791D37">
      <w:r w:rsidRPr="00791D37">
        <w:t>Cuando un dispositivo desea unirse a la PAN, se le llama Joiner Device (JD). Para unirse a la PAN, el JD debe enviar mensajes de Descubrimiento Solicitud/Respuesta usando MLE en modo inseguro a un JR. Antes de que el tiempo de unión expire y si la unión de dispositivos a la red está activada, el JR deberá enviar una Respuesta de Descubrimiento con un puerto UDP de unión. Si no está activada la unión de dispositivos a la red, no se enviará ninguna respuesta. Tras recibir este mensaje de Respuesta, la unión del JD se dará por validada.</w:t>
      </w:r>
    </w:p>
    <w:p w14:paraId="57AF16CF" w14:textId="77777777" w:rsidR="00B62082" w:rsidRPr="00791D37" w:rsidRDefault="00B62082" w:rsidP="00791D37">
      <w:r w:rsidRPr="00791D37">
        <w:t xml:space="preserve">Una vez en la red, el JD mandará un saludo vía DTLS al JR, estableciendo con él una Joiner Session (JS). El JR mandará mensajes UDP al BR, el cuál los transmitirá al Comisario. A pesar de manejar estos mensajes, ni el BR ni el JR tienen acceso al contenido de los mensajes, solo los transmiten al puerto UDP indicado. Para afianzar una confianza entre dispositivos, hay un intercambio de mensajes entre el JD y el Comisario. </w:t>
      </w:r>
    </w:p>
    <w:p w14:paraId="730AE5F4" w14:textId="77777777" w:rsidR="00B62082" w:rsidRPr="00791D37" w:rsidRDefault="00B62082" w:rsidP="00791D37">
      <w:r w:rsidRPr="00791D37">
        <w:t>El Comisario chequea el Identificador de Interfaz del JD (IID) y sus credenciales y si todo está correcto, el JD recibirá con los datos y los servicios apropiados, a la vez que comparte su Key Encryption Key (KEK) y finalmente se cierra la JS.</w:t>
      </w:r>
    </w:p>
    <w:p w14:paraId="5F062372" w14:textId="321000A6" w:rsidR="00571788" w:rsidRPr="00791D37" w:rsidRDefault="00B62082" w:rsidP="00791D37">
      <w:r w:rsidRPr="00791D37">
        <w:t>Finalmente, el Comisario enviará una señal al JR que al JD se le compartirán las credenciales de la red. Finalmente, el Comisario le proporciona un secreto compartido entre JD y JR, completando así la unión del JD.</w:t>
      </w:r>
    </w:p>
    <w:p w14:paraId="2AF5B547" w14:textId="77777777" w:rsidR="00571788" w:rsidRPr="00791D37" w:rsidRDefault="00571788" w:rsidP="00791D37">
      <w:r w:rsidRPr="00791D37">
        <w:br w:type="page"/>
      </w:r>
    </w:p>
    <w:p w14:paraId="7AADAB98" w14:textId="774AFED9" w:rsidR="00363231" w:rsidRDefault="00571788" w:rsidP="00791D37">
      <w:pPr>
        <w:pStyle w:val="Ttulo1"/>
        <w:numPr>
          <w:ilvl w:val="0"/>
          <w:numId w:val="1"/>
        </w:numPr>
      </w:pPr>
      <w:bookmarkStart w:id="1834" w:name="_Toc81499399"/>
      <w:bookmarkStart w:id="1835" w:name="_Toc81650387"/>
      <w:r w:rsidRPr="00791D37">
        <w:lastRenderedPageBreak/>
        <w:t>AN</w:t>
      </w:r>
      <w:commentRangeStart w:id="1836"/>
      <w:commentRangeStart w:id="1837"/>
      <w:r w:rsidRPr="00791D37">
        <w:t>ALISIS</w:t>
      </w:r>
      <w:commentRangeEnd w:id="1836"/>
      <w:commentRangeEnd w:id="1837"/>
      <w:r w:rsidRPr="00791D37">
        <w:t xml:space="preserve"> DE LA TECNOLOGÍA THREAD</w:t>
      </w:r>
      <w:r w:rsidRPr="00791D37">
        <w:rPr>
          <w:rStyle w:val="Refdecomentario"/>
          <w:rFonts w:eastAsiaTheme="minorHAnsi"/>
          <w:color w:val="auto"/>
        </w:rPr>
        <w:commentReference w:id="1836"/>
      </w:r>
      <w:bookmarkEnd w:id="1834"/>
      <w:r w:rsidR="00890963">
        <w:rPr>
          <w:rStyle w:val="Refdecomentario"/>
          <w:rFonts w:eastAsiaTheme="minorHAnsi"/>
          <w:color w:val="auto"/>
        </w:rPr>
        <w:commentReference w:id="1837"/>
      </w:r>
      <w:bookmarkEnd w:id="1835"/>
    </w:p>
    <w:p w14:paraId="131FB54F" w14:textId="427B4F85" w:rsidR="00F21168" w:rsidRDefault="00F21168" w:rsidP="00F21168"/>
    <w:p w14:paraId="0FA68786" w14:textId="0D1074BC" w:rsidR="00F21168" w:rsidRDefault="00F21168" w:rsidP="00F21168">
      <w:pPr>
        <w:pStyle w:val="Ttulo2"/>
      </w:pPr>
      <w:bookmarkStart w:id="1838" w:name="_ANÁLISIS_INICIAL_"/>
      <w:bookmarkStart w:id="1839" w:name="_Ref81640651"/>
      <w:bookmarkStart w:id="1840" w:name="_Toc81650388"/>
      <w:bookmarkEnd w:id="1838"/>
      <w:commentRangeStart w:id="1841"/>
      <w:r>
        <w:t>ANÁLISIS INICIAL</w:t>
      </w:r>
      <w:r w:rsidR="00BA0D46">
        <w:t xml:space="preserve"> </w:t>
      </w:r>
      <w:commentRangeEnd w:id="1841"/>
      <w:r w:rsidR="006F13B4">
        <w:rPr>
          <w:rStyle w:val="Refdecomentario"/>
          <w:rFonts w:eastAsiaTheme="minorHAnsi"/>
          <w:color w:val="auto"/>
        </w:rPr>
        <w:commentReference w:id="1841"/>
      </w:r>
      <w:r w:rsidR="00BA0D46">
        <w:t>DE LA TECNOLOGÍA</w:t>
      </w:r>
      <w:bookmarkEnd w:id="1839"/>
      <w:ins w:id="1842" w:author="JORGE CONTRERAS ORTIZ" w:date="2021-09-04T09:37:00Z">
        <w:r w:rsidR="008E3912">
          <w:t xml:space="preserve"> THREAD</w:t>
        </w:r>
      </w:ins>
      <w:bookmarkEnd w:id="1840"/>
    </w:p>
    <w:p w14:paraId="285E8E52" w14:textId="32C94549" w:rsidR="00F21168" w:rsidRDefault="00F21168" w:rsidP="00F21168"/>
    <w:p w14:paraId="6E73BD3C" w14:textId="10AAF19A" w:rsidR="00BA0D46" w:rsidRDefault="00BA0D46" w:rsidP="00F21168">
      <w:r>
        <w:t>A la hora de realizar la selección de los módulos, se ha realizado un primer análisis de todos los fabricantes de dispositivos de tecnología THREAD. Se ha vis</w:t>
      </w:r>
      <w:r w:rsidR="00890963">
        <w:t>to que hay bastantes desarrolladores en los diferentes ámbitos, ya sean módulos, hardware o entornos de desarrollo, etc, siendo alguno de los más destacados Texas Instruments, Kirale, Google con Openthread y Qualcomm.</w:t>
      </w:r>
    </w:p>
    <w:p w14:paraId="090356D3" w14:textId="5CEFC180" w:rsidR="00890963" w:rsidRDefault="00890963" w:rsidP="00F21168">
      <w:r>
        <w:t>Entre las diferentes empresas que desarrollan tecnología THREAD, se ha visto que Kirale Technologies es la única entidad certificada Thread con módulos, hardware de desarrollo y Border Router disponibles</w:t>
      </w:r>
      <w:r w:rsidR="00CD0C5B">
        <w:t>, por lo que se vio como potencial elección para los dispositivos a ad</w:t>
      </w:r>
      <w:ins w:id="1843" w:author="JORGE CONTRERAS ORTIZ" w:date="2021-09-04T09:58:00Z">
        <w:r w:rsidR="000A0AF3">
          <w:t>quirir</w:t>
        </w:r>
      </w:ins>
      <w:del w:id="1844" w:author="JORGE CONTRERAS ORTIZ" w:date="2021-09-04T09:58:00Z">
        <w:r w:rsidR="00CD0C5B" w:rsidDel="000A0AF3">
          <w:delText>quirir</w:delText>
        </w:r>
      </w:del>
      <w:ins w:id="1845" w:author="JORGE CONTRERAS ORTIZ" w:date="2021-09-04T10:03:00Z">
        <w:r w:rsidR="007B782F">
          <w:t>, a pesar de no contar con un entorno de desarrollo software.</w:t>
        </w:r>
      </w:ins>
      <w:del w:id="1846" w:author="JORGE CONTRERAS ORTIZ" w:date="2021-09-04T10:03:00Z">
        <w:r w:rsidR="00CD0C5B" w:rsidDel="007B782F">
          <w:delText>.</w:delText>
        </w:r>
      </w:del>
    </w:p>
    <w:p w14:paraId="68EEF5A5" w14:textId="73B0E5A3" w:rsidR="00AF4313" w:rsidRDefault="00AF4313" w:rsidP="00F21168">
      <w:r>
        <w:t>Otras ventajas que se han visto en la tecnología de Kirale son:</w:t>
      </w:r>
    </w:p>
    <w:p w14:paraId="07F62085" w14:textId="23D2D5CC" w:rsidR="00AF4313" w:rsidRDefault="00AF4313" w:rsidP="00AF4313">
      <w:pPr>
        <w:pStyle w:val="Prrafodelista"/>
        <w:numPr>
          <w:ilvl w:val="0"/>
          <w:numId w:val="2"/>
        </w:numPr>
      </w:pPr>
      <w:r w:rsidRPr="00AF4313">
        <w:rPr>
          <w:b/>
          <w:bCs/>
        </w:rPr>
        <w:t>Módulos RF</w:t>
      </w:r>
      <w:r>
        <w:t xml:space="preserve"> con una huella de PCB optimizada para un pequeño tamaño y con una alta eficiencia energética. También permiten todos los roles de Thread.</w:t>
      </w:r>
    </w:p>
    <w:p w14:paraId="6A60AAB4" w14:textId="77777777" w:rsidR="00AF4313" w:rsidRDefault="00AF4313" w:rsidP="00AF4313">
      <w:pPr>
        <w:pStyle w:val="Prrafodelista"/>
      </w:pPr>
    </w:p>
    <w:p w14:paraId="6466A289" w14:textId="0D8181F5" w:rsidR="00AF4313" w:rsidRPr="00AF4313" w:rsidRDefault="00AF4313" w:rsidP="00AF4313">
      <w:pPr>
        <w:pStyle w:val="Prrafodelista"/>
        <w:numPr>
          <w:ilvl w:val="0"/>
          <w:numId w:val="2"/>
        </w:numPr>
        <w:rPr>
          <w:b/>
          <w:bCs/>
        </w:rPr>
      </w:pPr>
      <w:r w:rsidRPr="00797426">
        <w:rPr>
          <w:b/>
          <w:bCs/>
          <w:rPrChange w:id="1847" w:author="JORGE CONTRERAS ORTIZ" w:date="2021-09-04T08:32:00Z">
            <w:rPr>
              <w:b/>
              <w:bCs/>
              <w:lang w:val="en-US"/>
            </w:rPr>
          </w:rPrChange>
        </w:rPr>
        <w:t xml:space="preserve">Primer Backbone Border Router. </w:t>
      </w:r>
      <w:r w:rsidRPr="00AF4313">
        <w:t>Tan solo Kirale ha c</w:t>
      </w:r>
      <w:r>
        <w:t>onseguido desarrollar un dispositivo Border Router, capaz de enlazar las redes Thread con otras redes IPv4 o IPv6. La única alternativa es la ofrecida por OpenThread, con un Border Router vía Software con Raspberry Pi 3B o BeagleBone</w:t>
      </w:r>
      <w:r w:rsidR="00151189">
        <w:t>. Esto sería interesante en caso de querer aprovechar las diferentes entradas del hardware para diferentes tipos de sensorizados. En el caso de este proyecto, el hardware de sensorizado está integrado en la plataforma Coockie donde irán integrados los módulos RF.</w:t>
      </w:r>
    </w:p>
    <w:p w14:paraId="5DDA9CB7" w14:textId="77777777" w:rsidR="00AF4313" w:rsidRPr="00AF4313" w:rsidRDefault="00AF4313" w:rsidP="00AF4313">
      <w:pPr>
        <w:pStyle w:val="Prrafodelista"/>
        <w:rPr>
          <w:b/>
          <w:bCs/>
        </w:rPr>
      </w:pPr>
    </w:p>
    <w:p w14:paraId="26C139FE" w14:textId="0B295839" w:rsidR="00AF4313" w:rsidRPr="00C55CDD" w:rsidRDefault="00C55CDD" w:rsidP="00AF4313">
      <w:pPr>
        <w:pStyle w:val="Prrafodelista"/>
        <w:numPr>
          <w:ilvl w:val="0"/>
          <w:numId w:val="2"/>
        </w:numPr>
        <w:rPr>
          <w:b/>
          <w:bCs/>
        </w:rPr>
      </w:pPr>
      <w:r>
        <w:rPr>
          <w:b/>
          <w:bCs/>
        </w:rPr>
        <w:t xml:space="preserve">Dongle de Evaluación. </w:t>
      </w:r>
      <w:r>
        <w:t xml:space="preserve">Dispositivo de evaluación que permite un prototipado rápido y a bajo coste. </w:t>
      </w:r>
      <w:r w:rsidR="00151189">
        <w:t>También destaca por ser de los kit de evaluación Thread de menor tamaño.</w:t>
      </w:r>
    </w:p>
    <w:p w14:paraId="1CB693BC" w14:textId="77777777" w:rsidR="00C55CDD" w:rsidRPr="00C55CDD" w:rsidRDefault="00C55CDD" w:rsidP="00C55CDD">
      <w:pPr>
        <w:pStyle w:val="Prrafodelista"/>
        <w:rPr>
          <w:b/>
          <w:bCs/>
        </w:rPr>
      </w:pPr>
    </w:p>
    <w:p w14:paraId="1A8C4108" w14:textId="04015C4B" w:rsidR="006F13B4" w:rsidRPr="006F13B4" w:rsidRDefault="00C55CDD" w:rsidP="006F13B4">
      <w:pPr>
        <w:pStyle w:val="Prrafodelista"/>
        <w:numPr>
          <w:ilvl w:val="0"/>
          <w:numId w:val="2"/>
        </w:numPr>
        <w:rPr>
          <w:ins w:id="1848" w:author="JORGE CONTRERAS ORTIZ" w:date="2021-09-04T00:17:00Z"/>
          <w:b/>
          <w:bCs/>
          <w:rPrChange w:id="1849" w:author="JORGE CONTRERAS ORTIZ" w:date="2021-09-04T00:17:00Z">
            <w:rPr>
              <w:ins w:id="1850" w:author="JORGE CONTRERAS ORTIZ" w:date="2021-09-04T00:17:00Z"/>
            </w:rPr>
          </w:rPrChange>
        </w:rPr>
      </w:pPr>
      <w:r>
        <w:rPr>
          <w:b/>
          <w:bCs/>
        </w:rPr>
        <w:t xml:space="preserve">KiNOS. </w:t>
      </w:r>
      <w:r>
        <w:t xml:space="preserve">Stack con Certificación Thread que se caracteriza por </w:t>
      </w:r>
      <w:r w:rsidR="00151189">
        <w:t>versatilidad al soportar todos los roles Thread y por habilitar diferentes interfaces para una fácil integración y un bajo consumo.</w:t>
      </w:r>
    </w:p>
    <w:p w14:paraId="5CD49CB0" w14:textId="1ED9357D" w:rsidR="006F13B4" w:rsidRDefault="006F13B4" w:rsidP="006F13B4">
      <w:pPr>
        <w:ind w:left="360"/>
        <w:rPr>
          <w:ins w:id="1851" w:author="JORGE CONTRERAS ORTIZ" w:date="2021-09-04T00:20:00Z"/>
        </w:rPr>
      </w:pPr>
      <w:ins w:id="1852" w:author="JORGE CONTRERAS ORTIZ" w:date="2021-09-04T00:17:00Z">
        <w:r>
          <w:t xml:space="preserve">Una posible desventaja es la falta de sensorizado o de entradas Analógicas y/o Digitales para </w:t>
        </w:r>
      </w:ins>
      <w:ins w:id="1853" w:author="JORGE CONTRERAS ORTIZ" w:date="2021-09-04T00:18:00Z">
        <w:r>
          <w:t>la integración de sensores, de cara a posibles pruebas de envíos de datos que se estén leyendo en tiempo real</w:t>
        </w:r>
      </w:ins>
      <w:ins w:id="1854" w:author="JORGE CONTRERAS ORTIZ" w:date="2021-09-04T00:19:00Z">
        <w:r>
          <w:t xml:space="preserve">. Esto obliga a elaborar una plataforma integrando los sensores a un microcontrolador que se encargue tanto de la lectura de los sensores como </w:t>
        </w:r>
      </w:ins>
      <w:ins w:id="1855" w:author="JORGE CONTRERAS ORTIZ" w:date="2021-09-04T00:20:00Z">
        <w:r>
          <w:t>del control del Dongle de evaluación vía UART.</w:t>
        </w:r>
      </w:ins>
    </w:p>
    <w:p w14:paraId="349DF474" w14:textId="78EB42E9" w:rsidR="006F13B4" w:rsidRDefault="000A0AF3" w:rsidP="006F13B4">
      <w:pPr>
        <w:ind w:left="360"/>
        <w:rPr>
          <w:ins w:id="1856" w:author="JORGE CONTRERAS ORTIZ" w:date="2021-09-04T00:20:00Z"/>
        </w:rPr>
      </w:pPr>
      <w:ins w:id="1857" w:author="JORGE CONTRERAS ORTIZ" w:date="2021-09-04T09:59:00Z">
        <w:r>
          <w:t>Tras el primer análisis realizado, se ha elegido la tecnología de Kirale, debido a que en este pro</w:t>
        </w:r>
      </w:ins>
      <w:ins w:id="1858" w:author="JORGE CONTRERAS ORTIZ" w:date="2021-09-04T10:00:00Z">
        <w:r>
          <w:t>yecto la implementación de tecnología THREAD será hardware y la plataforma final integra un pequeño sistema de sensorizado, por lo que</w:t>
        </w:r>
      </w:ins>
      <w:ins w:id="1859" w:author="JORGE CONTRERAS ORTIZ" w:date="2021-09-04T10:01:00Z">
        <w:r>
          <w:t xml:space="preserve"> </w:t>
        </w:r>
      </w:ins>
      <w:ins w:id="1860" w:author="JORGE CONTRERAS ORTIZ" w:date="2021-09-04T10:04:00Z">
        <w:r w:rsidR="007B782F">
          <w:t xml:space="preserve">las principales desventajas no afectarían al desarrollo del </w:t>
        </w:r>
      </w:ins>
      <w:ins w:id="1861" w:author="JORGE CONTRERAS ORTIZ" w:date="2021-09-04T10:05:00Z">
        <w:r w:rsidR="007B782F">
          <w:t>proyecto.</w:t>
        </w:r>
      </w:ins>
    </w:p>
    <w:p w14:paraId="0685D12F" w14:textId="77777777" w:rsidR="006F13B4" w:rsidRPr="006F13B4" w:rsidRDefault="006F13B4">
      <w:pPr>
        <w:ind w:left="360"/>
        <w:pPrChange w:id="1862" w:author="JORGE CONTRERAS ORTIZ" w:date="2021-09-04T00:17:00Z">
          <w:pPr>
            <w:pStyle w:val="Prrafodelista"/>
            <w:numPr>
              <w:numId w:val="2"/>
            </w:numPr>
            <w:ind w:hanging="360"/>
          </w:pPr>
        </w:pPrChange>
      </w:pPr>
    </w:p>
    <w:p w14:paraId="1B08341B" w14:textId="77777777" w:rsidR="00791D37" w:rsidRPr="00AF4313" w:rsidRDefault="00791D37" w:rsidP="00791D37"/>
    <w:p w14:paraId="0D2F6E7B" w14:textId="70A9ED19" w:rsidR="00363231" w:rsidRDefault="00363231">
      <w:pPr>
        <w:pStyle w:val="Ttulo3"/>
        <w:pPrChange w:id="1863" w:author="JORGE CONTRERAS ORTIZ" w:date="2021-09-04T09:33:00Z">
          <w:pPr>
            <w:pStyle w:val="Ttulo2"/>
          </w:pPr>
        </w:pPrChange>
      </w:pPr>
      <w:bookmarkStart w:id="1864" w:name="_Toc81650389"/>
      <w:r w:rsidRPr="00791D37">
        <w:lastRenderedPageBreak/>
        <w:t xml:space="preserve">CARACTERÍSTICAS </w:t>
      </w:r>
      <w:r w:rsidR="004272D2" w:rsidRPr="00791D37">
        <w:t>TÉCNOLOGIC</w:t>
      </w:r>
      <w:r w:rsidR="00933E5F" w:rsidRPr="00791D37">
        <w:t>AS</w:t>
      </w:r>
      <w:r w:rsidRPr="00791D37">
        <w:t xml:space="preserve"> DE </w:t>
      </w:r>
      <w:r w:rsidR="00AF4313">
        <w:t xml:space="preserve"> LOS MÓDULOS KIRALE</w:t>
      </w:r>
      <w:bookmarkEnd w:id="1864"/>
    </w:p>
    <w:p w14:paraId="38A9E63D" w14:textId="68F29344" w:rsidR="00ED1700" w:rsidRDefault="00ED1700" w:rsidP="00ED1700"/>
    <w:p w14:paraId="3D088121" w14:textId="1F8D4601" w:rsidR="00ED1700" w:rsidRDefault="00B83329" w:rsidP="00B83329">
      <w:pPr>
        <w:pStyle w:val="Ttulo4"/>
        <w:pPrChange w:id="1865" w:author="JORGE CONTRERAS ORTIZ" w:date="2021-09-04T11:25:00Z">
          <w:pPr>
            <w:pStyle w:val="Ttulo3"/>
          </w:pPr>
        </w:pPrChange>
      </w:pPr>
      <w:bookmarkStart w:id="1866" w:name="_Características_módulo_RF"/>
      <w:bookmarkStart w:id="1867" w:name="_Toc81650390"/>
      <w:bookmarkEnd w:id="1866"/>
      <w:r>
        <w:t>CARACTERÍSTICAS MÓDULO RF KTWM102</w:t>
      </w:r>
      <w:bookmarkEnd w:id="1867"/>
    </w:p>
    <w:p w14:paraId="5AFA63CD" w14:textId="52D3A3B0" w:rsidR="00ED1700" w:rsidRDefault="00ED1700" w:rsidP="00ED1700"/>
    <w:p w14:paraId="1C3B6637" w14:textId="0D24A560" w:rsidR="00ED1700" w:rsidRDefault="009979DA" w:rsidP="00ED1700">
      <w:r>
        <w:t>Los</w:t>
      </w:r>
      <w:r w:rsidR="00ED1700">
        <w:t xml:space="preserve"> módulo</w:t>
      </w:r>
      <w:r>
        <w:t>s</w:t>
      </w:r>
      <w:r w:rsidR="00ED1700">
        <w:t xml:space="preserve"> RF KTWM102 es un Co-Procesador que integra en su totalidad el protocolo de red IEEE 802.15.4</w:t>
      </w:r>
      <w:r w:rsidR="002330D3">
        <w:t>. El KTWM102</w:t>
      </w:r>
      <w:r w:rsidR="00ED1700">
        <w:t xml:space="preserve"> permite integrar en distintos dispositivos </w:t>
      </w:r>
      <w:r w:rsidR="002330D3">
        <w:t>la conectividad Thread de manera sencilla y a bajo coste. Cuenta con el sistema KiNOS, una Stack con Certificado Thread, segura, robusta y de altas prestaciones. KiNOS puede ejecutarse tanto de manera autónoma como bajo la acción de un host que se comunique con el módulo KTWM102.</w:t>
      </w:r>
    </w:p>
    <w:p w14:paraId="37DF9C74" w14:textId="540113BD" w:rsidR="002330D3" w:rsidRDefault="002330D3" w:rsidP="00ED1700">
      <w:r>
        <w:t xml:space="preserve">KTWM102 ofrece una conectividad serie de alta velocidad a Thread a través de una interfaz UART, permitiendo así una </w:t>
      </w:r>
      <w:r w:rsidR="009979DA">
        <w:t>integración de las comunicaciones con un hot con un microcontrolador. A su vez, integra conectividad nativa USB 2.0 para cumplir con los requisitos de diseño del Border Router.</w:t>
      </w:r>
    </w:p>
    <w:p w14:paraId="485F10F4" w14:textId="15507E5D" w:rsidR="009979DA" w:rsidRPr="00ED1700" w:rsidRDefault="009979DA" w:rsidP="00ED1700">
      <w:r>
        <w:t>Finalmente, KTWM102 combina una arquitectura de microprocesador de gran eficiencia energética con técnicas de ahorro energético integradas en el sistema KiNOS.</w:t>
      </w:r>
    </w:p>
    <w:p w14:paraId="4E5573AB" w14:textId="3F434A2D" w:rsidR="00ED1700" w:rsidRDefault="00ED1700" w:rsidP="00ED1700"/>
    <w:p w14:paraId="45AA3958" w14:textId="74261304" w:rsidR="00ED1700" w:rsidRDefault="00B83329" w:rsidP="00B83329">
      <w:pPr>
        <w:pStyle w:val="Ttulo4"/>
        <w:pPrChange w:id="1868" w:author="JORGE CONTRERAS ORTIZ" w:date="2021-09-04T11:25:00Z">
          <w:pPr>
            <w:pStyle w:val="Ttulo3"/>
          </w:pPr>
        </w:pPrChange>
      </w:pPr>
      <w:bookmarkStart w:id="1869" w:name="_Toc81650391"/>
      <w:r>
        <w:t>CARACTERÍSTICAS KTDG102 EVALUATION DONGLE</w:t>
      </w:r>
      <w:bookmarkEnd w:id="1869"/>
    </w:p>
    <w:p w14:paraId="3B1DCDA7" w14:textId="016763ED" w:rsidR="00EF2EE1" w:rsidRDefault="00EF2EE1" w:rsidP="00EF2EE1"/>
    <w:p w14:paraId="76712FEB" w14:textId="21F67791" w:rsidR="00EF2EE1" w:rsidRDefault="00EF2EE1" w:rsidP="00EF2EE1">
      <w:r>
        <w:t xml:space="preserve">En primera instancia, el módulo KTDG102 integra el módulo RF KTWM102 comentado en </w:t>
      </w:r>
      <w:hyperlink w:anchor="_Características_módulo_RF" w:history="1">
        <w:r w:rsidRPr="00EF2EE1">
          <w:rPr>
            <w:rStyle w:val="Hipervnculo"/>
          </w:rPr>
          <w:t>Características KTWM102</w:t>
        </w:r>
      </w:hyperlink>
      <w:r>
        <w:t xml:space="preserve"> incluyendo todas sus características y tecnologías.</w:t>
      </w:r>
    </w:p>
    <w:p w14:paraId="0755C242" w14:textId="214A1A38" w:rsidR="00EF2EE1" w:rsidRDefault="00EF2EE1" w:rsidP="00EF2EE1">
      <w:r>
        <w:t>Dispone de un conector UART permitiendo así enlazar con cualquier host, como un microcontrolador</w:t>
      </w:r>
      <w:r w:rsidR="00DF2718">
        <w:t>. A la vez dispone de un conector USB, permitiendo así ser conectado a un PC.</w:t>
      </w:r>
    </w:p>
    <w:p w14:paraId="3588D53C" w14:textId="28B49C0F" w:rsidR="00DF2718" w:rsidRDefault="00DF2718" w:rsidP="00EF2EE1">
      <w:r>
        <w:t>Dispone de un multiplexor de alimentación de dos entradas, permitiendo que el Dongle sea alimentado tanto por el conector USB como por el conector UART a través de un host.</w:t>
      </w:r>
    </w:p>
    <w:p w14:paraId="33D3B87A" w14:textId="74E4B214" w:rsidR="00DF2718" w:rsidRDefault="00DF2718" w:rsidP="00EF2EE1">
      <w:r>
        <w:t>Integra una señalización lumínica para conocer el estado del dispositivo en todo momento.</w:t>
      </w:r>
    </w:p>
    <w:p w14:paraId="049092EB" w14:textId="32DCA9D1" w:rsidR="00DF2718" w:rsidRDefault="00DF2718" w:rsidP="00EF2EE1">
      <w:r>
        <w:t>El Dongle KTDG102 tienen una gran versatilidad, puesto que permite ser configurado como cualquiera de los tipos de nodos posibles dentro de una red Thread, pudiendo así analizar los comportamientos de todos los tipos de nodos dentro de la red.</w:t>
      </w:r>
    </w:p>
    <w:p w14:paraId="3D36B6AC" w14:textId="4B857C24" w:rsidR="003D660C" w:rsidRDefault="003D660C" w:rsidP="00EF2EE1">
      <w:r>
        <w:t xml:space="preserve">El sistema </w:t>
      </w:r>
      <w:r w:rsidR="00DF2718">
        <w:t xml:space="preserve">KiNOS proporciona la interfaz KSH, una interfaz </w:t>
      </w:r>
      <w:r>
        <w:t xml:space="preserve">sencilla y con breve curva de aprendizaje, a través de la cual el usuario puede control sobre los dispositivos. </w:t>
      </w:r>
    </w:p>
    <w:p w14:paraId="5AF84CCA" w14:textId="19F5BCA8" w:rsidR="003D660C" w:rsidRDefault="003D660C" w:rsidP="00EF2EE1">
      <w:r>
        <w:t>El KTDG102 permite actualizar el firmware a los usuarios, pudiendo así cambiar incluso la funcionalidad del dispositivo, ya sea a un nodo Thread, un sniffer 802.15.4 o un dispositivo Golden Reference, el cuál ejecutar la certificación Thread interna.</w:t>
      </w:r>
    </w:p>
    <w:p w14:paraId="33B38147" w14:textId="77777777" w:rsidR="00DF2718" w:rsidRPr="00EF2EE1" w:rsidRDefault="00DF2718" w:rsidP="00EF2EE1"/>
    <w:p w14:paraId="03801E7A" w14:textId="126043F9" w:rsidR="00363231" w:rsidRPr="00791D37" w:rsidRDefault="00B83329" w:rsidP="00B83329">
      <w:pPr>
        <w:pStyle w:val="Ttulo4"/>
        <w:pPrChange w:id="1870" w:author="JORGE CONTRERAS ORTIZ" w:date="2021-09-04T11:25:00Z">
          <w:pPr>
            <w:pStyle w:val="Ttulo3"/>
          </w:pPr>
        </w:pPrChange>
      </w:pPr>
      <w:bookmarkStart w:id="1871" w:name="_Toc81650392"/>
      <w:r w:rsidRPr="00791D37">
        <w:t>CARACTERÍSTICAS DEL BORDER ROUTER KTBRN1</w:t>
      </w:r>
      <w:bookmarkEnd w:id="1871"/>
    </w:p>
    <w:p w14:paraId="4724DC4F" w14:textId="2BAA2E8C" w:rsidR="00363231" w:rsidRPr="00791D37" w:rsidRDefault="00363231" w:rsidP="00791D37"/>
    <w:p w14:paraId="3AC87891" w14:textId="238F240B" w:rsidR="004272D2" w:rsidRPr="00791D37" w:rsidRDefault="004272D2" w:rsidP="00791D37">
      <w:r w:rsidRPr="00791D37">
        <w:t>El módulo Border Router, tal como se ha explicado, es el módulo que proporcionará la conectividad a la red THREAD con otras capas físicas como Ethernet o Wi-Fi.</w:t>
      </w:r>
      <w:r w:rsidR="00933E5F" w:rsidRPr="00791D37">
        <w:t xml:space="preserve"> El KTBRN1 es el primer Border Router que incluye el servicio de Thread Backbone Border Router. A su vez, </w:t>
      </w:r>
      <w:r w:rsidR="00933E5F" w:rsidRPr="00791D37">
        <w:lastRenderedPageBreak/>
        <w:t>implementa la mayoría de las funcionalidades y características indicadas en la especificación v1.2 del protocolo Thread.</w:t>
      </w:r>
    </w:p>
    <w:p w14:paraId="5FCEBB52" w14:textId="56A5E692" w:rsidR="00571788" w:rsidRPr="00791D37" w:rsidRDefault="00537564" w:rsidP="00791D37">
      <w:r w:rsidRPr="00791D37">
        <w:t>El Border Router es un equipo basado en la placa NanoPi NEO, al que se le ha añadido una placa HAT incorporando el módulo RF KTWM102. Se incorpora un procesador ARM Cortex A7 de cuatro núcleos con 512 MB de RAM.</w:t>
      </w:r>
    </w:p>
    <w:p w14:paraId="358B5A1D" w14:textId="066C8C1A" w:rsidR="00537564" w:rsidRDefault="00537564" w:rsidP="00791D37">
      <w:r w:rsidRPr="00791D37">
        <w:t>KBRN1 admite</w:t>
      </w:r>
      <w:r w:rsidR="00791D37" w:rsidRPr="00791D37">
        <w:t xml:space="preserve"> tanto protocolo IPv4 como IPv6, enrutando el tráfico según sea necesario. Aparte de este enrutamiento, KTBRN1, ofrece servicios como servicios DNS, DHCP, NAT, etc.</w:t>
      </w:r>
    </w:p>
    <w:p w14:paraId="68836E81" w14:textId="60B98D30" w:rsidR="00ED1700" w:rsidRPr="00791D37" w:rsidRDefault="00791D37" w:rsidP="00791D37">
      <w:r>
        <w:t>KTBRN1, incluye un paquete software formado por un conjunto de Scripts en Python, llamado KiBRA, a la vez que un sistema operativo</w:t>
      </w:r>
      <w:r w:rsidR="00ED1700">
        <w:t xml:space="preserve"> basado en Debian y Ubuntu, Armbian, sobre el que corre el paquete de KiBRA. KiBRA se encarga de las tareas necesarias para proporcionar los servicios del Border Router KTBRN1, con la ventaja de ser de código abierto y customizable.</w:t>
      </w:r>
    </w:p>
    <w:p w14:paraId="579CDD3D" w14:textId="5C729420" w:rsidR="00791D37" w:rsidRDefault="00ED1700" w:rsidP="00791D37">
      <w:r>
        <w:t>Por último, KTBN1 incluye, gracias a KiBRA, un servicio de Administración Web desde el que manejar y configurar la red Thread del nodo KTBRN1 y todos los servicios proporcionados.</w:t>
      </w:r>
    </w:p>
    <w:p w14:paraId="32A977DA" w14:textId="27B6EAF7" w:rsidR="00ED1700" w:rsidRDefault="00ED1700" w:rsidP="00791D37">
      <w:pPr>
        <w:rPr>
          <w:ins w:id="1872" w:author="JORGE CONTRERAS ORTIZ" w:date="2021-09-04T00:20:00Z"/>
        </w:rPr>
      </w:pPr>
    </w:p>
    <w:p w14:paraId="2F60D229" w14:textId="78A12678" w:rsidR="006F13B4" w:rsidRPr="00FE1EC4" w:rsidRDefault="00B83329" w:rsidP="00B83329">
      <w:pPr>
        <w:pStyle w:val="Ttulo4"/>
        <w:rPr>
          <w:ins w:id="1873" w:author="JORGE CONTRERAS ORTIZ" w:date="2021-09-04T00:21:00Z"/>
        </w:rPr>
        <w:pPrChange w:id="1874" w:author="JORGE CONTRERAS ORTIZ" w:date="2021-09-04T11:25:00Z">
          <w:pPr>
            <w:pStyle w:val="Ttulo3"/>
          </w:pPr>
        </w:pPrChange>
      </w:pPr>
      <w:bookmarkStart w:id="1875" w:name="_Toc81650393"/>
      <w:ins w:id="1876" w:author="JORGE CONTRERAS ORTIZ" w:date="2021-09-04T00:20:00Z">
        <w:r w:rsidRPr="00FE1EC4">
          <w:t xml:space="preserve">CARACTERÍSTICAS KINOS </w:t>
        </w:r>
      </w:ins>
      <w:ins w:id="1877" w:author="JORGE CONTRERAS ORTIZ" w:date="2021-09-04T00:21:00Z">
        <w:r w:rsidRPr="00FE1EC4">
          <w:t>–</w:t>
        </w:r>
      </w:ins>
      <w:ins w:id="1878" w:author="JORGE CONTRERAS ORTIZ" w:date="2021-09-04T00:20:00Z">
        <w:r w:rsidRPr="00FE1EC4">
          <w:t xml:space="preserve"> N</w:t>
        </w:r>
      </w:ins>
      <w:ins w:id="1879" w:author="JORGE CONTRERAS ORTIZ" w:date="2021-09-04T00:21:00Z">
        <w:r w:rsidRPr="00FE1EC4">
          <w:t>ETWORK OS</w:t>
        </w:r>
        <w:bookmarkEnd w:id="1875"/>
      </w:ins>
    </w:p>
    <w:p w14:paraId="5921BB1C" w14:textId="03494F31" w:rsidR="006F13B4" w:rsidRDefault="006F13B4" w:rsidP="006F13B4">
      <w:pPr>
        <w:rPr>
          <w:ins w:id="1880" w:author="JORGE CONTRERAS ORTIZ" w:date="2021-09-04T00:21:00Z"/>
        </w:rPr>
      </w:pPr>
    </w:p>
    <w:p w14:paraId="2E6FCE50" w14:textId="78441D3C" w:rsidR="006F13B4" w:rsidRDefault="006F13B4" w:rsidP="006F13B4">
      <w:pPr>
        <w:rPr>
          <w:ins w:id="1881" w:author="JORGE CONTRERAS ORTIZ" w:date="2021-09-04T00:22:00Z"/>
        </w:rPr>
      </w:pPr>
      <w:ins w:id="1882" w:author="JORGE CONTRERAS ORTIZ" w:date="2021-09-04T00:21:00Z">
        <w:r w:rsidRPr="006F13B4">
          <w:t>KiNOS proviene de las siglas Kirale Real-Time Network Operating System</w:t>
        </w:r>
        <w:r w:rsidRPr="006F13B4">
          <w:rPr>
            <w:rPrChange w:id="1883" w:author="JORGE CONTRERAS ORTIZ" w:date="2021-09-04T00:21:00Z">
              <w:rPr>
                <w:lang w:val="en-US"/>
              </w:rPr>
            </w:rPrChange>
          </w:rPr>
          <w:t xml:space="preserve"> y es </w:t>
        </w:r>
        <w:r>
          <w:t xml:space="preserve">un </w:t>
        </w:r>
      </w:ins>
      <w:ins w:id="1884" w:author="JORGE CONTRERAS ORTIZ" w:date="2021-09-04T00:22:00Z">
        <w:r>
          <w:t>Stack Certificado Thread que se caracteriza por sus altas prestaciones, seguridad y robusted para comunicaciones inalámbricas de bajo consumo.</w:t>
        </w:r>
      </w:ins>
    </w:p>
    <w:p w14:paraId="682280EE" w14:textId="452675FE" w:rsidR="006F13B4" w:rsidRDefault="006F13B4" w:rsidP="006F13B4">
      <w:pPr>
        <w:rPr>
          <w:ins w:id="1885" w:author="JORGE CONTRERAS ORTIZ" w:date="2021-09-04T00:24:00Z"/>
        </w:rPr>
      </w:pPr>
      <w:ins w:id="1886" w:author="JORGE CONTRERAS ORTIZ" w:date="2021-09-04T00:22:00Z">
        <w:r>
          <w:t>P</w:t>
        </w:r>
      </w:ins>
      <w:ins w:id="1887" w:author="JORGE CONTRERAS ORTIZ" w:date="2021-09-04T00:23:00Z">
        <w:r>
          <w:t>ermite actualizar el firmware a través USB-DFU y gracias a una encriptación punto a punto AES-EAX</w:t>
        </w:r>
      </w:ins>
      <w:ins w:id="1888" w:author="JORGE CONTRERAS ORTIZ" w:date="2021-09-04T00:24:00Z">
        <w:r>
          <w:t>. A su vez, protege al dispositivo de firmware no oficial.</w:t>
        </w:r>
      </w:ins>
    </w:p>
    <w:p w14:paraId="6F8975F9" w14:textId="47569BCB" w:rsidR="006F13B4" w:rsidRDefault="006F13B4" w:rsidP="006F13B4">
      <w:pPr>
        <w:rPr>
          <w:ins w:id="1889" w:author="JORGE CONTRERAS ORTIZ" w:date="2021-09-04T09:34:00Z"/>
        </w:rPr>
      </w:pPr>
      <w:ins w:id="1890" w:author="JORGE CONTRERAS ORTIZ" w:date="2021-09-04T00:24:00Z">
        <w:r>
          <w:t xml:space="preserve">Por lo </w:t>
        </w:r>
      </w:ins>
      <w:ins w:id="1891" w:author="JORGE CONTRERAS ORTIZ" w:date="2021-09-04T00:25:00Z">
        <w:r>
          <w:t>que más se destaca KiNOS es por el soporte de todos los roles de Thread y por las interfaces que permiten una fácil integración y desplegar modos de b</w:t>
        </w:r>
      </w:ins>
      <w:ins w:id="1892" w:author="JORGE CONTRERAS ORTIZ" w:date="2021-09-04T00:26:00Z">
        <w:r>
          <w:t>ajo consumo o de ahorro de batería.</w:t>
        </w:r>
      </w:ins>
    </w:p>
    <w:p w14:paraId="60A3A777" w14:textId="77777777" w:rsidR="008E3912" w:rsidRPr="006F13B4" w:rsidRDefault="008E3912" w:rsidP="006F13B4"/>
    <w:p w14:paraId="0D210564" w14:textId="443545A1" w:rsidR="00537564" w:rsidRDefault="008E3912" w:rsidP="008E3912">
      <w:pPr>
        <w:pStyle w:val="Ttulo3"/>
        <w:rPr>
          <w:ins w:id="1893" w:author="JORGE CONTRERAS ORTIZ" w:date="2021-09-04T09:35:00Z"/>
        </w:rPr>
      </w:pPr>
      <w:bookmarkStart w:id="1894" w:name="_Toc81650394"/>
      <w:ins w:id="1895" w:author="JORGE CONTRERAS ORTIZ" w:date="2021-09-04T09:34:00Z">
        <w:r>
          <w:t>EJEMPLOS DE OTROS DISPOSITIVOS</w:t>
        </w:r>
      </w:ins>
      <w:bookmarkEnd w:id="1894"/>
    </w:p>
    <w:p w14:paraId="4ABD039C" w14:textId="50405482" w:rsidR="008E3912" w:rsidRDefault="008E3912" w:rsidP="008E3912">
      <w:pPr>
        <w:rPr>
          <w:ins w:id="1896" w:author="JORGE CONTRERAS ORTIZ" w:date="2021-09-04T09:35:00Z"/>
        </w:rPr>
      </w:pPr>
    </w:p>
    <w:p w14:paraId="4EF6DB17" w14:textId="41224143" w:rsidR="008E3912" w:rsidRDefault="008E3912" w:rsidP="008E3912">
      <w:pPr>
        <w:rPr>
          <w:ins w:id="1897" w:author="JORGE CONTRERAS ORTIZ" w:date="2021-09-04T09:41:00Z"/>
        </w:rPr>
      </w:pPr>
      <w:ins w:id="1898" w:author="JORGE CONTRERAS ORTIZ" w:date="2021-09-04T09:36:00Z">
        <w:r>
          <w:t xml:space="preserve">Como ya se ha mencionado en el análisis realizado en </w:t>
        </w:r>
      </w:ins>
      <w:ins w:id="1899" w:author="JORGE CONTRERAS ORTIZ" w:date="2021-09-04T09:38:00Z">
        <w:r>
          <w:fldChar w:fldCharType="begin"/>
        </w:r>
        <w:r>
          <w:instrText>HYPERLINK  \l "_ANÁLISIS_INICIAL_"</w:instrText>
        </w:r>
        <w:r>
          <w:fldChar w:fldCharType="separate"/>
        </w:r>
        <w:r>
          <w:rPr>
            <w:rStyle w:val="Hipervnculo"/>
          </w:rPr>
          <w:t>3.1. ANÁLISIS INICIAL  DE LA TECNOLOGÍA THREAD</w:t>
        </w:r>
        <w:r>
          <w:fldChar w:fldCharType="end"/>
        </w:r>
        <w:r>
          <w:t xml:space="preserve"> </w:t>
        </w:r>
      </w:ins>
      <w:ins w:id="1900" w:author="JORGE CONTRERAS ORTIZ" w:date="2021-09-04T09:39:00Z">
        <w:r>
          <w:t>existe una gran variedad de desarrolladores</w:t>
        </w:r>
      </w:ins>
      <w:ins w:id="1901" w:author="JORGE CONTRERAS ORTIZ" w:date="2021-09-04T09:40:00Z">
        <w:r>
          <w:t xml:space="preserve"> en la tecnología Thread. A continuación se hará mención de algun</w:t>
        </w:r>
      </w:ins>
      <w:ins w:id="1902" w:author="JORGE CONTRERAS ORTIZ" w:date="2021-09-04T09:41:00Z">
        <w:r>
          <w:t>a</w:t>
        </w:r>
      </w:ins>
      <w:ins w:id="1903" w:author="JORGE CONTRERAS ORTIZ" w:date="2021-09-04T09:40:00Z">
        <w:r>
          <w:t>s de l</w:t>
        </w:r>
      </w:ins>
      <w:ins w:id="1904" w:author="JORGE CONTRERAS ORTIZ" w:date="2021-09-04T09:41:00Z">
        <w:r>
          <w:t>as diferentes alternativas con certificación Thread que existen actualmente.</w:t>
        </w:r>
      </w:ins>
    </w:p>
    <w:p w14:paraId="5A2E7FC1" w14:textId="2F60F061" w:rsidR="008E3912" w:rsidRDefault="00A73883" w:rsidP="008E3912">
      <w:pPr>
        <w:rPr>
          <w:ins w:id="1905" w:author="JORGE CONTRERAS ORTIZ" w:date="2021-09-04T10:14:00Z"/>
        </w:rPr>
      </w:pPr>
      <w:ins w:id="1906" w:author="JORGE CONTRERAS ORTIZ" w:date="2021-09-04T09:48:00Z">
        <w:r>
          <w:t>En cuanto a Border Routers, como ya</w:t>
        </w:r>
      </w:ins>
      <w:ins w:id="1907" w:author="JORGE CONTRERAS ORTIZ" w:date="2021-09-04T09:50:00Z">
        <w:r>
          <w:t xml:space="preserve"> se ha mencionado, solo se dispone de la alternativa ofrecida por </w:t>
        </w:r>
      </w:ins>
      <w:ins w:id="1908" w:author="JORGE CONTRERAS ORTIZ" w:date="2021-09-04T09:51:00Z">
        <w:r>
          <w:t xml:space="preserve">OpenThread, el cuál consiste en una implementación en </w:t>
        </w:r>
      </w:ins>
      <w:ins w:id="1909" w:author="JORGE CONTRERAS ORTIZ" w:date="2021-09-04T09:52:00Z">
        <w:r>
          <w:t>sistemas basados en Linux o en Raspberry Pi 3B</w:t>
        </w:r>
      </w:ins>
      <w:ins w:id="1910" w:author="JORGE CONTRERAS ORTIZ" w:date="2021-09-04T09:57:00Z">
        <w:r w:rsidR="000A0AF3">
          <w:t>.</w:t>
        </w:r>
      </w:ins>
    </w:p>
    <w:p w14:paraId="34F27794" w14:textId="03B12A15" w:rsidR="004A3A88" w:rsidRDefault="004A3A88" w:rsidP="008E3912">
      <w:pPr>
        <w:rPr>
          <w:ins w:id="1911" w:author="JORGE CONTRERAS ORTIZ" w:date="2021-09-04T10:19:00Z"/>
        </w:rPr>
      </w:pPr>
      <w:ins w:id="1912" w:author="JORGE CONTRERAS ORTIZ" w:date="2021-09-04T10:14:00Z">
        <w:r>
          <w:t>En caso de necesitar un entorno de desarrollo software, existen entornos desarrollados por NXP</w:t>
        </w:r>
      </w:ins>
      <w:ins w:id="1913" w:author="JORGE CONTRERAS ORTIZ" w:date="2021-09-04T10:25:00Z">
        <w:r w:rsidR="00247D58">
          <w:t xml:space="preserve"> (</w:t>
        </w:r>
        <w:r w:rsidR="00247D58" w:rsidRPr="00247D58">
          <w:rPr>
            <w:rStyle w:val="Hipervnculo"/>
            <w:rPrChange w:id="1914" w:author="JORGE CONTRERAS ORTIZ" w:date="2021-09-04T10:25:00Z">
              <w:rPr/>
            </w:rPrChange>
          </w:rPr>
          <w:fldChar w:fldCharType="begin"/>
        </w:r>
        <w:r w:rsidR="00247D58" w:rsidRPr="00247D58">
          <w:rPr>
            <w:rStyle w:val="Hipervnculo"/>
            <w:rPrChange w:id="1915" w:author="JORGE CONTRERAS ORTIZ" w:date="2021-09-04T10:25:00Z">
              <w:rPr/>
            </w:rPrChange>
          </w:rPr>
          <w:instrText xml:space="preserve"> HYPERLINK "https://www.nxp.com/support/developer-resources/software-development-tools/mcuxpresso-software-and-tools:MCUXPRESSO" \t "new" </w:instrText>
        </w:r>
        <w:r w:rsidR="00247D58" w:rsidRPr="00247D58">
          <w:rPr>
            <w:rStyle w:val="Hipervnculo"/>
            <w:rPrChange w:id="1916" w:author="JORGE CONTRERAS ORTIZ" w:date="2021-09-04T10:25:00Z">
              <w:rPr/>
            </w:rPrChange>
          </w:rPr>
          <w:fldChar w:fldCharType="separate"/>
        </w:r>
        <w:r w:rsidR="00247D58" w:rsidRPr="00247D58">
          <w:rPr>
            <w:rStyle w:val="Hipervnculo"/>
            <w:rPrChange w:id="1917" w:author="JORGE CONTRERAS ORTIZ" w:date="2021-09-04T10:25:00Z">
              <w:rPr>
                <w:rStyle w:val="Hipervnculo"/>
                <w:color w:val="666666"/>
                <w:sz w:val="21"/>
                <w:szCs w:val="21"/>
                <w:bdr w:val="none" w:sz="0" w:space="0" w:color="auto" w:frame="1"/>
                <w:shd w:val="clear" w:color="auto" w:fill="FFFFFF"/>
              </w:rPr>
            </w:rPrChange>
          </w:rPr>
          <w:t>MCUXpresso SDK, IDE, and Configuration tools</w:t>
        </w:r>
        <w:r w:rsidR="00247D58" w:rsidRPr="00247D58">
          <w:rPr>
            <w:rStyle w:val="Hipervnculo"/>
            <w:rPrChange w:id="1918" w:author="JORGE CONTRERAS ORTIZ" w:date="2021-09-04T10:25:00Z">
              <w:rPr/>
            </w:rPrChange>
          </w:rPr>
          <w:fldChar w:fldCharType="end"/>
        </w:r>
        <w:r w:rsidR="00247D58">
          <w:t>)</w:t>
        </w:r>
      </w:ins>
      <w:ins w:id="1919" w:author="JORGE CONTRERAS ORTIZ" w:date="2021-09-04T10:16:00Z">
        <w:r>
          <w:t>, Nordic Semiconductor</w:t>
        </w:r>
      </w:ins>
      <w:ins w:id="1920" w:author="JORGE CONTRERAS ORTIZ" w:date="2021-09-04T10:25:00Z">
        <w:r w:rsidR="00247D58">
          <w:t xml:space="preserve"> (</w:t>
        </w:r>
        <w:r w:rsidR="00247D58">
          <w:fldChar w:fldCharType="begin"/>
        </w:r>
        <w:r w:rsidR="00247D58">
          <w:instrText xml:space="preserve"> HYPERLINK "https://www.nordicsemi.com/Software-and-tools/Software/nRF-Connect-SDK" \t "_blank" </w:instrText>
        </w:r>
        <w:r w:rsidR="00247D58">
          <w:fldChar w:fldCharType="separate"/>
        </w:r>
        <w:r w:rsidR="00247D58" w:rsidRPr="00247D58">
          <w:rPr>
            <w:rStyle w:val="Hipervnculo"/>
            <w:rPrChange w:id="1921" w:author="JORGE CONTRERAS ORTIZ" w:date="2021-09-04T10:26:00Z">
              <w:rPr>
                <w:rStyle w:val="Hipervnculo"/>
                <w:color w:val="666666"/>
                <w:sz w:val="21"/>
                <w:szCs w:val="21"/>
                <w:bdr w:val="none" w:sz="0" w:space="0" w:color="auto" w:frame="1"/>
                <w:shd w:val="clear" w:color="auto" w:fill="FFFFFF"/>
              </w:rPr>
            </w:rPrChange>
          </w:rPr>
          <w:t>nRF Connect</w:t>
        </w:r>
        <w:r w:rsidR="00247D58">
          <w:rPr>
            <w:rStyle w:val="Hipervnculo"/>
            <w:color w:val="666666"/>
            <w:sz w:val="21"/>
            <w:szCs w:val="21"/>
            <w:bdr w:val="none" w:sz="0" w:space="0" w:color="auto" w:frame="1"/>
            <w:shd w:val="clear" w:color="auto" w:fill="FFFFFF"/>
          </w:rPr>
          <w:t xml:space="preserve"> </w:t>
        </w:r>
        <w:r w:rsidR="00247D58" w:rsidRPr="00247D58">
          <w:rPr>
            <w:rStyle w:val="Hipervnculo"/>
            <w:rPrChange w:id="1922" w:author="JORGE CONTRERAS ORTIZ" w:date="2021-09-04T10:26:00Z">
              <w:rPr>
                <w:rStyle w:val="Hipervnculo"/>
                <w:color w:val="666666"/>
                <w:sz w:val="21"/>
                <w:szCs w:val="21"/>
                <w:bdr w:val="none" w:sz="0" w:space="0" w:color="auto" w:frame="1"/>
                <w:shd w:val="clear" w:color="auto" w:fill="FFFFFF"/>
              </w:rPr>
            </w:rPrChange>
          </w:rPr>
          <w:t>SDK</w:t>
        </w:r>
        <w:r w:rsidR="00247D58">
          <w:fldChar w:fldCharType="end"/>
        </w:r>
        <w:r w:rsidR="00247D58">
          <w:t>)</w:t>
        </w:r>
      </w:ins>
      <w:ins w:id="1923" w:author="JORGE CONTRERAS ORTIZ" w:date="2021-09-04T10:16:00Z">
        <w:r>
          <w:t>, Silicon Labs</w:t>
        </w:r>
      </w:ins>
      <w:ins w:id="1924" w:author="JORGE CONTRERAS ORTIZ" w:date="2021-09-04T10:25:00Z">
        <w:r w:rsidR="00247D58">
          <w:t xml:space="preserve"> (</w:t>
        </w:r>
        <w:r w:rsidR="00247D58" w:rsidRPr="00247D58">
          <w:rPr>
            <w:rStyle w:val="Hipervnculo"/>
            <w:rPrChange w:id="1925" w:author="JORGE CONTRERAS ORTIZ" w:date="2021-09-04T10:26:00Z">
              <w:rPr/>
            </w:rPrChange>
          </w:rPr>
          <w:fldChar w:fldCharType="begin"/>
        </w:r>
        <w:r w:rsidR="00247D58" w:rsidRPr="00247D58">
          <w:rPr>
            <w:rStyle w:val="Hipervnculo"/>
            <w:rPrChange w:id="1926" w:author="JORGE CONTRERAS ORTIZ" w:date="2021-09-04T10:26:00Z">
              <w:rPr/>
            </w:rPrChange>
          </w:rPr>
          <w:instrText xml:space="preserve"> HYPERLINK "https://www.silabs.com/products/development-tools/software/simplicity-studio" \t "_blank" </w:instrText>
        </w:r>
        <w:r w:rsidR="00247D58" w:rsidRPr="00247D58">
          <w:rPr>
            <w:rStyle w:val="Hipervnculo"/>
            <w:rPrChange w:id="1927" w:author="JORGE CONTRERAS ORTIZ" w:date="2021-09-04T10:26:00Z">
              <w:rPr/>
            </w:rPrChange>
          </w:rPr>
          <w:fldChar w:fldCharType="separate"/>
        </w:r>
        <w:r w:rsidR="00247D58" w:rsidRPr="00247D58">
          <w:rPr>
            <w:rStyle w:val="Hipervnculo"/>
            <w:rPrChange w:id="1928" w:author="JORGE CONTRERAS ORTIZ" w:date="2021-09-04T10:26:00Z">
              <w:rPr>
                <w:rStyle w:val="Hipervnculo"/>
                <w:color w:val="666666"/>
                <w:sz w:val="21"/>
                <w:szCs w:val="21"/>
                <w:bdr w:val="none" w:sz="0" w:space="0" w:color="auto" w:frame="1"/>
                <w:shd w:val="clear" w:color="auto" w:fill="FFFFFF"/>
              </w:rPr>
            </w:rPrChange>
          </w:rPr>
          <w:t>Simplicity Studio</w:t>
        </w:r>
        <w:r w:rsidR="00247D58" w:rsidRPr="00247D58">
          <w:rPr>
            <w:rStyle w:val="Hipervnculo"/>
            <w:rPrChange w:id="1929" w:author="JORGE CONTRERAS ORTIZ" w:date="2021-09-04T10:26:00Z">
              <w:rPr/>
            </w:rPrChange>
          </w:rPr>
          <w:fldChar w:fldCharType="end"/>
        </w:r>
        <w:r w:rsidR="00247D58">
          <w:t>)</w:t>
        </w:r>
      </w:ins>
      <w:ins w:id="1930" w:author="JORGE CONTRERAS ORTIZ" w:date="2021-09-04T10:17:00Z">
        <w:r>
          <w:t xml:space="preserve"> y MMB Networks</w:t>
        </w:r>
      </w:ins>
      <w:ins w:id="1931" w:author="JORGE CONTRERAS ORTIZ" w:date="2021-09-04T10:25:00Z">
        <w:r w:rsidR="00247D58">
          <w:t xml:space="preserve"> (</w:t>
        </w:r>
        <w:r w:rsidR="00247D58" w:rsidRPr="00247D58">
          <w:rPr>
            <w:rStyle w:val="Hipervnculo"/>
            <w:rPrChange w:id="1932" w:author="JORGE CONTRERAS ORTIZ" w:date="2021-09-04T10:25:00Z">
              <w:rPr/>
            </w:rPrChange>
          </w:rPr>
          <w:fldChar w:fldCharType="begin"/>
        </w:r>
        <w:r w:rsidR="00247D58" w:rsidRPr="00247D58">
          <w:rPr>
            <w:rStyle w:val="Hipervnculo"/>
            <w:rPrChange w:id="1933" w:author="JORGE CONTRERAS ORTIZ" w:date="2021-09-04T10:25:00Z">
              <w:rPr/>
            </w:rPrChange>
          </w:rPr>
          <w:instrText xml:space="preserve"> HYPERLINK "http://mmbnetworks.com/rapidconnect" \t "_blank" </w:instrText>
        </w:r>
        <w:r w:rsidR="00247D58" w:rsidRPr="00247D58">
          <w:rPr>
            <w:rStyle w:val="Hipervnculo"/>
            <w:rPrChange w:id="1934" w:author="JORGE CONTRERAS ORTIZ" w:date="2021-09-04T10:25:00Z">
              <w:rPr/>
            </w:rPrChange>
          </w:rPr>
          <w:fldChar w:fldCharType="separate"/>
        </w:r>
        <w:r w:rsidR="00247D58" w:rsidRPr="00247D58">
          <w:rPr>
            <w:rStyle w:val="Hipervnculo"/>
            <w:rPrChange w:id="1935" w:author="JORGE CONTRERAS ORTIZ" w:date="2021-09-04T10:25:00Z">
              <w:rPr>
                <w:rStyle w:val="Hipervnculo"/>
                <w:color w:val="000000"/>
                <w:sz w:val="21"/>
                <w:szCs w:val="21"/>
                <w:bdr w:val="none" w:sz="0" w:space="0" w:color="auto" w:frame="1"/>
                <w:shd w:val="clear" w:color="auto" w:fill="FFFFFF"/>
              </w:rPr>
            </w:rPrChange>
          </w:rPr>
          <w:t>RapidConnect Desktop</w:t>
        </w:r>
        <w:r w:rsidR="00247D58" w:rsidRPr="00247D58">
          <w:rPr>
            <w:rStyle w:val="Hipervnculo"/>
            <w:rPrChange w:id="1936" w:author="JORGE CONTRERAS ORTIZ" w:date="2021-09-04T10:25:00Z">
              <w:rPr/>
            </w:rPrChange>
          </w:rPr>
          <w:fldChar w:fldCharType="end"/>
        </w:r>
        <w:r w:rsidR="00247D58">
          <w:t>)</w:t>
        </w:r>
      </w:ins>
      <w:ins w:id="1937" w:author="JORGE CONTRERAS ORTIZ" w:date="2021-09-04T10:18:00Z">
        <w:r>
          <w:t xml:space="preserve">, por lo que </w:t>
        </w:r>
      </w:ins>
      <w:ins w:id="1938" w:author="JORGE CONTRERAS ORTIZ" w:date="2021-09-04T10:19:00Z">
        <w:r>
          <w:t xml:space="preserve">habría que ver cual se adapta más a </w:t>
        </w:r>
      </w:ins>
      <w:ins w:id="1939" w:author="JORGE CONTRERAS ORTIZ" w:date="2021-09-04T10:18:00Z">
        <w:r>
          <w:t>los requerimientos del proyecto</w:t>
        </w:r>
      </w:ins>
      <w:ins w:id="1940" w:author="JORGE CONTRERAS ORTIZ" w:date="2021-09-04T10:19:00Z">
        <w:r>
          <w:t>.</w:t>
        </w:r>
      </w:ins>
    </w:p>
    <w:p w14:paraId="76B316B1" w14:textId="003B80AA" w:rsidR="004A3A88" w:rsidRPr="00FE1EC4" w:rsidRDefault="004A3A88">
      <w:pPr>
        <w:rPr>
          <w:ins w:id="1941" w:author="JORGE CONTRERAS ORTIZ" w:date="2021-09-04T09:34:00Z"/>
        </w:rPr>
        <w:pPrChange w:id="1942" w:author="JORGE CONTRERAS ORTIZ" w:date="2021-09-04T09:35:00Z">
          <w:pPr>
            <w:pStyle w:val="Ttulo3"/>
          </w:pPr>
        </w:pPrChange>
      </w:pPr>
      <w:ins w:id="1943" w:author="JORGE CONTRERAS ORTIZ" w:date="2021-09-04T10:19:00Z">
        <w:r>
          <w:t xml:space="preserve">En cuanto a </w:t>
        </w:r>
      </w:ins>
      <w:ins w:id="1944" w:author="JORGE CONTRERAS ORTIZ" w:date="2021-09-04T10:20:00Z">
        <w:r>
          <w:t>hardware de desarrollo</w:t>
        </w:r>
      </w:ins>
      <w:ins w:id="1945" w:author="JORGE CONTRERAS ORTIZ" w:date="2021-09-04T10:21:00Z">
        <w:r>
          <w:t>, Nordic Semiconductor</w:t>
        </w:r>
      </w:ins>
      <w:ins w:id="1946" w:author="JORGE CONTRERAS ORTIZ" w:date="2021-09-04T10:31:00Z">
        <w:r w:rsidR="007127DD">
          <w:t xml:space="preserve"> (</w:t>
        </w:r>
      </w:ins>
      <w:ins w:id="1947" w:author="JORGE CONTRERAS ORTIZ" w:date="2021-09-04T10:34:00Z">
        <w:r w:rsidR="007127DD">
          <w:t xml:space="preserve">el equivalente al Dongle de Kirale sería: </w:t>
        </w:r>
      </w:ins>
      <w:ins w:id="1948" w:author="JORGE CONTRERAS ORTIZ" w:date="2021-09-04T10:31:00Z">
        <w:r w:rsidR="007127DD" w:rsidRPr="007127DD">
          <w:rPr>
            <w:rStyle w:val="Hipervnculo"/>
            <w:rPrChange w:id="1949" w:author="JORGE CONTRERAS ORTIZ" w:date="2021-09-04T10:32:00Z">
              <w:rPr/>
            </w:rPrChange>
          </w:rPr>
          <w:fldChar w:fldCharType="begin"/>
        </w:r>
        <w:r w:rsidR="007127DD" w:rsidRPr="007127DD">
          <w:rPr>
            <w:rStyle w:val="Hipervnculo"/>
            <w:rPrChange w:id="1950" w:author="JORGE CONTRERAS ORTIZ" w:date="2021-09-04T10:32:00Z">
              <w:rPr/>
            </w:rPrChange>
          </w:rPr>
          <w:instrText xml:space="preserve"> HYPERLINK "https://www.nordicsemi.com/Software-and-tools/Development-Kits/nRF52840-Dongle" \t "_blank" </w:instrText>
        </w:r>
        <w:r w:rsidR="007127DD" w:rsidRPr="007127DD">
          <w:rPr>
            <w:rStyle w:val="Hipervnculo"/>
            <w:rPrChange w:id="1951" w:author="JORGE CONTRERAS ORTIZ" w:date="2021-09-04T10:32:00Z">
              <w:rPr/>
            </w:rPrChange>
          </w:rPr>
          <w:fldChar w:fldCharType="separate"/>
        </w:r>
        <w:r w:rsidR="007127DD" w:rsidRPr="007127DD">
          <w:rPr>
            <w:rStyle w:val="Hipervnculo"/>
            <w:rPrChange w:id="1952" w:author="JORGE CONTRERAS ORTIZ" w:date="2021-09-04T10:32:00Z">
              <w:rPr>
                <w:rStyle w:val="Hipervnculo"/>
                <w:color w:val="000000"/>
                <w:sz w:val="21"/>
                <w:szCs w:val="21"/>
                <w:bdr w:val="none" w:sz="0" w:space="0" w:color="auto" w:frame="1"/>
                <w:shd w:val="clear" w:color="auto" w:fill="FFFFFF"/>
              </w:rPr>
            </w:rPrChange>
          </w:rPr>
          <w:t>nRF52840 Dongle</w:t>
        </w:r>
        <w:r w:rsidR="007127DD" w:rsidRPr="007127DD">
          <w:rPr>
            <w:rStyle w:val="Hipervnculo"/>
            <w:rPrChange w:id="1953" w:author="JORGE CONTRERAS ORTIZ" w:date="2021-09-04T10:32:00Z">
              <w:rPr/>
            </w:rPrChange>
          </w:rPr>
          <w:fldChar w:fldCharType="end"/>
        </w:r>
        <w:r w:rsidR="007127DD" w:rsidRPr="007127DD">
          <w:rPr>
            <w:rStyle w:val="Hipervnculo"/>
            <w:rPrChange w:id="1954" w:author="JORGE CONTRERAS ORTIZ" w:date="2021-09-04T10:32:00Z">
              <w:rPr/>
            </w:rPrChange>
          </w:rPr>
          <w:t>)</w:t>
        </w:r>
      </w:ins>
      <w:ins w:id="1955" w:author="JORGE CONTRERAS ORTIZ" w:date="2021-09-04T10:21:00Z">
        <w:r>
          <w:t xml:space="preserve"> y NXP </w:t>
        </w:r>
      </w:ins>
      <w:ins w:id="1956" w:author="JORGE CONTRERAS ORTIZ" w:date="2021-09-04T10:32:00Z">
        <w:r w:rsidR="007127DD">
          <w:t>(</w:t>
        </w:r>
        <w:r w:rsidR="007127DD" w:rsidRPr="007127DD">
          <w:rPr>
            <w:rStyle w:val="Hipervnculo"/>
            <w:rPrChange w:id="1957" w:author="JORGE CONTRERAS ORTIZ" w:date="2021-09-04T10:32:00Z">
              <w:rPr/>
            </w:rPrChange>
          </w:rPr>
          <w:fldChar w:fldCharType="begin"/>
        </w:r>
        <w:r w:rsidR="007127DD" w:rsidRPr="007127DD">
          <w:rPr>
            <w:rStyle w:val="Hipervnculo"/>
            <w:rPrChange w:id="1958" w:author="JORGE CONTRERAS ORTIZ" w:date="2021-09-04T10:32:00Z">
              <w:rPr/>
            </w:rPrChange>
          </w:rPr>
          <w:instrText xml:space="preserve"> HYPERLINK "https://www.nxp.com/products/wireless/bluetooth-low-energy/om15080-k32w-k32w-usb-dongle-for-bluetooth-le-zigbee-and-thread-networks:OM15080-K32W" \t "_blank" </w:instrText>
        </w:r>
        <w:r w:rsidR="007127DD" w:rsidRPr="007127DD">
          <w:rPr>
            <w:rStyle w:val="Hipervnculo"/>
            <w:rPrChange w:id="1959" w:author="JORGE CONTRERAS ORTIZ" w:date="2021-09-04T10:32:00Z">
              <w:rPr/>
            </w:rPrChange>
          </w:rPr>
          <w:fldChar w:fldCharType="separate"/>
        </w:r>
        <w:r w:rsidR="007127DD" w:rsidRPr="007127DD">
          <w:rPr>
            <w:rStyle w:val="Hipervnculo"/>
            <w:rPrChange w:id="1960" w:author="JORGE CONTRERAS ORTIZ" w:date="2021-09-04T10:32:00Z">
              <w:rPr>
                <w:rStyle w:val="Hipervnculo"/>
                <w:color w:val="000000"/>
                <w:sz w:val="21"/>
                <w:szCs w:val="21"/>
                <w:bdr w:val="none" w:sz="0" w:space="0" w:color="auto" w:frame="1"/>
                <w:shd w:val="clear" w:color="auto" w:fill="FFFFFF"/>
              </w:rPr>
            </w:rPrChange>
          </w:rPr>
          <w:t>OM15080-K32W</w:t>
        </w:r>
        <w:r w:rsidR="007127DD" w:rsidRPr="007127DD">
          <w:rPr>
            <w:rStyle w:val="Hipervnculo"/>
            <w:rPrChange w:id="1961" w:author="JORGE CONTRERAS ORTIZ" w:date="2021-09-04T10:32:00Z">
              <w:rPr/>
            </w:rPrChange>
          </w:rPr>
          <w:fldChar w:fldCharType="end"/>
        </w:r>
        <w:r w:rsidR="007127DD">
          <w:t xml:space="preserve">) </w:t>
        </w:r>
      </w:ins>
      <w:ins w:id="1962" w:author="JORGE CONTRERAS ORTIZ" w:date="2021-09-04T10:21:00Z">
        <w:r>
          <w:t>cuentan con mayor variedad de dispositivos hardware</w:t>
        </w:r>
      </w:ins>
      <w:ins w:id="1963" w:author="JORGE CONTRERAS ORTIZ" w:date="2021-09-04T10:22:00Z">
        <w:r>
          <w:t>, pero también existen otros dispositivos desarrolla</w:t>
        </w:r>
      </w:ins>
      <w:ins w:id="1964" w:author="JORGE CONTRERAS ORTIZ" w:date="2021-09-04T10:23:00Z">
        <w:r>
          <w:t>dos por e</w:t>
        </w:r>
        <w:r w:rsidR="00247D58">
          <w:t xml:space="preserve">mpresas </w:t>
        </w:r>
        <w:r w:rsidR="00247D58">
          <w:lastRenderedPageBreak/>
          <w:t>tecnológicas como Qualcomm</w:t>
        </w:r>
      </w:ins>
      <w:ins w:id="1965" w:author="JORGE CONTRERAS ORTIZ" w:date="2021-09-04T10:32:00Z">
        <w:r w:rsidR="007127DD">
          <w:t xml:space="preserve"> (</w:t>
        </w:r>
        <w:r w:rsidR="007127DD" w:rsidRPr="007127DD">
          <w:rPr>
            <w:rStyle w:val="Hipervnculo"/>
            <w:rPrChange w:id="1966" w:author="JORGE CONTRERAS ORTIZ" w:date="2021-09-04T10:32:00Z">
              <w:rPr/>
            </w:rPrChange>
          </w:rPr>
          <w:fldChar w:fldCharType="begin"/>
        </w:r>
        <w:r w:rsidR="007127DD" w:rsidRPr="007127DD">
          <w:rPr>
            <w:rStyle w:val="Hipervnculo"/>
            <w:rPrChange w:id="1967" w:author="JORGE CONTRERAS ORTIZ" w:date="2021-09-04T10:32:00Z">
              <w:rPr/>
            </w:rPrChange>
          </w:rPr>
          <w:instrText xml:space="preserve"> HYPERLINK "https://developer.qualcomm.com/hardware/qca4020-qca4024" \t "_blank" </w:instrText>
        </w:r>
        <w:r w:rsidR="007127DD" w:rsidRPr="007127DD">
          <w:rPr>
            <w:rStyle w:val="Hipervnculo"/>
            <w:rPrChange w:id="1968" w:author="JORGE CONTRERAS ORTIZ" w:date="2021-09-04T10:32:00Z">
              <w:rPr/>
            </w:rPrChange>
          </w:rPr>
          <w:fldChar w:fldCharType="separate"/>
        </w:r>
        <w:r w:rsidR="007127DD" w:rsidRPr="007127DD">
          <w:rPr>
            <w:rStyle w:val="Hipervnculo"/>
            <w:rPrChange w:id="1969" w:author="JORGE CONTRERAS ORTIZ" w:date="2021-09-04T10:32:00Z">
              <w:rPr>
                <w:rStyle w:val="Hipervnculo"/>
                <w:color w:val="666666"/>
                <w:sz w:val="21"/>
                <w:szCs w:val="21"/>
                <w:bdr w:val="none" w:sz="0" w:space="0" w:color="auto" w:frame="1"/>
                <w:shd w:val="clear" w:color="auto" w:fill="FFFFFF"/>
              </w:rPr>
            </w:rPrChange>
          </w:rPr>
          <w:t>QCA 4020/ 4024/ 4025</w:t>
        </w:r>
        <w:r w:rsidR="007127DD" w:rsidRPr="007127DD">
          <w:rPr>
            <w:rStyle w:val="Hipervnculo"/>
            <w:rPrChange w:id="1970" w:author="JORGE CONTRERAS ORTIZ" w:date="2021-09-04T10:32:00Z">
              <w:rPr/>
            </w:rPrChange>
          </w:rPr>
          <w:fldChar w:fldCharType="end"/>
        </w:r>
        <w:r w:rsidR="007127DD">
          <w:t>)</w:t>
        </w:r>
      </w:ins>
      <w:ins w:id="1971" w:author="JORGE CONTRERAS ORTIZ" w:date="2021-09-04T10:23:00Z">
        <w:r w:rsidR="00247D58">
          <w:t xml:space="preserve"> o Texas Instuments</w:t>
        </w:r>
      </w:ins>
      <w:ins w:id="1972" w:author="JORGE CONTRERAS ORTIZ" w:date="2021-09-04T10:32:00Z">
        <w:r w:rsidR="007127DD">
          <w:t xml:space="preserve"> (</w:t>
        </w:r>
        <w:r w:rsidR="007127DD" w:rsidRPr="007127DD">
          <w:rPr>
            <w:rStyle w:val="Hipervnculo"/>
            <w:rPrChange w:id="1973" w:author="JORGE CONTRERAS ORTIZ" w:date="2021-09-04T10:32:00Z">
              <w:rPr/>
            </w:rPrChange>
          </w:rPr>
          <w:fldChar w:fldCharType="begin"/>
        </w:r>
        <w:r w:rsidR="007127DD" w:rsidRPr="007127DD">
          <w:rPr>
            <w:rStyle w:val="Hipervnculo"/>
            <w:rPrChange w:id="1974" w:author="JORGE CONTRERAS ORTIZ" w:date="2021-09-04T10:32:00Z">
              <w:rPr/>
            </w:rPrChange>
          </w:rPr>
          <w:instrText xml:space="preserve"> HYPERLINK "https://www.ti.com/wireless-connectivity/simplelink-solutions/thread/design-development.html" \t "_blank" </w:instrText>
        </w:r>
        <w:r w:rsidR="007127DD" w:rsidRPr="007127DD">
          <w:rPr>
            <w:rStyle w:val="Hipervnculo"/>
            <w:rPrChange w:id="1975" w:author="JORGE CONTRERAS ORTIZ" w:date="2021-09-04T10:32:00Z">
              <w:rPr/>
            </w:rPrChange>
          </w:rPr>
          <w:fldChar w:fldCharType="separate"/>
        </w:r>
        <w:r w:rsidR="007127DD" w:rsidRPr="007127DD">
          <w:rPr>
            <w:rStyle w:val="Hipervnculo"/>
            <w:rPrChange w:id="1976" w:author="JORGE CONTRERAS ORTIZ" w:date="2021-09-04T10:32:00Z">
              <w:rPr>
                <w:rStyle w:val="Hipervnculo"/>
                <w:color w:val="666666"/>
                <w:sz w:val="21"/>
                <w:szCs w:val="21"/>
                <w:bdr w:val="none" w:sz="0" w:space="0" w:color="auto" w:frame="1"/>
                <w:shd w:val="clear" w:color="auto" w:fill="FFFFFF"/>
              </w:rPr>
            </w:rPrChange>
          </w:rPr>
          <w:t>SimpleLink LaunchPad™ Development Kits</w:t>
        </w:r>
        <w:r w:rsidR="007127DD" w:rsidRPr="007127DD">
          <w:rPr>
            <w:rStyle w:val="Hipervnculo"/>
            <w:rPrChange w:id="1977" w:author="JORGE CONTRERAS ORTIZ" w:date="2021-09-04T10:32:00Z">
              <w:rPr/>
            </w:rPrChange>
          </w:rPr>
          <w:fldChar w:fldCharType="end"/>
        </w:r>
        <w:r w:rsidR="007127DD">
          <w:t>)</w:t>
        </w:r>
      </w:ins>
      <w:ins w:id="1978" w:author="JORGE CONTRERAS ORTIZ" w:date="2021-09-04T10:30:00Z">
        <w:r w:rsidR="007127DD">
          <w:t>.</w:t>
        </w:r>
      </w:ins>
    </w:p>
    <w:p w14:paraId="389F0383" w14:textId="7B4BB6F0" w:rsidR="008E3912" w:rsidRDefault="007127DD" w:rsidP="00B234ED">
      <w:pPr>
        <w:rPr>
          <w:ins w:id="1979" w:author="JORGE CONTRERAS ORTIZ" w:date="2021-09-04T11:13:00Z"/>
        </w:rPr>
      </w:pPr>
      <w:ins w:id="1980" w:author="JORGE CONTRERAS ORTIZ" w:date="2021-09-04T10:33:00Z">
        <w:r>
          <w:t>En módulos RF con certificado Thread, el</w:t>
        </w:r>
      </w:ins>
      <w:ins w:id="1981" w:author="JORGE CONTRERAS ORTIZ" w:date="2021-09-04T10:34:00Z">
        <w:r>
          <w:t xml:space="preserve"> desarrollador con mayor variedad es Silicon Labs (teniendo un equiv</w:t>
        </w:r>
      </w:ins>
      <w:ins w:id="1982" w:author="JORGE CONTRERAS ORTIZ" w:date="2021-09-04T10:35:00Z">
        <w:r>
          <w:t xml:space="preserve">alente al módulo de Kirale: </w:t>
        </w:r>
        <w:r w:rsidRPr="007127DD">
          <w:rPr>
            <w:rStyle w:val="Hipervnculo"/>
            <w:rPrChange w:id="1983" w:author="JORGE CONTRERAS ORTIZ" w:date="2021-09-04T10:35:00Z">
              <w:rPr/>
            </w:rPrChange>
          </w:rPr>
          <w:fldChar w:fldCharType="begin"/>
        </w:r>
        <w:r w:rsidRPr="007127DD">
          <w:rPr>
            <w:rStyle w:val="Hipervnculo"/>
            <w:rPrChange w:id="1984" w:author="JORGE CONTRERAS ORTIZ" w:date="2021-09-04T10:35:00Z">
              <w:rPr/>
            </w:rPrChange>
          </w:rPr>
          <w:instrText xml:space="preserve"> HYPERLINK "https://www.silabs.com/wireless/zigbee/efr32mg21-series-2-modules" \t "_blank" </w:instrText>
        </w:r>
        <w:r w:rsidRPr="007127DD">
          <w:rPr>
            <w:rStyle w:val="Hipervnculo"/>
            <w:rPrChange w:id="1985" w:author="JORGE CONTRERAS ORTIZ" w:date="2021-09-04T10:35:00Z">
              <w:rPr/>
            </w:rPrChange>
          </w:rPr>
          <w:fldChar w:fldCharType="separate"/>
        </w:r>
        <w:r w:rsidRPr="007127DD">
          <w:rPr>
            <w:rStyle w:val="Hipervnculo"/>
            <w:rPrChange w:id="1986" w:author="JORGE CONTRERAS ORTIZ" w:date="2021-09-04T10:35:00Z">
              <w:rPr>
                <w:rStyle w:val="Hipervnculo"/>
                <w:color w:val="000000"/>
                <w:sz w:val="21"/>
                <w:szCs w:val="21"/>
                <w:bdr w:val="none" w:sz="0" w:space="0" w:color="auto" w:frame="1"/>
                <w:shd w:val="clear" w:color="auto" w:fill="FFFFFF"/>
              </w:rPr>
            </w:rPrChange>
          </w:rPr>
          <w:t>MGM210L / MGM210P</w:t>
        </w:r>
        <w:r w:rsidRPr="007127DD">
          <w:rPr>
            <w:rStyle w:val="Hipervnculo"/>
            <w:rPrChange w:id="1987" w:author="JORGE CONTRERAS ORTIZ" w:date="2021-09-04T10:35:00Z">
              <w:rPr/>
            </w:rPrChange>
          </w:rPr>
          <w:fldChar w:fldCharType="end"/>
        </w:r>
        <w:r>
          <w:t>), pero también se cuenta con desarrolladores como MMB Networks</w:t>
        </w:r>
      </w:ins>
      <w:ins w:id="1988" w:author="JORGE CONTRERAS ORTIZ" w:date="2021-09-04T11:09:00Z">
        <w:r w:rsidR="00B234ED">
          <w:t xml:space="preserve"> (</w:t>
        </w:r>
        <w:r w:rsidR="00B234ED" w:rsidRPr="00B234ED">
          <w:rPr>
            <w:rStyle w:val="Hipervnculo"/>
            <w:rPrChange w:id="1989" w:author="JORGE CONTRERAS ORTIZ" w:date="2021-09-04T11:09:00Z">
              <w:rPr/>
            </w:rPrChange>
          </w:rPr>
          <w:fldChar w:fldCharType="begin"/>
        </w:r>
        <w:r w:rsidR="00B234ED" w:rsidRPr="00B234ED">
          <w:rPr>
            <w:rStyle w:val="Hipervnculo"/>
            <w:rPrChange w:id="1990" w:author="JORGE CONTRERAS ORTIZ" w:date="2021-09-04T11:09:00Z">
              <w:rPr/>
            </w:rPrChange>
          </w:rPr>
          <w:instrText xml:space="preserve"> HYPERLINK "http://mmbnetworks.com/rapidconnect-module" \t "_blank" </w:instrText>
        </w:r>
        <w:r w:rsidR="00B234ED" w:rsidRPr="00B234ED">
          <w:rPr>
            <w:rStyle w:val="Hipervnculo"/>
            <w:rPrChange w:id="1991" w:author="JORGE CONTRERAS ORTIZ" w:date="2021-09-04T11:09:00Z">
              <w:rPr/>
            </w:rPrChange>
          </w:rPr>
          <w:fldChar w:fldCharType="separate"/>
        </w:r>
        <w:r w:rsidR="00B234ED" w:rsidRPr="00B234ED">
          <w:rPr>
            <w:rStyle w:val="Hipervnculo"/>
            <w:rPrChange w:id="1992" w:author="JORGE CONTRERAS ORTIZ" w:date="2021-09-04T11:09:00Z">
              <w:rPr>
                <w:rStyle w:val="Hipervnculo"/>
                <w:color w:val="666666"/>
                <w:sz w:val="21"/>
                <w:szCs w:val="21"/>
                <w:bdr w:val="none" w:sz="0" w:space="0" w:color="auto" w:frame="1"/>
                <w:shd w:val="clear" w:color="auto" w:fill="FFFFFF"/>
              </w:rPr>
            </w:rPrChange>
          </w:rPr>
          <w:t>RapidConnect</w:t>
        </w:r>
      </w:ins>
      <w:ins w:id="1993" w:author="JORGE CONTRERAS ORTIZ" w:date="2021-09-04T11:10:00Z">
        <w:r w:rsidR="00B234ED">
          <w:rPr>
            <w:rStyle w:val="Hipervnculo"/>
          </w:rPr>
          <w:t xml:space="preserve"> </w:t>
        </w:r>
      </w:ins>
      <w:ins w:id="1994" w:author="JORGE CONTRERAS ORTIZ" w:date="2021-09-04T11:09:00Z">
        <w:r w:rsidR="00B234ED" w:rsidRPr="00B234ED">
          <w:rPr>
            <w:rStyle w:val="Hipervnculo"/>
            <w:rPrChange w:id="1995" w:author="JORGE CONTRERAS ORTIZ" w:date="2021-09-04T11:09:00Z">
              <w:rPr>
                <w:rStyle w:val="Hipervnculo"/>
                <w:color w:val="666666"/>
                <w:sz w:val="21"/>
                <w:szCs w:val="21"/>
                <w:bdr w:val="none" w:sz="0" w:space="0" w:color="auto" w:frame="1"/>
                <w:shd w:val="clear" w:color="auto" w:fill="FFFFFF"/>
              </w:rPr>
            </w:rPrChange>
          </w:rPr>
          <w:t>Module</w:t>
        </w:r>
        <w:r w:rsidR="00B234ED" w:rsidRPr="00B234ED">
          <w:rPr>
            <w:rStyle w:val="Hipervnculo"/>
            <w:rPrChange w:id="1996" w:author="JORGE CONTRERAS ORTIZ" w:date="2021-09-04T11:09:00Z">
              <w:rPr/>
            </w:rPrChange>
          </w:rPr>
          <w:fldChar w:fldCharType="end"/>
        </w:r>
      </w:ins>
      <w:ins w:id="1997" w:author="JORGE CONTRERAS ORTIZ" w:date="2021-09-04T11:10:00Z">
        <w:r w:rsidR="00B234ED" w:rsidRPr="00B234ED">
          <w:rPr>
            <w:rPrChange w:id="1998" w:author="JORGE CONTRERAS ORTIZ" w:date="2021-09-04T11:10:00Z">
              <w:rPr>
                <w:rStyle w:val="Hipervnculo"/>
              </w:rPr>
            </w:rPrChange>
          </w:rPr>
          <w:t xml:space="preserve">) </w:t>
        </w:r>
      </w:ins>
      <w:ins w:id="1999" w:author="JORGE CONTRERAS ORTIZ" w:date="2021-09-04T10:35:00Z">
        <w:r>
          <w:t>y NXP</w:t>
        </w:r>
      </w:ins>
      <w:ins w:id="2000" w:author="JORGE CONTRERAS ORTIZ" w:date="2021-09-04T11:11:00Z">
        <w:r w:rsidR="00B234ED">
          <w:t xml:space="preserve"> (</w:t>
        </w:r>
        <w:r w:rsidR="00B234ED" w:rsidRPr="00B234ED">
          <w:rPr>
            <w:rStyle w:val="Hipervnculo"/>
            <w:rPrChange w:id="2001" w:author="JORGE CONTRERAS ORTIZ" w:date="2021-09-04T11:11:00Z">
              <w:rPr/>
            </w:rPrChange>
          </w:rPr>
          <w:fldChar w:fldCharType="begin"/>
        </w:r>
        <w:r w:rsidR="00B234ED" w:rsidRPr="00B234ED">
          <w:rPr>
            <w:rStyle w:val="Hipervnculo"/>
            <w:rPrChange w:id="2002" w:author="JORGE CONTRERAS ORTIZ" w:date="2021-09-04T11:11:00Z">
              <w:rPr/>
            </w:rPrChange>
          </w:rPr>
          <w:instrText xml:space="preserve"> HYPERLINK "https://www.azurewave.com/wireless-modules-nxp.html" \t "_blank" </w:instrText>
        </w:r>
        <w:r w:rsidR="00B234ED" w:rsidRPr="00B234ED">
          <w:rPr>
            <w:rStyle w:val="Hipervnculo"/>
            <w:rPrChange w:id="2003" w:author="JORGE CONTRERAS ORTIZ" w:date="2021-09-04T11:11:00Z">
              <w:rPr/>
            </w:rPrChange>
          </w:rPr>
          <w:fldChar w:fldCharType="separate"/>
        </w:r>
        <w:r w:rsidR="00B234ED" w:rsidRPr="00B234ED">
          <w:rPr>
            <w:rStyle w:val="Hipervnculo"/>
            <w:rPrChange w:id="2004" w:author="JORGE CONTRERAS ORTIZ" w:date="2021-09-04T11:11:00Z">
              <w:rPr>
                <w:rStyle w:val="Hipervnculo"/>
                <w:color w:val="000000"/>
                <w:sz w:val="21"/>
                <w:szCs w:val="21"/>
                <w:bdr w:val="none" w:sz="0" w:space="0" w:color="auto" w:frame="1"/>
                <w:shd w:val="clear" w:color="auto" w:fill="FFFFFF"/>
              </w:rPr>
            </w:rPrChange>
          </w:rPr>
          <w:t>Azurewave NXP Platform Wireless Modules</w:t>
        </w:r>
        <w:r w:rsidR="00B234ED" w:rsidRPr="00B234ED">
          <w:rPr>
            <w:rStyle w:val="Hipervnculo"/>
            <w:rPrChange w:id="2005" w:author="JORGE CONTRERAS ORTIZ" w:date="2021-09-04T11:11:00Z">
              <w:rPr/>
            </w:rPrChange>
          </w:rPr>
          <w:fldChar w:fldCharType="end"/>
        </w:r>
        <w:r w:rsidR="00B234ED">
          <w:t>)</w:t>
        </w:r>
      </w:ins>
      <w:ins w:id="2006" w:author="JORGE CONTRERAS ORTIZ" w:date="2021-09-04T11:13:00Z">
        <w:r w:rsidR="00B234ED">
          <w:t>.</w:t>
        </w:r>
      </w:ins>
    </w:p>
    <w:p w14:paraId="22B602E2" w14:textId="47EF0C63" w:rsidR="00B234ED" w:rsidRDefault="00B234ED" w:rsidP="00B234ED">
      <w:pPr>
        <w:rPr>
          <w:ins w:id="2007" w:author="JORGE CONTRERAS ORTIZ" w:date="2021-09-04T11:16:00Z"/>
        </w:rPr>
      </w:pPr>
      <w:ins w:id="2008" w:author="JORGE CONTRERAS ORTIZ" w:date="2021-09-04T11:13:00Z">
        <w:r>
          <w:t>Para sistemas operativos, tenemos desarrolladores como</w:t>
        </w:r>
      </w:ins>
      <w:ins w:id="2009" w:author="JORGE CONTRERAS ORTIZ" w:date="2021-09-04T11:14:00Z">
        <w:r>
          <w:t xml:space="preserve"> </w:t>
        </w:r>
      </w:ins>
      <w:ins w:id="2010" w:author="JORGE CONTRERAS ORTIZ" w:date="2021-09-04T11:15:00Z">
        <w:r>
          <w:t>Silicon Labs</w:t>
        </w:r>
      </w:ins>
      <w:ins w:id="2011" w:author="JORGE CONTRERAS ORTIZ" w:date="2021-09-04T11:14:00Z">
        <w:r>
          <w:t xml:space="preserve"> (</w:t>
        </w:r>
      </w:ins>
      <w:ins w:id="2012" w:author="JORGE CONTRERAS ORTIZ" w:date="2021-09-04T11:16:00Z">
        <w:r w:rsidRPr="00B234ED">
          <w:rPr>
            <w:rStyle w:val="Hipervnculo"/>
            <w:rPrChange w:id="2013" w:author="JORGE CONTRERAS ORTIZ" w:date="2021-09-04T11:16:00Z">
              <w:rPr/>
            </w:rPrChange>
          </w:rPr>
          <w:fldChar w:fldCharType="begin"/>
        </w:r>
        <w:r w:rsidRPr="00B234ED">
          <w:rPr>
            <w:rStyle w:val="Hipervnculo"/>
            <w:rPrChange w:id="2014" w:author="JORGE CONTRERAS ORTIZ" w:date="2021-09-04T11:16:00Z">
              <w:rPr/>
            </w:rPrChange>
          </w:rPr>
          <w:instrText xml:space="preserve"> HYPERLINK "https://www.silabs.com/products/development-tools/software/micrium-os" \t "_blank" </w:instrText>
        </w:r>
        <w:r w:rsidRPr="00B234ED">
          <w:rPr>
            <w:rStyle w:val="Hipervnculo"/>
            <w:rPrChange w:id="2015" w:author="JORGE CONTRERAS ORTIZ" w:date="2021-09-04T11:16:00Z">
              <w:rPr/>
            </w:rPrChange>
          </w:rPr>
          <w:fldChar w:fldCharType="separate"/>
        </w:r>
        <w:r w:rsidRPr="00B234ED">
          <w:rPr>
            <w:rStyle w:val="Hipervnculo"/>
            <w:rPrChange w:id="2016" w:author="JORGE CONTRERAS ORTIZ" w:date="2021-09-04T11:16:00Z">
              <w:rPr>
                <w:rStyle w:val="Hipervnculo"/>
                <w:color w:val="666666"/>
                <w:sz w:val="21"/>
                <w:szCs w:val="21"/>
                <w:bdr w:val="none" w:sz="0" w:space="0" w:color="auto" w:frame="1"/>
                <w:shd w:val="clear" w:color="auto" w:fill="FFFFFF"/>
              </w:rPr>
            </w:rPrChange>
          </w:rPr>
          <w:t>Micrium OS</w:t>
        </w:r>
        <w:r w:rsidRPr="00B234ED">
          <w:rPr>
            <w:rStyle w:val="Hipervnculo"/>
            <w:rPrChange w:id="2017" w:author="JORGE CONTRERAS ORTIZ" w:date="2021-09-04T11:16:00Z">
              <w:rPr/>
            </w:rPrChange>
          </w:rPr>
          <w:fldChar w:fldCharType="end"/>
        </w:r>
      </w:ins>
      <w:ins w:id="2018" w:author="JORGE CONTRERAS ORTIZ" w:date="2021-09-04T11:14:00Z">
        <w:r>
          <w:t>) o Zephyr (</w:t>
        </w:r>
        <w:r w:rsidRPr="00B234ED">
          <w:rPr>
            <w:rStyle w:val="Hipervnculo"/>
            <w:rPrChange w:id="2019" w:author="JORGE CONTRERAS ORTIZ" w:date="2021-09-04T11:16:00Z">
              <w:rPr/>
            </w:rPrChange>
          </w:rPr>
          <w:fldChar w:fldCharType="begin"/>
        </w:r>
        <w:r w:rsidRPr="00B234ED">
          <w:rPr>
            <w:rStyle w:val="Hipervnculo"/>
            <w:rPrChange w:id="2020" w:author="JORGE CONTRERAS ORTIZ" w:date="2021-09-04T11:16:00Z">
              <w:rPr/>
            </w:rPrChange>
          </w:rPr>
          <w:instrText xml:space="preserve"> HYPERLINK "https://docs.zephyrproject.org/latest/reference/networking/thread.html?highlight=thread" \t "_blank" </w:instrText>
        </w:r>
        <w:r w:rsidRPr="00B234ED">
          <w:rPr>
            <w:rStyle w:val="Hipervnculo"/>
            <w:rPrChange w:id="2021" w:author="JORGE CONTRERAS ORTIZ" w:date="2021-09-04T11:16:00Z">
              <w:rPr/>
            </w:rPrChange>
          </w:rPr>
          <w:fldChar w:fldCharType="separate"/>
        </w:r>
        <w:r w:rsidRPr="00B234ED">
          <w:rPr>
            <w:rStyle w:val="Hipervnculo"/>
            <w:rPrChange w:id="2022" w:author="JORGE CONTRERAS ORTIZ" w:date="2021-09-04T11:16:00Z">
              <w:rPr>
                <w:rStyle w:val="Hipervnculo"/>
                <w:color w:val="666666"/>
                <w:sz w:val="21"/>
                <w:szCs w:val="21"/>
                <w:bdr w:val="none" w:sz="0" w:space="0" w:color="auto" w:frame="1"/>
                <w:shd w:val="clear" w:color="auto" w:fill="FFFFFF"/>
              </w:rPr>
            </w:rPrChange>
          </w:rPr>
          <w:t>Zephyr RTOS</w:t>
        </w:r>
        <w:r w:rsidRPr="00B234ED">
          <w:rPr>
            <w:rStyle w:val="Hipervnculo"/>
            <w:rPrChange w:id="2023" w:author="JORGE CONTRERAS ORTIZ" w:date="2021-09-04T11:16:00Z">
              <w:rPr/>
            </w:rPrChange>
          </w:rPr>
          <w:fldChar w:fldCharType="end"/>
        </w:r>
        <w:r>
          <w:t>)</w:t>
        </w:r>
      </w:ins>
      <w:ins w:id="2024" w:author="JORGE CONTRERAS ORTIZ" w:date="2021-09-04T11:16:00Z">
        <w:r>
          <w:t>.</w:t>
        </w:r>
      </w:ins>
    </w:p>
    <w:p w14:paraId="4D3904B9" w14:textId="3C463586" w:rsidR="00B234ED" w:rsidRDefault="00B234ED" w:rsidP="00B234ED">
      <w:pPr>
        <w:rPr>
          <w:ins w:id="2025" w:author="JORGE CONTRERAS ORTIZ" w:date="2021-09-04T11:19:00Z"/>
        </w:rPr>
      </w:pPr>
      <w:ins w:id="2026" w:author="JORGE CONTRERAS ORTIZ" w:date="2021-09-04T11:16:00Z">
        <w:r>
          <w:t>Finalmente</w:t>
        </w:r>
      </w:ins>
      <w:ins w:id="2027" w:author="JORGE CONTRERAS ORTIZ" w:date="2021-09-04T11:17:00Z">
        <w:r>
          <w:t>, aparte de Kirale, hay también más desarrolladores de Stack Software, como son OpenThread</w:t>
        </w:r>
      </w:ins>
      <w:ins w:id="2028" w:author="JORGE CONTRERAS ORTIZ" w:date="2021-09-04T11:18:00Z">
        <w:r w:rsidR="00B83329">
          <w:t xml:space="preserve"> (</w:t>
        </w:r>
        <w:r w:rsidR="00B83329" w:rsidRPr="00B83329">
          <w:rPr>
            <w:rStyle w:val="Hipervnculo"/>
            <w:rPrChange w:id="2029" w:author="JORGE CONTRERAS ORTIZ" w:date="2021-09-04T11:18:00Z">
              <w:rPr/>
            </w:rPrChange>
          </w:rPr>
          <w:fldChar w:fldCharType="begin"/>
        </w:r>
        <w:r w:rsidR="00B83329" w:rsidRPr="00B83329">
          <w:rPr>
            <w:rStyle w:val="Hipervnculo"/>
            <w:rPrChange w:id="2030" w:author="JORGE CONTRERAS ORTIZ" w:date="2021-09-04T11:18:00Z">
              <w:rPr/>
            </w:rPrChange>
          </w:rPr>
          <w:instrText xml:space="preserve"> HYPERLINK "https://openthread.io/" \t "_blank" </w:instrText>
        </w:r>
        <w:r w:rsidR="00B83329" w:rsidRPr="00B83329">
          <w:rPr>
            <w:rStyle w:val="Hipervnculo"/>
            <w:rPrChange w:id="2031" w:author="JORGE CONTRERAS ORTIZ" w:date="2021-09-04T11:18:00Z">
              <w:rPr/>
            </w:rPrChange>
          </w:rPr>
          <w:fldChar w:fldCharType="separate"/>
        </w:r>
        <w:r w:rsidR="00B83329" w:rsidRPr="00B83329">
          <w:rPr>
            <w:rStyle w:val="Hipervnculo"/>
            <w:rPrChange w:id="2032" w:author="JORGE CONTRERAS ORTIZ" w:date="2021-09-04T11:18:00Z">
              <w:rPr>
                <w:rStyle w:val="Hipervnculo"/>
                <w:color w:val="666666"/>
                <w:sz w:val="21"/>
                <w:szCs w:val="21"/>
                <w:bdr w:val="none" w:sz="0" w:space="0" w:color="auto" w:frame="1"/>
                <w:shd w:val="clear" w:color="auto" w:fill="FFFFFF"/>
              </w:rPr>
            </w:rPrChange>
          </w:rPr>
          <w:t>OpenThread</w:t>
        </w:r>
        <w:r w:rsidR="00B83329" w:rsidRPr="00B83329">
          <w:rPr>
            <w:rStyle w:val="Hipervnculo"/>
            <w:rPrChange w:id="2033" w:author="JORGE CONTRERAS ORTIZ" w:date="2021-09-04T11:18:00Z">
              <w:rPr/>
            </w:rPrChange>
          </w:rPr>
          <w:fldChar w:fldCharType="end"/>
        </w:r>
        <w:r w:rsidR="00B83329">
          <w:t>) y</w:t>
        </w:r>
        <w:r>
          <w:t xml:space="preserve">  Silicon LAbs (</w:t>
        </w:r>
        <w:r w:rsidRPr="00B83329">
          <w:rPr>
            <w:rStyle w:val="Hipervnculo"/>
            <w:rPrChange w:id="2034" w:author="JORGE CONTRERAS ORTIZ" w:date="2021-09-04T11:18:00Z">
              <w:rPr/>
            </w:rPrChange>
          </w:rPr>
          <w:fldChar w:fldCharType="begin"/>
        </w:r>
        <w:r w:rsidRPr="00B83329">
          <w:rPr>
            <w:rStyle w:val="Hipervnculo"/>
            <w:rPrChange w:id="2035" w:author="JORGE CONTRERAS ORTIZ" w:date="2021-09-04T11:18:00Z">
              <w:rPr/>
            </w:rPrChange>
          </w:rPr>
          <w:instrText xml:space="preserve"> HYPERLINK "https://www.silabs.com/products/wireless/mesh-networking/thread" \t "_blank" </w:instrText>
        </w:r>
        <w:r w:rsidRPr="00B83329">
          <w:rPr>
            <w:rStyle w:val="Hipervnculo"/>
            <w:rPrChange w:id="2036" w:author="JORGE CONTRERAS ORTIZ" w:date="2021-09-04T11:18:00Z">
              <w:rPr/>
            </w:rPrChange>
          </w:rPr>
          <w:fldChar w:fldCharType="separate"/>
        </w:r>
        <w:r w:rsidRPr="00B83329">
          <w:rPr>
            <w:rStyle w:val="Hipervnculo"/>
            <w:rPrChange w:id="2037" w:author="JORGE CONTRERAS ORTIZ" w:date="2021-09-04T11:18:00Z">
              <w:rPr>
                <w:rStyle w:val="Hipervnculo"/>
                <w:color w:val="666666"/>
                <w:sz w:val="21"/>
                <w:szCs w:val="21"/>
                <w:bdr w:val="none" w:sz="0" w:space="0" w:color="auto" w:frame="1"/>
                <w:shd w:val="clear" w:color="auto" w:fill="FFFFFF"/>
              </w:rPr>
            </w:rPrChange>
          </w:rPr>
          <w:t>Silicon Labs Thread Stack</w:t>
        </w:r>
        <w:r w:rsidRPr="00B83329">
          <w:rPr>
            <w:rStyle w:val="Hipervnculo"/>
            <w:rPrChange w:id="2038" w:author="JORGE CONTRERAS ORTIZ" w:date="2021-09-04T11:18:00Z">
              <w:rPr/>
            </w:rPrChange>
          </w:rPr>
          <w:fldChar w:fldCharType="end"/>
        </w:r>
        <w:r>
          <w:t>)</w:t>
        </w:r>
        <w:r w:rsidR="00B83329">
          <w:t>.</w:t>
        </w:r>
      </w:ins>
    </w:p>
    <w:p w14:paraId="6C802EB1" w14:textId="0C8C346A" w:rsidR="00B83329" w:rsidRDefault="00B83329" w:rsidP="00B234ED">
      <w:pPr>
        <w:rPr>
          <w:ins w:id="2039" w:author="JORGE CONTRERAS ORTIZ" w:date="2021-09-04T11:19:00Z"/>
        </w:rPr>
      </w:pPr>
    </w:p>
    <w:p w14:paraId="79C38093" w14:textId="77777777" w:rsidR="00B83329" w:rsidRPr="008E3912" w:rsidRDefault="00B83329" w:rsidP="00FE1EC4"/>
    <w:p w14:paraId="18F534A6" w14:textId="77777777" w:rsidR="00571788" w:rsidRPr="00791D37" w:rsidRDefault="00571788" w:rsidP="00791D37">
      <w:pPr>
        <w:pStyle w:val="Ttulo2"/>
      </w:pPr>
      <w:bookmarkStart w:id="2040" w:name="_Toc81499400"/>
      <w:bookmarkStart w:id="2041" w:name="_Toc81650395"/>
      <w:r w:rsidRPr="00791D37">
        <w:t>CONFIGURACIONES INICIALES</w:t>
      </w:r>
      <w:bookmarkEnd w:id="2040"/>
      <w:bookmarkEnd w:id="2041"/>
    </w:p>
    <w:p w14:paraId="11F18173" w14:textId="77777777" w:rsidR="00571788" w:rsidRPr="00791D37" w:rsidRDefault="00571788" w:rsidP="00791D37"/>
    <w:p w14:paraId="78FFD4A4" w14:textId="457681B8" w:rsidR="00571788" w:rsidRPr="00791D37" w:rsidRDefault="00B83329" w:rsidP="00791D37">
      <w:pPr>
        <w:pStyle w:val="Ttulo3"/>
      </w:pPr>
      <w:bookmarkStart w:id="2042" w:name="_Toc81499401"/>
      <w:bookmarkStart w:id="2043" w:name="_Toc81650396"/>
      <w:r w:rsidRPr="00791D37">
        <w:t>CONFIGURACIÓN DEL BORDER ROUTER</w:t>
      </w:r>
      <w:commentRangeStart w:id="2044"/>
      <w:commentRangeStart w:id="2045"/>
      <w:commentRangeEnd w:id="2045"/>
      <w:r w:rsidR="00571788" w:rsidRPr="00791D37">
        <w:rPr>
          <w:rStyle w:val="Refdecomentario"/>
          <w:rFonts w:eastAsiaTheme="minorHAnsi"/>
          <w:color w:val="auto"/>
        </w:rPr>
        <w:commentReference w:id="2045"/>
      </w:r>
      <w:bookmarkEnd w:id="2042"/>
      <w:commentRangeEnd w:id="2044"/>
      <w:r w:rsidR="00537564" w:rsidRPr="00791D37">
        <w:rPr>
          <w:rStyle w:val="Refdecomentario"/>
          <w:rFonts w:eastAsiaTheme="minorHAnsi"/>
          <w:color w:val="auto"/>
        </w:rPr>
        <w:commentReference w:id="2044"/>
      </w:r>
      <w:bookmarkEnd w:id="2043"/>
    </w:p>
    <w:p w14:paraId="098D9CCE" w14:textId="77777777" w:rsidR="00571788" w:rsidRPr="00791D37" w:rsidRDefault="00571788" w:rsidP="00791D37"/>
    <w:p w14:paraId="18C53CD1" w14:textId="081CA64C" w:rsidR="00571788" w:rsidRPr="00791D37" w:rsidRDefault="00B83329" w:rsidP="00FE1EC4">
      <w:pPr>
        <w:pStyle w:val="Ttulo4"/>
      </w:pPr>
      <w:bookmarkStart w:id="2046" w:name="_Toc81499402"/>
      <w:bookmarkStart w:id="2047" w:name="_Toc81650397"/>
      <w:r w:rsidRPr="00791D37">
        <w:t>REQUERIMIENTOS</w:t>
      </w:r>
      <w:bookmarkEnd w:id="2046"/>
      <w:bookmarkEnd w:id="2047"/>
    </w:p>
    <w:p w14:paraId="61BAD752" w14:textId="77777777" w:rsidR="00571788" w:rsidRPr="00791D37" w:rsidRDefault="00571788" w:rsidP="00791D37"/>
    <w:p w14:paraId="57E343DF" w14:textId="77777777" w:rsidR="00571788" w:rsidRPr="00791D37" w:rsidRDefault="00571788" w:rsidP="00791D37">
      <w:r w:rsidRPr="00791D37">
        <w:t>Para la instalación inicial se necesitarán los siguientes componentes o elementos:</w:t>
      </w:r>
    </w:p>
    <w:p w14:paraId="44AFAF1B" w14:textId="77777777" w:rsidR="00571788" w:rsidRPr="00791D37" w:rsidRDefault="00571788" w:rsidP="00791D37">
      <w:pPr>
        <w:pStyle w:val="Prrafodelista"/>
        <w:numPr>
          <w:ilvl w:val="0"/>
          <w:numId w:val="2"/>
        </w:numPr>
      </w:pPr>
      <w:r w:rsidRPr="00791D37">
        <w:t>Un dispositivo Border Router KTBRN1.</w:t>
      </w:r>
    </w:p>
    <w:p w14:paraId="22DD8AA2" w14:textId="77777777" w:rsidR="00571788" w:rsidRPr="00791D37" w:rsidRDefault="00571788" w:rsidP="00791D37">
      <w:pPr>
        <w:pStyle w:val="Prrafodelista"/>
        <w:numPr>
          <w:ilvl w:val="0"/>
          <w:numId w:val="2"/>
        </w:numPr>
      </w:pPr>
      <w:r w:rsidRPr="00791D37">
        <w:t>Una tarjeta micro SD, de al menos 2GB y de clase 10 A1.</w:t>
      </w:r>
    </w:p>
    <w:p w14:paraId="281C2AF1" w14:textId="77777777" w:rsidR="00571788" w:rsidRPr="00791D37" w:rsidRDefault="00571788" w:rsidP="00791D37">
      <w:pPr>
        <w:pStyle w:val="Prrafodelista"/>
        <w:numPr>
          <w:ilvl w:val="0"/>
          <w:numId w:val="2"/>
        </w:numPr>
      </w:pPr>
      <w:r w:rsidRPr="00791D37">
        <w:t>Cable USB de tipo A a micro USB tipo B.</w:t>
      </w:r>
    </w:p>
    <w:p w14:paraId="5BA81AF8" w14:textId="77777777" w:rsidR="00571788" w:rsidRPr="00791D37" w:rsidRDefault="00571788" w:rsidP="00791D37">
      <w:pPr>
        <w:pStyle w:val="Prrafodelista"/>
        <w:numPr>
          <w:ilvl w:val="0"/>
          <w:numId w:val="2"/>
        </w:numPr>
      </w:pPr>
      <w:r w:rsidRPr="00791D37">
        <w:t>Cable Ethernet.</w:t>
      </w:r>
    </w:p>
    <w:p w14:paraId="5B1F7781" w14:textId="77777777" w:rsidR="00571788" w:rsidRPr="00791D37" w:rsidRDefault="00571788" w:rsidP="00791D37">
      <w:pPr>
        <w:pStyle w:val="Prrafodelista"/>
        <w:numPr>
          <w:ilvl w:val="0"/>
          <w:numId w:val="2"/>
        </w:numPr>
      </w:pPr>
      <w:r w:rsidRPr="00791D37">
        <w:t>Un ordenador personal</w:t>
      </w:r>
    </w:p>
    <w:p w14:paraId="613880C7" w14:textId="77777777" w:rsidR="00571788" w:rsidRPr="00791D37" w:rsidRDefault="00571788" w:rsidP="00791D37"/>
    <w:p w14:paraId="4FB1483B" w14:textId="043B0C66" w:rsidR="00571788" w:rsidRPr="00791D37" w:rsidRDefault="00B83329" w:rsidP="00FE1EC4">
      <w:pPr>
        <w:pStyle w:val="Ttulo4"/>
      </w:pPr>
      <w:bookmarkStart w:id="2048" w:name="_Toc81499403"/>
      <w:bookmarkStart w:id="2049" w:name="_Toc81650398"/>
      <w:r w:rsidRPr="00791D37">
        <w:t>GUÍA DE INSTALACIÓN</w:t>
      </w:r>
      <w:bookmarkEnd w:id="2048"/>
      <w:bookmarkEnd w:id="2049"/>
    </w:p>
    <w:p w14:paraId="5F2CD586" w14:textId="77777777" w:rsidR="00571788" w:rsidRPr="00791D37" w:rsidRDefault="00571788" w:rsidP="00791D37"/>
    <w:p w14:paraId="56086A91" w14:textId="7235DE27" w:rsidR="00571788" w:rsidRDefault="00571788" w:rsidP="00791D37">
      <w:pPr>
        <w:pStyle w:val="Textoindependiente"/>
        <w:rPr>
          <w:ins w:id="2050" w:author="JORGE CONTRERAS ORTIZ" w:date="2021-09-04T11:26:00Z"/>
        </w:rPr>
      </w:pPr>
      <w:r w:rsidRPr="00791D37">
        <w:t xml:space="preserve">Para la instalación del Software del Border Router </w:t>
      </w:r>
      <w:del w:id="2051" w:author="JORGE CONTRERAS ORTIZ" w:date="2021-09-04T11:26:00Z">
        <w:r w:rsidRPr="00791D37" w:rsidDel="00B83329">
          <w:delText xml:space="preserve">debemos </w:delText>
        </w:r>
      </w:del>
      <w:ins w:id="2052" w:author="JORGE CONTRERAS ORTIZ" w:date="2021-09-04T11:26:00Z">
        <w:r w:rsidR="00B83329">
          <w:t>se deberán</w:t>
        </w:r>
        <w:r w:rsidR="00B83329" w:rsidRPr="00791D37">
          <w:t xml:space="preserve"> </w:t>
        </w:r>
      </w:ins>
      <w:r w:rsidRPr="00791D37">
        <w:t>seguir los siguientes pasos.</w:t>
      </w:r>
    </w:p>
    <w:p w14:paraId="79F1EAD1" w14:textId="77777777" w:rsidR="00B83329" w:rsidRPr="00791D37" w:rsidRDefault="00B83329" w:rsidP="00791D37">
      <w:pPr>
        <w:pStyle w:val="Textoindependiente"/>
      </w:pPr>
    </w:p>
    <w:p w14:paraId="1BED244E" w14:textId="1233FCB4" w:rsidR="00571788" w:rsidRPr="00FE1EC4" w:rsidRDefault="002C3A3D" w:rsidP="00FE1EC4">
      <w:pPr>
        <w:pStyle w:val="Ttulo5"/>
        <w:rPr>
          <w:ins w:id="2053" w:author="JORGE CONTRERAS ORTIZ" w:date="2021-09-04T11:26:00Z"/>
        </w:rPr>
      </w:pPr>
      <w:bookmarkStart w:id="2054" w:name="_Toc81499404"/>
      <w:bookmarkStart w:id="2055" w:name="_Toc81650399"/>
      <w:r w:rsidRPr="00FE1EC4">
        <w:t>DESCARGA DEL SOFTWARE REQUERIDO</w:t>
      </w:r>
      <w:bookmarkEnd w:id="2054"/>
      <w:bookmarkEnd w:id="2055"/>
    </w:p>
    <w:p w14:paraId="1A4C77FD" w14:textId="77777777" w:rsidR="00B83329" w:rsidRPr="00FE1EC4" w:rsidRDefault="00B83329" w:rsidP="00B83329">
      <w:pPr>
        <w:pPrChange w:id="2056" w:author="JORGE CONTRERAS ORTIZ" w:date="2021-09-04T11:26:00Z">
          <w:pPr>
            <w:pStyle w:val="Ttulo5"/>
          </w:pPr>
        </w:pPrChange>
      </w:pPr>
    </w:p>
    <w:p w14:paraId="73967FD4" w14:textId="366D4275" w:rsidR="00571788" w:rsidRPr="00791D37" w:rsidRDefault="00571788" w:rsidP="00791D37">
      <w:del w:id="2057" w:author="JORGE CONTRERAS ORTIZ" w:date="2021-09-04T11:26:00Z">
        <w:r w:rsidRPr="00791D37" w:rsidDel="00B83329">
          <w:delText xml:space="preserve">Deberemos </w:delText>
        </w:r>
      </w:del>
      <w:ins w:id="2058" w:author="JORGE CONTRERAS ORTIZ" w:date="2021-09-04T11:26:00Z">
        <w:r w:rsidR="00B83329">
          <w:t>Se deberá</w:t>
        </w:r>
        <w:r w:rsidR="00B83329" w:rsidRPr="00791D37">
          <w:t xml:space="preserve"> </w:t>
        </w:r>
      </w:ins>
      <w:r w:rsidRPr="00791D37">
        <w:t>descargar la imagen, basada en Debian, en su última versión para el KTBRN1. Este software incluye el software de KiBRA. Esta imagen la podemos encontrar en el siguiente enlace:</w:t>
      </w:r>
    </w:p>
    <w:p w14:paraId="6FB2CA65" w14:textId="77777777" w:rsidR="00571788" w:rsidRPr="00791D37" w:rsidRDefault="00571788" w:rsidP="00791D37">
      <w:pPr>
        <w:pStyle w:val="Prrafodelista"/>
        <w:numPr>
          <w:ilvl w:val="0"/>
          <w:numId w:val="14"/>
        </w:numPr>
        <w:rPr>
          <w:rStyle w:val="Hipervnculo"/>
        </w:rPr>
      </w:pPr>
      <w:r w:rsidRPr="00791D37">
        <w:rPr>
          <w:rStyle w:val="SinespaciadoCar"/>
        </w:rPr>
        <w:fldChar w:fldCharType="begin"/>
      </w:r>
      <w:r w:rsidRPr="00791D37">
        <w:rPr>
          <w:rStyle w:val="SinespaciadoCar"/>
        </w:rPr>
        <w:instrText xml:space="preserve"> HYPERLINK "https://www.kirale.com/products/ktbrn1/" \l "resources" </w:instrText>
      </w:r>
      <w:r w:rsidRPr="00791D37">
        <w:rPr>
          <w:rStyle w:val="SinespaciadoCar"/>
        </w:rPr>
        <w:fldChar w:fldCharType="separate"/>
      </w:r>
      <w:r w:rsidRPr="00791D37">
        <w:rPr>
          <w:rStyle w:val="Hipervnculo"/>
          <w:rFonts w:eastAsiaTheme="minorEastAsia"/>
          <w:lang w:eastAsia="es-ES"/>
        </w:rPr>
        <w:t>KTBRN1 + KiBRA image file</w:t>
      </w:r>
    </w:p>
    <w:p w14:paraId="390B7190" w14:textId="495A3D09" w:rsidR="00571788" w:rsidRPr="00791D37" w:rsidRDefault="00571788" w:rsidP="00791D37">
      <w:r w:rsidRPr="00791D37">
        <w:rPr>
          <w:rStyle w:val="SinespaciadoCar"/>
        </w:rPr>
        <w:fldChar w:fldCharType="end"/>
      </w:r>
      <w:r w:rsidRPr="00791D37">
        <w:t xml:space="preserve">Una vez descargada esta imagen, </w:t>
      </w:r>
      <w:del w:id="2059" w:author="JORGE CONTRERAS ORTIZ" w:date="2021-09-04T11:26:00Z">
        <w:r w:rsidRPr="00791D37" w:rsidDel="00B83329">
          <w:delText xml:space="preserve">descargaremos </w:delText>
        </w:r>
      </w:del>
      <w:ins w:id="2060" w:author="JORGE CONTRERAS ORTIZ" w:date="2021-09-04T11:26:00Z">
        <w:r w:rsidR="00B83329">
          <w:t>se descargará</w:t>
        </w:r>
        <w:r w:rsidR="00B83329" w:rsidRPr="00791D37">
          <w:t xml:space="preserve"> </w:t>
        </w:r>
      </w:ins>
      <w:r w:rsidRPr="00791D37">
        <w:t xml:space="preserve">el fichero </w:t>
      </w:r>
      <w:hyperlink r:id="rId20" w:anchor="resources" w:history="1">
        <w:r w:rsidRPr="00791D37">
          <w:rPr>
            <w:rStyle w:val="SinespaciadoCar"/>
          </w:rPr>
          <w:t>KiBRA-v2.x.x.zip</w:t>
        </w:r>
      </w:hyperlink>
      <w:r w:rsidRPr="00791D37">
        <w:t xml:space="preserve"> para</w:t>
      </w:r>
      <w:del w:id="2061" w:author="JORGE CONTRERAS ORTIZ" w:date="2021-09-04T11:26:00Z">
        <w:r w:rsidRPr="00791D37" w:rsidDel="00B83329">
          <w:delText xml:space="preserve"> un</w:delText>
        </w:r>
      </w:del>
      <w:r w:rsidRPr="00791D37">
        <w:t xml:space="preserve"> uso posterior.</w:t>
      </w:r>
    </w:p>
    <w:p w14:paraId="0710784F" w14:textId="144C210D" w:rsidR="00571788" w:rsidRPr="00791D37" w:rsidRDefault="00571788" w:rsidP="00791D37">
      <w:r w:rsidRPr="00791D37">
        <w:t xml:space="preserve">Una vez descargada la imagen y el fichero .ZIP, </w:t>
      </w:r>
      <w:del w:id="2062" w:author="JORGE CONTRERAS ORTIZ" w:date="2021-09-04T11:26:00Z">
        <w:r w:rsidRPr="00791D37" w:rsidDel="00B83329">
          <w:delText xml:space="preserve">necesitaremos </w:delText>
        </w:r>
      </w:del>
      <w:ins w:id="2063" w:author="JORGE CONTRERAS ORTIZ" w:date="2021-09-04T11:26:00Z">
        <w:r w:rsidR="00B83329">
          <w:t>se necesitará</w:t>
        </w:r>
        <w:r w:rsidR="00B83329" w:rsidRPr="00791D37">
          <w:t xml:space="preserve"> </w:t>
        </w:r>
      </w:ins>
      <w:r w:rsidRPr="00791D37">
        <w:t>un software para actualizar la imagen guardada en la SD o flashear una nueva. Un ejemplo de este software sería:</w:t>
      </w:r>
    </w:p>
    <w:p w14:paraId="1DE41DC2" w14:textId="77777777" w:rsidR="00571788" w:rsidRPr="00791D37" w:rsidRDefault="00571788" w:rsidP="00791D37">
      <w:pPr>
        <w:pStyle w:val="Prrafodelista"/>
        <w:numPr>
          <w:ilvl w:val="0"/>
          <w:numId w:val="14"/>
        </w:numPr>
        <w:rPr>
          <w:rStyle w:val="Hipervnculo"/>
        </w:rPr>
      </w:pPr>
      <w:r w:rsidRPr="00791D37">
        <w:rPr>
          <w:rStyle w:val="SinespaciadoCar"/>
        </w:rPr>
        <w:lastRenderedPageBreak/>
        <w:fldChar w:fldCharType="begin"/>
      </w:r>
      <w:r w:rsidRPr="00791D37">
        <w:rPr>
          <w:rStyle w:val="SinespaciadoCar"/>
        </w:rPr>
        <w:instrText xml:space="preserve"> HYPERLINK "https://www.balena.io/etcher/" </w:instrText>
      </w:r>
      <w:r w:rsidRPr="00791D37">
        <w:rPr>
          <w:rStyle w:val="SinespaciadoCar"/>
        </w:rPr>
        <w:fldChar w:fldCharType="separate"/>
      </w:r>
      <w:r w:rsidRPr="00791D37">
        <w:rPr>
          <w:rStyle w:val="Hipervnculo"/>
          <w:rFonts w:eastAsiaTheme="minorEastAsia"/>
          <w:lang w:eastAsia="es-ES"/>
        </w:rPr>
        <w:t>Balena Etcher</w:t>
      </w:r>
    </w:p>
    <w:p w14:paraId="535651A6" w14:textId="288C6B21" w:rsidR="00571788" w:rsidRPr="00791D37" w:rsidRDefault="00571788" w:rsidP="00791D37">
      <w:r w:rsidRPr="00791D37">
        <w:rPr>
          <w:rStyle w:val="SinespaciadoCar"/>
        </w:rPr>
        <w:fldChar w:fldCharType="end"/>
      </w:r>
      <w:r w:rsidRPr="00791D37">
        <w:t xml:space="preserve">Por otro lado </w:t>
      </w:r>
      <w:del w:id="2064" w:author="JORGE CONTRERAS ORTIZ" w:date="2021-09-04T11:26:00Z">
        <w:r w:rsidRPr="00791D37" w:rsidDel="00B83329">
          <w:delText xml:space="preserve">necesitaremos </w:delText>
        </w:r>
      </w:del>
      <w:ins w:id="2065" w:author="JORGE CONTRERAS ORTIZ" w:date="2021-09-04T11:26:00Z">
        <w:r w:rsidR="00B83329">
          <w:t>s</w:t>
        </w:r>
      </w:ins>
      <w:ins w:id="2066" w:author="JORGE CONTRERAS ORTIZ" w:date="2021-09-04T11:27:00Z">
        <w:r w:rsidR="00B83329">
          <w:t>e necesitará</w:t>
        </w:r>
      </w:ins>
      <w:ins w:id="2067" w:author="JORGE CONTRERAS ORTIZ" w:date="2021-09-04T11:26:00Z">
        <w:r w:rsidR="00B83329" w:rsidRPr="00791D37">
          <w:t xml:space="preserve"> </w:t>
        </w:r>
      </w:ins>
      <w:r w:rsidRPr="00791D37">
        <w:t>una terminal Serie y/o un cliente SSH para la conexión con el dispositivo KTBRN1.</w:t>
      </w:r>
    </w:p>
    <w:p w14:paraId="318733A8" w14:textId="77777777" w:rsidR="00571788" w:rsidRPr="00791D37" w:rsidRDefault="009449CB" w:rsidP="00791D37">
      <w:pPr>
        <w:pStyle w:val="Prrafodelista"/>
        <w:numPr>
          <w:ilvl w:val="0"/>
          <w:numId w:val="14"/>
        </w:numPr>
      </w:pPr>
      <w:hyperlink r:id="rId21" w:history="1">
        <w:r w:rsidR="00571788" w:rsidRPr="00791D37">
          <w:rPr>
            <w:rStyle w:val="Hipervnculo"/>
          </w:rPr>
          <w:t>MobaXterm free</w:t>
        </w:r>
      </w:hyperlink>
      <w:r w:rsidR="00571788" w:rsidRPr="00791D37">
        <w:t>: Para el cliente SSH y la terminal Serie. Admite ambos tipos de sesiones a la vez, pero puede usarse cualquier otro.</w:t>
      </w:r>
    </w:p>
    <w:p w14:paraId="02A9402F" w14:textId="2889E32C" w:rsidR="00B62082" w:rsidRPr="00791D37" w:rsidRDefault="009449CB" w:rsidP="00791D37">
      <w:hyperlink r:id="rId22" w:history="1">
        <w:r w:rsidR="00571788" w:rsidRPr="00791D37">
          <w:rPr>
            <w:rStyle w:val="Hipervnculo"/>
            <w:rFonts w:eastAsiaTheme="minorEastAsia"/>
            <w:lang w:eastAsia="es-ES"/>
          </w:rPr>
          <w:t>Zadig</w:t>
        </w:r>
        <w:r w:rsidR="00571788" w:rsidRPr="00791D37">
          <w:rPr>
            <w:rStyle w:val="Hipervnculo"/>
          </w:rPr>
          <w:t>:</w:t>
        </w:r>
      </w:hyperlink>
      <w:r w:rsidR="00571788" w:rsidRPr="00791D37">
        <w:t xml:space="preserve"> Se usará en caso de necesitar instalar los drivers de USB Serie.</w:t>
      </w:r>
    </w:p>
    <w:p w14:paraId="4CDCC861" w14:textId="4D001052" w:rsidR="00571788" w:rsidRPr="00791D37" w:rsidRDefault="00571788" w:rsidP="00791D37"/>
    <w:p w14:paraId="167F06E3" w14:textId="77777777" w:rsidR="00571788" w:rsidRPr="00791D37" w:rsidRDefault="00571788" w:rsidP="00791D37"/>
    <w:p w14:paraId="054281F7" w14:textId="6C0B4E1A" w:rsidR="00571788" w:rsidRPr="00791D37" w:rsidRDefault="00B83329" w:rsidP="00FE1EC4">
      <w:pPr>
        <w:pStyle w:val="Ttulo5"/>
      </w:pPr>
      <w:bookmarkStart w:id="2068" w:name="_Toc81499405"/>
      <w:bookmarkStart w:id="2069" w:name="_Toc81650400"/>
      <w:r w:rsidRPr="00791D37">
        <w:t>FLASHEAR LA IMAGEN EN LA TARJETA SD</w:t>
      </w:r>
      <w:bookmarkEnd w:id="2068"/>
      <w:bookmarkEnd w:id="2069"/>
    </w:p>
    <w:p w14:paraId="63809A6C" w14:textId="77777777" w:rsidR="00571788" w:rsidRPr="00791D37" w:rsidRDefault="00571788" w:rsidP="00791D37"/>
    <w:p w14:paraId="57B11C31" w14:textId="39A7702B" w:rsidR="00571788" w:rsidRPr="00791D37" w:rsidRDefault="00571788" w:rsidP="00791D37">
      <w:r w:rsidRPr="00791D37">
        <w:t xml:space="preserve">En caso de necesitar actualizar o flashear una imagen en una tarjeta SD, </w:t>
      </w:r>
      <w:del w:id="2070" w:author="JORGE CONTRERAS ORTIZ" w:date="2021-09-04T11:34:00Z">
        <w:r w:rsidRPr="00791D37" w:rsidDel="00327D33">
          <w:delText xml:space="preserve">deberemos </w:delText>
        </w:r>
      </w:del>
      <w:ins w:id="2071" w:author="JORGE CONTRERAS ORTIZ" w:date="2021-09-04T11:34:00Z">
        <w:r w:rsidR="00327D33">
          <w:t>se deberán</w:t>
        </w:r>
        <w:r w:rsidR="00327D33" w:rsidRPr="00791D37">
          <w:t xml:space="preserve"> </w:t>
        </w:r>
      </w:ins>
      <w:r w:rsidRPr="00791D37">
        <w:t>seguir las siguientes instrucciones:</w:t>
      </w:r>
    </w:p>
    <w:p w14:paraId="4093606A" w14:textId="77777777" w:rsidR="00571788" w:rsidRPr="00791D37" w:rsidRDefault="00571788" w:rsidP="00791D37">
      <w:pPr>
        <w:pStyle w:val="Prrafodelista"/>
        <w:numPr>
          <w:ilvl w:val="0"/>
          <w:numId w:val="14"/>
        </w:numPr>
      </w:pPr>
      <w:r w:rsidRPr="00791D37">
        <w:t>Instalar y abrir Balena Etcher.</w:t>
      </w:r>
    </w:p>
    <w:p w14:paraId="70E68976" w14:textId="77777777" w:rsidR="00571788" w:rsidRPr="00791D37" w:rsidRDefault="00571788" w:rsidP="00791D37">
      <w:pPr>
        <w:pStyle w:val="Prrafodelista"/>
        <w:numPr>
          <w:ilvl w:val="0"/>
          <w:numId w:val="14"/>
        </w:numPr>
      </w:pPr>
      <w:r w:rsidRPr="00791D37">
        <w:t xml:space="preserve">Seleccionar el fichero con extensión </w:t>
      </w:r>
      <w:r w:rsidRPr="00791D37">
        <w:rPr>
          <w:i/>
          <w:iCs/>
        </w:rPr>
        <w:t>.gz</w:t>
      </w:r>
      <w:r w:rsidRPr="00791D37">
        <w:t xml:space="preserve"> (la imagen) en Etcher.</w:t>
      </w:r>
    </w:p>
    <w:p w14:paraId="57347498" w14:textId="304E478A" w:rsidR="00571788" w:rsidRPr="00791D37" w:rsidRDefault="00571788" w:rsidP="00791D37">
      <w:pPr>
        <w:pStyle w:val="Prrafodelista"/>
        <w:numPr>
          <w:ilvl w:val="0"/>
          <w:numId w:val="14"/>
        </w:numPr>
      </w:pPr>
      <w:r w:rsidRPr="00791D37">
        <w:t xml:space="preserve">Introducir la SD en el lector de tarjetas del ordenador y seleccionarla en Etcher. </w:t>
      </w:r>
      <w:del w:id="2072" w:author="JORGE CONTRERAS ORTIZ" w:date="2021-09-04T11:34:00Z">
        <w:r w:rsidRPr="00791D37" w:rsidDel="00327D33">
          <w:delText>Recordemos que es</w:delText>
        </w:r>
      </w:del>
      <w:ins w:id="2073" w:author="JORGE CONTRERAS ORTIZ" w:date="2021-09-04T11:34:00Z">
        <w:r w:rsidR="00327D33">
          <w:t>Se</w:t>
        </w:r>
      </w:ins>
      <w:r w:rsidRPr="00791D37">
        <w:t xml:space="preserve"> </w:t>
      </w:r>
      <w:del w:id="2074" w:author="JORGE CONTRERAS ORTIZ" w:date="2021-09-04T11:34:00Z">
        <w:r w:rsidRPr="00791D37" w:rsidDel="00327D33">
          <w:delText xml:space="preserve">recomendado </w:delText>
        </w:r>
      </w:del>
      <w:ins w:id="2075" w:author="JORGE CONTRERAS ORTIZ" w:date="2021-09-04T11:34:00Z">
        <w:r w:rsidR="00327D33" w:rsidRPr="00791D37">
          <w:t>recom</w:t>
        </w:r>
        <w:r w:rsidR="00327D33">
          <w:t>ienda</w:t>
        </w:r>
        <w:r w:rsidR="00327D33" w:rsidRPr="00791D37">
          <w:t xml:space="preserve"> </w:t>
        </w:r>
      </w:ins>
      <w:r w:rsidRPr="00791D37">
        <w:t>el uso de una micro SD clase 10 de al menos 2 GB de capacidad.</w:t>
      </w:r>
    </w:p>
    <w:p w14:paraId="1269C775" w14:textId="35E0F967" w:rsidR="00571788" w:rsidRPr="00791D37" w:rsidRDefault="00571788" w:rsidP="00791D37">
      <w:pPr>
        <w:pStyle w:val="Prrafodelista"/>
        <w:numPr>
          <w:ilvl w:val="0"/>
          <w:numId w:val="14"/>
        </w:numPr>
      </w:pPr>
      <w:del w:id="2076" w:author="JORGE CONTRERAS ORTIZ" w:date="2021-09-04T11:34:00Z">
        <w:r w:rsidRPr="00791D37" w:rsidDel="00327D33">
          <w:delText xml:space="preserve">Seleccionaremos </w:delText>
        </w:r>
      </w:del>
      <w:ins w:id="2077" w:author="JORGE CONTRERAS ORTIZ" w:date="2021-09-04T11:34:00Z">
        <w:r w:rsidR="00327D33">
          <w:t>Se clic</w:t>
        </w:r>
      </w:ins>
      <w:ins w:id="2078" w:author="JORGE CONTRERAS ORTIZ" w:date="2021-09-04T11:35:00Z">
        <w:r w:rsidR="00327D33">
          <w:t>ará en</w:t>
        </w:r>
      </w:ins>
      <w:ins w:id="2079" w:author="JORGE CONTRERAS ORTIZ" w:date="2021-09-04T11:34:00Z">
        <w:r w:rsidR="00327D33" w:rsidRPr="00791D37">
          <w:t xml:space="preserve"> </w:t>
        </w:r>
      </w:ins>
      <w:r w:rsidRPr="00791D37">
        <w:t xml:space="preserve">Flash y </w:t>
      </w:r>
      <w:del w:id="2080" w:author="JORGE CONTRERAS ORTIZ" w:date="2021-09-04T11:35:00Z">
        <w:r w:rsidRPr="00791D37" w:rsidDel="00327D33">
          <w:delText xml:space="preserve">esperaremos </w:delText>
        </w:r>
      </w:del>
      <w:ins w:id="2081" w:author="JORGE CONTRERAS ORTIZ" w:date="2021-09-04T11:35:00Z">
        <w:r w:rsidR="00327D33">
          <w:t>esperar</w:t>
        </w:r>
        <w:r w:rsidR="00327D33" w:rsidRPr="00791D37">
          <w:t xml:space="preserve"> </w:t>
        </w:r>
      </w:ins>
      <w:r w:rsidRPr="00791D37">
        <w:t>a que termine.</w:t>
      </w:r>
    </w:p>
    <w:p w14:paraId="7F159DFB" w14:textId="2B3B8820" w:rsidR="00571788" w:rsidRPr="00791D37" w:rsidRDefault="00571788" w:rsidP="00791D37">
      <w:pPr>
        <w:pStyle w:val="Prrafodelista"/>
        <w:numPr>
          <w:ilvl w:val="0"/>
          <w:numId w:val="14"/>
        </w:numPr>
      </w:pPr>
      <w:del w:id="2082" w:author="JORGE CONTRERAS ORTIZ" w:date="2021-09-04T11:35:00Z">
        <w:r w:rsidRPr="00791D37" w:rsidDel="00327D33">
          <w:delText xml:space="preserve">Expulsaremos </w:delText>
        </w:r>
      </w:del>
      <w:ins w:id="2083" w:author="JORGE CONTRERAS ORTIZ" w:date="2021-09-04T11:35:00Z">
        <w:r w:rsidR="00327D33">
          <w:t>Una vez finalizado el proceso de flasheado, se expulsará</w:t>
        </w:r>
        <w:r w:rsidR="00327D33" w:rsidRPr="00791D37">
          <w:t xml:space="preserve"> </w:t>
        </w:r>
      </w:ins>
      <w:r w:rsidRPr="00791D37">
        <w:t xml:space="preserve">la tarjeta SD y </w:t>
      </w:r>
      <w:del w:id="2084" w:author="JORGE CONTRERAS ORTIZ" w:date="2021-09-04T11:35:00Z">
        <w:r w:rsidRPr="00791D37" w:rsidDel="00327D33">
          <w:delText>la introduciremos</w:delText>
        </w:r>
      </w:del>
      <w:ins w:id="2085" w:author="JORGE CONTRERAS ORTIZ" w:date="2021-09-04T11:35:00Z">
        <w:r w:rsidR="00327D33">
          <w:t xml:space="preserve">se introducirá </w:t>
        </w:r>
      </w:ins>
      <w:del w:id="2086" w:author="JORGE CONTRERAS ORTIZ" w:date="2021-09-04T11:35:00Z">
        <w:r w:rsidRPr="00791D37" w:rsidDel="00327D33">
          <w:delText xml:space="preserve"> </w:delText>
        </w:r>
      </w:del>
      <w:r w:rsidRPr="00791D37">
        <w:t>en la ranura para micro SD del módulo KTBRN1.</w:t>
      </w:r>
    </w:p>
    <w:p w14:paraId="7B5A9526" w14:textId="77777777" w:rsidR="00571788" w:rsidRPr="00791D37" w:rsidRDefault="00571788" w:rsidP="00791D37"/>
    <w:p w14:paraId="10BD5958" w14:textId="77777777" w:rsidR="00571788" w:rsidRPr="00791D37" w:rsidRDefault="00571788" w:rsidP="00F21168">
      <w:pPr>
        <w:jc w:val="center"/>
      </w:pPr>
      <w:r w:rsidRPr="00791D37">
        <w:rPr>
          <w:noProof/>
        </w:rPr>
        <w:drawing>
          <wp:inline distT="0" distB="0" distL="0" distR="0" wp14:anchorId="2C31AE67" wp14:editId="08FC68A2">
            <wp:extent cx="5400040" cy="3267075"/>
            <wp:effectExtent l="0" t="0" r="0" b="9525"/>
            <wp:docPr id="22" name="Imagen 22"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Captura de pantalla de un celular&#10;&#10;Descripción generada automáticamente"/>
                    <pic:cNvPicPr/>
                  </pic:nvPicPr>
                  <pic:blipFill>
                    <a:blip r:embed="rId23"/>
                    <a:stretch>
                      <a:fillRect/>
                    </a:stretch>
                  </pic:blipFill>
                  <pic:spPr>
                    <a:xfrm>
                      <a:off x="0" y="0"/>
                      <a:ext cx="5400040" cy="3267075"/>
                    </a:xfrm>
                    <a:prstGeom prst="rect">
                      <a:avLst/>
                    </a:prstGeom>
                  </pic:spPr>
                </pic:pic>
              </a:graphicData>
            </a:graphic>
          </wp:inline>
        </w:drawing>
      </w:r>
    </w:p>
    <w:p w14:paraId="5D18D375" w14:textId="53768FA6" w:rsidR="00571788" w:rsidRPr="00791D37" w:rsidRDefault="00571788" w:rsidP="00F21168">
      <w:pPr>
        <w:pStyle w:val="Descripcin"/>
        <w:jc w:val="center"/>
      </w:pPr>
      <w:bookmarkStart w:id="2087" w:name="_Toc81652226"/>
      <w:r w:rsidRPr="00791D37">
        <w:t xml:space="preserve">Ilustración </w:t>
      </w:r>
      <w:r w:rsidR="00B854F9">
        <w:fldChar w:fldCharType="begin"/>
      </w:r>
      <w:r w:rsidR="00B854F9">
        <w:instrText xml:space="preserve"> SEQ Ilustración \* ARABIC </w:instrText>
      </w:r>
      <w:r w:rsidR="00B854F9">
        <w:fldChar w:fldCharType="separate"/>
      </w:r>
      <w:r w:rsidR="00FE1EC4">
        <w:rPr>
          <w:noProof/>
        </w:rPr>
        <w:t>6</w:t>
      </w:r>
      <w:r w:rsidR="00B854F9">
        <w:rPr>
          <w:noProof/>
        </w:rPr>
        <w:fldChar w:fldCharType="end"/>
      </w:r>
      <w:r w:rsidRPr="00791D37">
        <w:t xml:space="preserve"> Balena Etcher</w:t>
      </w:r>
      <w:bookmarkEnd w:id="2087"/>
    </w:p>
    <w:p w14:paraId="50420EA8" w14:textId="77777777" w:rsidR="00571788" w:rsidRPr="00791D37" w:rsidRDefault="00571788" w:rsidP="00791D37"/>
    <w:p w14:paraId="113935C0" w14:textId="64099124" w:rsidR="00571788" w:rsidRPr="00791D37" w:rsidRDefault="00327D33" w:rsidP="00FE1EC4">
      <w:pPr>
        <w:pStyle w:val="Ttulo5"/>
      </w:pPr>
      <w:bookmarkStart w:id="2088" w:name="_Toc81499406"/>
      <w:bookmarkStart w:id="2089" w:name="_Toc81650401"/>
      <w:r w:rsidRPr="00791D37">
        <w:t>PRIMERA INSTALACIÓN</w:t>
      </w:r>
      <w:bookmarkEnd w:id="2088"/>
      <w:bookmarkEnd w:id="2089"/>
    </w:p>
    <w:p w14:paraId="5ACFBDBF" w14:textId="77777777" w:rsidR="00571788" w:rsidRPr="00791D37" w:rsidRDefault="00571788" w:rsidP="00791D37"/>
    <w:p w14:paraId="6EAF2EA9" w14:textId="3B5737C8" w:rsidR="00571788" w:rsidRPr="00791D37" w:rsidRDefault="00571788" w:rsidP="00791D37">
      <w:del w:id="2090" w:author="JORGE CONTRERAS ORTIZ" w:date="2021-09-04T11:35:00Z">
        <w:r w:rsidRPr="00791D37" w:rsidDel="00327D33">
          <w:lastRenderedPageBreak/>
          <w:delText xml:space="preserve">Conectaremos </w:delText>
        </w:r>
      </w:del>
      <w:ins w:id="2091" w:author="JORGE CONTRERAS ORTIZ" w:date="2021-09-04T11:35:00Z">
        <w:r w:rsidR="00327D33">
          <w:t>Se conec</w:t>
        </w:r>
      </w:ins>
      <w:ins w:id="2092" w:author="JORGE CONTRERAS ORTIZ" w:date="2021-09-04T11:36:00Z">
        <w:r w:rsidR="00327D33">
          <w:t>tará</w:t>
        </w:r>
      </w:ins>
      <w:ins w:id="2093" w:author="JORGE CONTRERAS ORTIZ" w:date="2021-09-04T11:35:00Z">
        <w:r w:rsidR="00327D33" w:rsidRPr="00791D37">
          <w:t xml:space="preserve"> </w:t>
        </w:r>
      </w:ins>
      <w:r w:rsidRPr="00791D37">
        <w:t xml:space="preserve">con un cable USB el dispositivo KTBRN1 al PC. La primera vez que </w:t>
      </w:r>
      <w:del w:id="2094" w:author="JORGE CONTRERAS ORTIZ" w:date="2021-09-04T11:36:00Z">
        <w:r w:rsidRPr="00791D37" w:rsidDel="00327D33">
          <w:delText xml:space="preserve">encendamos </w:delText>
        </w:r>
      </w:del>
      <w:ins w:id="2095" w:author="JORGE CONTRERAS ORTIZ" w:date="2021-09-04T11:36:00Z">
        <w:r w:rsidR="00327D33">
          <w:t>se encienda</w:t>
        </w:r>
        <w:r w:rsidR="00327D33" w:rsidRPr="00791D37">
          <w:t xml:space="preserve"> </w:t>
        </w:r>
      </w:ins>
      <w:r w:rsidRPr="00791D37">
        <w:t xml:space="preserve">el dispositivo, tardará unos minutos en estar listo para aceptar conexiones. </w:t>
      </w:r>
      <w:r w:rsidRPr="00791D37">
        <w:rPr>
          <w:b/>
          <w:bCs/>
        </w:rPr>
        <w:t xml:space="preserve">No apagar </w:t>
      </w:r>
      <w:r w:rsidRPr="00791D37">
        <w:t>el sistema hasta que el proceso de primera instalación haya terminado.</w:t>
      </w:r>
    </w:p>
    <w:p w14:paraId="519E0746" w14:textId="287A7476" w:rsidR="00571788" w:rsidRPr="00791D37" w:rsidRDefault="00571788" w:rsidP="00791D37">
      <w:r w:rsidRPr="00791D37">
        <w:t xml:space="preserve">Una vez terminado, </w:t>
      </w:r>
      <w:del w:id="2096" w:author="JORGE CONTRERAS ORTIZ" w:date="2021-09-04T11:36:00Z">
        <w:r w:rsidRPr="00791D37" w:rsidDel="00327D33">
          <w:delText xml:space="preserve">seguiremos </w:delText>
        </w:r>
      </w:del>
      <w:ins w:id="2097" w:author="JORGE CONTRERAS ORTIZ" w:date="2021-09-04T11:36:00Z">
        <w:r w:rsidR="00327D33">
          <w:t>se seguirán</w:t>
        </w:r>
        <w:r w:rsidR="00327D33" w:rsidRPr="00791D37">
          <w:t xml:space="preserve"> </w:t>
        </w:r>
      </w:ins>
      <w:r w:rsidRPr="00791D37">
        <w:t xml:space="preserve">los pasos descritos </w:t>
      </w:r>
      <w:ins w:id="2098" w:author="JORGE CONTRERAS ORTIZ" w:date="2021-09-04T11:36:00Z">
        <w:r w:rsidR="00327D33">
          <w:t xml:space="preserve">en </w:t>
        </w:r>
        <w:r w:rsidR="00327D33">
          <w:fldChar w:fldCharType="begin"/>
        </w:r>
        <w:r w:rsidR="00327D33">
          <w:instrText xml:space="preserve"> HYPERLINK  \l "_Conexión_vía_puerto" </w:instrText>
        </w:r>
        <w:r w:rsidR="00327D33">
          <w:fldChar w:fldCharType="separate"/>
        </w:r>
        <w:r w:rsidR="00327D33" w:rsidRPr="00327D33">
          <w:rPr>
            <w:rStyle w:val="Hipervnculo"/>
          </w:rPr>
          <w:t>CONEXIÓN VÍA PUERTO USB SERIE</w:t>
        </w:r>
        <w:r w:rsidR="00327D33">
          <w:fldChar w:fldCharType="end"/>
        </w:r>
      </w:ins>
      <w:ins w:id="2099" w:author="JORGE CONTRERAS ORTIZ" w:date="2021-09-04T11:37:00Z">
        <w:r w:rsidR="00327D33">
          <w:t xml:space="preserve"> </w:t>
        </w:r>
      </w:ins>
      <w:del w:id="2100" w:author="JORGE CONTRERAS ORTIZ" w:date="2021-09-04T11:36:00Z">
        <w:r w:rsidRPr="00791D37" w:rsidDel="00327D33">
          <w:delText xml:space="preserve">debajo </w:delText>
        </w:r>
      </w:del>
      <w:r w:rsidRPr="00791D37">
        <w:t>para acceder al dispositivo KTBRN1 a través de puerto USB Serie.</w:t>
      </w:r>
    </w:p>
    <w:p w14:paraId="3689E844" w14:textId="77777777" w:rsidR="00571788" w:rsidRPr="00791D37" w:rsidRDefault="00571788" w:rsidP="00791D37"/>
    <w:p w14:paraId="63A03864" w14:textId="0F9E9A75" w:rsidR="00571788" w:rsidRPr="00791D37" w:rsidRDefault="00327D33" w:rsidP="00FE1EC4">
      <w:pPr>
        <w:pStyle w:val="Ttulo6"/>
      </w:pPr>
      <w:bookmarkStart w:id="2101" w:name="_Conexión_vía_puerto"/>
      <w:bookmarkStart w:id="2102" w:name="_Toc81650402"/>
      <w:bookmarkEnd w:id="2101"/>
      <w:r w:rsidRPr="00791D37">
        <w:t>CONEXIÓN VÍA PUERTO USB SERIE</w:t>
      </w:r>
      <w:bookmarkEnd w:id="2102"/>
    </w:p>
    <w:p w14:paraId="14A03D4E" w14:textId="77777777" w:rsidR="00571788" w:rsidRPr="00791D37" w:rsidRDefault="00571788" w:rsidP="00791D37"/>
    <w:p w14:paraId="625C9F2B" w14:textId="35375FAF" w:rsidR="00571788" w:rsidRDefault="00571788" w:rsidP="00791D37">
      <w:pPr>
        <w:rPr>
          <w:ins w:id="2103" w:author="JORGE CONTRERAS ORTIZ" w:date="2021-09-04T11:38:00Z"/>
        </w:rPr>
      </w:pPr>
      <w:r w:rsidRPr="00791D37">
        <w:t xml:space="preserve">Al conectarse, deberá detectarse y listarse un nuevo dispositivo Serie (USB a Serie), dependiendo del sistema operativo del ordenador. Quizás se requiera que </w:t>
      </w:r>
      <w:del w:id="2104" w:author="JORGE CONTRERAS ORTIZ" w:date="2021-09-04T11:39:00Z">
        <w:r w:rsidRPr="00791D37" w:rsidDel="002C3A3D">
          <w:delText xml:space="preserve">instalemos </w:delText>
        </w:r>
      </w:del>
      <w:ins w:id="2105" w:author="JORGE CONTRERAS ORTIZ" w:date="2021-09-04T11:39:00Z">
        <w:r w:rsidR="002C3A3D">
          <w:t>la instalación de</w:t>
        </w:r>
      </w:ins>
      <w:del w:id="2106" w:author="JORGE CONTRERAS ORTIZ" w:date="2021-09-04T11:39:00Z">
        <w:r w:rsidRPr="00791D37" w:rsidDel="002C3A3D">
          <w:delText>e</w:delText>
        </w:r>
      </w:del>
      <w:r w:rsidRPr="00791D37">
        <w:t xml:space="preserve">l driver para el puerto USB a Serie, para ello </w:t>
      </w:r>
      <w:del w:id="2107" w:author="JORGE CONTRERAS ORTIZ" w:date="2021-09-04T11:39:00Z">
        <w:r w:rsidRPr="00791D37" w:rsidDel="002C3A3D">
          <w:delText xml:space="preserve">comprobaremos </w:delText>
        </w:r>
      </w:del>
      <w:ins w:id="2108" w:author="JORGE CONTRERAS ORTIZ" w:date="2021-09-04T11:39:00Z">
        <w:r w:rsidR="002C3A3D">
          <w:t>se comprobará</w:t>
        </w:r>
        <w:r w:rsidR="002C3A3D" w:rsidRPr="00791D37">
          <w:t xml:space="preserve"> </w:t>
        </w:r>
      </w:ins>
      <w:r w:rsidRPr="00791D37">
        <w:t xml:space="preserve">si </w:t>
      </w:r>
      <w:del w:id="2109" w:author="JORGE CONTRERAS ORTIZ" w:date="2021-09-04T11:39:00Z">
        <w:r w:rsidRPr="00791D37" w:rsidDel="002C3A3D">
          <w:delText xml:space="preserve">nuestro </w:delText>
        </w:r>
      </w:del>
      <w:ins w:id="2110" w:author="JORGE CONTRERAS ORTIZ" w:date="2021-09-04T11:39:00Z">
        <w:r w:rsidR="002C3A3D">
          <w:t>el</w:t>
        </w:r>
        <w:r w:rsidR="002C3A3D" w:rsidRPr="00791D37">
          <w:t xml:space="preserve"> </w:t>
        </w:r>
      </w:ins>
      <w:r w:rsidRPr="00791D37">
        <w:t>ordenador lo reconoce.</w:t>
      </w:r>
    </w:p>
    <w:p w14:paraId="69DF3AC0" w14:textId="77777777" w:rsidR="00327D33" w:rsidRPr="00791D37" w:rsidRDefault="00327D33" w:rsidP="00791D37"/>
    <w:p w14:paraId="1653198D" w14:textId="77777777" w:rsidR="00571788" w:rsidRPr="00791D37" w:rsidRDefault="00571788" w:rsidP="00F21168">
      <w:pPr>
        <w:jc w:val="center"/>
      </w:pPr>
      <w:r w:rsidRPr="00791D37">
        <w:rPr>
          <w:noProof/>
        </w:rPr>
        <w:drawing>
          <wp:inline distT="0" distB="0" distL="0" distR="0" wp14:anchorId="5646BFB4" wp14:editId="733546B6">
            <wp:extent cx="5400040" cy="3946525"/>
            <wp:effectExtent l="0" t="0" r="0" b="0"/>
            <wp:docPr id="23" name="Imagen 23"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Interfaz de usuario gráfica, Texto, Aplicación&#10;&#10;Descripción generada automáticamente"/>
                    <pic:cNvPicPr/>
                  </pic:nvPicPr>
                  <pic:blipFill>
                    <a:blip r:embed="rId24"/>
                    <a:stretch>
                      <a:fillRect/>
                    </a:stretch>
                  </pic:blipFill>
                  <pic:spPr>
                    <a:xfrm>
                      <a:off x="0" y="0"/>
                      <a:ext cx="5400040" cy="3946525"/>
                    </a:xfrm>
                    <a:prstGeom prst="rect">
                      <a:avLst/>
                    </a:prstGeom>
                  </pic:spPr>
                </pic:pic>
              </a:graphicData>
            </a:graphic>
          </wp:inline>
        </w:drawing>
      </w:r>
    </w:p>
    <w:p w14:paraId="0D080367" w14:textId="142282E9" w:rsidR="00571788" w:rsidRPr="00791D37" w:rsidDel="002C3A3D" w:rsidRDefault="00571788" w:rsidP="00F21168">
      <w:pPr>
        <w:pStyle w:val="Descripcin"/>
        <w:jc w:val="center"/>
        <w:rPr>
          <w:del w:id="2111" w:author="JORGE CONTRERAS ORTIZ" w:date="2021-09-04T11:45:00Z"/>
        </w:rPr>
      </w:pPr>
      <w:bookmarkStart w:id="2112" w:name="_Toc81499818"/>
      <w:bookmarkStart w:id="2113" w:name="_Toc81652227"/>
      <w:r w:rsidRPr="00791D37">
        <w:t xml:space="preserve">Ilustración </w:t>
      </w:r>
      <w:r w:rsidR="00B854F9">
        <w:fldChar w:fldCharType="begin"/>
      </w:r>
      <w:r w:rsidR="00B854F9">
        <w:instrText xml:space="preserve"> SEQ Ilustración \* ARABIC </w:instrText>
      </w:r>
      <w:r w:rsidR="00B854F9">
        <w:fldChar w:fldCharType="separate"/>
      </w:r>
      <w:r w:rsidR="00FE1EC4">
        <w:rPr>
          <w:noProof/>
        </w:rPr>
        <w:t>7</w:t>
      </w:r>
      <w:r w:rsidR="00B854F9">
        <w:rPr>
          <w:noProof/>
        </w:rPr>
        <w:fldChar w:fldCharType="end"/>
      </w:r>
      <w:r w:rsidRPr="00791D37">
        <w:t xml:space="preserve"> Border Router en Administrador de Dispositivos Previo a la instalación de Drivers</w:t>
      </w:r>
      <w:bookmarkEnd w:id="2112"/>
      <w:bookmarkEnd w:id="2113"/>
    </w:p>
    <w:p w14:paraId="07773D58" w14:textId="77777777" w:rsidR="00571788" w:rsidRPr="00791D37" w:rsidRDefault="00571788" w:rsidP="002C3A3D">
      <w:pPr>
        <w:pStyle w:val="Descripcin"/>
        <w:jc w:val="center"/>
        <w:pPrChange w:id="2114" w:author="JORGE CONTRERAS ORTIZ" w:date="2021-09-04T11:45:00Z">
          <w:pPr>
            <w:pStyle w:val="TDC3"/>
          </w:pPr>
        </w:pPrChange>
      </w:pPr>
    </w:p>
    <w:p w14:paraId="047911EB" w14:textId="77777777" w:rsidR="00571788" w:rsidRPr="00791D37" w:rsidRDefault="00571788" w:rsidP="00791D37"/>
    <w:p w14:paraId="33B119A5" w14:textId="7A4BE66E" w:rsidR="00571788" w:rsidRPr="00FE1EC4" w:rsidRDefault="00571788" w:rsidP="00791D37">
      <w:commentRangeStart w:id="2115"/>
      <w:r w:rsidRPr="00791D37">
        <w:t>Si sale como en la</w:t>
      </w:r>
      <w:del w:id="2116" w:author="JORGE CONTRERAS ORTIZ" w:date="2021-09-04T11:40:00Z">
        <w:r w:rsidRPr="00791D37" w:rsidDel="002C3A3D">
          <w:delText xml:space="preserve"> </w:delText>
        </w:r>
      </w:del>
      <w:ins w:id="2117" w:author="JORGE CONTRERAS ORTIZ" w:date="2021-09-04T11:40:00Z">
        <w:r w:rsidR="002C3A3D">
          <w:t xml:space="preserve"> Ilustración 7</w:t>
        </w:r>
      </w:ins>
      <w:del w:id="2118" w:author="JORGE CONTRERAS ORTIZ" w:date="2021-09-04T11:40:00Z">
        <w:r w:rsidRPr="00791D37" w:rsidDel="002C3A3D">
          <w:delText>imagen anterior</w:delText>
        </w:r>
      </w:del>
      <w:r w:rsidRPr="00791D37">
        <w:t xml:space="preserve">, </w:t>
      </w:r>
      <w:del w:id="2119" w:author="JORGE CONTRERAS ORTIZ" w:date="2021-09-04T00:27:00Z">
        <w:r w:rsidRPr="00791D37" w:rsidDel="006B360E">
          <w:delText xml:space="preserve">instalaremos </w:delText>
        </w:r>
      </w:del>
      <w:ins w:id="2120" w:author="JORGE CONTRERAS ORTIZ" w:date="2021-09-04T00:27:00Z">
        <w:r w:rsidR="006B360E">
          <w:t xml:space="preserve">se </w:t>
        </w:r>
      </w:ins>
      <w:ins w:id="2121" w:author="JORGE CONTRERAS ORTIZ" w:date="2021-09-04T11:40:00Z">
        <w:r w:rsidR="002C3A3D">
          <w:t>instalan</w:t>
        </w:r>
      </w:ins>
      <w:ins w:id="2122" w:author="JORGE CONTRERAS ORTIZ" w:date="2021-09-04T00:27:00Z">
        <w:r w:rsidR="006B360E" w:rsidRPr="00791D37">
          <w:t xml:space="preserve"> </w:t>
        </w:r>
      </w:ins>
      <w:r w:rsidRPr="00791D37">
        <w:t>los driver usando la herramienta Zadig.</w:t>
      </w:r>
      <w:commentRangeEnd w:id="2115"/>
      <w:r w:rsidRPr="00791D37">
        <w:rPr>
          <w:rStyle w:val="Refdecomentario"/>
        </w:rPr>
        <w:commentReference w:id="2115"/>
      </w:r>
      <w:ins w:id="2123" w:author="JORGE CONTRERAS ORTIZ" w:date="2021-09-04T11:46:00Z">
        <w:r w:rsidR="002C3A3D">
          <w:t>Al abrir la herramienta Zadig</w:t>
        </w:r>
      </w:ins>
      <w:ins w:id="2124" w:author="JORGE CONTRERAS ORTIZ" w:date="2021-09-04T11:47:00Z">
        <w:r w:rsidR="002C3A3D">
          <w:t xml:space="preserve">, se seleccionará el dispositivo </w:t>
        </w:r>
        <w:r w:rsidR="002C3A3D" w:rsidRPr="002C3A3D">
          <w:rPr>
            <w:i/>
            <w:iCs/>
            <w:rPrChange w:id="2125" w:author="JORGE CONTRERAS ORTIZ" w:date="2021-09-04T11:47:00Z">
              <w:rPr/>
            </w:rPrChange>
          </w:rPr>
          <w:t>Gadget Serial v2.4</w:t>
        </w:r>
        <w:r w:rsidR="002C3A3D">
          <w:t xml:space="preserve"> y el driver </w:t>
        </w:r>
        <w:r w:rsidR="002C3A3D">
          <w:rPr>
            <w:i/>
            <w:iCs/>
          </w:rPr>
          <w:t>USB Serial (CDC)</w:t>
        </w:r>
      </w:ins>
      <w:ins w:id="2126" w:author="JORGE CONTRERAS ORTIZ" w:date="2021-09-04T11:48:00Z">
        <w:r w:rsidR="002C3A3D">
          <w:t>, tal como se muestra en la Ilustración 8</w:t>
        </w:r>
      </w:ins>
      <w:ins w:id="2127" w:author="JORGE CONTRERAS ORTIZ" w:date="2021-09-04T11:47:00Z">
        <w:r w:rsidR="002C3A3D">
          <w:rPr>
            <w:i/>
            <w:iCs/>
          </w:rPr>
          <w:t>.</w:t>
        </w:r>
        <w:r w:rsidR="002C3A3D">
          <w:t xml:space="preserve"> Una vez se hayan seleccionado las opciones comentadas </w:t>
        </w:r>
      </w:ins>
      <w:ins w:id="2128" w:author="JORGE CONTRERAS ORTIZ" w:date="2021-09-04T11:48:00Z">
        <w:r w:rsidR="002C3A3D">
          <w:t xml:space="preserve">se clicará en </w:t>
        </w:r>
        <w:r w:rsidR="002C3A3D">
          <w:rPr>
            <w:i/>
            <w:iCs/>
          </w:rPr>
          <w:t>Upgrade Driver</w:t>
        </w:r>
        <w:r w:rsidR="002C3A3D">
          <w:t>.</w:t>
        </w:r>
      </w:ins>
    </w:p>
    <w:p w14:paraId="25E1B5BF" w14:textId="78270EBA" w:rsidR="00571788" w:rsidRPr="00791D37" w:rsidRDefault="00571788" w:rsidP="00791D37">
      <w:r w:rsidRPr="00791D37">
        <w:br w:type="page"/>
      </w:r>
    </w:p>
    <w:p w14:paraId="738981C8" w14:textId="77777777" w:rsidR="00571788" w:rsidRPr="00791D37" w:rsidRDefault="00571788" w:rsidP="006242EF">
      <w:pPr>
        <w:jc w:val="center"/>
      </w:pPr>
      <w:r w:rsidRPr="00791D37">
        <w:rPr>
          <w:noProof/>
        </w:rPr>
        <w:lastRenderedPageBreak/>
        <w:drawing>
          <wp:inline distT="0" distB="0" distL="0" distR="0" wp14:anchorId="10398EDB" wp14:editId="0B2A1A4A">
            <wp:extent cx="5400040" cy="2406015"/>
            <wp:effectExtent l="0" t="0" r="0" b="0"/>
            <wp:docPr id="24" name="Imagen 24"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Interfaz de usuario gráfica, Aplicación&#10;&#10;Descripción generada automáticamente"/>
                    <pic:cNvPicPr/>
                  </pic:nvPicPr>
                  <pic:blipFill>
                    <a:blip r:embed="rId25"/>
                    <a:stretch>
                      <a:fillRect/>
                    </a:stretch>
                  </pic:blipFill>
                  <pic:spPr>
                    <a:xfrm>
                      <a:off x="0" y="0"/>
                      <a:ext cx="5400040" cy="2406015"/>
                    </a:xfrm>
                    <a:prstGeom prst="rect">
                      <a:avLst/>
                    </a:prstGeom>
                  </pic:spPr>
                </pic:pic>
              </a:graphicData>
            </a:graphic>
          </wp:inline>
        </w:drawing>
      </w:r>
    </w:p>
    <w:p w14:paraId="1D303814" w14:textId="1A4C0E4B" w:rsidR="006242EF" w:rsidRDefault="00571788" w:rsidP="006242EF">
      <w:pPr>
        <w:pStyle w:val="Descripcin"/>
        <w:jc w:val="center"/>
        <w:rPr>
          <w:ins w:id="2129" w:author="JORGE CONTRERAS ORTIZ" w:date="2021-09-04T11:41:00Z"/>
        </w:rPr>
      </w:pPr>
      <w:bookmarkStart w:id="2130" w:name="_Toc81499584"/>
      <w:bookmarkStart w:id="2131" w:name="_Toc81499819"/>
      <w:bookmarkStart w:id="2132" w:name="_Toc81652228"/>
      <w:r w:rsidRPr="00791D37">
        <w:t xml:space="preserve">Ilustración </w:t>
      </w:r>
      <w:r w:rsidRPr="006242EF">
        <w:fldChar w:fldCharType="begin"/>
      </w:r>
      <w:r w:rsidRPr="00791D37">
        <w:instrText xml:space="preserve"> SEQ Ilustración \* ARABIC </w:instrText>
      </w:r>
      <w:r w:rsidRPr="006242EF">
        <w:fldChar w:fldCharType="separate"/>
      </w:r>
      <w:r w:rsidR="00FE1EC4">
        <w:rPr>
          <w:noProof/>
        </w:rPr>
        <w:t>8</w:t>
      </w:r>
      <w:r w:rsidRPr="006242EF">
        <w:fldChar w:fldCharType="end"/>
      </w:r>
      <w:r w:rsidRPr="00791D37">
        <w:t xml:space="preserve"> Instalación Drivers de Border Router con Zadig</w:t>
      </w:r>
      <w:bookmarkEnd w:id="2130"/>
      <w:bookmarkEnd w:id="2131"/>
      <w:bookmarkEnd w:id="2132"/>
    </w:p>
    <w:p w14:paraId="0860E1BE" w14:textId="77777777" w:rsidR="002C3A3D" w:rsidRPr="00FE1EC4" w:rsidRDefault="002C3A3D" w:rsidP="002C3A3D">
      <w:pPr>
        <w:rPr>
          <w:ins w:id="2133" w:author="JORGE CONTRERAS ORTIZ" w:date="2021-09-04T11:38:00Z"/>
        </w:rPr>
        <w:pPrChange w:id="2134" w:author="JORGE CONTRERAS ORTIZ" w:date="2021-09-04T11:41:00Z">
          <w:pPr>
            <w:pStyle w:val="Descripcin"/>
            <w:jc w:val="center"/>
          </w:pPr>
        </w:pPrChange>
      </w:pPr>
    </w:p>
    <w:p w14:paraId="73DEA226" w14:textId="55AD313D" w:rsidR="00327D33" w:rsidRDefault="002C3A3D" w:rsidP="00327D33">
      <w:pPr>
        <w:rPr>
          <w:ins w:id="2135" w:author="JORGE CONTRERAS ORTIZ" w:date="2021-09-04T11:45:00Z"/>
        </w:rPr>
      </w:pPr>
      <w:del w:id="2136" w:author="JORGE CONTRERAS ORTIZ" w:date="2021-09-04T11:43:00Z">
        <w:r w:rsidDel="002C3A3D">
          <w:rPr>
            <w:noProof/>
          </w:rPr>
          <mc:AlternateContent>
            <mc:Choice Requires="wps">
              <w:drawing>
                <wp:anchor distT="0" distB="0" distL="114300" distR="114300" simplePos="0" relativeHeight="251681792" behindDoc="0" locked="0" layoutInCell="1" allowOverlap="1" wp14:anchorId="57915159" wp14:editId="270B762F">
                  <wp:simplePos x="0" y="0"/>
                  <wp:positionH relativeFrom="margin">
                    <wp:align>right</wp:align>
                  </wp:positionH>
                  <wp:positionV relativeFrom="paragraph">
                    <wp:posOffset>5443264</wp:posOffset>
                  </wp:positionV>
                  <wp:extent cx="5956935" cy="635"/>
                  <wp:effectExtent l="0" t="0" r="5715" b="8255"/>
                  <wp:wrapSquare wrapText="bothSides"/>
                  <wp:docPr id="44" name="Cuadro de texto 44"/>
                  <wp:cNvGraphicFramePr/>
                  <a:graphic xmlns:a="http://schemas.openxmlformats.org/drawingml/2006/main">
                    <a:graphicData uri="http://schemas.microsoft.com/office/word/2010/wordprocessingShape">
                      <wps:wsp>
                        <wps:cNvSpPr txBox="1"/>
                        <wps:spPr>
                          <a:xfrm>
                            <a:off x="0" y="0"/>
                            <a:ext cx="5956935" cy="635"/>
                          </a:xfrm>
                          <a:prstGeom prst="rect">
                            <a:avLst/>
                          </a:prstGeom>
                          <a:solidFill>
                            <a:prstClr val="white"/>
                          </a:solidFill>
                          <a:ln>
                            <a:noFill/>
                          </a:ln>
                        </wps:spPr>
                        <wps:txbx>
                          <w:txbxContent>
                            <w:p w14:paraId="27765CF5" w14:textId="613FECEA" w:rsidR="006242EF" w:rsidRPr="00420BA4" w:rsidRDefault="006242EF" w:rsidP="006242EF">
                              <w:pPr>
                                <w:pStyle w:val="Descripcin"/>
                                <w:jc w:val="center"/>
                                <w:rPr>
                                  <w:noProof/>
                                </w:rPr>
                              </w:pPr>
                              <w:bookmarkStart w:id="2137" w:name="_Toc81649978"/>
                              <w:del w:id="2138" w:author="JORGE CONTRERAS ORTIZ" w:date="2021-09-04T12:17:00Z">
                                <w:r w:rsidDel="00593FA6">
                                  <w:delText xml:space="preserve">Ilustración </w:delText>
                                </w:r>
                                <w:r w:rsidR="00B854F9" w:rsidDel="00593FA6">
                                  <w:fldChar w:fldCharType="begin"/>
                                </w:r>
                                <w:r w:rsidR="00B854F9" w:rsidDel="00593FA6">
                                  <w:delInstrText xml:space="preserve"> SEQ Ilustración \* ARABIC </w:delInstrText>
                                </w:r>
                                <w:r w:rsidR="00B854F9" w:rsidDel="00593FA6">
                                  <w:fldChar w:fldCharType="separate"/>
                                </w:r>
                                <w:r w:rsidR="00425C71" w:rsidDel="00593FA6">
                                  <w:rPr>
                                    <w:noProof/>
                                  </w:rPr>
                                  <w:delText>9</w:delText>
                                </w:r>
                                <w:r w:rsidR="00B854F9" w:rsidDel="00593FA6">
                                  <w:rPr>
                                    <w:noProof/>
                                  </w:rPr>
                                  <w:fldChar w:fldCharType="end"/>
                                </w:r>
                                <w:r w:rsidRPr="0089317F" w:rsidDel="00593FA6">
                                  <w:delText xml:space="preserve"> </w:delText>
                                </w:r>
                              </w:del>
                              <w:bookmarkStart w:id="2139" w:name="_Toc81652229"/>
                              <w:r w:rsidRPr="0089317F">
                                <w:t>MobaXterm</w:t>
                              </w:r>
                              <w:bookmarkEnd w:id="2137"/>
                              <w:bookmarkEnd w:id="21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7915159" id="_x0000_t202" coordsize="21600,21600" o:spt="202" path="m,l,21600r21600,l21600,xe">
                  <v:stroke joinstyle="miter"/>
                  <v:path gradientshapeok="t" o:connecttype="rect"/>
                </v:shapetype>
                <v:shape id="Cuadro de texto 44" o:spid="_x0000_s1026" type="#_x0000_t202" style="position:absolute;left:0;text-align:left;margin-left:417.85pt;margin-top:428.6pt;width:469.05pt;height:.05pt;z-index:25168179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" stroked="f">
                  <v:textbox style="mso-fit-shape-to-text:t" inset="0,0,0,0">
                    <w:txbxContent>
                      <w:p w14:paraId="27765CF5" w14:textId="613FECEA" w:rsidR="006242EF" w:rsidRPr="00420BA4" w:rsidRDefault="006242EF" w:rsidP="006242EF">
                        <w:pPr>
                          <w:pStyle w:val="Descripcin"/>
                          <w:jc w:val="center"/>
                          <w:rPr>
                            <w:noProof/>
                          </w:rPr>
                        </w:pPr>
                        <w:bookmarkStart w:id="2140" w:name="_Toc81649978"/>
                        <w:del w:id="2141" w:author="JORGE CONTRERAS ORTIZ" w:date="2021-09-04T12:17:00Z">
                          <w:r w:rsidDel="00593FA6">
                            <w:delText xml:space="preserve">Ilustración </w:delText>
                          </w:r>
                          <w:r w:rsidR="00B854F9" w:rsidDel="00593FA6">
                            <w:fldChar w:fldCharType="begin"/>
                          </w:r>
                          <w:r w:rsidR="00B854F9" w:rsidDel="00593FA6">
                            <w:delInstrText xml:space="preserve"> SEQ Ilustración \* ARABIC </w:delInstrText>
                          </w:r>
                          <w:r w:rsidR="00B854F9" w:rsidDel="00593FA6">
                            <w:fldChar w:fldCharType="separate"/>
                          </w:r>
                          <w:r w:rsidR="00425C71" w:rsidDel="00593FA6">
                            <w:rPr>
                              <w:noProof/>
                            </w:rPr>
                            <w:delText>9</w:delText>
                          </w:r>
                          <w:r w:rsidR="00B854F9" w:rsidDel="00593FA6">
                            <w:rPr>
                              <w:noProof/>
                            </w:rPr>
                            <w:fldChar w:fldCharType="end"/>
                          </w:r>
                          <w:r w:rsidRPr="0089317F" w:rsidDel="00593FA6">
                            <w:delText xml:space="preserve"> </w:delText>
                          </w:r>
                        </w:del>
                        <w:bookmarkStart w:id="2142" w:name="_Toc81652229"/>
                        <w:r w:rsidRPr="0089317F">
                          <w:t>MobaXterm</w:t>
                        </w:r>
                        <w:bookmarkEnd w:id="2140"/>
                        <w:bookmarkEnd w:id="2142"/>
                      </w:p>
                    </w:txbxContent>
                  </v:textbox>
                  <w10:wrap type="square" anchorx="margin"/>
                </v:shape>
              </w:pict>
            </mc:Fallback>
          </mc:AlternateContent>
        </w:r>
      </w:del>
      <w:ins w:id="2143" w:author="JORGE CONTRERAS ORTIZ" w:date="2021-09-04T11:41:00Z">
        <w:r w:rsidRPr="00791D37">
          <w:t xml:space="preserve">Una vez </w:t>
        </w:r>
        <w:r>
          <w:t>se tenga</w:t>
        </w:r>
        <w:r w:rsidRPr="00791D37">
          <w:t xml:space="preserve"> acceso al KTBRN1 vía USB Serie, </w:t>
        </w:r>
        <w:r>
          <w:t>se abrirá</w:t>
        </w:r>
        <w:r w:rsidRPr="00791D37">
          <w:t xml:space="preserve"> MobaXterm con una nueva sesión Serie. </w:t>
        </w:r>
        <w:r>
          <w:t>Se seleccionará</w:t>
        </w:r>
        <w:r w:rsidRPr="00791D37">
          <w:t xml:space="preserve"> el puerto asignado al KTBRN1 con un BaudRate de 115200.</w:t>
        </w:r>
      </w:ins>
    </w:p>
    <w:p w14:paraId="76240803" w14:textId="77777777" w:rsidR="002C3A3D" w:rsidRPr="00FE1EC4" w:rsidRDefault="002C3A3D" w:rsidP="00327D33">
      <w:pPr>
        <w:pPrChange w:id="2144" w:author="JORGE CONTRERAS ORTIZ" w:date="2021-09-04T11:38:00Z">
          <w:pPr>
            <w:pStyle w:val="Descripcin"/>
            <w:jc w:val="center"/>
          </w:pPr>
        </w:pPrChange>
      </w:pPr>
    </w:p>
    <w:p w14:paraId="0FE6271E" w14:textId="77777777" w:rsidR="00593FA6" w:rsidRDefault="00571788" w:rsidP="00593FA6">
      <w:pPr>
        <w:keepNext/>
        <w:ind w:left="708" w:hanging="708"/>
        <w:jc w:val="center"/>
        <w:rPr>
          <w:ins w:id="2145" w:author="JORGE CONTRERAS ORTIZ" w:date="2021-09-04T12:17:00Z"/>
        </w:rPr>
        <w:pPrChange w:id="2146" w:author="JORGE CONTRERAS ORTIZ" w:date="2021-09-04T12:17:00Z">
          <w:pPr>
            <w:ind w:left="708" w:hanging="708"/>
            <w:jc w:val="center"/>
          </w:pPr>
        </w:pPrChange>
      </w:pPr>
      <w:r w:rsidRPr="00593FA6">
        <w:rPr>
          <w:i/>
          <w:iCs/>
          <w:color w:val="44546A" w:themeColor="text2"/>
          <w:sz w:val="18"/>
          <w:szCs w:val="18"/>
          <w:rPrChange w:id="2147" w:author="JORGE CONTRERAS ORTIZ" w:date="2021-09-04T12:14:00Z">
            <w:rPr>
              <w:noProof/>
            </w:rPr>
          </w:rPrChange>
        </w:rPr>
        <w:drawing>
          <wp:inline distT="0" distB="0" distL="0" distR="0" wp14:anchorId="068EA8C1" wp14:editId="3CB176FB">
            <wp:extent cx="5582093" cy="4682814"/>
            <wp:effectExtent l="0" t="0" r="0" b="3810"/>
            <wp:docPr id="25" name="Imagen 25"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Texto&#10;&#10;Descripción generada automáticamente"/>
                    <pic:cNvPicPr/>
                  </pic:nvPicPr>
                  <pic:blipFill>
                    <a:blip r:embed="rId26">
                      <a:extLst>
                        <a:ext uri="{28A0092B-C50C-407E-A947-70E740481C1C}">
                          <a14:useLocalDpi xmlns:a14="http://schemas.microsoft.com/office/drawing/2010/main" val="0"/>
                        </a:ext>
                      </a:extLst>
                    </a:blip>
                    <a:stretch>
                      <a:fillRect/>
                    </a:stretch>
                  </pic:blipFill>
                  <pic:spPr>
                    <a:xfrm>
                      <a:off x="0" y="0"/>
                      <a:ext cx="5587194" cy="4687094"/>
                    </a:xfrm>
                    <a:prstGeom prst="rect">
                      <a:avLst/>
                    </a:prstGeom>
                  </pic:spPr>
                </pic:pic>
              </a:graphicData>
            </a:graphic>
          </wp:inline>
        </w:drawing>
      </w:r>
    </w:p>
    <w:p w14:paraId="0B775C54" w14:textId="32AA30D4" w:rsidR="00593FA6" w:rsidRDefault="00593FA6" w:rsidP="00593FA6">
      <w:pPr>
        <w:pStyle w:val="Descripcin"/>
        <w:jc w:val="center"/>
        <w:rPr>
          <w:ins w:id="2148" w:author="JORGE CONTRERAS ORTIZ" w:date="2021-09-04T12:17:00Z"/>
        </w:rPr>
        <w:pPrChange w:id="2149" w:author="JORGE CONTRERAS ORTIZ" w:date="2021-09-04T12:17:00Z">
          <w:pPr>
            <w:pStyle w:val="Descripcin"/>
          </w:pPr>
        </w:pPrChange>
      </w:pPr>
      <w:bookmarkStart w:id="2150" w:name="_Toc81652230"/>
      <w:ins w:id="2151" w:author="JORGE CONTRERAS ORTIZ" w:date="2021-09-04T12:17:00Z">
        <w:r>
          <w:t xml:space="preserve">Ilustración </w:t>
        </w:r>
        <w:r>
          <w:fldChar w:fldCharType="begin"/>
        </w:r>
        <w:r>
          <w:instrText xml:space="preserve"> SEQ Ilustración \* ARABIC </w:instrText>
        </w:r>
      </w:ins>
      <w:r>
        <w:fldChar w:fldCharType="separate"/>
      </w:r>
      <w:ins w:id="2152" w:author="JORGE CONTRERAS ORTIZ" w:date="2021-09-04T12:50:00Z">
        <w:r w:rsidR="00FE1EC4">
          <w:rPr>
            <w:noProof/>
          </w:rPr>
          <w:t>9</w:t>
        </w:r>
      </w:ins>
      <w:ins w:id="2153" w:author="JORGE CONTRERAS ORTIZ" w:date="2021-09-04T12:17:00Z">
        <w:r>
          <w:fldChar w:fldCharType="end"/>
        </w:r>
        <w:r>
          <w:t xml:space="preserve"> MobaXterm</w:t>
        </w:r>
        <w:bookmarkEnd w:id="2150"/>
      </w:ins>
    </w:p>
    <w:p w14:paraId="53DBB588" w14:textId="0FB60CE8" w:rsidR="00571788" w:rsidRDefault="00571788" w:rsidP="00FE1EC4">
      <w:pPr>
        <w:rPr>
          <w:ins w:id="2154" w:author="JORGE CONTRERAS ORTIZ" w:date="2021-09-04T11:40:00Z"/>
        </w:rPr>
      </w:pPr>
      <w:del w:id="2155" w:author="JORGE CONTRERAS ORTIZ" w:date="2021-09-04T11:41:00Z">
        <w:r w:rsidRPr="00791D37" w:rsidDel="002C3A3D">
          <w:lastRenderedPageBreak/>
          <w:delText xml:space="preserve">Una vez </w:delText>
        </w:r>
      </w:del>
      <w:del w:id="2156" w:author="JORGE CONTRERAS ORTIZ" w:date="2021-09-04T00:28:00Z">
        <w:r w:rsidRPr="00791D37" w:rsidDel="006B360E">
          <w:delText>tengamos</w:delText>
        </w:r>
      </w:del>
      <w:del w:id="2157" w:author="JORGE CONTRERAS ORTIZ" w:date="2021-09-04T11:41:00Z">
        <w:r w:rsidRPr="00791D37" w:rsidDel="002C3A3D">
          <w:delText xml:space="preserve"> acceso al KTBRN1 vía USB Serie, </w:delText>
        </w:r>
      </w:del>
      <w:del w:id="2158" w:author="JORGE CONTRERAS ORTIZ" w:date="2021-09-04T00:28:00Z">
        <w:r w:rsidRPr="00791D37" w:rsidDel="006B360E">
          <w:delText xml:space="preserve">abriremos </w:delText>
        </w:r>
      </w:del>
      <w:del w:id="2159" w:author="JORGE CONTRERAS ORTIZ" w:date="2021-09-04T11:41:00Z">
        <w:r w:rsidRPr="00791D37" w:rsidDel="002C3A3D">
          <w:delText xml:space="preserve">MobaXterm con una nueva sesión Serie. </w:delText>
        </w:r>
      </w:del>
      <w:del w:id="2160" w:author="JORGE CONTRERAS ORTIZ" w:date="2021-09-04T00:28:00Z">
        <w:r w:rsidRPr="00791D37" w:rsidDel="006B360E">
          <w:delText xml:space="preserve">Seleccionaremos </w:delText>
        </w:r>
      </w:del>
      <w:del w:id="2161" w:author="JORGE CONTRERAS ORTIZ" w:date="2021-09-04T11:41:00Z">
        <w:r w:rsidRPr="00791D37" w:rsidDel="002C3A3D">
          <w:delText>el puerto asignado al KTBRN1 con un BaudRate de 115200.</w:delText>
        </w:r>
      </w:del>
      <w:r w:rsidRPr="00791D37">
        <w:t xml:space="preserve">Tras realizar esto aparecerá una consola de inició de sesión, en la cual </w:t>
      </w:r>
      <w:del w:id="2162" w:author="JORGE CONTRERAS ORTIZ" w:date="2021-09-04T00:29:00Z">
        <w:r w:rsidRPr="00791D37" w:rsidDel="006B360E">
          <w:delText xml:space="preserve">deberemos </w:delText>
        </w:r>
      </w:del>
      <w:ins w:id="2163" w:author="JORGE CONTRERAS ORTIZ" w:date="2021-09-04T00:29:00Z">
        <w:r w:rsidR="006B360E">
          <w:t>se deberá</w:t>
        </w:r>
        <w:r w:rsidR="006B360E" w:rsidRPr="00791D37">
          <w:t xml:space="preserve"> </w:t>
        </w:r>
      </w:ins>
      <w:r w:rsidRPr="00791D37">
        <w:t>iniciar sesión</w:t>
      </w:r>
      <w:ins w:id="2164" w:author="JORGE CONTRERAS ORTIZ" w:date="2021-09-04T12:18:00Z">
        <w:r w:rsidR="00593FA6">
          <w:t xml:space="preserve"> </w:t>
        </w:r>
      </w:ins>
      <w:del w:id="2165" w:author="JORGE CONTRERAS ORTIZ" w:date="2021-09-04T12:18:00Z">
        <w:r w:rsidRPr="00791D37" w:rsidDel="00593FA6">
          <w:delText xml:space="preserve"> </w:delText>
        </w:r>
      </w:del>
      <w:r w:rsidRPr="00791D37">
        <w:t xml:space="preserve">con el usuario </w:t>
      </w:r>
      <w:r w:rsidRPr="00593FA6">
        <w:rPr>
          <w:rPrChange w:id="2166" w:author="JORGE CONTRERAS ORTIZ" w:date="2021-09-04T12:18:00Z">
            <w:rPr>
              <w:i/>
              <w:iCs/>
            </w:rPr>
          </w:rPrChange>
        </w:rPr>
        <w:t>root</w:t>
      </w:r>
      <w:r w:rsidRPr="00791D37">
        <w:t xml:space="preserve"> y la contraseña </w:t>
      </w:r>
      <w:r w:rsidRPr="00593FA6">
        <w:rPr>
          <w:rPrChange w:id="2167" w:author="JORGE CONTRERAS ORTIZ" w:date="2021-09-04T12:18:00Z">
            <w:rPr>
              <w:i/>
              <w:iCs/>
            </w:rPr>
          </w:rPrChange>
        </w:rPr>
        <w:t>kirale123</w:t>
      </w:r>
      <w:r w:rsidRPr="00791D37">
        <w:t xml:space="preserve">. </w:t>
      </w:r>
    </w:p>
    <w:p w14:paraId="517C7363" w14:textId="2E63803F" w:rsidR="002C3A3D" w:rsidRPr="00791D37" w:rsidDel="002C3A3D" w:rsidRDefault="002C3A3D" w:rsidP="00791D37">
      <w:pPr>
        <w:rPr>
          <w:del w:id="2168" w:author="JORGE CONTRERAS ORTIZ" w:date="2021-09-04T11:40:00Z"/>
        </w:rPr>
      </w:pPr>
    </w:p>
    <w:p w14:paraId="7D2C419F" w14:textId="2D035F23" w:rsidR="00571788" w:rsidRPr="00791D37" w:rsidRDefault="00571788" w:rsidP="00791D37">
      <w:r w:rsidRPr="00791D37">
        <w:t>La pantalla de bienvenida mostrará información sobre las direcciones IP configuradas en el KTBRN1 y que versión de KiBRA está utilizando</w:t>
      </w:r>
      <w:ins w:id="2169" w:author="JORGE CONTRERAS ORTIZ" w:date="2021-09-04T11:49:00Z">
        <w:r w:rsidR="00675D4D">
          <w:t>, tal como se ve en Ilustraci</w:t>
        </w:r>
      </w:ins>
      <w:ins w:id="2170" w:author="JORGE CONTRERAS ORTIZ" w:date="2021-09-04T11:50:00Z">
        <w:r w:rsidR="00675D4D">
          <w:t>ón 9</w:t>
        </w:r>
      </w:ins>
      <w:r w:rsidRPr="00791D37">
        <w:t>. Por defecto, la imagen instalada viene configurada con una dirección IPv4 estática para la interfaz Ethernet.</w:t>
      </w:r>
    </w:p>
    <w:p w14:paraId="25DE7A68" w14:textId="77777777" w:rsidR="00571788" w:rsidRPr="00791D37" w:rsidRDefault="00571788" w:rsidP="00791D37">
      <w:r w:rsidRPr="00791D37">
        <w:t>Dirección IPv4 por defecto: 192.168.75.84/24</w:t>
      </w:r>
    </w:p>
    <w:p w14:paraId="630AB52E" w14:textId="7A22E54F" w:rsidR="00571788" w:rsidRPr="00791D37" w:rsidRDefault="00571788" w:rsidP="00791D37">
      <w:r w:rsidRPr="00791D37">
        <w:t xml:space="preserve">Está dirección </w:t>
      </w:r>
      <w:del w:id="2171" w:author="JORGE CONTRERAS ORTIZ" w:date="2021-09-04T00:29:00Z">
        <w:r w:rsidRPr="00791D37" w:rsidDel="006B360E">
          <w:delText xml:space="preserve">deberemos </w:delText>
        </w:r>
      </w:del>
      <w:ins w:id="2172" w:author="JORGE CONTRERAS ORTIZ" w:date="2021-09-04T00:29:00Z">
        <w:r w:rsidR="006B360E">
          <w:t xml:space="preserve">se deberá proceder a </w:t>
        </w:r>
      </w:ins>
      <w:r w:rsidRPr="00791D37">
        <w:t xml:space="preserve">cambiarla a una dirección IPv4 que esté dentro de la red local </w:t>
      </w:r>
      <w:del w:id="2173" w:author="JORGE CONTRERAS ORTIZ" w:date="2021-09-04T00:29:00Z">
        <w:r w:rsidRPr="00791D37" w:rsidDel="006B360E">
          <w:delText>nuestra</w:delText>
        </w:r>
      </w:del>
      <w:ins w:id="2174" w:author="JORGE CONTRERAS ORTIZ" w:date="2021-09-04T00:29:00Z">
        <w:r w:rsidR="006B360E">
          <w:t>en la que se vaya a trabajar</w:t>
        </w:r>
      </w:ins>
      <w:r w:rsidRPr="00791D37">
        <w:t>, para poder ser visible al resto de los equipos.</w:t>
      </w:r>
    </w:p>
    <w:p w14:paraId="2CD597E7" w14:textId="6ACDAA46" w:rsidR="00571788" w:rsidRPr="00791D37" w:rsidDel="002C3A3D" w:rsidRDefault="00571788" w:rsidP="00791D37">
      <w:pPr>
        <w:rPr>
          <w:del w:id="2175" w:author="JORGE CONTRERAS ORTIZ" w:date="2021-09-04T11:45:00Z"/>
        </w:rPr>
      </w:pPr>
      <w:r w:rsidRPr="00791D37">
        <w:t>Además, KTBRN1 viene con el protocolo IPv6 habilitado para la interfaz Ethernet, por lo que es posible acceder tanto a la Administración Web como a puerto SSH usando las direcciones IPv4 e IPv6.</w:t>
      </w:r>
    </w:p>
    <w:p w14:paraId="19314BDE" w14:textId="77777777" w:rsidR="00571788" w:rsidRPr="00791D37" w:rsidRDefault="00571788" w:rsidP="00791D37"/>
    <w:p w14:paraId="13383A0D" w14:textId="77777777" w:rsidR="00571788" w:rsidRPr="00791D37" w:rsidRDefault="00571788" w:rsidP="00791D37"/>
    <w:p w14:paraId="6F17B340" w14:textId="1AA8F160" w:rsidR="00571788" w:rsidRPr="00791D37" w:rsidRDefault="00675D4D" w:rsidP="00FE1EC4">
      <w:pPr>
        <w:pStyle w:val="Ttulo4"/>
      </w:pPr>
      <w:bookmarkStart w:id="2176" w:name="_Toc81499407"/>
      <w:bookmarkStart w:id="2177" w:name="_Toc81650403"/>
      <w:r w:rsidRPr="00791D37">
        <w:t>PANEL DE ADMINISTRACIÓN WEB</w:t>
      </w:r>
      <w:bookmarkEnd w:id="2176"/>
      <w:bookmarkEnd w:id="2177"/>
    </w:p>
    <w:p w14:paraId="7B4496BB" w14:textId="77777777" w:rsidR="00571788" w:rsidRPr="00791D37" w:rsidRDefault="00571788" w:rsidP="00791D37"/>
    <w:p w14:paraId="11578723" w14:textId="56FB1C54" w:rsidR="00571788" w:rsidRPr="00791D37" w:rsidRDefault="00571788" w:rsidP="00791D37">
      <w:r w:rsidRPr="00791D37">
        <w:t xml:space="preserve">Para acceder al Panel de Administración Web, está habilitado el puerto 8000 del KTBRN1. </w:t>
      </w:r>
      <w:del w:id="2178" w:author="JORGE CONTRERAS ORTIZ" w:date="2021-09-04T00:29:00Z">
        <w:r w:rsidRPr="00791D37" w:rsidDel="006B360E">
          <w:delText xml:space="preserve">Accederemos </w:delText>
        </w:r>
      </w:del>
      <w:ins w:id="2179" w:author="JORGE CONTRERAS ORTIZ" w:date="2021-09-04T00:29:00Z">
        <w:r w:rsidR="006B360E">
          <w:t>Se</w:t>
        </w:r>
      </w:ins>
      <w:ins w:id="2180" w:author="JORGE CONTRERAS ORTIZ" w:date="2021-09-04T00:30:00Z">
        <w:r w:rsidR="006B360E">
          <w:t xml:space="preserve"> accederá</w:t>
        </w:r>
      </w:ins>
      <w:ins w:id="2181" w:author="JORGE CONTRERAS ORTIZ" w:date="2021-09-04T00:29:00Z">
        <w:r w:rsidR="006B360E" w:rsidRPr="00791D37">
          <w:t xml:space="preserve"> </w:t>
        </w:r>
      </w:ins>
      <w:r w:rsidRPr="00791D37">
        <w:t xml:space="preserve">introduciendo </w:t>
      </w:r>
      <w:hyperlink r:id="rId27" w:history="1">
        <w:r w:rsidRPr="00791D37">
          <w:rPr>
            <w:rStyle w:val="SinespaciadoCar"/>
          </w:rPr>
          <w:t>http://[IPv4]:8000</w:t>
        </w:r>
      </w:hyperlink>
      <w:r w:rsidRPr="00791D37">
        <w:t xml:space="preserve"> o </w:t>
      </w:r>
      <w:hyperlink r:id="rId28" w:history="1">
        <w:r w:rsidRPr="00791D37">
          <w:rPr>
            <w:rStyle w:val="SinespaciadoCar"/>
          </w:rPr>
          <w:t>http://[IPv6]:8000</w:t>
        </w:r>
      </w:hyperlink>
      <w:r w:rsidRPr="00791D37">
        <w:t xml:space="preserve"> en el navegador (preferiblemente Google Chrome o Mozilla Firefox debido a razones de compatibilidad). Una vez introducida la dirección web, aparecerá la página de acceso / login.</w:t>
      </w:r>
    </w:p>
    <w:p w14:paraId="65E7FF49" w14:textId="77777777" w:rsidR="00571788" w:rsidRPr="006B360E" w:rsidRDefault="00571788" w:rsidP="00791D37">
      <w:pPr>
        <w:rPr>
          <w:i/>
          <w:iCs/>
          <w:rPrChange w:id="2182" w:author="JORGE CONTRERAS ORTIZ" w:date="2021-09-04T00:30:00Z">
            <w:rPr/>
          </w:rPrChange>
        </w:rPr>
      </w:pPr>
      <w:r w:rsidRPr="006B360E">
        <w:rPr>
          <w:b/>
          <w:bCs/>
          <w:i/>
          <w:iCs/>
          <w:rPrChange w:id="2183" w:author="JORGE CONTRERAS ORTIZ" w:date="2021-09-04T00:30:00Z">
            <w:rPr/>
          </w:rPrChange>
        </w:rPr>
        <w:t>Nota:</w:t>
      </w:r>
      <w:r w:rsidRPr="006B360E">
        <w:rPr>
          <w:i/>
          <w:iCs/>
          <w:rPrChange w:id="2184" w:author="JORGE CONTRERAS ORTIZ" w:date="2021-09-04T00:30:00Z">
            <w:rPr/>
          </w:rPrChange>
        </w:rPr>
        <w:t xml:space="preserve"> El ordenador deberá estar en la misma red que el dispositivo KTBRN1.</w:t>
      </w:r>
    </w:p>
    <w:p w14:paraId="3BCF3E16" w14:textId="77777777" w:rsidR="00571788" w:rsidRPr="00791D37" w:rsidRDefault="00571788" w:rsidP="006242EF">
      <w:pPr>
        <w:jc w:val="center"/>
      </w:pPr>
      <w:r w:rsidRPr="00791D37">
        <w:rPr>
          <w:noProof/>
        </w:rPr>
        <w:drawing>
          <wp:inline distT="0" distB="0" distL="0" distR="0" wp14:anchorId="2BF4B4DE" wp14:editId="65CB7752">
            <wp:extent cx="5400040" cy="4117340"/>
            <wp:effectExtent l="0" t="0" r="0" b="0"/>
            <wp:docPr id="26" name="Imagen 26"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Interfaz de usuario gráfica, Texto, Aplicación, Correo electrónico&#10;&#10;Descripción generada automáticamente"/>
                    <pic:cNvPicPr/>
                  </pic:nvPicPr>
                  <pic:blipFill>
                    <a:blip r:embed="rId29"/>
                    <a:stretch>
                      <a:fillRect/>
                    </a:stretch>
                  </pic:blipFill>
                  <pic:spPr>
                    <a:xfrm>
                      <a:off x="0" y="0"/>
                      <a:ext cx="5400040" cy="4117340"/>
                    </a:xfrm>
                    <a:prstGeom prst="rect">
                      <a:avLst/>
                    </a:prstGeom>
                  </pic:spPr>
                </pic:pic>
              </a:graphicData>
            </a:graphic>
          </wp:inline>
        </w:drawing>
      </w:r>
    </w:p>
    <w:p w14:paraId="188DB0C7" w14:textId="2771E51B" w:rsidR="00571788" w:rsidRPr="006242EF" w:rsidRDefault="00571788" w:rsidP="006242EF">
      <w:pPr>
        <w:pStyle w:val="Descripcin"/>
        <w:jc w:val="center"/>
      </w:pPr>
      <w:bookmarkStart w:id="2185" w:name="_Toc81499586"/>
      <w:bookmarkStart w:id="2186" w:name="_Toc81499821"/>
      <w:bookmarkStart w:id="2187" w:name="_Toc81652231"/>
      <w:r w:rsidRPr="00791D37">
        <w:t xml:space="preserve">Ilustración </w:t>
      </w:r>
      <w:r w:rsidRPr="006242EF">
        <w:fldChar w:fldCharType="begin"/>
      </w:r>
      <w:r w:rsidRPr="00791D37">
        <w:instrText xml:space="preserve"> SEQ Ilustración \* ARABIC </w:instrText>
      </w:r>
      <w:r w:rsidRPr="006242EF">
        <w:fldChar w:fldCharType="separate"/>
      </w:r>
      <w:r w:rsidR="00FE1EC4">
        <w:rPr>
          <w:noProof/>
        </w:rPr>
        <w:t>10</w:t>
      </w:r>
      <w:r w:rsidRPr="006242EF">
        <w:fldChar w:fldCharType="end"/>
      </w:r>
      <w:r w:rsidRPr="00791D37">
        <w:t xml:space="preserve"> Login Panel Administración Web</w:t>
      </w:r>
      <w:bookmarkEnd w:id="2185"/>
      <w:bookmarkEnd w:id="2186"/>
      <w:bookmarkEnd w:id="2187"/>
    </w:p>
    <w:p w14:paraId="0EC39385" w14:textId="5E40BE53" w:rsidR="00571788" w:rsidRPr="00791D37" w:rsidDel="00675D4D" w:rsidRDefault="00571788" w:rsidP="00791D37">
      <w:pPr>
        <w:rPr>
          <w:del w:id="2188" w:author="JORGE CONTRERAS ORTIZ" w:date="2021-09-04T11:57:00Z"/>
        </w:rPr>
      </w:pPr>
    </w:p>
    <w:p w14:paraId="756BAC24" w14:textId="5C794425" w:rsidR="00571788" w:rsidRDefault="00571788" w:rsidP="00791D37">
      <w:pPr>
        <w:rPr>
          <w:i/>
          <w:iCs/>
        </w:rPr>
      </w:pPr>
      <w:r w:rsidRPr="00791D37">
        <w:t>Las credenciales son las mismas a las mencionadas</w:t>
      </w:r>
      <w:ins w:id="2189" w:author="JORGE CONTRERAS ORTIZ" w:date="2021-09-04T11:58:00Z">
        <w:r w:rsidR="00675D4D">
          <w:t xml:space="preserve"> </w:t>
        </w:r>
        <w:r w:rsidR="00675D4D">
          <w:fldChar w:fldCharType="begin"/>
        </w:r>
        <w:r w:rsidR="00675D4D">
          <w:instrText xml:space="preserve"> HYPERLINK  \l "_Conexión_vía_puerto" </w:instrText>
        </w:r>
        <w:r w:rsidR="00675D4D">
          <w:fldChar w:fldCharType="separate"/>
        </w:r>
        <w:r w:rsidR="00675D4D" w:rsidRPr="00675D4D">
          <w:rPr>
            <w:rStyle w:val="Hipervnculo"/>
          </w:rPr>
          <w:t>CONEXIÓN VÍA PUERTO USB SERIE</w:t>
        </w:r>
        <w:r w:rsidR="00675D4D">
          <w:fldChar w:fldCharType="end"/>
        </w:r>
        <w:r w:rsidR="00675D4D">
          <w:t>.</w:t>
        </w:r>
      </w:ins>
      <w:r w:rsidRPr="00791D37">
        <w:t xml:space="preserve"> Acceder con usuario </w:t>
      </w:r>
      <w:r w:rsidRPr="00791D37">
        <w:rPr>
          <w:i/>
          <w:iCs/>
        </w:rPr>
        <w:t>root</w:t>
      </w:r>
      <w:r w:rsidRPr="00791D37">
        <w:t xml:space="preserve"> y contraseña </w:t>
      </w:r>
      <w:r w:rsidRPr="00791D37">
        <w:rPr>
          <w:i/>
          <w:iCs/>
        </w:rPr>
        <w:t xml:space="preserve">kirale123. </w:t>
      </w:r>
    </w:p>
    <w:p w14:paraId="52FD0091" w14:textId="77777777" w:rsidR="006242EF" w:rsidRPr="00791D37" w:rsidRDefault="006242EF" w:rsidP="00791D37"/>
    <w:p w14:paraId="3EB7D119" w14:textId="3669C789" w:rsidR="00571788" w:rsidRPr="00791D37" w:rsidRDefault="00675D4D" w:rsidP="00FE1EC4">
      <w:pPr>
        <w:pStyle w:val="Ttulo5"/>
      </w:pPr>
      <w:bookmarkStart w:id="2190" w:name="_Toc81499408"/>
      <w:bookmarkStart w:id="2191" w:name="_Toc81650404"/>
      <w:r w:rsidRPr="00791D37">
        <w:t>CAMBIAR LA CONFIGURACIÓN DE RED</w:t>
      </w:r>
      <w:bookmarkEnd w:id="2190"/>
      <w:bookmarkEnd w:id="2191"/>
    </w:p>
    <w:p w14:paraId="2CDD74D7" w14:textId="77777777" w:rsidR="00571788" w:rsidRPr="00791D37" w:rsidRDefault="00571788" w:rsidP="00791D37"/>
    <w:p w14:paraId="46D81DE4" w14:textId="77777777" w:rsidR="00571788" w:rsidRPr="00791D37" w:rsidRDefault="00571788" w:rsidP="00791D37">
      <w:r w:rsidRPr="00791D37">
        <w:t>El administrador puede querer cambiar y permitir una configuración automática de DHCPv4 o cambiar la dirección IPv4 por otra. Esto podrá realizarse accediendo al menú “Network” en la administración Web.</w:t>
      </w:r>
    </w:p>
    <w:p w14:paraId="6BFFA019" w14:textId="77777777" w:rsidR="00571788" w:rsidRPr="00791D37" w:rsidRDefault="00571788" w:rsidP="00791D37">
      <w:pPr>
        <w:pStyle w:val="Textoindependiente"/>
      </w:pPr>
    </w:p>
    <w:p w14:paraId="48ADCAFB" w14:textId="77777777" w:rsidR="00571788" w:rsidRPr="00791D37" w:rsidRDefault="00571788" w:rsidP="006242EF">
      <w:pPr>
        <w:jc w:val="center"/>
      </w:pPr>
      <w:r w:rsidRPr="00791D37">
        <w:rPr>
          <w:noProof/>
        </w:rPr>
        <w:drawing>
          <wp:inline distT="0" distB="0" distL="0" distR="0" wp14:anchorId="49AD7A5A" wp14:editId="1F3BA850">
            <wp:extent cx="5400040" cy="3559175"/>
            <wp:effectExtent l="0" t="0" r="0" b="3175"/>
            <wp:docPr id="7" name="Imagen 7"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descr="Interfaz de usuario gráfica, Texto, Aplicación, Correo electrónico&#10;&#10;Descripción generada automáticamente"/>
                    <pic:cNvPicPr/>
                  </pic:nvPicPr>
                  <pic:blipFill>
                    <a:blip r:embed="rId30"/>
                    <a:stretch>
                      <a:fillRect/>
                    </a:stretch>
                  </pic:blipFill>
                  <pic:spPr>
                    <a:xfrm>
                      <a:off x="0" y="0"/>
                      <a:ext cx="5400040" cy="3559175"/>
                    </a:xfrm>
                    <a:prstGeom prst="rect">
                      <a:avLst/>
                    </a:prstGeom>
                  </pic:spPr>
                </pic:pic>
              </a:graphicData>
            </a:graphic>
          </wp:inline>
        </w:drawing>
      </w:r>
    </w:p>
    <w:p w14:paraId="4E50C83D" w14:textId="6681D7E6" w:rsidR="00571788" w:rsidRPr="006242EF" w:rsidRDefault="00571788" w:rsidP="006242EF">
      <w:pPr>
        <w:pStyle w:val="Descripcin"/>
        <w:jc w:val="center"/>
      </w:pPr>
      <w:bookmarkStart w:id="2192" w:name="_Toc81499587"/>
      <w:bookmarkStart w:id="2193" w:name="_Toc81499822"/>
      <w:bookmarkStart w:id="2194" w:name="_Toc81652232"/>
      <w:r w:rsidRPr="00791D37">
        <w:t xml:space="preserve">Ilustración </w:t>
      </w:r>
      <w:r w:rsidRPr="006242EF">
        <w:fldChar w:fldCharType="begin"/>
      </w:r>
      <w:r w:rsidRPr="00791D37">
        <w:instrText xml:space="preserve"> SEQ Ilustración \* ARABIC </w:instrText>
      </w:r>
      <w:r w:rsidRPr="006242EF">
        <w:fldChar w:fldCharType="separate"/>
      </w:r>
      <w:r w:rsidR="00FE1EC4">
        <w:rPr>
          <w:noProof/>
        </w:rPr>
        <w:t>11</w:t>
      </w:r>
      <w:r w:rsidRPr="006242EF">
        <w:fldChar w:fldCharType="end"/>
      </w:r>
      <w:r w:rsidRPr="00791D37">
        <w:t xml:space="preserve"> Pestaña Network</w:t>
      </w:r>
      <w:bookmarkEnd w:id="2192"/>
      <w:bookmarkEnd w:id="2193"/>
      <w:bookmarkEnd w:id="2194"/>
    </w:p>
    <w:p w14:paraId="0C1EA9D3" w14:textId="77777777" w:rsidR="00571788" w:rsidRPr="00791D37" w:rsidRDefault="00571788" w:rsidP="00791D37"/>
    <w:p w14:paraId="0F65B914" w14:textId="77777777" w:rsidR="00571788" w:rsidRPr="00791D37" w:rsidRDefault="00571788" w:rsidP="00791D37">
      <w:r w:rsidRPr="00791D37">
        <w:t>Como se muestra en la imagen de arriba, la nueva dirección IPv4 del DHCP es 192.168.0.102. Ahora será posible acceder por cliente SSH a esta dirección e incluso por enlace local de dirección IPv6 si el ordenador está conectado a la misma red. KiBRA también usará esta dirección IPv4 externa para su funcionalidad NAT64.</w:t>
      </w:r>
    </w:p>
    <w:p w14:paraId="4C79FB4C" w14:textId="77777777" w:rsidR="00571788" w:rsidRPr="006B360E" w:rsidRDefault="00571788" w:rsidP="00791D37">
      <w:pPr>
        <w:rPr>
          <w:i/>
          <w:iCs/>
          <w:rPrChange w:id="2195" w:author="JORGE CONTRERAS ORTIZ" w:date="2021-09-04T00:30:00Z">
            <w:rPr/>
          </w:rPrChange>
        </w:rPr>
      </w:pPr>
      <w:r w:rsidRPr="006B360E">
        <w:rPr>
          <w:b/>
          <w:bCs/>
          <w:i/>
          <w:iCs/>
          <w:rPrChange w:id="2196" w:author="JORGE CONTRERAS ORTIZ" w:date="2021-09-04T00:30:00Z">
            <w:rPr/>
          </w:rPrChange>
        </w:rPr>
        <w:t>Nota:</w:t>
      </w:r>
      <w:r w:rsidRPr="006B360E">
        <w:rPr>
          <w:i/>
          <w:iCs/>
          <w:rPrChange w:id="2197" w:author="JORGE CONTRERAS ORTIZ" w:date="2021-09-04T00:30:00Z">
            <w:rPr/>
          </w:rPrChange>
        </w:rPr>
        <w:t xml:space="preserve"> Se necesitará un reinicio del dispositivo KTBRN1 para asegurar que se aplican correctamente las nuevas configuraciones.</w:t>
      </w:r>
    </w:p>
    <w:p w14:paraId="7EAA73F0" w14:textId="77777777" w:rsidR="00571788" w:rsidRPr="00791D37" w:rsidRDefault="00571788" w:rsidP="00791D37">
      <w:r w:rsidRPr="00791D37">
        <w:br w:type="page"/>
      </w:r>
    </w:p>
    <w:p w14:paraId="6C2EBC84" w14:textId="2EE4C79B" w:rsidR="00571788" w:rsidRPr="00791D37" w:rsidRDefault="00675D4D" w:rsidP="00FE1EC4">
      <w:pPr>
        <w:pStyle w:val="Ttulo5"/>
      </w:pPr>
      <w:bookmarkStart w:id="2198" w:name="_Toc81499409"/>
      <w:bookmarkStart w:id="2199" w:name="_Toc81650405"/>
      <w:r w:rsidRPr="00791D37">
        <w:lastRenderedPageBreak/>
        <w:t>ACTUALIZAR K</w:t>
      </w:r>
      <w:ins w:id="2200" w:author="JORGE CONTRERAS ORTIZ" w:date="2021-09-04T11:58:00Z">
        <w:r>
          <w:t>i</w:t>
        </w:r>
      </w:ins>
      <w:del w:id="2201" w:author="JORGE CONTRERAS ORTIZ" w:date="2021-09-04T11:58:00Z">
        <w:r w:rsidRPr="00791D37" w:rsidDel="00675D4D">
          <w:delText>I</w:delText>
        </w:r>
      </w:del>
      <w:r w:rsidRPr="00791D37">
        <w:t>BRA</w:t>
      </w:r>
      <w:bookmarkEnd w:id="2198"/>
      <w:bookmarkEnd w:id="2199"/>
    </w:p>
    <w:p w14:paraId="5802F762" w14:textId="77777777" w:rsidR="00571788" w:rsidRPr="00791D37" w:rsidRDefault="00571788" w:rsidP="00791D37"/>
    <w:p w14:paraId="04D945F1" w14:textId="60EF3C45" w:rsidR="00571788" w:rsidRPr="00791D37" w:rsidRDefault="00571788" w:rsidP="00791D37">
      <w:r w:rsidRPr="00791D37">
        <w:t xml:space="preserve">Para actualizar la versión de KiBRA, </w:t>
      </w:r>
      <w:del w:id="2202" w:author="JORGE CONTRERAS ORTIZ" w:date="2021-09-04T11:58:00Z">
        <w:r w:rsidRPr="00791D37" w:rsidDel="008F301F">
          <w:delText xml:space="preserve">iremos </w:delText>
        </w:r>
      </w:del>
      <w:ins w:id="2203" w:author="JORGE CONTRERAS ORTIZ" w:date="2021-09-04T11:58:00Z">
        <w:r w:rsidR="008F301F">
          <w:t>se deberá entrar</w:t>
        </w:r>
      </w:ins>
      <w:r w:rsidRPr="00791D37">
        <w:t xml:space="preserve">al menú de KiBRA y </w:t>
      </w:r>
      <w:del w:id="2204" w:author="JORGE CONTRERAS ORTIZ" w:date="2021-09-04T00:30:00Z">
        <w:r w:rsidRPr="00791D37" w:rsidDel="006B360E">
          <w:delText xml:space="preserve">pincharemos </w:delText>
        </w:r>
      </w:del>
      <w:ins w:id="2205" w:author="JORGE CONTRERAS ORTIZ" w:date="2021-09-04T00:30:00Z">
        <w:r w:rsidR="006B360E">
          <w:t xml:space="preserve">se </w:t>
        </w:r>
      </w:ins>
      <w:ins w:id="2206" w:author="JORGE CONTRERAS ORTIZ" w:date="2021-09-04T00:32:00Z">
        <w:r w:rsidR="006B360E">
          <w:t>clicará</w:t>
        </w:r>
      </w:ins>
      <w:ins w:id="2207" w:author="JORGE CONTRERAS ORTIZ" w:date="2021-09-04T00:30:00Z">
        <w:r w:rsidR="006B360E" w:rsidRPr="00791D37">
          <w:t xml:space="preserve"> </w:t>
        </w:r>
      </w:ins>
      <w:r w:rsidRPr="00791D37">
        <w:t xml:space="preserve">en el icono de “Upgrade”, </w:t>
      </w:r>
      <w:del w:id="2208" w:author="JORGE CONTRERAS ORTIZ" w:date="2021-09-04T00:31:00Z">
        <w:r w:rsidRPr="00791D37" w:rsidDel="006B360E">
          <w:delText>que es el que se sitúa</w:delText>
        </w:r>
      </w:del>
      <w:ins w:id="2209" w:author="JORGE CONTRERAS ORTIZ" w:date="2021-09-04T00:31:00Z">
        <w:r w:rsidR="006B360E">
          <w:t>situado</w:t>
        </w:r>
      </w:ins>
      <w:r w:rsidRPr="00791D37">
        <w:t xml:space="preserve"> al lado de la imagen del KTBRN1 en la sección de “System”.</w:t>
      </w:r>
    </w:p>
    <w:p w14:paraId="1E5CF223" w14:textId="77777777" w:rsidR="00571788" w:rsidRPr="00791D37" w:rsidRDefault="00571788" w:rsidP="00791D37">
      <w:pPr>
        <w:pStyle w:val="Textoindependiente"/>
      </w:pPr>
    </w:p>
    <w:p w14:paraId="6EC1FC68" w14:textId="77777777" w:rsidR="00571788" w:rsidRPr="00791D37" w:rsidRDefault="00571788" w:rsidP="006242EF">
      <w:pPr>
        <w:jc w:val="center"/>
      </w:pPr>
      <w:r w:rsidRPr="00791D37">
        <w:rPr>
          <w:noProof/>
        </w:rPr>
        <w:drawing>
          <wp:inline distT="0" distB="0" distL="0" distR="0" wp14:anchorId="4EB4C1D4" wp14:editId="077CC7C6">
            <wp:extent cx="5400040" cy="4359910"/>
            <wp:effectExtent l="0" t="0" r="0" b="2540"/>
            <wp:docPr id="8" name="Imagen 8"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Interfaz de usuario gráfica, Aplicación&#10;&#10;Descripción generada automáticamente"/>
                    <pic:cNvPicPr/>
                  </pic:nvPicPr>
                  <pic:blipFill>
                    <a:blip r:embed="rId31"/>
                    <a:stretch>
                      <a:fillRect/>
                    </a:stretch>
                  </pic:blipFill>
                  <pic:spPr>
                    <a:xfrm>
                      <a:off x="0" y="0"/>
                      <a:ext cx="5400040" cy="4359910"/>
                    </a:xfrm>
                    <a:prstGeom prst="rect">
                      <a:avLst/>
                    </a:prstGeom>
                  </pic:spPr>
                </pic:pic>
              </a:graphicData>
            </a:graphic>
          </wp:inline>
        </w:drawing>
      </w:r>
    </w:p>
    <w:p w14:paraId="22FD1DDD" w14:textId="0638992C" w:rsidR="00571788" w:rsidRPr="006242EF" w:rsidRDefault="00571788" w:rsidP="006242EF">
      <w:pPr>
        <w:pStyle w:val="Descripcin"/>
        <w:jc w:val="center"/>
      </w:pPr>
      <w:bookmarkStart w:id="2210" w:name="_Toc81499588"/>
      <w:bookmarkStart w:id="2211" w:name="_Toc81499823"/>
      <w:bookmarkStart w:id="2212" w:name="_Toc81652233"/>
      <w:r w:rsidRPr="00791D37">
        <w:t xml:space="preserve">Ilustración </w:t>
      </w:r>
      <w:r w:rsidRPr="006242EF">
        <w:fldChar w:fldCharType="begin"/>
      </w:r>
      <w:r w:rsidRPr="00791D37">
        <w:instrText xml:space="preserve"> SEQ Ilustración \* ARABIC </w:instrText>
      </w:r>
      <w:r w:rsidRPr="006242EF">
        <w:fldChar w:fldCharType="separate"/>
      </w:r>
      <w:r w:rsidR="00FE1EC4">
        <w:rPr>
          <w:noProof/>
        </w:rPr>
        <w:t>12</w:t>
      </w:r>
      <w:r w:rsidRPr="006242EF">
        <w:fldChar w:fldCharType="end"/>
      </w:r>
      <w:r w:rsidRPr="00791D37">
        <w:t xml:space="preserve"> Actualización KiBRA</w:t>
      </w:r>
      <w:bookmarkEnd w:id="2210"/>
      <w:bookmarkEnd w:id="2211"/>
      <w:bookmarkEnd w:id="2212"/>
    </w:p>
    <w:p w14:paraId="636F7954" w14:textId="77777777" w:rsidR="00571788" w:rsidRPr="00791D37" w:rsidRDefault="00571788" w:rsidP="00791D37"/>
    <w:p w14:paraId="468E87BF" w14:textId="5BD8D01C" w:rsidR="00571788" w:rsidRPr="00791D37" w:rsidRDefault="00571788" w:rsidP="00791D37">
      <w:r w:rsidRPr="00791D37">
        <w:t xml:space="preserve">Después </w:t>
      </w:r>
      <w:del w:id="2213" w:author="JORGE CONTRERAS ORTIZ" w:date="2021-09-04T00:32:00Z">
        <w:r w:rsidRPr="00791D37" w:rsidDel="006B360E">
          <w:delText xml:space="preserve">seleccionaremos </w:delText>
        </w:r>
      </w:del>
      <w:ins w:id="2214" w:author="JORGE CONTRERAS ORTIZ" w:date="2021-09-04T00:32:00Z">
        <w:r w:rsidR="006B360E">
          <w:t>se seleccionará</w:t>
        </w:r>
        <w:r w:rsidR="006B360E" w:rsidRPr="00791D37">
          <w:t xml:space="preserve"> </w:t>
        </w:r>
      </w:ins>
      <w:r w:rsidRPr="00791D37">
        <w:t>el fichero KiBRA-v2.x.x.zip descargado anteriormente</w:t>
      </w:r>
      <w:ins w:id="2215" w:author="JORGE CONTRERAS ORTIZ" w:date="2021-09-04T00:33:00Z">
        <w:r w:rsidR="006B360E">
          <w:t xml:space="preserve">, </w:t>
        </w:r>
      </w:ins>
      <w:del w:id="2216" w:author="JORGE CONTRERAS ORTIZ" w:date="2021-09-04T00:32:00Z">
        <w:r w:rsidRPr="00791D37" w:rsidDel="006B360E">
          <w:delText xml:space="preserve"> en nuestro ordenador, </w:delText>
        </w:r>
      </w:del>
      <w:del w:id="2217" w:author="JORGE CONTRERAS ORTIZ" w:date="2021-09-04T12:08:00Z">
        <w:r w:rsidRPr="00791D37" w:rsidDel="008F301F">
          <w:delText>pincharemos</w:delText>
        </w:r>
      </w:del>
      <w:ins w:id="2218" w:author="JORGE CONTRERAS ORTIZ" w:date="2021-09-04T12:08:00Z">
        <w:r w:rsidR="008F301F">
          <w:t>y se clicará</w:t>
        </w:r>
      </w:ins>
      <w:r w:rsidRPr="00791D37">
        <w:t xml:space="preserve"> en el botón “Install” y </w:t>
      </w:r>
      <w:del w:id="2219" w:author="JORGE CONTRERAS ORTIZ" w:date="2021-09-04T00:32:00Z">
        <w:r w:rsidRPr="00791D37" w:rsidDel="006B360E">
          <w:delText xml:space="preserve">seguiremos </w:delText>
        </w:r>
      </w:del>
      <w:ins w:id="2220" w:author="JORGE CONTRERAS ORTIZ" w:date="2021-09-04T00:32:00Z">
        <w:r w:rsidR="006B360E">
          <w:t>se seguirán</w:t>
        </w:r>
        <w:r w:rsidR="006B360E" w:rsidRPr="00791D37">
          <w:t xml:space="preserve"> </w:t>
        </w:r>
      </w:ins>
      <w:r w:rsidRPr="00791D37">
        <w:t>las instrucciones que</w:t>
      </w:r>
      <w:ins w:id="2221" w:author="JORGE CONTRERAS ORTIZ" w:date="2021-09-04T00:32:00Z">
        <w:r w:rsidR="006B360E">
          <w:t xml:space="preserve"> </w:t>
        </w:r>
      </w:ins>
      <w:del w:id="2222" w:author="JORGE CONTRERAS ORTIZ" w:date="2021-09-04T00:32:00Z">
        <w:r w:rsidRPr="00791D37" w:rsidDel="006B360E">
          <w:delText xml:space="preserve"> nos </w:delText>
        </w:r>
      </w:del>
      <w:r w:rsidRPr="00791D37">
        <w:t>aparecerán en pantalla.</w:t>
      </w:r>
    </w:p>
    <w:p w14:paraId="64FA8A5E" w14:textId="77777777" w:rsidR="00571788" w:rsidRPr="00791D37" w:rsidRDefault="00571788" w:rsidP="00791D37">
      <w:r w:rsidRPr="00791D37">
        <w:br w:type="page"/>
      </w:r>
    </w:p>
    <w:p w14:paraId="7A9B2C22" w14:textId="36422EA4" w:rsidR="00571788" w:rsidRPr="00791D37" w:rsidRDefault="008F301F" w:rsidP="00FE1EC4">
      <w:pPr>
        <w:pStyle w:val="Ttulo5"/>
      </w:pPr>
      <w:bookmarkStart w:id="2223" w:name="_Toc81499410"/>
      <w:bookmarkStart w:id="2224" w:name="_Toc81650406"/>
      <w:r w:rsidRPr="00791D37">
        <w:lastRenderedPageBreak/>
        <w:t>CONFIGURAR BORDER ROUTER</w:t>
      </w:r>
      <w:bookmarkEnd w:id="2223"/>
      <w:bookmarkEnd w:id="2224"/>
    </w:p>
    <w:p w14:paraId="2DF91B73" w14:textId="77777777" w:rsidR="00571788" w:rsidRPr="00791D37" w:rsidRDefault="00571788" w:rsidP="00791D37"/>
    <w:p w14:paraId="489ED16F" w14:textId="665A967D" w:rsidR="00571788" w:rsidRPr="00791D37" w:rsidRDefault="00571788" w:rsidP="00791D37">
      <w:del w:id="2225" w:author="JORGE CONTRERAS ORTIZ" w:date="2021-09-04T00:32:00Z">
        <w:r w:rsidRPr="00791D37" w:rsidDel="006B360E">
          <w:delText xml:space="preserve">Pincharemos </w:delText>
        </w:r>
      </w:del>
      <w:ins w:id="2226" w:author="JORGE CONTRERAS ORTIZ" w:date="2021-09-04T00:32:00Z">
        <w:r w:rsidR="006B360E">
          <w:t>Se clicará</w:t>
        </w:r>
        <w:r w:rsidR="006B360E" w:rsidRPr="00791D37">
          <w:t xml:space="preserve"> </w:t>
        </w:r>
      </w:ins>
      <w:r w:rsidRPr="00791D37">
        <w:t xml:space="preserve">en el submenú “Settings” por debajo del menú KiBRA, para acceder a la página de configuración. En esta pestaña, será donde se configurará los diferentes parámetros para unirse a la red. </w:t>
      </w:r>
    </w:p>
    <w:p w14:paraId="0FD5742E" w14:textId="77777777" w:rsidR="00571788" w:rsidRPr="00791D37" w:rsidRDefault="00571788" w:rsidP="00791D37"/>
    <w:p w14:paraId="0AD6CEEC" w14:textId="77777777" w:rsidR="00571788" w:rsidRPr="00791D37" w:rsidRDefault="00571788" w:rsidP="006242EF">
      <w:pPr>
        <w:jc w:val="center"/>
      </w:pPr>
      <w:r w:rsidRPr="00791D37">
        <w:rPr>
          <w:noProof/>
        </w:rPr>
        <w:drawing>
          <wp:inline distT="0" distB="0" distL="0" distR="0" wp14:anchorId="59089DAB" wp14:editId="3A957F70">
            <wp:extent cx="5400040" cy="4354195"/>
            <wp:effectExtent l="0" t="0" r="0" b="8255"/>
            <wp:docPr id="6" name="Imagen 6"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Interfaz de usuario gráfica, Aplicación&#10;&#10;Descripción generada automáticamente"/>
                    <pic:cNvPicPr/>
                  </pic:nvPicPr>
                  <pic:blipFill>
                    <a:blip r:embed="rId32"/>
                    <a:stretch>
                      <a:fillRect/>
                    </a:stretch>
                  </pic:blipFill>
                  <pic:spPr>
                    <a:xfrm>
                      <a:off x="0" y="0"/>
                      <a:ext cx="5400040" cy="4354195"/>
                    </a:xfrm>
                    <a:prstGeom prst="rect">
                      <a:avLst/>
                    </a:prstGeom>
                  </pic:spPr>
                </pic:pic>
              </a:graphicData>
            </a:graphic>
          </wp:inline>
        </w:drawing>
      </w:r>
    </w:p>
    <w:p w14:paraId="6DCCEEC7" w14:textId="7CF40B78" w:rsidR="00571788" w:rsidRPr="006242EF" w:rsidRDefault="00571788" w:rsidP="006242EF">
      <w:pPr>
        <w:pStyle w:val="Descripcin"/>
        <w:jc w:val="center"/>
      </w:pPr>
      <w:bookmarkStart w:id="2227" w:name="_Toc81499589"/>
      <w:bookmarkStart w:id="2228" w:name="_Toc81499824"/>
      <w:bookmarkStart w:id="2229" w:name="_Toc81652234"/>
      <w:r w:rsidRPr="00791D37">
        <w:t xml:space="preserve">Ilustración </w:t>
      </w:r>
      <w:r w:rsidRPr="006242EF">
        <w:fldChar w:fldCharType="begin"/>
      </w:r>
      <w:r w:rsidRPr="00791D37">
        <w:instrText xml:space="preserve"> SEQ Ilustración \* ARABIC </w:instrText>
      </w:r>
      <w:r w:rsidRPr="006242EF">
        <w:fldChar w:fldCharType="separate"/>
      </w:r>
      <w:r w:rsidR="00FE1EC4">
        <w:rPr>
          <w:noProof/>
        </w:rPr>
        <w:t>13</w:t>
      </w:r>
      <w:r w:rsidRPr="006242EF">
        <w:fldChar w:fldCharType="end"/>
      </w:r>
      <w:r w:rsidRPr="00791D37">
        <w:t xml:space="preserve"> Pestaña Settings</w:t>
      </w:r>
      <w:bookmarkEnd w:id="2227"/>
      <w:bookmarkEnd w:id="2228"/>
      <w:bookmarkEnd w:id="2229"/>
    </w:p>
    <w:p w14:paraId="69F1273A" w14:textId="77777777" w:rsidR="00571788" w:rsidRPr="00791D37" w:rsidRDefault="00571788" w:rsidP="00791D37"/>
    <w:p w14:paraId="637ABB4D" w14:textId="67083DC3" w:rsidR="00571788" w:rsidRPr="00791D37" w:rsidRDefault="008F301F" w:rsidP="00FE1EC4">
      <w:pPr>
        <w:pStyle w:val="Ttulo6"/>
      </w:pPr>
      <w:bookmarkStart w:id="2230" w:name="_Toc81650407"/>
      <w:r w:rsidRPr="00791D37">
        <w:t>UNIRSE O FORMAR UNA RED THREAD</w:t>
      </w:r>
      <w:bookmarkEnd w:id="2230"/>
    </w:p>
    <w:p w14:paraId="76707400" w14:textId="77777777" w:rsidR="00571788" w:rsidRPr="00791D37" w:rsidRDefault="00571788" w:rsidP="00791D37"/>
    <w:p w14:paraId="531F2DF1" w14:textId="77777777" w:rsidR="00571788" w:rsidRPr="00791D37" w:rsidRDefault="00571788" w:rsidP="00791D37">
      <w:r w:rsidRPr="00791D37">
        <w:t>En esta sección se mostrará la configuración para que un dispositivo pueda unirse a una red y los parámetros que necesitarán para el proceso.</w:t>
      </w:r>
    </w:p>
    <w:p w14:paraId="6E325FD3" w14:textId="77777777" w:rsidR="00571788" w:rsidRPr="00791D37" w:rsidRDefault="00571788" w:rsidP="00791D37">
      <w:pPr>
        <w:pStyle w:val="Prrafodelista"/>
        <w:numPr>
          <w:ilvl w:val="0"/>
          <w:numId w:val="16"/>
        </w:numPr>
      </w:pPr>
      <w:r w:rsidRPr="00791D37">
        <w:rPr>
          <w:b/>
          <w:bCs/>
        </w:rPr>
        <w:t>Autostart:</w:t>
      </w:r>
      <w:r w:rsidRPr="00791D37">
        <w:t xml:space="preserve"> Si esta opción está activada, el BR se intentará unir a la red Thread después del siguiente reinicio.</w:t>
      </w:r>
    </w:p>
    <w:p w14:paraId="1D93035C" w14:textId="77777777" w:rsidR="00571788" w:rsidRPr="00791D37" w:rsidRDefault="00571788" w:rsidP="00791D37">
      <w:pPr>
        <w:pStyle w:val="Prrafodelista"/>
        <w:numPr>
          <w:ilvl w:val="0"/>
          <w:numId w:val="16"/>
        </w:numPr>
      </w:pPr>
      <w:r w:rsidRPr="00791D37">
        <w:rPr>
          <w:b/>
          <w:bCs/>
        </w:rPr>
        <w:t xml:space="preserve">Out-of-band Commisioning: </w:t>
      </w:r>
      <w:r w:rsidRPr="00791D37">
        <w:t xml:space="preserve"> Permite seleccionar o desactivar este tipo de unión a la red cuando el sistema arranca.</w:t>
      </w:r>
    </w:p>
    <w:p w14:paraId="2B861149" w14:textId="22D22255" w:rsidR="0074559B" w:rsidRPr="00791D37" w:rsidRDefault="0074559B" w:rsidP="00791D37">
      <w:pPr>
        <w:pStyle w:val="Prrafodelista"/>
        <w:numPr>
          <w:ilvl w:val="1"/>
          <w:numId w:val="16"/>
        </w:numPr>
      </w:pPr>
      <w:r w:rsidRPr="00791D37">
        <w:rPr>
          <w:noProof/>
        </w:rPr>
        <w:lastRenderedPageBreak/>
        <mc:AlternateContent>
          <mc:Choice Requires="wps">
            <w:drawing>
              <wp:anchor distT="0" distB="0" distL="114300" distR="114300" simplePos="0" relativeHeight="251664384" behindDoc="1" locked="0" layoutInCell="1" allowOverlap="1" wp14:anchorId="54141516" wp14:editId="416DAAF9">
                <wp:simplePos x="0" y="0"/>
                <wp:positionH relativeFrom="column">
                  <wp:posOffset>0</wp:posOffset>
                </wp:positionH>
                <wp:positionV relativeFrom="paragraph">
                  <wp:posOffset>2675890</wp:posOffset>
                </wp:positionV>
                <wp:extent cx="5400675" cy="635"/>
                <wp:effectExtent l="0" t="0" r="0" b="0"/>
                <wp:wrapTight wrapText="bothSides">
                  <wp:wrapPolygon edited="0">
                    <wp:start x="0" y="0"/>
                    <wp:lineTo x="0" y="21600"/>
                    <wp:lineTo x="21600" y="21600"/>
                    <wp:lineTo x="21600" y="0"/>
                  </wp:wrapPolygon>
                </wp:wrapTight>
                <wp:docPr id="49" name="Cuadro de texto 49"/>
                <wp:cNvGraphicFramePr/>
                <a:graphic xmlns:a="http://schemas.openxmlformats.org/drawingml/2006/main">
                  <a:graphicData uri="http://schemas.microsoft.com/office/word/2010/wordprocessingShape">
                    <wps:wsp>
                      <wps:cNvSpPr txBox="1"/>
                      <wps:spPr>
                        <a:xfrm>
                          <a:off x="0" y="0"/>
                          <a:ext cx="5400675" cy="635"/>
                        </a:xfrm>
                        <a:prstGeom prst="rect">
                          <a:avLst/>
                        </a:prstGeom>
                        <a:solidFill>
                          <a:prstClr val="white"/>
                        </a:solidFill>
                        <a:ln>
                          <a:noFill/>
                        </a:ln>
                      </wps:spPr>
                      <wps:txbx>
                        <w:txbxContent>
                          <w:p w14:paraId="3DD1768E" w14:textId="6D094FE6" w:rsidR="0074559B" w:rsidRPr="006242EF" w:rsidRDefault="0074559B" w:rsidP="006242EF">
                            <w:pPr>
                              <w:pStyle w:val="Descripcin"/>
                              <w:jc w:val="center"/>
                            </w:pPr>
                            <w:bookmarkStart w:id="2231" w:name="_Toc81499590"/>
                            <w:bookmarkStart w:id="2232" w:name="_Toc81499825"/>
                            <w:bookmarkStart w:id="2233" w:name="_Toc81652235"/>
                            <w:r w:rsidRPr="001E2FD6">
                              <w:t xml:space="preserve">Ilustración </w:t>
                            </w:r>
                            <w:r w:rsidRPr="006242EF">
                              <w:fldChar w:fldCharType="begin"/>
                            </w:r>
                            <w:r w:rsidRPr="001E2FD6">
                              <w:instrText xml:space="preserve"> SEQ Ilustración \* ARABIC </w:instrText>
                            </w:r>
                            <w:r w:rsidRPr="006242EF">
                              <w:fldChar w:fldCharType="separate"/>
                            </w:r>
                            <w:r w:rsidR="00FE1EC4">
                              <w:rPr>
                                <w:noProof/>
                              </w:rPr>
                              <w:t>14</w:t>
                            </w:r>
                            <w:r w:rsidRPr="006242EF">
                              <w:fldChar w:fldCharType="end"/>
                            </w:r>
                            <w:r w:rsidRPr="001E2FD6">
                              <w:t xml:space="preserve"> Parámetros a configurar con Out-of-band Commissioning Activado</w:t>
                            </w:r>
                            <w:bookmarkEnd w:id="2231"/>
                            <w:bookmarkEnd w:id="2232"/>
                            <w:bookmarkEnd w:id="22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4141516" id="Cuadro de texto 49" o:spid="_x0000_s1027" type="#_x0000_t202" style="position:absolute;left:0;text-align:left;margin-left:0;margin-top:210.7pt;width:425.25pt;height:.05pt;z-index:-251652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" stroked="f">
                <v:textbox style="mso-fit-shape-to-text:t" inset="0,0,0,0">
                  <w:txbxContent>
                    <w:p w14:paraId="3DD1768E" w14:textId="6D094FE6" w:rsidR="0074559B" w:rsidRPr="006242EF" w:rsidRDefault="0074559B" w:rsidP="006242EF">
                      <w:pPr>
                        <w:pStyle w:val="Descripcin"/>
                        <w:jc w:val="center"/>
                      </w:pPr>
                      <w:bookmarkStart w:id="2234" w:name="_Toc81499590"/>
                      <w:bookmarkStart w:id="2235" w:name="_Toc81499825"/>
                      <w:bookmarkStart w:id="2236" w:name="_Toc81652235"/>
                      <w:r w:rsidRPr="001E2FD6">
                        <w:t xml:space="preserve">Ilustración </w:t>
                      </w:r>
                      <w:r w:rsidRPr="006242EF">
                        <w:fldChar w:fldCharType="begin"/>
                      </w:r>
                      <w:r w:rsidRPr="001E2FD6">
                        <w:instrText xml:space="preserve"> SEQ Ilustración \* ARABIC </w:instrText>
                      </w:r>
                      <w:r w:rsidRPr="006242EF">
                        <w:fldChar w:fldCharType="separate"/>
                      </w:r>
                      <w:r w:rsidR="00FE1EC4">
                        <w:rPr>
                          <w:noProof/>
                        </w:rPr>
                        <w:t>14</w:t>
                      </w:r>
                      <w:r w:rsidRPr="006242EF">
                        <w:fldChar w:fldCharType="end"/>
                      </w:r>
                      <w:r w:rsidRPr="001E2FD6">
                        <w:t xml:space="preserve"> Parámetros a configurar con Out-of-band Commissioning Activado</w:t>
                      </w:r>
                      <w:bookmarkEnd w:id="2234"/>
                      <w:bookmarkEnd w:id="2235"/>
                      <w:bookmarkEnd w:id="2236"/>
                    </w:p>
                  </w:txbxContent>
                </v:textbox>
                <w10:wrap type="tight"/>
              </v:shape>
            </w:pict>
          </mc:Fallback>
        </mc:AlternateContent>
      </w:r>
      <w:r w:rsidRPr="00791D37">
        <w:rPr>
          <w:noProof/>
        </w:rPr>
        <w:drawing>
          <wp:anchor distT="0" distB="0" distL="114300" distR="114300" simplePos="0" relativeHeight="251662336" behindDoc="1" locked="0" layoutInCell="1" allowOverlap="1" wp14:anchorId="569CF8C2" wp14:editId="173BFB1D">
            <wp:simplePos x="0" y="0"/>
            <wp:positionH relativeFrom="margin">
              <wp:align>left</wp:align>
            </wp:positionH>
            <wp:positionV relativeFrom="paragraph">
              <wp:posOffset>501015</wp:posOffset>
            </wp:positionV>
            <wp:extent cx="5400675" cy="2117725"/>
            <wp:effectExtent l="0" t="0" r="9525" b="0"/>
            <wp:wrapTight wrapText="bothSides">
              <wp:wrapPolygon edited="0">
                <wp:start x="0" y="0"/>
                <wp:lineTo x="0" y="21373"/>
                <wp:lineTo x="21562" y="21373"/>
                <wp:lineTo x="21562" y="0"/>
                <wp:lineTo x="0" y="0"/>
              </wp:wrapPolygon>
            </wp:wrapTight>
            <wp:docPr id="9" name="Imagen 9"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Interfaz de usuario gráfica, Texto, Aplicación, Correo electrónico&#10;&#10;Descripción generada automáticament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00675" cy="21177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91D37">
        <w:rPr>
          <w:b/>
          <w:bCs/>
        </w:rPr>
        <w:t xml:space="preserve">Activando </w:t>
      </w:r>
      <w:r w:rsidRPr="00791D37">
        <w:t xml:space="preserve"> este modo los parámetros a configurar de la red serán los mostrados en la siguiente imagen:</w:t>
      </w:r>
    </w:p>
    <w:p w14:paraId="5151D557" w14:textId="16AAB6CA" w:rsidR="0074559B" w:rsidRPr="00791D37" w:rsidRDefault="0074559B" w:rsidP="00791D37"/>
    <w:p w14:paraId="2955BA09" w14:textId="291AE899" w:rsidR="0074559B" w:rsidRDefault="008F301F" w:rsidP="008F301F">
      <w:pPr>
        <w:pStyle w:val="Prrafodelista"/>
        <w:numPr>
          <w:ilvl w:val="1"/>
          <w:numId w:val="16"/>
        </w:numPr>
        <w:rPr>
          <w:ins w:id="2237" w:author="JORGE CONTRERAS ORTIZ" w:date="2021-09-04T12:07:00Z"/>
        </w:rPr>
      </w:pPr>
      <w:del w:id="2238" w:author="JORGE CONTRERAS ORTIZ" w:date="2021-09-04T12:06:00Z">
        <w:r w:rsidRPr="00791D37" w:rsidDel="008F301F">
          <w:rPr>
            <w:noProof/>
          </w:rPr>
          <w:drawing>
            <wp:inline distT="0" distB="0" distL="0" distR="0" wp14:anchorId="088BC01E" wp14:editId="1A79E75D">
              <wp:extent cx="5400675" cy="1783715"/>
              <wp:effectExtent l="0" t="0" r="9525" b="6985"/>
              <wp:docPr id="10" name="Imagen 10"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Interfaz de usuario gráfica, Texto, Aplicación, Correo electrónico&#10;&#10;Descripción generada automáticamente"/>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00675" cy="1783715"/>
                      </a:xfrm>
                      <a:prstGeom prst="rect">
                        <a:avLst/>
                      </a:prstGeom>
                      <a:noFill/>
                      <a:ln>
                        <a:noFill/>
                      </a:ln>
                    </pic:spPr>
                  </pic:pic>
                </a:graphicData>
              </a:graphic>
            </wp:inline>
          </w:drawing>
        </w:r>
      </w:del>
      <w:r w:rsidR="0074559B" w:rsidRPr="00791D37">
        <w:rPr>
          <w:b/>
          <w:bCs/>
        </w:rPr>
        <w:t xml:space="preserve">Desactivando </w:t>
      </w:r>
      <w:r w:rsidR="0074559B" w:rsidRPr="00791D37">
        <w:t>esta opción, los parámetros a configurar serán:</w:t>
      </w:r>
    </w:p>
    <w:p w14:paraId="111ABC2D" w14:textId="45680DA2" w:rsidR="008F301F" w:rsidRDefault="008F301F" w:rsidP="008F301F">
      <w:pPr>
        <w:pStyle w:val="Prrafodelista"/>
        <w:rPr>
          <w:ins w:id="2239" w:author="JORGE CONTRERAS ORTIZ" w:date="2021-09-04T12:07:00Z"/>
        </w:rPr>
        <w:pPrChange w:id="2240" w:author="JORGE CONTRERAS ORTIZ" w:date="2021-09-04T12:07:00Z">
          <w:pPr>
            <w:pStyle w:val="Prrafodelista"/>
            <w:numPr>
              <w:ilvl w:val="1"/>
              <w:numId w:val="16"/>
            </w:numPr>
            <w:ind w:left="1440" w:hanging="360"/>
          </w:pPr>
        </w:pPrChange>
      </w:pPr>
    </w:p>
    <w:p w14:paraId="1A9CEC1C" w14:textId="0859ED68" w:rsidR="008F301F" w:rsidRDefault="008F301F" w:rsidP="008F301F">
      <w:pPr>
        <w:rPr>
          <w:ins w:id="2241" w:author="JORGE CONTRERAS ORTIZ" w:date="2021-09-04T12:07:00Z"/>
        </w:rPr>
        <w:pPrChange w:id="2242" w:author="JORGE CONTRERAS ORTIZ" w:date="2021-09-04T12:07:00Z">
          <w:pPr>
            <w:pStyle w:val="Prrafodelista"/>
            <w:numPr>
              <w:ilvl w:val="1"/>
              <w:numId w:val="16"/>
            </w:numPr>
            <w:ind w:left="1440" w:hanging="360"/>
          </w:pPr>
        </w:pPrChange>
      </w:pPr>
      <w:r w:rsidRPr="00791D37">
        <w:rPr>
          <w:noProof/>
        </w:rPr>
        <mc:AlternateContent>
          <mc:Choice Requires="wps">
            <w:drawing>
              <wp:anchor distT="0" distB="0" distL="114300" distR="114300" simplePos="0" relativeHeight="251665408" behindDoc="0" locked="0" layoutInCell="1" allowOverlap="1" wp14:anchorId="20DA5045" wp14:editId="33CA68D1">
                <wp:simplePos x="0" y="0"/>
                <wp:positionH relativeFrom="margin">
                  <wp:posOffset>79375</wp:posOffset>
                </wp:positionH>
                <wp:positionV relativeFrom="paragraph">
                  <wp:posOffset>1839595</wp:posOffset>
                </wp:positionV>
                <wp:extent cx="5400675" cy="635"/>
                <wp:effectExtent l="0" t="0" r="9525" b="8255"/>
                <wp:wrapSquare wrapText="bothSides"/>
                <wp:docPr id="50" name="Cuadro de texto 50"/>
                <wp:cNvGraphicFramePr/>
                <a:graphic xmlns:a="http://schemas.openxmlformats.org/drawingml/2006/main">
                  <a:graphicData uri="http://schemas.microsoft.com/office/word/2010/wordprocessingShape">
                    <wps:wsp>
                      <wps:cNvSpPr txBox="1"/>
                      <wps:spPr>
                        <a:xfrm>
                          <a:off x="0" y="0"/>
                          <a:ext cx="5400675" cy="635"/>
                        </a:xfrm>
                        <a:prstGeom prst="rect">
                          <a:avLst/>
                        </a:prstGeom>
                        <a:solidFill>
                          <a:prstClr val="white"/>
                        </a:solidFill>
                        <a:ln>
                          <a:noFill/>
                        </a:ln>
                      </wps:spPr>
                      <wps:txbx>
                        <w:txbxContent>
                          <w:p w14:paraId="3C5C2888" w14:textId="134550D9" w:rsidR="0074559B" w:rsidRPr="006242EF" w:rsidRDefault="0074559B" w:rsidP="006242EF">
                            <w:pPr>
                              <w:pStyle w:val="Descripcin"/>
                              <w:jc w:val="center"/>
                            </w:pPr>
                            <w:bookmarkStart w:id="2243" w:name="_Toc81499591"/>
                            <w:bookmarkStart w:id="2244" w:name="_Toc81499826"/>
                            <w:bookmarkStart w:id="2245" w:name="_Toc81652236"/>
                            <w:r w:rsidRPr="001E2FD6">
                              <w:t xml:space="preserve">Ilustración </w:t>
                            </w:r>
                            <w:r w:rsidRPr="006242EF">
                              <w:fldChar w:fldCharType="begin"/>
                            </w:r>
                            <w:r w:rsidRPr="001E2FD6">
                              <w:instrText xml:space="preserve"> SEQ Ilustración \* ARABIC </w:instrText>
                            </w:r>
                            <w:r w:rsidRPr="006242EF">
                              <w:fldChar w:fldCharType="separate"/>
                            </w:r>
                            <w:r w:rsidR="00FE1EC4">
                              <w:rPr>
                                <w:noProof/>
                              </w:rPr>
                              <w:t>15</w:t>
                            </w:r>
                            <w:r w:rsidRPr="006242EF">
                              <w:fldChar w:fldCharType="end"/>
                            </w:r>
                            <w:r w:rsidRPr="001E2FD6">
                              <w:t xml:space="preserve"> Parámetros a configurar con Out-of-band Commissioning Desactivado</w:t>
                            </w:r>
                            <w:bookmarkEnd w:id="2243"/>
                            <w:bookmarkEnd w:id="2244"/>
                            <w:bookmarkEnd w:id="22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DA5045" id="Cuadro de texto 50" o:spid="_x0000_s1028" type="#_x0000_t202" style="position:absolute;left:0;text-align:left;margin-left:6.25pt;margin-top:144.85pt;width:425.25pt;height:.05pt;z-index:25166540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" stroked="f">
                <v:textbox style="mso-fit-shape-to-text:t" inset="0,0,0,0">
                  <w:txbxContent>
                    <w:p w14:paraId="3C5C2888" w14:textId="134550D9" w:rsidR="0074559B" w:rsidRPr="006242EF" w:rsidRDefault="0074559B" w:rsidP="006242EF">
                      <w:pPr>
                        <w:pStyle w:val="Descripcin"/>
                        <w:jc w:val="center"/>
                      </w:pPr>
                      <w:bookmarkStart w:id="2246" w:name="_Toc81499591"/>
                      <w:bookmarkStart w:id="2247" w:name="_Toc81499826"/>
                      <w:bookmarkStart w:id="2248" w:name="_Toc81652236"/>
                      <w:r w:rsidRPr="001E2FD6">
                        <w:t xml:space="preserve">Ilustración </w:t>
                      </w:r>
                      <w:r w:rsidRPr="006242EF">
                        <w:fldChar w:fldCharType="begin"/>
                      </w:r>
                      <w:r w:rsidRPr="001E2FD6">
                        <w:instrText xml:space="preserve"> SEQ Ilustración \* ARABIC </w:instrText>
                      </w:r>
                      <w:r w:rsidRPr="006242EF">
                        <w:fldChar w:fldCharType="separate"/>
                      </w:r>
                      <w:r w:rsidR="00FE1EC4">
                        <w:rPr>
                          <w:noProof/>
                        </w:rPr>
                        <w:t>15</w:t>
                      </w:r>
                      <w:r w:rsidRPr="006242EF">
                        <w:fldChar w:fldCharType="end"/>
                      </w:r>
                      <w:r w:rsidRPr="001E2FD6">
                        <w:t xml:space="preserve"> Parámetros a configurar con Out-of-band Commissioning Desactivado</w:t>
                      </w:r>
                      <w:bookmarkEnd w:id="2246"/>
                      <w:bookmarkEnd w:id="2247"/>
                      <w:bookmarkEnd w:id="2248"/>
                    </w:p>
                  </w:txbxContent>
                </v:textbox>
                <w10:wrap type="square" anchorx="margin"/>
              </v:shape>
            </w:pict>
          </mc:Fallback>
        </mc:AlternateContent>
      </w:r>
      <w:ins w:id="2249" w:author="JORGE CONTRERAS ORTIZ" w:date="2021-09-04T12:07:00Z">
        <w:r w:rsidRPr="00791D37">
          <w:rPr>
            <w:noProof/>
          </w:rPr>
          <w:drawing>
            <wp:inline distT="0" distB="0" distL="0" distR="0" wp14:anchorId="1C8898DD" wp14:editId="74BFBA13">
              <wp:extent cx="5400675" cy="1783715"/>
              <wp:effectExtent l="0" t="0" r="9525" b="6985"/>
              <wp:docPr id="57" name="Imagen 57"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Interfaz de usuario gráfica, Texto, Aplicación, Correo electrónico&#10;&#10;Descripción generada automáticamente"/>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00675" cy="1783715"/>
                      </a:xfrm>
                      <a:prstGeom prst="rect">
                        <a:avLst/>
                      </a:prstGeom>
                      <a:noFill/>
                      <a:ln>
                        <a:noFill/>
                      </a:ln>
                    </pic:spPr>
                  </pic:pic>
                </a:graphicData>
              </a:graphic>
            </wp:inline>
          </w:drawing>
        </w:r>
      </w:ins>
    </w:p>
    <w:p w14:paraId="6458142C" w14:textId="0EB8710E" w:rsidR="008F301F" w:rsidDel="00593FA6" w:rsidRDefault="008F301F" w:rsidP="00791D37">
      <w:pPr>
        <w:rPr>
          <w:del w:id="2250" w:author="JORGE CONTRERAS ORTIZ" w:date="2021-09-04T12:08:00Z"/>
        </w:rPr>
      </w:pPr>
    </w:p>
    <w:p w14:paraId="54D5ED7E" w14:textId="77777777" w:rsidR="00593FA6" w:rsidRPr="00791D37" w:rsidRDefault="00593FA6" w:rsidP="008F301F">
      <w:pPr>
        <w:rPr>
          <w:ins w:id="2251" w:author="JORGE CONTRERAS ORTIZ" w:date="2021-09-04T12:08:00Z"/>
        </w:rPr>
        <w:pPrChange w:id="2252" w:author="JORGE CONTRERAS ORTIZ" w:date="2021-09-04T12:07:00Z">
          <w:pPr>
            <w:pStyle w:val="Prrafodelista"/>
            <w:numPr>
              <w:ilvl w:val="1"/>
              <w:numId w:val="16"/>
            </w:numPr>
            <w:ind w:left="1440" w:hanging="360"/>
          </w:pPr>
        </w:pPrChange>
      </w:pPr>
    </w:p>
    <w:p w14:paraId="58CEA8A2" w14:textId="58645EA8" w:rsidR="0074559B" w:rsidRPr="00791D37" w:rsidDel="008F301F" w:rsidRDefault="0074559B" w:rsidP="00791D37">
      <w:pPr>
        <w:rPr>
          <w:del w:id="2253" w:author="JORGE CONTRERAS ORTIZ" w:date="2021-09-04T12:08:00Z"/>
        </w:rPr>
      </w:pPr>
    </w:p>
    <w:p w14:paraId="0B2845FE" w14:textId="77777777" w:rsidR="0074559B" w:rsidRPr="00791D37" w:rsidRDefault="0074559B" w:rsidP="00791D37"/>
    <w:p w14:paraId="25AE8610" w14:textId="1D3DA46F" w:rsidR="0074559B" w:rsidRPr="00791D37" w:rsidRDefault="00593FA6" w:rsidP="00FE1EC4">
      <w:pPr>
        <w:pStyle w:val="Ttulo6"/>
      </w:pPr>
      <w:bookmarkStart w:id="2254" w:name="_Toc81650408"/>
      <w:r w:rsidRPr="00791D37">
        <w:t>BACKBONE ROUTER SERVER (BBR).</w:t>
      </w:r>
      <w:bookmarkEnd w:id="2254"/>
    </w:p>
    <w:p w14:paraId="3359DBE6" w14:textId="77777777" w:rsidR="0074559B" w:rsidRPr="00791D37" w:rsidRDefault="0074559B" w:rsidP="00791D37"/>
    <w:p w14:paraId="1955C6FF" w14:textId="77777777" w:rsidR="0074559B" w:rsidRPr="00791D37" w:rsidRDefault="0074559B" w:rsidP="00791D37">
      <w:r w:rsidRPr="00791D37">
        <w:t>Da la posibilidad de habilitar o deshabilitar la función BBR. De igual manera, el administrador de la red podrá configurar los parámetros específicos que usará el Servidor del Border Router</w:t>
      </w:r>
    </w:p>
    <w:p w14:paraId="0ABFE035" w14:textId="77777777" w:rsidR="0074559B" w:rsidRPr="00791D37" w:rsidRDefault="0074559B" w:rsidP="00791D37">
      <w:r w:rsidRPr="00791D37">
        <w:t>.</w:t>
      </w:r>
      <w:r w:rsidRPr="00791D37">
        <w:br w:type="page"/>
      </w:r>
    </w:p>
    <w:p w14:paraId="7E09143D" w14:textId="145790BE" w:rsidR="0074559B" w:rsidRPr="00791D37" w:rsidRDefault="00593FA6" w:rsidP="00FE1EC4">
      <w:pPr>
        <w:pStyle w:val="Ttulo6"/>
      </w:pPr>
      <w:bookmarkStart w:id="2255" w:name="_Toc81650409"/>
      <w:r w:rsidRPr="00791D37">
        <w:lastRenderedPageBreak/>
        <w:t>PREFIJO DE RED (NETWORK PREFIX)</w:t>
      </w:r>
      <w:bookmarkEnd w:id="2255"/>
    </w:p>
    <w:p w14:paraId="3D5A50D6" w14:textId="77777777" w:rsidR="0074559B" w:rsidRPr="00791D37" w:rsidRDefault="0074559B" w:rsidP="00791D37"/>
    <w:p w14:paraId="4CDBF224" w14:textId="77777777" w:rsidR="0074559B" w:rsidRPr="00791D37" w:rsidRDefault="0074559B" w:rsidP="00791D37">
      <w:r w:rsidRPr="00791D37">
        <w:t xml:space="preserve">Esta opción activa la configuración manual del prefijo de la red, el cuál será usado en la red Thread. El usuario puede decidir entre diferentes opciones como será el direccionamiento IPv6 de los nodos dentro de la red, como DHCP o SLAAC. Si el BBR está activado, la opción de prefijo DUA será activada. </w:t>
      </w:r>
    </w:p>
    <w:p w14:paraId="2CE52519" w14:textId="77777777" w:rsidR="0074559B" w:rsidRPr="00791D37" w:rsidRDefault="0074559B" w:rsidP="00791D37">
      <w:pPr>
        <w:pStyle w:val="Textoindependiente"/>
      </w:pPr>
    </w:p>
    <w:p w14:paraId="6DCCF7A3" w14:textId="77777777" w:rsidR="0074559B" w:rsidRPr="00791D37" w:rsidRDefault="0074559B" w:rsidP="006242EF">
      <w:pPr>
        <w:pStyle w:val="Descripcin"/>
        <w:jc w:val="center"/>
      </w:pPr>
      <w:r w:rsidRPr="00791D37">
        <w:rPr>
          <w:noProof/>
        </w:rPr>
        <w:drawing>
          <wp:inline distT="0" distB="0" distL="0" distR="0" wp14:anchorId="204B9E08" wp14:editId="0FFA61F7">
            <wp:extent cx="5400040" cy="4656455"/>
            <wp:effectExtent l="0" t="0" r="0" b="0"/>
            <wp:docPr id="11" name="Imagen 1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Interfaz de usuario gráfica, Aplicación&#10;&#10;Descripción generada automáticamente"/>
                    <pic:cNvPicPr/>
                  </pic:nvPicPr>
                  <pic:blipFill>
                    <a:blip r:embed="rId35"/>
                    <a:stretch>
                      <a:fillRect/>
                    </a:stretch>
                  </pic:blipFill>
                  <pic:spPr>
                    <a:xfrm>
                      <a:off x="0" y="0"/>
                      <a:ext cx="5400040" cy="4656455"/>
                    </a:xfrm>
                    <a:prstGeom prst="rect">
                      <a:avLst/>
                    </a:prstGeom>
                  </pic:spPr>
                </pic:pic>
              </a:graphicData>
            </a:graphic>
          </wp:inline>
        </w:drawing>
      </w:r>
    </w:p>
    <w:p w14:paraId="6B4513F6" w14:textId="481209C5" w:rsidR="0074559B" w:rsidRPr="006242EF" w:rsidRDefault="0074559B" w:rsidP="006242EF">
      <w:pPr>
        <w:pStyle w:val="Descripcin"/>
        <w:jc w:val="center"/>
      </w:pPr>
      <w:bookmarkStart w:id="2256" w:name="_Toc81499592"/>
      <w:bookmarkStart w:id="2257" w:name="_Toc81499827"/>
      <w:bookmarkStart w:id="2258" w:name="_Toc81652237"/>
      <w:r w:rsidRPr="00791D37">
        <w:t xml:space="preserve">Ilustración </w:t>
      </w:r>
      <w:r w:rsidRPr="006242EF">
        <w:fldChar w:fldCharType="begin"/>
      </w:r>
      <w:r w:rsidRPr="00791D37">
        <w:instrText xml:space="preserve"> SEQ Ilustración \* ARABIC </w:instrText>
      </w:r>
      <w:r w:rsidRPr="006242EF">
        <w:fldChar w:fldCharType="separate"/>
      </w:r>
      <w:r w:rsidR="00FE1EC4">
        <w:rPr>
          <w:noProof/>
        </w:rPr>
        <w:t>16</w:t>
      </w:r>
      <w:r w:rsidRPr="006242EF">
        <w:fldChar w:fldCharType="end"/>
      </w:r>
      <w:r w:rsidRPr="00791D37">
        <w:t xml:space="preserve"> Configuración Prefijo de Red</w:t>
      </w:r>
      <w:bookmarkEnd w:id="2256"/>
      <w:bookmarkEnd w:id="2257"/>
      <w:bookmarkEnd w:id="2258"/>
    </w:p>
    <w:p w14:paraId="541BA5FF" w14:textId="77777777" w:rsidR="0074559B" w:rsidRPr="00791D37" w:rsidRDefault="0074559B" w:rsidP="00791D37"/>
    <w:p w14:paraId="43BC1B8D" w14:textId="77777777" w:rsidR="0074559B" w:rsidRPr="00791D37" w:rsidRDefault="0074559B" w:rsidP="00791D37">
      <w:r w:rsidRPr="00791D37">
        <w:t xml:space="preserve">Una vez configurado el Border Router con los parámetros deseados, </w:t>
      </w:r>
      <w:r w:rsidRPr="00791D37">
        <w:rPr>
          <w:b/>
          <w:bCs/>
        </w:rPr>
        <w:t>“Guardar”</w:t>
      </w:r>
      <w:r w:rsidRPr="00791D37">
        <w:t xml:space="preserve"> los cambios.</w:t>
      </w:r>
    </w:p>
    <w:p w14:paraId="2279C9FD" w14:textId="77777777" w:rsidR="0074559B" w:rsidRPr="00791D37" w:rsidRDefault="0074559B" w:rsidP="00791D37">
      <w:r w:rsidRPr="00791D37">
        <w:br w:type="page"/>
      </w:r>
    </w:p>
    <w:p w14:paraId="3546B99D" w14:textId="578CE89B" w:rsidR="0074559B" w:rsidRPr="00791D37" w:rsidRDefault="00593FA6" w:rsidP="00FE1EC4">
      <w:pPr>
        <w:pStyle w:val="Ttulo5"/>
        <w:rPr>
          <w:lang w:val="en-US"/>
        </w:rPr>
      </w:pPr>
      <w:bookmarkStart w:id="2259" w:name="_Toc81499411"/>
      <w:bookmarkStart w:id="2260" w:name="_Toc81650410"/>
      <w:r w:rsidRPr="00791D37">
        <w:rPr>
          <w:lang w:val="en-US"/>
        </w:rPr>
        <w:lastRenderedPageBreak/>
        <w:t>INICIO DEL BORDER ROUTER (START-UP).</w:t>
      </w:r>
      <w:bookmarkEnd w:id="2259"/>
      <w:bookmarkEnd w:id="2260"/>
    </w:p>
    <w:p w14:paraId="754B998B" w14:textId="77777777" w:rsidR="0074559B" w:rsidRPr="00791D37" w:rsidRDefault="0074559B" w:rsidP="00791D37">
      <w:pPr>
        <w:rPr>
          <w:lang w:val="en-US"/>
        </w:rPr>
      </w:pPr>
    </w:p>
    <w:p w14:paraId="704E5DB5" w14:textId="7D075D1D" w:rsidR="0074559B" w:rsidRPr="00791D37" w:rsidRDefault="0074559B" w:rsidP="00791D37">
      <w:del w:id="2261" w:author="JORGE CONTRERAS ORTIZ" w:date="2021-09-04T12:10:00Z">
        <w:r w:rsidRPr="00791D37" w:rsidDel="00593FA6">
          <w:delText xml:space="preserve">Iremos </w:delText>
        </w:r>
      </w:del>
      <w:ins w:id="2262" w:author="JORGE CONTRERAS ORTIZ" w:date="2021-09-04T12:10:00Z">
        <w:r w:rsidR="00593FA6">
          <w:t>Ir</w:t>
        </w:r>
        <w:r w:rsidR="00593FA6" w:rsidRPr="00791D37">
          <w:t xml:space="preserve"> </w:t>
        </w:r>
      </w:ins>
      <w:r w:rsidRPr="00791D37">
        <w:t>a la pestaña “KiBRA” en el menú para encender el “Border Router Engine”.</w:t>
      </w:r>
    </w:p>
    <w:p w14:paraId="096DDE78" w14:textId="77777777" w:rsidR="0074559B" w:rsidRPr="00791D37" w:rsidRDefault="0074559B" w:rsidP="00791D37"/>
    <w:p w14:paraId="56FC62DB" w14:textId="77777777" w:rsidR="0074559B" w:rsidRPr="00791D37" w:rsidRDefault="0074559B" w:rsidP="006242EF">
      <w:pPr>
        <w:pStyle w:val="Descripcin"/>
        <w:jc w:val="center"/>
      </w:pPr>
      <w:r w:rsidRPr="00791D37">
        <w:rPr>
          <w:noProof/>
        </w:rPr>
        <w:drawing>
          <wp:inline distT="0" distB="0" distL="0" distR="0" wp14:anchorId="138CF808" wp14:editId="22140055">
            <wp:extent cx="5400040" cy="4389120"/>
            <wp:effectExtent l="0" t="0" r="0" b="0"/>
            <wp:docPr id="13" name="Imagen 13"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Interfaz de usuario gráfica, Aplicación&#10;&#10;Descripción generada automáticamente"/>
                    <pic:cNvPicPr/>
                  </pic:nvPicPr>
                  <pic:blipFill>
                    <a:blip r:embed="rId36"/>
                    <a:stretch>
                      <a:fillRect/>
                    </a:stretch>
                  </pic:blipFill>
                  <pic:spPr>
                    <a:xfrm>
                      <a:off x="0" y="0"/>
                      <a:ext cx="5400040" cy="4389120"/>
                    </a:xfrm>
                    <a:prstGeom prst="rect">
                      <a:avLst/>
                    </a:prstGeom>
                  </pic:spPr>
                </pic:pic>
              </a:graphicData>
            </a:graphic>
          </wp:inline>
        </w:drawing>
      </w:r>
    </w:p>
    <w:p w14:paraId="2B694D6B" w14:textId="6CEF54C3" w:rsidR="0074559B" w:rsidRPr="006242EF" w:rsidRDefault="0074559B" w:rsidP="006242EF">
      <w:pPr>
        <w:pStyle w:val="Descripcin"/>
        <w:jc w:val="center"/>
      </w:pPr>
      <w:bookmarkStart w:id="2263" w:name="_Toc81499593"/>
      <w:bookmarkStart w:id="2264" w:name="_Toc81499828"/>
      <w:bookmarkStart w:id="2265" w:name="_Toc81652238"/>
      <w:r w:rsidRPr="00791D37">
        <w:t xml:space="preserve">Ilustración </w:t>
      </w:r>
      <w:r w:rsidRPr="006242EF">
        <w:fldChar w:fldCharType="begin"/>
      </w:r>
      <w:r w:rsidRPr="00791D37">
        <w:instrText xml:space="preserve"> SEQ Ilustración \* ARABIC </w:instrText>
      </w:r>
      <w:r w:rsidRPr="006242EF">
        <w:fldChar w:fldCharType="separate"/>
      </w:r>
      <w:r w:rsidR="00FE1EC4">
        <w:rPr>
          <w:noProof/>
        </w:rPr>
        <w:t>17</w:t>
      </w:r>
      <w:r w:rsidRPr="006242EF">
        <w:fldChar w:fldCharType="end"/>
      </w:r>
      <w:r w:rsidRPr="00791D37">
        <w:t xml:space="preserve"> Menú KiBRA - Inicio de Border Router</w:t>
      </w:r>
      <w:bookmarkEnd w:id="2263"/>
      <w:bookmarkEnd w:id="2264"/>
      <w:bookmarkEnd w:id="2265"/>
    </w:p>
    <w:p w14:paraId="01CBBDE5" w14:textId="77777777" w:rsidR="0074559B" w:rsidRPr="00791D37" w:rsidRDefault="0074559B" w:rsidP="00791D37"/>
    <w:p w14:paraId="00409A44" w14:textId="54049B6E" w:rsidR="0074559B" w:rsidRPr="00791D37" w:rsidRDefault="0074559B" w:rsidP="00791D37">
      <w:r w:rsidRPr="00791D37">
        <w:t xml:space="preserve">Después </w:t>
      </w:r>
      <w:del w:id="2266" w:author="JORGE CONTRERAS ORTIZ" w:date="2021-09-04T12:16:00Z">
        <w:r w:rsidRPr="00791D37" w:rsidDel="00593FA6">
          <w:delText>de clickear</w:delText>
        </w:r>
      </w:del>
      <w:ins w:id="2267" w:author="JORGE CONTRERAS ORTIZ" w:date="2021-09-04T12:16:00Z">
        <w:r w:rsidR="00593FA6">
          <w:t>se clicará</w:t>
        </w:r>
      </w:ins>
      <w:r w:rsidRPr="00791D37">
        <w:t xml:space="preserve"> en el botón de Start, </w:t>
      </w:r>
      <w:ins w:id="2268" w:author="JORGE CONTRERAS ORTIZ" w:date="2021-09-04T12:16:00Z">
        <w:r w:rsidR="00593FA6">
          <w:t xml:space="preserve">y </w:t>
        </w:r>
      </w:ins>
      <w:r w:rsidRPr="00791D37">
        <w:t>el Border Router se unirá a la red seleccionada o formará una nueva, según los ajustes configurados por el administrador.</w:t>
      </w:r>
    </w:p>
    <w:p w14:paraId="496ACC4A" w14:textId="77777777" w:rsidR="0074559B" w:rsidRPr="00791D37" w:rsidRDefault="0074559B" w:rsidP="006242EF">
      <w:pPr>
        <w:pStyle w:val="Descripcin"/>
        <w:jc w:val="center"/>
      </w:pPr>
      <w:r w:rsidRPr="00791D37">
        <w:rPr>
          <w:noProof/>
        </w:rPr>
        <w:lastRenderedPageBreak/>
        <w:drawing>
          <wp:inline distT="0" distB="0" distL="0" distR="0" wp14:anchorId="745D83E8" wp14:editId="429A62FA">
            <wp:extent cx="5400040" cy="4645660"/>
            <wp:effectExtent l="0" t="0" r="0" b="2540"/>
            <wp:docPr id="15" name="Imagen 15"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5" descr="Interfaz de usuario gráfica, Aplicación&#10;&#10;Descripción generada automáticamente"/>
                    <pic:cNvPicPr/>
                  </pic:nvPicPr>
                  <pic:blipFill>
                    <a:blip r:embed="rId37"/>
                    <a:stretch>
                      <a:fillRect/>
                    </a:stretch>
                  </pic:blipFill>
                  <pic:spPr>
                    <a:xfrm>
                      <a:off x="0" y="0"/>
                      <a:ext cx="5400040" cy="4645660"/>
                    </a:xfrm>
                    <a:prstGeom prst="rect">
                      <a:avLst/>
                    </a:prstGeom>
                  </pic:spPr>
                </pic:pic>
              </a:graphicData>
            </a:graphic>
          </wp:inline>
        </w:drawing>
      </w:r>
    </w:p>
    <w:p w14:paraId="212C1C74" w14:textId="41489A6E" w:rsidR="0074559B" w:rsidRPr="006242EF" w:rsidRDefault="0074559B" w:rsidP="006242EF">
      <w:pPr>
        <w:pStyle w:val="Descripcin"/>
        <w:jc w:val="center"/>
      </w:pPr>
      <w:bookmarkStart w:id="2269" w:name="_Toc81499594"/>
      <w:bookmarkStart w:id="2270" w:name="_Toc81499829"/>
      <w:bookmarkStart w:id="2271" w:name="_Toc81652239"/>
      <w:r w:rsidRPr="00791D37">
        <w:t xml:space="preserve">Ilustración </w:t>
      </w:r>
      <w:r w:rsidRPr="006242EF">
        <w:fldChar w:fldCharType="begin"/>
      </w:r>
      <w:r w:rsidRPr="00791D37">
        <w:instrText xml:space="preserve"> SEQ Ilustración \* ARABIC </w:instrText>
      </w:r>
      <w:r w:rsidRPr="006242EF">
        <w:fldChar w:fldCharType="separate"/>
      </w:r>
      <w:r w:rsidR="00FE1EC4">
        <w:rPr>
          <w:noProof/>
        </w:rPr>
        <w:t>18</w:t>
      </w:r>
      <w:r w:rsidRPr="006242EF">
        <w:fldChar w:fldCharType="end"/>
      </w:r>
      <w:r w:rsidRPr="00791D37">
        <w:t xml:space="preserve"> Menú de KiBRA - Border Router Iniciado</w:t>
      </w:r>
      <w:bookmarkEnd w:id="2269"/>
      <w:bookmarkEnd w:id="2270"/>
      <w:bookmarkEnd w:id="2271"/>
    </w:p>
    <w:p w14:paraId="344C5519" w14:textId="77777777" w:rsidR="0074559B" w:rsidRPr="00791D37" w:rsidRDefault="0074559B" w:rsidP="00791D37"/>
    <w:p w14:paraId="6F697A71" w14:textId="4A422486" w:rsidR="0074559B" w:rsidRPr="00791D37" w:rsidRDefault="00672BD4" w:rsidP="00791D37">
      <w:ins w:id="2272" w:author="JORGE CONTRERAS ORTIZ" w:date="2021-09-04T12:19:00Z">
        <w:r>
          <w:t xml:space="preserve">Volviendo </w:t>
        </w:r>
      </w:ins>
      <w:del w:id="2273" w:author="JORGE CONTRERAS ORTIZ" w:date="2021-09-04T12:19:00Z">
        <w:r w:rsidR="0074559B" w:rsidRPr="00791D37" w:rsidDel="00672BD4">
          <w:delText xml:space="preserve">Si volvemos </w:delText>
        </w:r>
      </w:del>
      <w:r w:rsidR="0074559B" w:rsidRPr="00791D37">
        <w:t>al submenú de “Settings” (Ajustes), es posible ver el resto de parámetros de la configuración de la red Thread que han sido configurados, ya sea por el administrador o automáticamente en el arranque.</w:t>
      </w:r>
    </w:p>
    <w:p w14:paraId="3C8B4380" w14:textId="77777777" w:rsidR="0074559B" w:rsidRPr="00791D37" w:rsidRDefault="0074559B" w:rsidP="006242EF">
      <w:pPr>
        <w:pStyle w:val="Descripcin"/>
        <w:jc w:val="center"/>
      </w:pPr>
      <w:r w:rsidRPr="00791D37">
        <w:rPr>
          <w:noProof/>
        </w:rPr>
        <w:lastRenderedPageBreak/>
        <w:drawing>
          <wp:inline distT="0" distB="0" distL="0" distR="0" wp14:anchorId="37D3E8DD" wp14:editId="57992A2B">
            <wp:extent cx="5400040" cy="4658995"/>
            <wp:effectExtent l="0" t="0" r="0" b="8255"/>
            <wp:docPr id="16" name="Imagen 16"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Interfaz de usuario gráfica, Aplicación&#10;&#10;Descripción generada automáticamente"/>
                    <pic:cNvPicPr/>
                  </pic:nvPicPr>
                  <pic:blipFill>
                    <a:blip r:embed="rId38"/>
                    <a:stretch>
                      <a:fillRect/>
                    </a:stretch>
                  </pic:blipFill>
                  <pic:spPr>
                    <a:xfrm>
                      <a:off x="0" y="0"/>
                      <a:ext cx="5400040" cy="4658995"/>
                    </a:xfrm>
                    <a:prstGeom prst="rect">
                      <a:avLst/>
                    </a:prstGeom>
                  </pic:spPr>
                </pic:pic>
              </a:graphicData>
            </a:graphic>
          </wp:inline>
        </w:drawing>
      </w:r>
    </w:p>
    <w:p w14:paraId="45A9687B" w14:textId="32DA4827" w:rsidR="0074559B" w:rsidRPr="00FE1EC4" w:rsidRDefault="0074559B" w:rsidP="006242EF">
      <w:pPr>
        <w:pStyle w:val="Descripcin"/>
        <w:jc w:val="center"/>
      </w:pPr>
      <w:bookmarkStart w:id="2274" w:name="_Toc81499595"/>
      <w:bookmarkStart w:id="2275" w:name="_Toc81499830"/>
      <w:bookmarkStart w:id="2276" w:name="_Toc81652240"/>
      <w:r w:rsidRPr="00FE1EC4">
        <w:t xml:space="preserve">Ilustración </w:t>
      </w:r>
      <w:r w:rsidRPr="006242EF">
        <w:fldChar w:fldCharType="begin"/>
      </w:r>
      <w:r w:rsidRPr="00FE1EC4">
        <w:instrText xml:space="preserve"> SEQ Ilustración \* ARABIC </w:instrText>
      </w:r>
      <w:r w:rsidRPr="006242EF">
        <w:fldChar w:fldCharType="separate"/>
      </w:r>
      <w:ins w:id="2277" w:author="JORGE CONTRERAS ORTIZ" w:date="2021-09-04T12:50:00Z">
        <w:r w:rsidR="00FE1EC4">
          <w:rPr>
            <w:noProof/>
          </w:rPr>
          <w:t>19</w:t>
        </w:r>
      </w:ins>
      <w:del w:id="2278" w:author="JORGE CONTRERAS ORTIZ" w:date="2021-09-04T12:49:00Z">
        <w:r w:rsidR="00FE1EC4" w:rsidRPr="00FE1EC4" w:rsidDel="00FE1EC4">
          <w:rPr>
            <w:noProof/>
          </w:rPr>
          <w:delText>19</w:delText>
        </w:r>
      </w:del>
      <w:r w:rsidRPr="006242EF">
        <w:fldChar w:fldCharType="end"/>
      </w:r>
      <w:r w:rsidRPr="00FE1EC4">
        <w:t xml:space="preserve"> Pestaña Settings - Export Settings</w:t>
      </w:r>
      <w:bookmarkEnd w:id="2274"/>
      <w:bookmarkEnd w:id="2275"/>
      <w:bookmarkEnd w:id="2276"/>
    </w:p>
    <w:p w14:paraId="0F1A0E81" w14:textId="77777777" w:rsidR="0074559B" w:rsidRPr="00FE1EC4" w:rsidRDefault="0074559B" w:rsidP="00791D37"/>
    <w:p w14:paraId="75AB19D7" w14:textId="779789DD" w:rsidR="0074559B" w:rsidRPr="00791D37" w:rsidRDefault="0074559B" w:rsidP="00791D37">
      <w:r w:rsidRPr="00791D37">
        <w:t xml:space="preserve">En esta pestaña, </w:t>
      </w:r>
      <w:ins w:id="2279" w:author="JORGE CONTRERAS ORTIZ" w:date="2021-09-04T12:19:00Z">
        <w:r w:rsidR="00672BD4">
          <w:t xml:space="preserve">es posible </w:t>
        </w:r>
      </w:ins>
      <w:del w:id="2280" w:author="JORGE CONTRERAS ORTIZ" w:date="2021-09-04T12:19:00Z">
        <w:r w:rsidRPr="00791D37" w:rsidDel="00672BD4">
          <w:delText xml:space="preserve">podemos </w:delText>
        </w:r>
      </w:del>
      <w:del w:id="2281" w:author="JORGE CONTRERAS ORTIZ" w:date="2021-09-04T12:20:00Z">
        <w:r w:rsidRPr="00791D37" w:rsidDel="00672BD4">
          <w:delText>coger</w:delText>
        </w:r>
      </w:del>
      <w:ins w:id="2282" w:author="JORGE CONTRERAS ORTIZ" w:date="2021-09-04T12:20:00Z">
        <w:r w:rsidR="00672BD4">
          <w:t>visualizar y copiar</w:t>
        </w:r>
      </w:ins>
      <w:r w:rsidRPr="00791D37">
        <w:t xml:space="preserve"> la información necesaria para </w:t>
      </w:r>
      <w:del w:id="2283" w:author="JORGE CONTRERAS ORTIZ" w:date="2021-09-04T12:20:00Z">
        <w:r w:rsidRPr="00791D37" w:rsidDel="00672BD4">
          <w:delText>que otros</w:delText>
        </w:r>
      </w:del>
      <w:ins w:id="2284" w:author="JORGE CONTRERAS ORTIZ" w:date="2021-09-04T12:20:00Z">
        <w:r w:rsidR="00672BD4">
          <w:t>la configuración de otros</w:t>
        </w:r>
      </w:ins>
      <w:r w:rsidRPr="00791D37">
        <w:t xml:space="preserve"> dispositivos </w:t>
      </w:r>
      <w:ins w:id="2285" w:author="JORGE CONTRERAS ORTIZ" w:date="2021-09-04T12:20:00Z">
        <w:r w:rsidR="00672BD4">
          <w:t xml:space="preserve">y su posterior </w:t>
        </w:r>
      </w:ins>
      <w:del w:id="2286" w:author="JORGE CONTRERAS ORTIZ" w:date="2021-09-04T12:20:00Z">
        <w:r w:rsidRPr="00791D37" w:rsidDel="00672BD4">
          <w:delText>puedan unirse</w:delText>
        </w:r>
      </w:del>
      <w:ins w:id="2287" w:author="JORGE CONTRERAS ORTIZ" w:date="2021-09-04T12:20:00Z">
        <w:r w:rsidR="00672BD4">
          <w:t>unión</w:t>
        </w:r>
      </w:ins>
      <w:r w:rsidRPr="00791D37">
        <w:t xml:space="preserve"> a la misma red. Esto se podrá gracias al botón situado en la esquina inferior derecha llamado “Export Settings”, el cual permite copiar la información de “commissioning”, requerida para la configuración del nuevo dispositivo e introducirlo en la red, utilizando comandos KiNOS.</w:t>
      </w:r>
      <w:ins w:id="2288" w:author="JORGE CONTRERAS ORTIZ" w:date="2021-09-04T12:20:00Z">
        <w:r w:rsidR="00672BD4">
          <w:t xml:space="preserve">a través </w:t>
        </w:r>
      </w:ins>
      <w:ins w:id="2289" w:author="JORGE CONTRERAS ORTIZ" w:date="2021-09-04T12:21:00Z">
        <w:r w:rsidR="00672BD4">
          <w:t>de la interfaz de KiTools proporcionada por Kirale.</w:t>
        </w:r>
      </w:ins>
    </w:p>
    <w:p w14:paraId="400B490A" w14:textId="77777777" w:rsidR="0074559B" w:rsidRPr="00791D37" w:rsidRDefault="0074559B" w:rsidP="00791D37"/>
    <w:p w14:paraId="0BFDC8E5" w14:textId="77777777" w:rsidR="0074559B" w:rsidRPr="00791D37" w:rsidRDefault="0074559B" w:rsidP="006242EF">
      <w:pPr>
        <w:pStyle w:val="Descripcin"/>
        <w:jc w:val="center"/>
      </w:pPr>
      <w:r w:rsidRPr="00791D37">
        <w:rPr>
          <w:noProof/>
        </w:rPr>
        <w:lastRenderedPageBreak/>
        <w:drawing>
          <wp:inline distT="0" distB="0" distL="0" distR="0" wp14:anchorId="29F3A331" wp14:editId="02C8540A">
            <wp:extent cx="5400040" cy="4638675"/>
            <wp:effectExtent l="0" t="0" r="0" b="9525"/>
            <wp:docPr id="17" name="Imagen 17"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Interfaz de usuario gráfica, Texto, Aplicación&#10;&#10;Descripción generada automáticamente"/>
                    <pic:cNvPicPr/>
                  </pic:nvPicPr>
                  <pic:blipFill>
                    <a:blip r:embed="rId39"/>
                    <a:stretch>
                      <a:fillRect/>
                    </a:stretch>
                  </pic:blipFill>
                  <pic:spPr>
                    <a:xfrm>
                      <a:off x="0" y="0"/>
                      <a:ext cx="5400040" cy="4638675"/>
                    </a:xfrm>
                    <a:prstGeom prst="rect">
                      <a:avLst/>
                    </a:prstGeom>
                  </pic:spPr>
                </pic:pic>
              </a:graphicData>
            </a:graphic>
          </wp:inline>
        </w:drawing>
      </w:r>
    </w:p>
    <w:p w14:paraId="2210BEE0" w14:textId="085BBC18" w:rsidR="0074559B" w:rsidRPr="00434554" w:rsidRDefault="0074559B" w:rsidP="006242EF">
      <w:pPr>
        <w:pStyle w:val="Descripcin"/>
        <w:jc w:val="center"/>
        <w:rPr>
          <w:lang w:val="en-US"/>
          <w:rPrChange w:id="2290" w:author="JORGE CONTRERAS ORTIZ" w:date="2021-09-04T09:17:00Z">
            <w:rPr/>
          </w:rPrChange>
        </w:rPr>
      </w:pPr>
      <w:bookmarkStart w:id="2291" w:name="_Toc81499596"/>
      <w:bookmarkStart w:id="2292" w:name="_Toc81499831"/>
      <w:bookmarkStart w:id="2293" w:name="_Toc81652241"/>
      <w:r w:rsidRPr="00434554">
        <w:rPr>
          <w:lang w:val="en-US"/>
          <w:rPrChange w:id="2294" w:author="JORGE CONTRERAS ORTIZ" w:date="2021-09-04T09:17:00Z">
            <w:rPr/>
          </w:rPrChange>
        </w:rPr>
        <w:t xml:space="preserve">Ilustración </w:t>
      </w:r>
      <w:r w:rsidR="009449CB">
        <w:fldChar w:fldCharType="begin"/>
      </w:r>
      <w:r w:rsidR="009449CB" w:rsidRPr="00434554">
        <w:rPr>
          <w:lang w:val="en-US"/>
          <w:rPrChange w:id="2295" w:author="JORGE CONTRERAS ORTIZ" w:date="2021-09-04T09:17:00Z">
            <w:rPr/>
          </w:rPrChange>
        </w:rPr>
        <w:instrText xml:space="preserve"> SEQ Ilustración \* ARABIC </w:instrText>
      </w:r>
      <w:r w:rsidR="009449CB">
        <w:fldChar w:fldCharType="separate"/>
      </w:r>
      <w:ins w:id="2296" w:author="JORGE CONTRERAS ORTIZ" w:date="2021-09-04T12:50:00Z">
        <w:r w:rsidR="00FE1EC4">
          <w:rPr>
            <w:noProof/>
            <w:lang w:val="en-US"/>
          </w:rPr>
          <w:t>20</w:t>
        </w:r>
      </w:ins>
      <w:del w:id="2297" w:author="JORGE CONTRERAS ORTIZ" w:date="2021-09-04T12:17:00Z">
        <w:r w:rsidR="00425C71" w:rsidRPr="00434554" w:rsidDel="00593FA6">
          <w:rPr>
            <w:noProof/>
            <w:lang w:val="en-US"/>
            <w:rPrChange w:id="2298" w:author="JORGE CONTRERAS ORTIZ" w:date="2021-09-04T09:17:00Z">
              <w:rPr>
                <w:noProof/>
              </w:rPr>
            </w:rPrChange>
          </w:rPr>
          <w:delText>20</w:delText>
        </w:r>
      </w:del>
      <w:r w:rsidR="009449CB">
        <w:rPr>
          <w:noProof/>
        </w:rPr>
        <w:fldChar w:fldCharType="end"/>
      </w:r>
      <w:r w:rsidRPr="00434554">
        <w:rPr>
          <w:lang w:val="en-US"/>
          <w:rPrChange w:id="2299" w:author="JORGE CONTRERAS ORTIZ" w:date="2021-09-04T09:17:00Z">
            <w:rPr/>
          </w:rPrChange>
        </w:rPr>
        <w:t xml:space="preserve"> Ventana Export Commissioning Information</w:t>
      </w:r>
      <w:bookmarkEnd w:id="2291"/>
      <w:bookmarkEnd w:id="2292"/>
      <w:bookmarkEnd w:id="2293"/>
    </w:p>
    <w:p w14:paraId="77776E5D" w14:textId="77777777" w:rsidR="0074559B" w:rsidRPr="00791D37" w:rsidRDefault="0074559B" w:rsidP="00791D37">
      <w:pPr>
        <w:rPr>
          <w:lang w:val="en-US"/>
        </w:rPr>
      </w:pPr>
    </w:p>
    <w:p w14:paraId="3BD1E191" w14:textId="77777777" w:rsidR="0074559B" w:rsidRPr="00791D37" w:rsidRDefault="0074559B" w:rsidP="00791D37">
      <w:pPr>
        <w:rPr>
          <w:lang w:val="en-US"/>
        </w:rPr>
      </w:pPr>
      <w:r w:rsidRPr="00791D37">
        <w:rPr>
          <w:lang w:val="en-US"/>
        </w:rPr>
        <w:br w:type="page"/>
      </w:r>
    </w:p>
    <w:p w14:paraId="7DC75435" w14:textId="47FBF173" w:rsidR="0074559B" w:rsidRPr="00791D37" w:rsidRDefault="00593FA6" w:rsidP="00FE1EC4">
      <w:pPr>
        <w:pStyle w:val="Ttulo5"/>
      </w:pPr>
      <w:bookmarkStart w:id="2300" w:name="_Toc81499412"/>
      <w:bookmarkStart w:id="2301" w:name="_Toc81650411"/>
      <w:r w:rsidRPr="00791D37">
        <w:lastRenderedPageBreak/>
        <w:t>SERVICIOS</w:t>
      </w:r>
      <w:bookmarkEnd w:id="2300"/>
      <w:bookmarkEnd w:id="2301"/>
    </w:p>
    <w:p w14:paraId="62F681F8" w14:textId="77777777" w:rsidR="0074559B" w:rsidRPr="00791D37" w:rsidRDefault="0074559B" w:rsidP="00791D37"/>
    <w:p w14:paraId="25E4E5BB" w14:textId="4C85F16C" w:rsidR="0074559B" w:rsidRPr="00791D37" w:rsidRDefault="0074559B" w:rsidP="00791D37">
      <w:r w:rsidRPr="00791D37">
        <w:t xml:space="preserve">El administrador de la red podrá ver </w:t>
      </w:r>
      <w:del w:id="2302" w:author="JORGE CONTRERAS ORTIZ" w:date="2021-09-04T12:21:00Z">
        <w:r w:rsidRPr="00791D37" w:rsidDel="00672BD4">
          <w:delText>que</w:delText>
        </w:r>
      </w:del>
      <w:ins w:id="2303" w:author="JORGE CONTRERAS ORTIZ" w:date="2021-09-04T12:21:00Z">
        <w:r w:rsidR="00672BD4" w:rsidRPr="00791D37">
          <w:t>qué</w:t>
        </w:r>
      </w:ins>
      <w:r w:rsidRPr="00791D37">
        <w:t xml:space="preserve"> servicios están siendo provistos por el Border Router en cada momento y su estado en el submenú “Services” por debajo del menú “KiBRA”. Hay cuatro posibles servicios que el Border Router es capaz de proveer.</w:t>
      </w:r>
    </w:p>
    <w:p w14:paraId="594DFA38" w14:textId="77777777" w:rsidR="0074559B" w:rsidRPr="00791D37" w:rsidRDefault="0074559B" w:rsidP="00791D37"/>
    <w:p w14:paraId="1F851488" w14:textId="4A4FDEA8" w:rsidR="0074559B" w:rsidRPr="00791D37" w:rsidRDefault="00672BD4" w:rsidP="00FE1EC4">
      <w:pPr>
        <w:pStyle w:val="Ttulo6"/>
      </w:pPr>
      <w:bookmarkStart w:id="2304" w:name="_Toc81650412"/>
      <w:r w:rsidRPr="00791D37">
        <w:t>SERVIDOR BACKBONE ROUTER</w:t>
      </w:r>
      <w:bookmarkEnd w:id="2304"/>
    </w:p>
    <w:p w14:paraId="4F71653F" w14:textId="77777777" w:rsidR="0074559B" w:rsidRPr="00791D37" w:rsidRDefault="0074559B" w:rsidP="00791D37"/>
    <w:p w14:paraId="4C45F26F" w14:textId="77777777" w:rsidR="0074559B" w:rsidRPr="00791D37" w:rsidRDefault="0074559B" w:rsidP="00791D37">
      <w:r w:rsidRPr="00791D37">
        <w:t>Cuando la opción “Backbone Router Server”  esté habilitada  en el menú de “Settings”, los datos relacionados aparecerán en esta página.</w:t>
      </w:r>
    </w:p>
    <w:p w14:paraId="32727048" w14:textId="77777777" w:rsidR="0074559B" w:rsidRPr="00791D37" w:rsidRDefault="0074559B" w:rsidP="00791D37"/>
    <w:p w14:paraId="6B4A3978" w14:textId="77777777" w:rsidR="0074559B" w:rsidRPr="00791D37" w:rsidRDefault="0074559B" w:rsidP="006242EF">
      <w:pPr>
        <w:pStyle w:val="Descripcin"/>
        <w:jc w:val="center"/>
      </w:pPr>
      <w:r w:rsidRPr="00791D37">
        <w:rPr>
          <w:noProof/>
        </w:rPr>
        <w:drawing>
          <wp:inline distT="0" distB="0" distL="0" distR="0" wp14:anchorId="5A4CB0D0" wp14:editId="4B2809B6">
            <wp:extent cx="5400040" cy="4636135"/>
            <wp:effectExtent l="0" t="0" r="0" b="0"/>
            <wp:docPr id="18" name="Imagen 18"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8" descr="Interfaz de usuario gráfica, Aplicación&#10;&#10;Descripción generada automáticamente"/>
                    <pic:cNvPicPr/>
                  </pic:nvPicPr>
                  <pic:blipFill>
                    <a:blip r:embed="rId40"/>
                    <a:stretch>
                      <a:fillRect/>
                    </a:stretch>
                  </pic:blipFill>
                  <pic:spPr>
                    <a:xfrm>
                      <a:off x="0" y="0"/>
                      <a:ext cx="5400040" cy="4636135"/>
                    </a:xfrm>
                    <a:prstGeom prst="rect">
                      <a:avLst/>
                    </a:prstGeom>
                  </pic:spPr>
                </pic:pic>
              </a:graphicData>
            </a:graphic>
          </wp:inline>
        </w:drawing>
      </w:r>
    </w:p>
    <w:p w14:paraId="198B9D18" w14:textId="15673604" w:rsidR="0074559B" w:rsidRPr="006242EF" w:rsidRDefault="0074559B" w:rsidP="006242EF">
      <w:pPr>
        <w:pStyle w:val="Descripcin"/>
        <w:jc w:val="center"/>
      </w:pPr>
      <w:bookmarkStart w:id="2305" w:name="_Toc81499597"/>
      <w:bookmarkStart w:id="2306" w:name="_Toc81499832"/>
      <w:bookmarkStart w:id="2307" w:name="_Toc81652242"/>
      <w:r w:rsidRPr="00791D37">
        <w:t xml:space="preserve">Ilustración </w:t>
      </w:r>
      <w:r w:rsidRPr="006242EF">
        <w:fldChar w:fldCharType="begin"/>
      </w:r>
      <w:r w:rsidRPr="00791D37">
        <w:instrText xml:space="preserve"> SEQ Ilustración \* ARABIC </w:instrText>
      </w:r>
      <w:r w:rsidRPr="006242EF">
        <w:fldChar w:fldCharType="separate"/>
      </w:r>
      <w:r w:rsidR="00FE1EC4">
        <w:rPr>
          <w:noProof/>
        </w:rPr>
        <w:t>21</w:t>
      </w:r>
      <w:r w:rsidRPr="006242EF">
        <w:fldChar w:fldCharType="end"/>
      </w:r>
      <w:r w:rsidRPr="00791D37">
        <w:t xml:space="preserve"> Servidor Backbone Router</w:t>
      </w:r>
      <w:bookmarkEnd w:id="2305"/>
      <w:bookmarkEnd w:id="2306"/>
      <w:bookmarkEnd w:id="2307"/>
    </w:p>
    <w:p w14:paraId="1C1655CC" w14:textId="77777777" w:rsidR="0074559B" w:rsidRPr="00791D37" w:rsidRDefault="0074559B" w:rsidP="00791D37">
      <w:r w:rsidRPr="00791D37">
        <w:br w:type="page"/>
      </w:r>
    </w:p>
    <w:p w14:paraId="1FE62FCE" w14:textId="77777777" w:rsidR="0074559B" w:rsidRPr="00791D37" w:rsidRDefault="0074559B" w:rsidP="00FE1EC4">
      <w:pPr>
        <w:pStyle w:val="Ttulo6"/>
      </w:pPr>
      <w:bookmarkStart w:id="2308" w:name="_Toc81650413"/>
      <w:r w:rsidRPr="00791D37">
        <w:lastRenderedPageBreak/>
        <w:t>DHCP</w:t>
      </w:r>
      <w:bookmarkEnd w:id="2308"/>
    </w:p>
    <w:p w14:paraId="5CC4AA41" w14:textId="77777777" w:rsidR="0074559B" w:rsidRPr="00791D37" w:rsidRDefault="0074559B" w:rsidP="00791D37"/>
    <w:p w14:paraId="7FC47732" w14:textId="77777777" w:rsidR="0074559B" w:rsidRPr="00791D37" w:rsidRDefault="0074559B" w:rsidP="00791D37">
      <w:r w:rsidRPr="00791D37">
        <w:t>Si la opción DHCP se activa al configurar el prefijo de red, la siguiente página mostrará una lista de los nodos que han adquirido una dirección IPv6 vía DHCP y cuál es.</w:t>
      </w:r>
    </w:p>
    <w:p w14:paraId="2F1DB579" w14:textId="77777777" w:rsidR="0074559B" w:rsidRPr="00791D37" w:rsidRDefault="0074559B" w:rsidP="00791D37"/>
    <w:p w14:paraId="21C7A39F" w14:textId="77777777" w:rsidR="0074559B" w:rsidRPr="00791D37" w:rsidRDefault="0074559B" w:rsidP="006242EF">
      <w:pPr>
        <w:pStyle w:val="Descripcin"/>
        <w:jc w:val="center"/>
      </w:pPr>
      <w:r w:rsidRPr="00791D37">
        <w:rPr>
          <w:noProof/>
        </w:rPr>
        <w:drawing>
          <wp:inline distT="0" distB="0" distL="0" distR="0" wp14:anchorId="5A09560B" wp14:editId="3336D66A">
            <wp:extent cx="5400040" cy="4668520"/>
            <wp:effectExtent l="0" t="0" r="0" b="0"/>
            <wp:docPr id="19" name="Imagen 19"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Interfaz de usuario gráfica, Texto, Aplicación&#10;&#10;Descripción generada automáticamente"/>
                    <pic:cNvPicPr/>
                  </pic:nvPicPr>
                  <pic:blipFill>
                    <a:blip r:embed="rId41"/>
                    <a:stretch>
                      <a:fillRect/>
                    </a:stretch>
                  </pic:blipFill>
                  <pic:spPr>
                    <a:xfrm>
                      <a:off x="0" y="0"/>
                      <a:ext cx="5400040" cy="4668520"/>
                    </a:xfrm>
                    <a:prstGeom prst="rect">
                      <a:avLst/>
                    </a:prstGeom>
                  </pic:spPr>
                </pic:pic>
              </a:graphicData>
            </a:graphic>
          </wp:inline>
        </w:drawing>
      </w:r>
    </w:p>
    <w:p w14:paraId="02DCDB3D" w14:textId="705F2EE4" w:rsidR="0074559B" w:rsidRPr="006242EF" w:rsidRDefault="0074559B" w:rsidP="006242EF">
      <w:pPr>
        <w:pStyle w:val="Descripcin"/>
        <w:jc w:val="center"/>
      </w:pPr>
      <w:bookmarkStart w:id="2309" w:name="_Toc81499598"/>
      <w:bookmarkStart w:id="2310" w:name="_Toc81499833"/>
      <w:bookmarkStart w:id="2311" w:name="_Toc81652243"/>
      <w:r w:rsidRPr="00791D37">
        <w:t xml:space="preserve">Ilustración </w:t>
      </w:r>
      <w:r w:rsidRPr="006242EF">
        <w:fldChar w:fldCharType="begin"/>
      </w:r>
      <w:r w:rsidRPr="00791D37">
        <w:instrText xml:space="preserve"> SEQ Ilustración \* ARABIC </w:instrText>
      </w:r>
      <w:r w:rsidRPr="006242EF">
        <w:fldChar w:fldCharType="separate"/>
      </w:r>
      <w:r w:rsidR="00FE1EC4">
        <w:rPr>
          <w:noProof/>
        </w:rPr>
        <w:t>22</w:t>
      </w:r>
      <w:r w:rsidRPr="006242EF">
        <w:fldChar w:fldCharType="end"/>
      </w:r>
      <w:r w:rsidRPr="00791D37">
        <w:t xml:space="preserve"> Servicio DHCP</w:t>
      </w:r>
      <w:bookmarkEnd w:id="2309"/>
      <w:bookmarkEnd w:id="2310"/>
      <w:bookmarkEnd w:id="2311"/>
    </w:p>
    <w:p w14:paraId="6DD369C8" w14:textId="77777777" w:rsidR="0074559B" w:rsidRPr="00791D37" w:rsidRDefault="0074559B" w:rsidP="00791D37">
      <w:r w:rsidRPr="00791D37">
        <w:br w:type="page"/>
      </w:r>
    </w:p>
    <w:p w14:paraId="628E0775" w14:textId="77777777" w:rsidR="0074559B" w:rsidRPr="00791D37" w:rsidRDefault="0074559B" w:rsidP="00FE1EC4">
      <w:pPr>
        <w:pStyle w:val="Ttulo6"/>
      </w:pPr>
      <w:bookmarkStart w:id="2312" w:name="_Toc81650414"/>
      <w:r w:rsidRPr="00791D37">
        <w:lastRenderedPageBreak/>
        <w:t>NAT64</w:t>
      </w:r>
      <w:bookmarkEnd w:id="2312"/>
    </w:p>
    <w:p w14:paraId="7DC0F056" w14:textId="77777777" w:rsidR="0074559B" w:rsidRPr="00791D37" w:rsidRDefault="0074559B" w:rsidP="00791D37"/>
    <w:p w14:paraId="6DD11577" w14:textId="77777777" w:rsidR="0074559B" w:rsidRPr="00791D37" w:rsidRDefault="0074559B" w:rsidP="00791D37">
      <w:r w:rsidRPr="00791D37">
        <w:t>Siempre que haya una dirección IPv4 configurada en la interfaz externa, esta será usada para realizar una función de NAT64 en el Border Router. La tabla de la sesión NAT se mostrará en esta pestaña.</w:t>
      </w:r>
    </w:p>
    <w:p w14:paraId="09316ABF" w14:textId="77777777" w:rsidR="0074559B" w:rsidRPr="00791D37" w:rsidRDefault="0074559B" w:rsidP="00791D37"/>
    <w:p w14:paraId="47D8E63F" w14:textId="77777777" w:rsidR="0074559B" w:rsidRPr="00791D37" w:rsidRDefault="0074559B" w:rsidP="006242EF">
      <w:pPr>
        <w:pStyle w:val="Descripcin"/>
        <w:jc w:val="center"/>
      </w:pPr>
      <w:r w:rsidRPr="00791D37">
        <w:rPr>
          <w:noProof/>
        </w:rPr>
        <w:drawing>
          <wp:inline distT="0" distB="0" distL="0" distR="0" wp14:anchorId="59CC61FE" wp14:editId="10D8440A">
            <wp:extent cx="5400040" cy="4663440"/>
            <wp:effectExtent l="0" t="0" r="0" b="3810"/>
            <wp:docPr id="20" name="Imagen 20"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descr="Interfaz de usuario gráfica, Aplicación&#10;&#10;Descripción generada automáticamente"/>
                    <pic:cNvPicPr/>
                  </pic:nvPicPr>
                  <pic:blipFill>
                    <a:blip r:embed="rId42"/>
                    <a:stretch>
                      <a:fillRect/>
                    </a:stretch>
                  </pic:blipFill>
                  <pic:spPr>
                    <a:xfrm>
                      <a:off x="0" y="0"/>
                      <a:ext cx="5400040" cy="4663440"/>
                    </a:xfrm>
                    <a:prstGeom prst="rect">
                      <a:avLst/>
                    </a:prstGeom>
                  </pic:spPr>
                </pic:pic>
              </a:graphicData>
            </a:graphic>
          </wp:inline>
        </w:drawing>
      </w:r>
    </w:p>
    <w:p w14:paraId="6705D5F4" w14:textId="56A9A3C0" w:rsidR="0074559B" w:rsidRPr="006242EF" w:rsidRDefault="0074559B" w:rsidP="006242EF">
      <w:pPr>
        <w:pStyle w:val="Descripcin"/>
        <w:jc w:val="center"/>
      </w:pPr>
      <w:bookmarkStart w:id="2313" w:name="_Toc81499599"/>
      <w:bookmarkStart w:id="2314" w:name="_Toc81499834"/>
      <w:bookmarkStart w:id="2315" w:name="_Toc81652244"/>
      <w:r w:rsidRPr="00791D37">
        <w:t xml:space="preserve">Ilustración </w:t>
      </w:r>
      <w:r w:rsidRPr="006242EF">
        <w:fldChar w:fldCharType="begin"/>
      </w:r>
      <w:r w:rsidRPr="00791D37">
        <w:instrText xml:space="preserve"> SEQ Ilustración \* ARABIC </w:instrText>
      </w:r>
      <w:r w:rsidRPr="006242EF">
        <w:fldChar w:fldCharType="separate"/>
      </w:r>
      <w:r w:rsidR="00FE1EC4">
        <w:rPr>
          <w:noProof/>
        </w:rPr>
        <w:t>23</w:t>
      </w:r>
      <w:r w:rsidRPr="006242EF">
        <w:fldChar w:fldCharType="end"/>
      </w:r>
      <w:r w:rsidRPr="00791D37">
        <w:t xml:space="preserve"> Servicio NAT64</w:t>
      </w:r>
      <w:bookmarkEnd w:id="2313"/>
      <w:bookmarkEnd w:id="2314"/>
      <w:bookmarkEnd w:id="2315"/>
    </w:p>
    <w:p w14:paraId="65EDCE06" w14:textId="77777777" w:rsidR="0074559B" w:rsidRPr="00791D37" w:rsidRDefault="0074559B" w:rsidP="00791D37"/>
    <w:p w14:paraId="6F05BAF5" w14:textId="77777777" w:rsidR="0074559B" w:rsidRPr="00791D37" w:rsidRDefault="0074559B" w:rsidP="00791D37">
      <w:r w:rsidRPr="00791D37">
        <w:br w:type="page"/>
      </w:r>
    </w:p>
    <w:p w14:paraId="49E22FBB" w14:textId="74819489" w:rsidR="0074559B" w:rsidRPr="00791D37" w:rsidRDefault="00672BD4" w:rsidP="00FE1EC4">
      <w:pPr>
        <w:pStyle w:val="Ttulo6"/>
      </w:pPr>
      <w:bookmarkStart w:id="2316" w:name="_Toc81650415"/>
      <w:r w:rsidRPr="00791D37">
        <w:lastRenderedPageBreak/>
        <w:t>COMMISSIONER</w:t>
      </w:r>
      <w:bookmarkEnd w:id="2316"/>
    </w:p>
    <w:p w14:paraId="054DF3FA" w14:textId="77777777" w:rsidR="0074559B" w:rsidRPr="00791D37" w:rsidRDefault="0074559B" w:rsidP="00791D37"/>
    <w:p w14:paraId="1A956589" w14:textId="0B1A45C8" w:rsidR="0074559B" w:rsidRPr="00791D37" w:rsidRDefault="0074559B" w:rsidP="00791D37">
      <w:r w:rsidRPr="00791D37">
        <w:t xml:space="preserve">El Border Router puede hacer también de </w:t>
      </w:r>
      <w:del w:id="2317" w:author="JORGE CONTRERAS ORTIZ" w:date="2021-09-04T12:24:00Z">
        <w:r w:rsidRPr="00791D37" w:rsidDel="00672BD4">
          <w:delText xml:space="preserve">comisario </w:delText>
        </w:r>
      </w:del>
      <w:ins w:id="2318" w:author="JORGE CONTRERAS ORTIZ" w:date="2021-09-04T12:24:00Z">
        <w:r w:rsidR="00672BD4">
          <w:t>commissioner</w:t>
        </w:r>
        <w:r w:rsidR="00672BD4" w:rsidRPr="00791D37">
          <w:t xml:space="preserve"> </w:t>
        </w:r>
      </w:ins>
      <w:r w:rsidRPr="00791D37">
        <w:t>dentro de la red Thread. Una vez esta función está activada, el administrador de la red, puede activar la dirección de datos para permitir que se puedan unir nuevos dispositivos a la red.</w:t>
      </w:r>
    </w:p>
    <w:p w14:paraId="7064F695" w14:textId="77777777" w:rsidR="0074559B" w:rsidRPr="00791D37" w:rsidRDefault="0074559B" w:rsidP="00791D37"/>
    <w:p w14:paraId="6C54ACB6" w14:textId="77777777" w:rsidR="0074559B" w:rsidRPr="00791D37" w:rsidRDefault="0074559B" w:rsidP="006242EF">
      <w:pPr>
        <w:pStyle w:val="Descripcin"/>
        <w:jc w:val="center"/>
      </w:pPr>
      <w:r w:rsidRPr="00791D37">
        <w:rPr>
          <w:noProof/>
        </w:rPr>
        <w:drawing>
          <wp:inline distT="0" distB="0" distL="0" distR="0" wp14:anchorId="53B6E349" wp14:editId="2A3A5571">
            <wp:extent cx="5400040" cy="4668520"/>
            <wp:effectExtent l="0" t="0" r="0" b="0"/>
            <wp:docPr id="21" name="Imagen 2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descr="Interfaz de usuario gráfica, Aplicación&#10;&#10;Descripción generada automáticamente"/>
                    <pic:cNvPicPr/>
                  </pic:nvPicPr>
                  <pic:blipFill>
                    <a:blip r:embed="rId43"/>
                    <a:stretch>
                      <a:fillRect/>
                    </a:stretch>
                  </pic:blipFill>
                  <pic:spPr>
                    <a:xfrm>
                      <a:off x="0" y="0"/>
                      <a:ext cx="5400040" cy="4668520"/>
                    </a:xfrm>
                    <a:prstGeom prst="rect">
                      <a:avLst/>
                    </a:prstGeom>
                  </pic:spPr>
                </pic:pic>
              </a:graphicData>
            </a:graphic>
          </wp:inline>
        </w:drawing>
      </w:r>
    </w:p>
    <w:p w14:paraId="0772A241" w14:textId="6AC1E3D4" w:rsidR="0074559B" w:rsidRPr="006242EF" w:rsidRDefault="0074559B" w:rsidP="006242EF">
      <w:pPr>
        <w:pStyle w:val="Descripcin"/>
        <w:jc w:val="center"/>
      </w:pPr>
      <w:bookmarkStart w:id="2319" w:name="_Toc81499600"/>
      <w:bookmarkStart w:id="2320" w:name="_Toc81499835"/>
      <w:bookmarkStart w:id="2321" w:name="_Toc81652245"/>
      <w:r w:rsidRPr="00791D37">
        <w:t xml:space="preserve">Ilustración </w:t>
      </w:r>
      <w:r w:rsidRPr="006242EF">
        <w:fldChar w:fldCharType="begin"/>
      </w:r>
      <w:r w:rsidRPr="00791D37">
        <w:instrText xml:space="preserve"> SEQ Ilustración \* ARABIC </w:instrText>
      </w:r>
      <w:r w:rsidRPr="006242EF">
        <w:fldChar w:fldCharType="separate"/>
      </w:r>
      <w:r w:rsidR="00FE1EC4">
        <w:rPr>
          <w:noProof/>
        </w:rPr>
        <w:t>24</w:t>
      </w:r>
      <w:r w:rsidRPr="006242EF">
        <w:fldChar w:fldCharType="end"/>
      </w:r>
      <w:r w:rsidRPr="00791D37">
        <w:t xml:space="preserve"> Servicio Commissioner</w:t>
      </w:r>
      <w:bookmarkEnd w:id="2319"/>
      <w:bookmarkEnd w:id="2320"/>
      <w:bookmarkEnd w:id="2321"/>
    </w:p>
    <w:p w14:paraId="53C74CE3" w14:textId="77777777" w:rsidR="0074559B" w:rsidRPr="00791D37" w:rsidRDefault="0074559B" w:rsidP="00791D37">
      <w:r w:rsidRPr="00791D37">
        <w:br w:type="page"/>
      </w:r>
    </w:p>
    <w:p w14:paraId="1FDD7FED" w14:textId="79D465F2" w:rsidR="0074559B" w:rsidRPr="00791D37" w:rsidRDefault="00672BD4" w:rsidP="00FE1EC4">
      <w:pPr>
        <w:pStyle w:val="Ttulo5"/>
      </w:pPr>
      <w:bookmarkStart w:id="2322" w:name="_Toc81499413"/>
      <w:bookmarkStart w:id="2323" w:name="_Toc81650416"/>
      <w:r w:rsidRPr="00791D37">
        <w:lastRenderedPageBreak/>
        <w:t>VISUAL NETWORK</w:t>
      </w:r>
      <w:bookmarkEnd w:id="2322"/>
      <w:bookmarkEnd w:id="2323"/>
    </w:p>
    <w:p w14:paraId="0F816A50" w14:textId="77777777" w:rsidR="0074559B" w:rsidRPr="00791D37" w:rsidRDefault="0074559B" w:rsidP="00791D37"/>
    <w:p w14:paraId="72D82FEA" w14:textId="6457F3B1" w:rsidR="0074559B" w:rsidRDefault="0074559B" w:rsidP="00791D37">
      <w:pPr>
        <w:rPr>
          <w:ins w:id="2324" w:author="JORGE CONTRERAS ORTIZ" w:date="2021-09-04T12:25:00Z"/>
        </w:rPr>
      </w:pPr>
      <w:r w:rsidRPr="00791D37">
        <w:t>El mapa de topología de red es un mapa que permite al administrador de la red ver el Layout físico de los dispositivos conectados. Este mapa con la topología de la red es muy útil para entender cómo se han conectado los dispositivos unos a otros y así entender las mejores técnicas para los problemas.</w:t>
      </w:r>
    </w:p>
    <w:p w14:paraId="1D2CB408" w14:textId="77777777" w:rsidR="00672BD4" w:rsidRPr="00791D37" w:rsidRDefault="00672BD4" w:rsidP="00791D37"/>
    <w:p w14:paraId="6AB30E54" w14:textId="77777777" w:rsidR="0074559B" w:rsidRPr="00791D37" w:rsidRDefault="0074559B" w:rsidP="006242EF">
      <w:pPr>
        <w:pStyle w:val="Descripcin"/>
        <w:jc w:val="center"/>
      </w:pPr>
      <w:r w:rsidRPr="00791D37">
        <w:rPr>
          <w:noProof/>
        </w:rPr>
        <w:drawing>
          <wp:inline distT="0" distB="0" distL="0" distR="0" wp14:anchorId="1AEC9570" wp14:editId="012DA4CF">
            <wp:extent cx="5400040" cy="4653280"/>
            <wp:effectExtent l="0" t="0" r="0" b="0"/>
            <wp:docPr id="12" name="Imagen 12" descr="Interfaz de usuario gráfic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Interfaz de usuario gráfica&#10;&#10;Descripción generada automáticamente con confianza baja"/>
                    <pic:cNvPicPr/>
                  </pic:nvPicPr>
                  <pic:blipFill>
                    <a:blip r:embed="rId44"/>
                    <a:stretch>
                      <a:fillRect/>
                    </a:stretch>
                  </pic:blipFill>
                  <pic:spPr>
                    <a:xfrm>
                      <a:off x="0" y="0"/>
                      <a:ext cx="5400040" cy="4653280"/>
                    </a:xfrm>
                    <a:prstGeom prst="rect">
                      <a:avLst/>
                    </a:prstGeom>
                  </pic:spPr>
                </pic:pic>
              </a:graphicData>
            </a:graphic>
          </wp:inline>
        </w:drawing>
      </w:r>
    </w:p>
    <w:p w14:paraId="7239A320" w14:textId="59427DBA" w:rsidR="0074559B" w:rsidRPr="006242EF" w:rsidRDefault="0074559B" w:rsidP="006242EF">
      <w:pPr>
        <w:pStyle w:val="Descripcin"/>
        <w:jc w:val="center"/>
      </w:pPr>
      <w:bookmarkStart w:id="2325" w:name="_Toc81499601"/>
      <w:bookmarkStart w:id="2326" w:name="_Toc81499836"/>
      <w:bookmarkStart w:id="2327" w:name="_Toc81652246"/>
      <w:r w:rsidRPr="00791D37">
        <w:t xml:space="preserve">Ilustración </w:t>
      </w:r>
      <w:r w:rsidRPr="006242EF">
        <w:fldChar w:fldCharType="begin"/>
      </w:r>
      <w:r w:rsidRPr="00791D37">
        <w:instrText xml:space="preserve"> SEQ Ilustración \* ARABIC </w:instrText>
      </w:r>
      <w:r w:rsidRPr="006242EF">
        <w:fldChar w:fldCharType="separate"/>
      </w:r>
      <w:r w:rsidR="00FE1EC4">
        <w:rPr>
          <w:noProof/>
        </w:rPr>
        <w:t>25</w:t>
      </w:r>
      <w:r w:rsidRPr="006242EF">
        <w:fldChar w:fldCharType="end"/>
      </w:r>
      <w:r w:rsidRPr="00791D37">
        <w:t xml:space="preserve"> Pestaña Visual Network</w:t>
      </w:r>
      <w:bookmarkEnd w:id="2325"/>
      <w:bookmarkEnd w:id="2326"/>
      <w:bookmarkEnd w:id="2327"/>
    </w:p>
    <w:p w14:paraId="2833F112" w14:textId="77777777" w:rsidR="0074559B" w:rsidRPr="00791D37" w:rsidRDefault="0074559B" w:rsidP="00791D37">
      <w:r w:rsidRPr="00791D37">
        <w:br w:type="page"/>
      </w:r>
    </w:p>
    <w:p w14:paraId="6BB40F7C" w14:textId="38FC9806" w:rsidR="0074559B" w:rsidRPr="00791D37" w:rsidRDefault="00672BD4" w:rsidP="00FE1EC4">
      <w:pPr>
        <w:pStyle w:val="Ttulo5"/>
      </w:pPr>
      <w:bookmarkStart w:id="2328" w:name="_Toc81499414"/>
      <w:bookmarkStart w:id="2329" w:name="_Toc81650417"/>
      <w:r w:rsidRPr="00791D37">
        <w:lastRenderedPageBreak/>
        <w:t>LOGS</w:t>
      </w:r>
      <w:bookmarkEnd w:id="2328"/>
      <w:bookmarkEnd w:id="2329"/>
    </w:p>
    <w:p w14:paraId="75C300FA" w14:textId="77777777" w:rsidR="0074559B" w:rsidRPr="00791D37" w:rsidRDefault="0074559B" w:rsidP="00791D37"/>
    <w:p w14:paraId="55097D9E" w14:textId="77777777" w:rsidR="0074559B" w:rsidRPr="00791D37" w:rsidRDefault="0074559B" w:rsidP="00791D37">
      <w:r w:rsidRPr="00791D37">
        <w:t>El administrador puede ver dentro de los logs del sistema en el submenú “Logs” por debajo del menú “KiBRA”. Se permite filtrar logs por nivel de gravedad/severidad y categoría.</w:t>
      </w:r>
    </w:p>
    <w:p w14:paraId="6824E78B" w14:textId="77777777" w:rsidR="0074559B" w:rsidRPr="00791D37" w:rsidRDefault="0074559B" w:rsidP="00791D37"/>
    <w:p w14:paraId="6AD3B4D5" w14:textId="77777777" w:rsidR="0074559B" w:rsidRPr="00791D37" w:rsidRDefault="0074559B" w:rsidP="006242EF">
      <w:pPr>
        <w:pStyle w:val="Descripcin"/>
        <w:jc w:val="center"/>
      </w:pPr>
      <w:r w:rsidRPr="00791D37">
        <w:rPr>
          <w:noProof/>
        </w:rPr>
        <w:drawing>
          <wp:inline distT="0" distB="0" distL="0" distR="0" wp14:anchorId="4F1858BD" wp14:editId="741125B2">
            <wp:extent cx="5400040" cy="4660265"/>
            <wp:effectExtent l="0" t="0" r="0" b="6985"/>
            <wp:docPr id="14" name="Imagen 14"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descr="Interfaz de usuario gráfica, Aplicación&#10;&#10;Descripción generada automáticamente"/>
                    <pic:cNvPicPr/>
                  </pic:nvPicPr>
                  <pic:blipFill>
                    <a:blip r:embed="rId45"/>
                    <a:stretch>
                      <a:fillRect/>
                    </a:stretch>
                  </pic:blipFill>
                  <pic:spPr>
                    <a:xfrm>
                      <a:off x="0" y="0"/>
                      <a:ext cx="5400040" cy="4660265"/>
                    </a:xfrm>
                    <a:prstGeom prst="rect">
                      <a:avLst/>
                    </a:prstGeom>
                  </pic:spPr>
                </pic:pic>
              </a:graphicData>
            </a:graphic>
          </wp:inline>
        </w:drawing>
      </w:r>
    </w:p>
    <w:p w14:paraId="56CD3A73" w14:textId="20CB8F3B" w:rsidR="0074559B" w:rsidRPr="006242EF" w:rsidRDefault="0074559B" w:rsidP="006242EF">
      <w:pPr>
        <w:pStyle w:val="Descripcin"/>
        <w:jc w:val="center"/>
      </w:pPr>
      <w:bookmarkStart w:id="2330" w:name="_Toc81499602"/>
      <w:bookmarkStart w:id="2331" w:name="_Toc81499837"/>
      <w:bookmarkStart w:id="2332" w:name="_Toc81652247"/>
      <w:r w:rsidRPr="00791D37">
        <w:t xml:space="preserve">Ilustración </w:t>
      </w:r>
      <w:r w:rsidRPr="006242EF">
        <w:fldChar w:fldCharType="begin"/>
      </w:r>
      <w:r w:rsidRPr="00791D37">
        <w:instrText xml:space="preserve"> SEQ Ilustración \* ARABIC </w:instrText>
      </w:r>
      <w:r w:rsidRPr="006242EF">
        <w:fldChar w:fldCharType="separate"/>
      </w:r>
      <w:r w:rsidR="00FE1EC4">
        <w:rPr>
          <w:noProof/>
        </w:rPr>
        <w:t>26</w:t>
      </w:r>
      <w:r w:rsidRPr="006242EF">
        <w:fldChar w:fldCharType="end"/>
      </w:r>
      <w:r w:rsidRPr="00791D37">
        <w:t xml:space="preserve"> Pestaña Logs</w:t>
      </w:r>
      <w:bookmarkEnd w:id="2330"/>
      <w:bookmarkEnd w:id="2331"/>
      <w:bookmarkEnd w:id="2332"/>
    </w:p>
    <w:p w14:paraId="1A483D59" w14:textId="77777777" w:rsidR="0074559B" w:rsidRPr="00791D37" w:rsidRDefault="0074559B" w:rsidP="006242EF">
      <w:pPr>
        <w:pStyle w:val="Descripcin"/>
        <w:jc w:val="center"/>
      </w:pPr>
      <w:r w:rsidRPr="00791D37">
        <w:br w:type="page"/>
      </w:r>
    </w:p>
    <w:p w14:paraId="60664490" w14:textId="1D02EA33" w:rsidR="0074559B" w:rsidRPr="00791D37" w:rsidRDefault="00672BD4" w:rsidP="00FE1EC4">
      <w:pPr>
        <w:pStyle w:val="Ttulo4"/>
      </w:pPr>
      <w:bookmarkStart w:id="2333" w:name="_Toc81499415"/>
      <w:bookmarkStart w:id="2334" w:name="_Toc81650418"/>
      <w:r w:rsidRPr="00791D37">
        <w:lastRenderedPageBreak/>
        <w:t>BREVE RESUMEN</w:t>
      </w:r>
      <w:bookmarkEnd w:id="2333"/>
      <w:bookmarkEnd w:id="2334"/>
    </w:p>
    <w:p w14:paraId="4E614238" w14:textId="77777777" w:rsidR="0074559B" w:rsidRPr="00791D37" w:rsidRDefault="0074559B" w:rsidP="00791D37"/>
    <w:p w14:paraId="04364C7E" w14:textId="77777777" w:rsidR="0074559B" w:rsidRPr="00791D37" w:rsidRDefault="0074559B" w:rsidP="00791D37">
      <w:r w:rsidRPr="00791D37">
        <w:t xml:space="preserve">De cara a tener un mayor conocimiento sobre cómo funciona KTBRN1, a continuación se dará una detallada descripción del sistema, que herramientas hay disponibles y algunos consejos para solucionar problemas. </w:t>
      </w:r>
    </w:p>
    <w:p w14:paraId="322131B3" w14:textId="77777777" w:rsidR="0074559B" w:rsidRPr="00791D37" w:rsidRDefault="0074559B" w:rsidP="00791D37"/>
    <w:p w14:paraId="3E7C7525" w14:textId="3540C280" w:rsidR="0074559B" w:rsidRPr="00791D37" w:rsidRDefault="00672BD4" w:rsidP="00FE1EC4">
      <w:pPr>
        <w:pStyle w:val="Ttulo5"/>
      </w:pPr>
      <w:bookmarkStart w:id="2335" w:name="_Toc81499416"/>
      <w:bookmarkStart w:id="2336" w:name="_Toc81650419"/>
      <w:r w:rsidRPr="00791D37">
        <w:t>SISTEMA DE FICHEROS AVANZADO</w:t>
      </w:r>
      <w:bookmarkEnd w:id="2335"/>
      <w:bookmarkEnd w:id="2336"/>
    </w:p>
    <w:p w14:paraId="47A6F378" w14:textId="77777777" w:rsidR="0074559B" w:rsidRPr="00791D37" w:rsidRDefault="0074559B" w:rsidP="00791D37"/>
    <w:p w14:paraId="6AD71310" w14:textId="107B5DC2" w:rsidR="0074559B" w:rsidRPr="00791D37" w:rsidRDefault="0074559B" w:rsidP="00791D37">
      <w:r w:rsidRPr="00791D37">
        <w:t xml:space="preserve">El dispositivo KTBRN1 es un sistema basado en Linux, el </w:t>
      </w:r>
      <w:del w:id="2337" w:author="JORGE CONTRERAS ORTIZ" w:date="2021-09-04T12:25:00Z">
        <w:r w:rsidRPr="00791D37" w:rsidDel="00672BD4">
          <w:delText>cuál</w:delText>
        </w:r>
      </w:del>
      <w:ins w:id="2338" w:author="JORGE CONTRERAS ORTIZ" w:date="2021-09-04T12:25:00Z">
        <w:r w:rsidR="00672BD4" w:rsidRPr="00791D37">
          <w:t>cual</w:t>
        </w:r>
      </w:ins>
      <w:r w:rsidRPr="00791D37">
        <w:t xml:space="preserve"> tiene la peculiaridad que su sistema de ficheros está corriendo desde una tarjeta SD. Esto supone un gran desafío a la hora de garantizar la fiabilidad y el rendimiento del sistema.</w:t>
      </w:r>
    </w:p>
    <w:p w14:paraId="58035029" w14:textId="77777777" w:rsidR="0074559B" w:rsidRPr="00791D37" w:rsidRDefault="0074559B" w:rsidP="00791D37">
      <w:r w:rsidRPr="00791D37">
        <w:t>Las tarjetas SD son propensas a dañarse o corromperse, implicando a la perdida de ficheros almacenados y otros datos. Además, tienen una vida útil, tiempo a partir del cual pueden dañarse.</w:t>
      </w:r>
    </w:p>
    <w:p w14:paraId="12271EC5" w14:textId="77777777" w:rsidR="0074559B" w:rsidRPr="00791D37" w:rsidRDefault="0074559B" w:rsidP="00791D37">
      <w:r w:rsidRPr="00791D37">
        <w:t>Kirale Technologies ha diseñado un avanzado sistema de ficheros para superar estos inconvenientes de manera eficaz. Este diseño monta la partición de “solo lectura” y todos los ficheros que son escritos no son realmente escritos en el disco pero permanecen en la RAM. De esta manera el sistema de ficheros no se corromperá porque al reiniciarse vuelve a tener la imagen antigua. Por otro lado, una sincronización software escribirá estos ficheros que deben de permanecer actualizados y reflejar así los cambios después del reinicio.</w:t>
      </w:r>
    </w:p>
    <w:p w14:paraId="01D4384C" w14:textId="77777777" w:rsidR="0074559B" w:rsidRPr="00791D37" w:rsidRDefault="0074559B" w:rsidP="00791D37"/>
    <w:p w14:paraId="45806F16" w14:textId="05F13267" w:rsidR="0074559B" w:rsidRPr="00FE1EC4" w:rsidRDefault="00672BD4" w:rsidP="00FE1EC4">
      <w:pPr>
        <w:pStyle w:val="Ttulo5"/>
      </w:pPr>
      <w:bookmarkStart w:id="2339" w:name="_Toc81499417"/>
      <w:bookmarkStart w:id="2340" w:name="_Toc81650420"/>
      <w:r w:rsidRPr="00FE1EC4">
        <w:t>SERVICIOS CRÍTICOS</w:t>
      </w:r>
      <w:bookmarkEnd w:id="2339"/>
      <w:bookmarkEnd w:id="2340"/>
    </w:p>
    <w:p w14:paraId="6B3270AA" w14:textId="77777777" w:rsidR="0074559B" w:rsidRPr="00791D37" w:rsidRDefault="0074559B" w:rsidP="00791D37"/>
    <w:p w14:paraId="09191A27" w14:textId="1127409C" w:rsidR="0074559B" w:rsidRPr="00791D37" w:rsidDel="00672BD4" w:rsidRDefault="0074559B" w:rsidP="00791D37">
      <w:pPr>
        <w:rPr>
          <w:del w:id="2341" w:author="JORGE CONTRERAS ORTIZ" w:date="2021-09-04T12:26:00Z"/>
        </w:rPr>
      </w:pPr>
      <w:r w:rsidRPr="00791D37">
        <w:t>Hay dos servicios críticos corriendo en el dispositivo KTBRN1. Por un lado el servicio “kibra”, el cual se encarga de todas las funcionalidades de Border Router, mientras que por otro lado está el servicio de “ajenti”, el cual gestiona el Panel de Administración Web. Ambas son aplicaciones Python instaladas en entorno virtual.</w:t>
      </w:r>
    </w:p>
    <w:p w14:paraId="230D0F54" w14:textId="77777777" w:rsidR="0074559B" w:rsidRPr="00791D37" w:rsidRDefault="0074559B" w:rsidP="00791D37"/>
    <w:p w14:paraId="4711D618" w14:textId="29E65413" w:rsidR="0074559B" w:rsidRDefault="0074559B" w:rsidP="00791D37">
      <w:pPr>
        <w:rPr>
          <w:ins w:id="2342" w:author="JORGE CONTRERAS ORTIZ" w:date="2021-09-04T12:26:00Z"/>
        </w:rPr>
      </w:pPr>
      <w:r w:rsidRPr="00791D37">
        <w:t>Usando comandos comunes de Linux, el administrador podrá saber el estado de ambos servicios y reiniciarlos si es necesario.</w:t>
      </w:r>
    </w:p>
    <w:p w14:paraId="0434279C" w14:textId="77777777" w:rsidR="00672BD4" w:rsidRPr="00791D37" w:rsidRDefault="00672BD4" w:rsidP="00791D37"/>
    <w:tbl>
      <w:tblPr>
        <w:tblW w:w="0" w:type="auto"/>
        <w:jc w:val="center"/>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B234ED" w14:paraId="60080D50" w14:textId="77777777" w:rsidTr="006242EF">
        <w:trPr>
          <w:jc w:val="center"/>
        </w:trPr>
        <w:tc>
          <w:tcPr>
            <w:tcW w:w="8494" w:type="dxa"/>
          </w:tcPr>
          <w:p w14:paraId="124F22A0" w14:textId="77777777" w:rsidR="0074559B" w:rsidRPr="00791D37" w:rsidRDefault="0074559B" w:rsidP="00791D37"/>
          <w:p w14:paraId="00F007AE" w14:textId="77777777" w:rsidR="0074559B" w:rsidRPr="00791D37" w:rsidRDefault="0074559B" w:rsidP="008F166F">
            <w:pPr>
              <w:pStyle w:val="Default"/>
              <w:rPr>
                <w:rFonts w:ascii="Arial" w:hAnsi="Arial" w:cs="Arial"/>
                <w:sz w:val="18"/>
                <w:szCs w:val="18"/>
                <w:lang w:val="en-US"/>
              </w:rPr>
            </w:pPr>
            <w:r w:rsidRPr="00791D37">
              <w:rPr>
                <w:rFonts w:ascii="Arial" w:hAnsi="Arial" w:cs="Arial"/>
                <w:sz w:val="18"/>
                <w:szCs w:val="18"/>
                <w:lang w:val="en-US"/>
              </w:rPr>
              <w:t xml:space="preserve">root@KTBRN1:~# service kibra (status | start | stop | restart) </w:t>
            </w:r>
          </w:p>
          <w:p w14:paraId="1363507E" w14:textId="77777777" w:rsidR="0074559B" w:rsidRPr="00791D37" w:rsidRDefault="0074559B" w:rsidP="00791D37">
            <w:pPr>
              <w:rPr>
                <w:lang w:val="en-US"/>
              </w:rPr>
            </w:pPr>
            <w:r w:rsidRPr="00791D37">
              <w:rPr>
                <w:lang w:val="en-US"/>
              </w:rPr>
              <w:t>root@KTBRN1:~# service ajenti (status | start | stop | restart)</w:t>
            </w:r>
          </w:p>
          <w:p w14:paraId="6413A0AE" w14:textId="77777777" w:rsidR="0074559B" w:rsidRPr="00791D37" w:rsidRDefault="0074559B" w:rsidP="006242EF">
            <w:pPr>
              <w:keepNext/>
              <w:rPr>
                <w:lang w:val="en-US"/>
              </w:rPr>
            </w:pPr>
          </w:p>
        </w:tc>
      </w:tr>
    </w:tbl>
    <w:p w14:paraId="5F5D9C20" w14:textId="77777777" w:rsidR="006242EF" w:rsidRPr="006242EF" w:rsidRDefault="006242EF" w:rsidP="006242EF">
      <w:pPr>
        <w:pStyle w:val="Descripcin"/>
        <w:jc w:val="center"/>
        <w:rPr>
          <w:lang w:val="en-US"/>
        </w:rPr>
      </w:pPr>
    </w:p>
    <w:p w14:paraId="60ECF282" w14:textId="1F55A941" w:rsidR="0074559B" w:rsidRPr="00791D37" w:rsidRDefault="006242EF" w:rsidP="006242EF">
      <w:pPr>
        <w:pStyle w:val="Descripcin"/>
        <w:jc w:val="center"/>
      </w:pPr>
      <w:bookmarkStart w:id="2343" w:name="_Toc81639966"/>
      <w:r>
        <w:t xml:space="preserve">Tabla </w:t>
      </w:r>
      <w:r w:rsidR="00B854F9">
        <w:fldChar w:fldCharType="begin"/>
      </w:r>
      <w:r w:rsidR="00B854F9">
        <w:instrText xml:space="preserve"> SEQ Tabla \* ARABIC </w:instrText>
      </w:r>
      <w:r w:rsidR="00B854F9">
        <w:fldChar w:fldCharType="separate"/>
      </w:r>
      <w:r>
        <w:rPr>
          <w:noProof/>
        </w:rPr>
        <w:t>4</w:t>
      </w:r>
      <w:r w:rsidR="00B854F9">
        <w:rPr>
          <w:noProof/>
        </w:rPr>
        <w:fldChar w:fldCharType="end"/>
      </w:r>
      <w:r>
        <w:t xml:space="preserve"> </w:t>
      </w:r>
      <w:r w:rsidRPr="00056DFE">
        <w:t>Servicios KBRNT1</w:t>
      </w:r>
      <w:bookmarkEnd w:id="2343"/>
    </w:p>
    <w:p w14:paraId="7D204B33" w14:textId="77777777" w:rsidR="0074559B" w:rsidRPr="00791D37" w:rsidRDefault="0074559B" w:rsidP="00791D37"/>
    <w:p w14:paraId="5AF1EBE5" w14:textId="77777777" w:rsidR="0074559B" w:rsidRPr="00791D37" w:rsidRDefault="0074559B" w:rsidP="00791D37"/>
    <w:p w14:paraId="0DF3A083" w14:textId="77777777" w:rsidR="0074559B" w:rsidRPr="00791D37" w:rsidRDefault="0074559B" w:rsidP="00791D37"/>
    <w:p w14:paraId="56617FC7" w14:textId="77777777" w:rsidR="0074559B" w:rsidRPr="00791D37" w:rsidRDefault="0074559B" w:rsidP="00791D37">
      <w:r w:rsidRPr="00791D37">
        <w:lastRenderedPageBreak/>
        <w:t xml:space="preserve">El administrador puede iniciar manualmente la aplicación “kibra” usando los siguientes comandos: </w:t>
      </w:r>
    </w:p>
    <w:p w14:paraId="756FEC5A" w14:textId="77777777" w:rsidR="0074559B" w:rsidRPr="00791D37" w:rsidRDefault="0074559B" w:rsidP="00791D37"/>
    <w:tbl>
      <w:tblPr>
        <w:tblW w:w="0" w:type="auto"/>
        <w:jc w:val="center"/>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791D37" w14:paraId="32509ECE" w14:textId="77777777" w:rsidTr="006242EF">
        <w:trPr>
          <w:jc w:val="center"/>
        </w:trPr>
        <w:tc>
          <w:tcPr>
            <w:tcW w:w="8494" w:type="dxa"/>
          </w:tcPr>
          <w:p w14:paraId="61CB2A96" w14:textId="77777777" w:rsidR="0074559B" w:rsidRPr="00791D37" w:rsidRDefault="0074559B" w:rsidP="00791D37"/>
          <w:p w14:paraId="4A2D99ED" w14:textId="77777777" w:rsidR="0074559B" w:rsidRPr="00791D37" w:rsidRDefault="0074559B" w:rsidP="008F166F">
            <w:pPr>
              <w:pStyle w:val="Default"/>
              <w:rPr>
                <w:rFonts w:ascii="Arial" w:hAnsi="Arial" w:cs="Arial"/>
                <w:sz w:val="18"/>
                <w:szCs w:val="18"/>
                <w:lang w:val="en-US"/>
              </w:rPr>
            </w:pPr>
            <w:r w:rsidRPr="00791D37">
              <w:rPr>
                <w:rFonts w:ascii="Arial" w:hAnsi="Arial" w:cs="Arial"/>
                <w:sz w:val="18"/>
                <w:szCs w:val="18"/>
                <w:lang w:val="en-US"/>
              </w:rPr>
              <w:t xml:space="preserve">root@KTBRN1:~# service kibra stop </w:t>
            </w:r>
          </w:p>
          <w:p w14:paraId="52770658" w14:textId="77777777" w:rsidR="0074559B" w:rsidRPr="00791D37" w:rsidRDefault="0074559B" w:rsidP="008F166F">
            <w:pPr>
              <w:pStyle w:val="Default"/>
              <w:rPr>
                <w:rFonts w:ascii="Arial" w:hAnsi="Arial" w:cs="Arial"/>
                <w:sz w:val="18"/>
                <w:szCs w:val="18"/>
                <w:lang w:val="en-US"/>
              </w:rPr>
            </w:pPr>
            <w:r w:rsidRPr="00791D37">
              <w:rPr>
                <w:rFonts w:ascii="Arial" w:hAnsi="Arial" w:cs="Arial"/>
                <w:sz w:val="18"/>
                <w:szCs w:val="18"/>
                <w:lang w:val="en-US"/>
              </w:rPr>
              <w:t xml:space="preserve">root@KTBRN1:~# source /opt/kirale/py3env/bin/activate </w:t>
            </w:r>
          </w:p>
          <w:p w14:paraId="3B3B315D" w14:textId="77777777" w:rsidR="0074559B" w:rsidRPr="00791D37" w:rsidRDefault="0074559B" w:rsidP="00791D37">
            <w:r w:rsidRPr="00791D37">
              <w:t>(py3env) root@KTBRN1:~# python -m kibra—log debug</w:t>
            </w:r>
          </w:p>
          <w:p w14:paraId="68E19CFE" w14:textId="77777777" w:rsidR="0074559B" w:rsidRPr="00791D37" w:rsidRDefault="0074559B" w:rsidP="00791D37">
            <w:pPr>
              <w:rPr>
                <w:lang w:val="en-US"/>
              </w:rPr>
            </w:pPr>
          </w:p>
        </w:tc>
      </w:tr>
    </w:tbl>
    <w:p w14:paraId="735D099C" w14:textId="77777777" w:rsidR="006242EF" w:rsidRDefault="006242EF" w:rsidP="006242EF">
      <w:pPr>
        <w:pStyle w:val="Descripcin"/>
        <w:jc w:val="center"/>
      </w:pPr>
      <w:bookmarkStart w:id="2344" w:name="_Toc81499565"/>
    </w:p>
    <w:p w14:paraId="5E78CDF5" w14:textId="7F5663B4" w:rsidR="0074559B" w:rsidRPr="006242EF" w:rsidRDefault="0074559B" w:rsidP="006242EF">
      <w:pPr>
        <w:pStyle w:val="Descripcin"/>
        <w:jc w:val="center"/>
      </w:pPr>
      <w:bookmarkStart w:id="2345" w:name="_Toc81639967"/>
      <w:r w:rsidRPr="00791D37">
        <w:t xml:space="preserve">Tabla </w:t>
      </w:r>
      <w:r w:rsidR="00B854F9">
        <w:fldChar w:fldCharType="begin"/>
      </w:r>
      <w:r w:rsidR="00B854F9">
        <w:instrText xml:space="preserve"> SEQ Tabla \* ARABIC </w:instrText>
      </w:r>
      <w:r w:rsidR="00B854F9">
        <w:fldChar w:fldCharType="separate"/>
      </w:r>
      <w:r w:rsidR="006242EF">
        <w:rPr>
          <w:noProof/>
        </w:rPr>
        <w:t>5</w:t>
      </w:r>
      <w:r w:rsidR="00B854F9">
        <w:rPr>
          <w:noProof/>
        </w:rPr>
        <w:fldChar w:fldCharType="end"/>
      </w:r>
      <w:r w:rsidRPr="00791D37">
        <w:t xml:space="preserve"> Comandos Servicio KiBRA</w:t>
      </w:r>
      <w:bookmarkEnd w:id="2344"/>
      <w:bookmarkEnd w:id="2345"/>
    </w:p>
    <w:p w14:paraId="5B8229B0" w14:textId="77777777" w:rsidR="0074559B" w:rsidRPr="00791D37" w:rsidRDefault="0074559B" w:rsidP="00791D37"/>
    <w:p w14:paraId="2B861E2E" w14:textId="77777777" w:rsidR="0074559B" w:rsidRPr="00791D37" w:rsidRDefault="0074559B" w:rsidP="00791D37">
      <w:r w:rsidRPr="00791D37">
        <w:t>En el caso de la aplicación “ajenti”, los comandos a utilizar son:</w:t>
      </w:r>
    </w:p>
    <w:p w14:paraId="53408B00" w14:textId="77777777" w:rsidR="0074559B" w:rsidRPr="00791D37" w:rsidRDefault="0074559B" w:rsidP="00791D37"/>
    <w:tbl>
      <w:tblPr>
        <w:tblW w:w="0" w:type="auto"/>
        <w:jc w:val="center"/>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791D37" w14:paraId="3972B559" w14:textId="77777777" w:rsidTr="006242EF">
        <w:trPr>
          <w:jc w:val="center"/>
        </w:trPr>
        <w:tc>
          <w:tcPr>
            <w:tcW w:w="8494" w:type="dxa"/>
          </w:tcPr>
          <w:p w14:paraId="6E2152FE" w14:textId="77777777" w:rsidR="0074559B" w:rsidRPr="00791D37" w:rsidRDefault="0074559B" w:rsidP="00791D37"/>
          <w:p w14:paraId="0F79CBDE" w14:textId="77777777" w:rsidR="0074559B" w:rsidRPr="00791D37" w:rsidRDefault="0074559B" w:rsidP="008F166F">
            <w:pPr>
              <w:pStyle w:val="Default"/>
              <w:rPr>
                <w:rFonts w:ascii="Arial" w:hAnsi="Arial" w:cs="Arial"/>
                <w:sz w:val="18"/>
                <w:szCs w:val="18"/>
                <w:lang w:val="en-US"/>
              </w:rPr>
            </w:pPr>
            <w:r w:rsidRPr="00791D37">
              <w:rPr>
                <w:rFonts w:ascii="Arial" w:hAnsi="Arial" w:cs="Arial"/>
                <w:sz w:val="18"/>
                <w:szCs w:val="18"/>
                <w:lang w:val="en-US"/>
              </w:rPr>
              <w:t xml:space="preserve">root@KTBRN1:~# service ajenti stop </w:t>
            </w:r>
          </w:p>
          <w:p w14:paraId="4E8EC536" w14:textId="77777777" w:rsidR="0074559B" w:rsidRPr="00791D37" w:rsidRDefault="0074559B" w:rsidP="008F166F">
            <w:pPr>
              <w:pStyle w:val="Default"/>
              <w:rPr>
                <w:rFonts w:ascii="Arial" w:hAnsi="Arial" w:cs="Arial"/>
                <w:sz w:val="18"/>
                <w:szCs w:val="18"/>
                <w:lang w:val="en-US"/>
              </w:rPr>
            </w:pPr>
            <w:r w:rsidRPr="00791D37">
              <w:rPr>
                <w:rFonts w:ascii="Arial" w:hAnsi="Arial" w:cs="Arial"/>
                <w:sz w:val="18"/>
                <w:szCs w:val="18"/>
                <w:lang w:val="en-US"/>
              </w:rPr>
              <w:t xml:space="preserve">root@KTBRN1:~# source /opt/kirale/py2env/bin/activate </w:t>
            </w:r>
          </w:p>
          <w:p w14:paraId="56307FFC" w14:textId="77777777" w:rsidR="0074559B" w:rsidRPr="00791D37" w:rsidRDefault="0074559B" w:rsidP="008F166F">
            <w:pPr>
              <w:pStyle w:val="Default"/>
              <w:rPr>
                <w:rFonts w:ascii="Arial" w:hAnsi="Arial" w:cs="Arial"/>
                <w:sz w:val="18"/>
                <w:szCs w:val="18"/>
                <w:lang w:val="en-US"/>
              </w:rPr>
            </w:pPr>
            <w:r w:rsidRPr="00791D37">
              <w:rPr>
                <w:rFonts w:ascii="Arial" w:hAnsi="Arial" w:cs="Arial"/>
                <w:sz w:val="18"/>
                <w:szCs w:val="18"/>
                <w:lang w:val="en-US"/>
              </w:rPr>
              <w:t>(py2env) root@KTBRN1:~# ajenti-panel –dev</w:t>
            </w:r>
          </w:p>
          <w:p w14:paraId="1DAAB872" w14:textId="77777777" w:rsidR="0074559B" w:rsidRPr="00791D37" w:rsidRDefault="0074559B" w:rsidP="00791D37">
            <w:pPr>
              <w:rPr>
                <w:lang w:val="en-US"/>
              </w:rPr>
            </w:pPr>
          </w:p>
        </w:tc>
      </w:tr>
    </w:tbl>
    <w:p w14:paraId="00A3D933" w14:textId="77777777" w:rsidR="0074559B" w:rsidRPr="006242EF" w:rsidRDefault="0074559B" w:rsidP="006242EF">
      <w:pPr>
        <w:pStyle w:val="Descripcin"/>
        <w:jc w:val="center"/>
      </w:pPr>
    </w:p>
    <w:p w14:paraId="28D0200B" w14:textId="1115616C" w:rsidR="0074559B" w:rsidRPr="006242EF" w:rsidRDefault="0074559B" w:rsidP="006242EF">
      <w:pPr>
        <w:pStyle w:val="Descripcin"/>
        <w:jc w:val="center"/>
      </w:pPr>
      <w:bookmarkStart w:id="2346" w:name="_Toc81499566"/>
      <w:bookmarkStart w:id="2347" w:name="_Toc81639968"/>
      <w:r w:rsidRPr="00791D37">
        <w:t xml:space="preserve">Tabla </w:t>
      </w:r>
      <w:r w:rsidR="00B854F9">
        <w:fldChar w:fldCharType="begin"/>
      </w:r>
      <w:r w:rsidR="00B854F9">
        <w:instrText xml:space="preserve"> SEQ Tabla \* ARABIC </w:instrText>
      </w:r>
      <w:r w:rsidR="00B854F9">
        <w:fldChar w:fldCharType="separate"/>
      </w:r>
      <w:r w:rsidR="006242EF">
        <w:rPr>
          <w:noProof/>
        </w:rPr>
        <w:t>6</w:t>
      </w:r>
      <w:r w:rsidR="00B854F9">
        <w:rPr>
          <w:noProof/>
        </w:rPr>
        <w:fldChar w:fldCharType="end"/>
      </w:r>
      <w:r w:rsidRPr="00791D37">
        <w:t xml:space="preserve"> Servicio Ajenti</w:t>
      </w:r>
      <w:bookmarkEnd w:id="2346"/>
      <w:bookmarkEnd w:id="2347"/>
    </w:p>
    <w:p w14:paraId="536A0769" w14:textId="77777777" w:rsidR="0074559B" w:rsidRPr="00791D37" w:rsidRDefault="0074559B" w:rsidP="0074559B">
      <w:pPr>
        <w:pStyle w:val="Default"/>
        <w:rPr>
          <w:rFonts w:ascii="Arial" w:hAnsi="Arial" w:cs="Arial"/>
          <w:i/>
          <w:iCs/>
          <w:sz w:val="18"/>
          <w:szCs w:val="18"/>
          <w:lang w:val="en-US"/>
        </w:rPr>
      </w:pPr>
    </w:p>
    <w:p w14:paraId="25AB1C14" w14:textId="77777777" w:rsidR="0074559B" w:rsidRPr="00791D37" w:rsidRDefault="0074559B" w:rsidP="0074559B">
      <w:pPr>
        <w:pStyle w:val="Default"/>
        <w:rPr>
          <w:rFonts w:ascii="Arial" w:hAnsi="Arial" w:cs="Arial"/>
          <w:i/>
          <w:iCs/>
          <w:sz w:val="18"/>
          <w:szCs w:val="18"/>
          <w:lang w:val="en-US"/>
        </w:rPr>
      </w:pPr>
    </w:p>
    <w:p w14:paraId="3060EDA7" w14:textId="6C595FCD" w:rsidR="0074559B" w:rsidRPr="00791D37" w:rsidRDefault="00672BD4" w:rsidP="00FE1EC4">
      <w:pPr>
        <w:pStyle w:val="Ttulo5"/>
      </w:pPr>
      <w:bookmarkStart w:id="2348" w:name="_Toc81499418"/>
      <w:bookmarkStart w:id="2349" w:name="_Toc81650421"/>
      <w:r w:rsidRPr="00791D37">
        <w:t>COMUNICACIÓN ENTRE PROCESOS</w:t>
      </w:r>
      <w:bookmarkEnd w:id="2348"/>
      <w:bookmarkEnd w:id="2349"/>
    </w:p>
    <w:p w14:paraId="1189F6F6" w14:textId="77777777" w:rsidR="0074559B" w:rsidRPr="00791D37" w:rsidRDefault="0074559B" w:rsidP="00791D37">
      <w:pPr>
        <w:rPr>
          <w:lang w:val="en-US"/>
        </w:rPr>
      </w:pPr>
    </w:p>
    <w:p w14:paraId="74D4064B" w14:textId="77777777" w:rsidR="0074559B" w:rsidRPr="00791D37" w:rsidRDefault="0074559B" w:rsidP="00791D37">
      <w:pPr>
        <w:pStyle w:val="Textoindependiente"/>
      </w:pPr>
      <w:r w:rsidRPr="00791D37">
        <w:t>El Panel de Administración Web  y KiBRA se comunican constantemente entre ellos a través de un puerto local TCP.</w:t>
      </w:r>
    </w:p>
    <w:p w14:paraId="05025DAA" w14:textId="77777777" w:rsidR="0074559B" w:rsidRPr="00791D37" w:rsidRDefault="0074559B" w:rsidP="00791D37">
      <w:r w:rsidRPr="00791D37">
        <w:br w:type="page"/>
      </w:r>
    </w:p>
    <w:p w14:paraId="46D00452" w14:textId="0D9C2DCF" w:rsidR="0074559B" w:rsidRPr="00791D37" w:rsidRDefault="00672BD4" w:rsidP="00791D37">
      <w:pPr>
        <w:pStyle w:val="Ttulo3"/>
        <w:rPr>
          <w:rFonts w:eastAsiaTheme="minorHAnsi"/>
        </w:rPr>
      </w:pPr>
      <w:bookmarkStart w:id="2350" w:name="_Toc81499419"/>
      <w:bookmarkStart w:id="2351" w:name="_Toc81650422"/>
      <w:r w:rsidRPr="00791D37">
        <w:rPr>
          <w:rFonts w:eastAsiaTheme="minorHAnsi"/>
        </w:rPr>
        <w:lastRenderedPageBreak/>
        <w:t>CONFIGURACIÓN INICIAL MÓDULO KTWM102</w:t>
      </w:r>
      <w:bookmarkEnd w:id="2350"/>
      <w:bookmarkEnd w:id="2351"/>
    </w:p>
    <w:p w14:paraId="35429528" w14:textId="77777777" w:rsidR="0074559B" w:rsidRPr="00791D37" w:rsidRDefault="0074559B" w:rsidP="00791D37"/>
    <w:p w14:paraId="5660F16D" w14:textId="77777777" w:rsidR="0074559B" w:rsidRPr="00791D37" w:rsidRDefault="0074559B" w:rsidP="00791D37">
      <w:r w:rsidRPr="00791D37">
        <w:t>En esta sección se abordará la configuración los módulos KTWM102, tanto la configuración para poder acceder a él desde el ordenador como los parámetros a configurar para poder conectar el dispositivo a una red. Esto último se explicará tanto para configurarlo a través del PC por conexión USB, como a través de un microcontrolador vía UART.</w:t>
      </w:r>
    </w:p>
    <w:p w14:paraId="601AD0E4" w14:textId="77777777" w:rsidR="0074559B" w:rsidRPr="00672BD4" w:rsidRDefault="0074559B" w:rsidP="00791D37">
      <w:pPr>
        <w:rPr>
          <w:i/>
          <w:iCs/>
          <w:rPrChange w:id="2352" w:author="JORGE CONTRERAS ORTIZ" w:date="2021-09-04T12:27:00Z">
            <w:rPr/>
          </w:rPrChange>
        </w:rPr>
      </w:pPr>
      <w:r w:rsidRPr="00672BD4">
        <w:rPr>
          <w:b/>
          <w:bCs/>
          <w:i/>
          <w:iCs/>
          <w:rPrChange w:id="2353" w:author="JORGE CONTRERAS ORTIZ" w:date="2021-09-04T12:27:00Z">
            <w:rPr>
              <w:b/>
              <w:bCs/>
            </w:rPr>
          </w:rPrChange>
        </w:rPr>
        <w:t>Nota:</w:t>
      </w:r>
      <w:r w:rsidRPr="00672BD4">
        <w:rPr>
          <w:i/>
          <w:iCs/>
          <w:rPrChange w:id="2354" w:author="JORGE CONTRERAS ORTIZ" w:date="2021-09-04T12:27:00Z">
            <w:rPr/>
          </w:rPrChange>
        </w:rPr>
        <w:t xml:space="preserve"> Este procedimiento es para los dispositivos KTDG102 Evaluation Dongles, los cuales añaden al KTWM102 el circuito necesario para poder conectarlos a un ordenador vía USB. En caso de usar un módulo KTWM102, se deberá diseñar un circuito con conector USB para poder conectarlo. Una vez realizado el circuito, seguir el mismo procedimiento explicado a continuación.</w:t>
      </w:r>
    </w:p>
    <w:p w14:paraId="7FCCA30D" w14:textId="77777777" w:rsidR="0074559B" w:rsidRPr="00791D37" w:rsidRDefault="0074559B" w:rsidP="00791D37"/>
    <w:p w14:paraId="68981CF6" w14:textId="7AE2F5DF" w:rsidR="0074559B" w:rsidRPr="00791D37" w:rsidRDefault="00672BD4" w:rsidP="00FE1EC4">
      <w:pPr>
        <w:pStyle w:val="Ttulo4"/>
      </w:pPr>
      <w:bookmarkStart w:id="2355" w:name="_Toc81499420"/>
      <w:bookmarkStart w:id="2356" w:name="_Toc81650423"/>
      <w:r w:rsidRPr="00791D37">
        <w:t>INSTALACIÓN DE DRIVERS USB Y DEL BOOTLOADER</w:t>
      </w:r>
      <w:bookmarkEnd w:id="2355"/>
      <w:bookmarkEnd w:id="2356"/>
    </w:p>
    <w:p w14:paraId="2E9BF14B" w14:textId="77777777" w:rsidR="0074559B" w:rsidRPr="00791D37" w:rsidRDefault="0074559B" w:rsidP="00791D37"/>
    <w:p w14:paraId="0E38D5EF" w14:textId="3B9603F7" w:rsidR="0074559B" w:rsidRDefault="0074559B" w:rsidP="00791D37">
      <w:pPr>
        <w:rPr>
          <w:ins w:id="2357" w:author="JORGE CONTRERAS ORTIZ" w:date="2021-09-04T12:27:00Z"/>
        </w:rPr>
      </w:pPr>
      <w:r w:rsidRPr="00791D37">
        <w:t>Conectar el dispositivo a un puerto USB disponible del ordenador. Si aún no hay una imagen firmware valida grabada en el dispositivo, el Led del Dongle, empezará a parpadear rápidamente. Esto indica que el dispositivo ha entrado en modo DFU y está esperando una actualización de firmware. El administrador de dispositivos mostrará el dispositivo como “</w:t>
      </w:r>
      <w:r w:rsidRPr="00791D37">
        <w:rPr>
          <w:i/>
          <w:iCs/>
        </w:rPr>
        <w:t>KiNOS Boot DFU”</w:t>
      </w:r>
      <w:r w:rsidRPr="00791D37">
        <w:t xml:space="preserve"> en la pestaña de “</w:t>
      </w:r>
      <w:r w:rsidRPr="00791D37">
        <w:rPr>
          <w:i/>
          <w:iCs/>
        </w:rPr>
        <w:t>Otros dispositivos</w:t>
      </w:r>
      <w:r w:rsidRPr="00791D37">
        <w:t>”.</w:t>
      </w:r>
    </w:p>
    <w:p w14:paraId="0522E331" w14:textId="77777777" w:rsidR="00672BD4" w:rsidRDefault="00672BD4" w:rsidP="00791D37"/>
    <w:p w14:paraId="3573F9C2" w14:textId="77777777" w:rsidR="0074559B" w:rsidRPr="00791D37" w:rsidRDefault="0074559B" w:rsidP="006242EF">
      <w:pPr>
        <w:jc w:val="center"/>
      </w:pPr>
      <w:r w:rsidRPr="00791D37">
        <w:rPr>
          <w:noProof/>
        </w:rPr>
        <w:drawing>
          <wp:inline distT="0" distB="0" distL="0" distR="0" wp14:anchorId="50E01D91" wp14:editId="40DB1FEA">
            <wp:extent cx="4542927" cy="4327452"/>
            <wp:effectExtent l="0" t="0" r="0" b="0"/>
            <wp:docPr id="27" name="Imagen 27"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descr="Interfaz de usuario gráfica, Aplicación&#10;&#10;Descripción generada automáticamente"/>
                    <pic:cNvPicPr/>
                  </pic:nvPicPr>
                  <pic:blipFill>
                    <a:blip r:embed="rId46"/>
                    <a:stretch>
                      <a:fillRect/>
                    </a:stretch>
                  </pic:blipFill>
                  <pic:spPr>
                    <a:xfrm>
                      <a:off x="0" y="0"/>
                      <a:ext cx="4556556" cy="4340435"/>
                    </a:xfrm>
                    <a:prstGeom prst="rect">
                      <a:avLst/>
                    </a:prstGeom>
                  </pic:spPr>
                </pic:pic>
              </a:graphicData>
            </a:graphic>
          </wp:inline>
        </w:drawing>
      </w:r>
    </w:p>
    <w:p w14:paraId="3D414957" w14:textId="1F9E0074" w:rsidR="0074559B" w:rsidRPr="006242EF" w:rsidRDefault="0074559B" w:rsidP="006242EF">
      <w:pPr>
        <w:pStyle w:val="Descripcin"/>
        <w:jc w:val="center"/>
      </w:pPr>
      <w:bookmarkStart w:id="2358" w:name="_Toc81499603"/>
      <w:bookmarkStart w:id="2359" w:name="_Toc81499838"/>
      <w:bookmarkStart w:id="2360" w:name="_Toc81652248"/>
      <w:r w:rsidRPr="00791D37">
        <w:t xml:space="preserve">Ilustración </w:t>
      </w:r>
      <w:r w:rsidRPr="006242EF">
        <w:fldChar w:fldCharType="begin"/>
      </w:r>
      <w:r w:rsidRPr="00791D37">
        <w:instrText xml:space="preserve"> SEQ Ilustración \* ARABIC </w:instrText>
      </w:r>
      <w:r w:rsidRPr="006242EF">
        <w:fldChar w:fldCharType="separate"/>
      </w:r>
      <w:r w:rsidR="00FE1EC4">
        <w:rPr>
          <w:noProof/>
        </w:rPr>
        <w:t>27</w:t>
      </w:r>
      <w:r w:rsidRPr="006242EF">
        <w:fldChar w:fldCharType="end"/>
      </w:r>
      <w:r w:rsidRPr="00791D37">
        <w:t xml:space="preserve"> Administrador de dispositivo antes de instalar los Drivers de KTWM102</w:t>
      </w:r>
      <w:bookmarkEnd w:id="2358"/>
      <w:bookmarkEnd w:id="2359"/>
      <w:bookmarkEnd w:id="2360"/>
    </w:p>
    <w:p w14:paraId="0CA75B7C" w14:textId="331BF021" w:rsidR="0074559B" w:rsidRPr="00791D37" w:rsidRDefault="00672BD4" w:rsidP="00FE1EC4">
      <w:pPr>
        <w:pStyle w:val="Ttulo5"/>
      </w:pPr>
      <w:bookmarkStart w:id="2361" w:name="_Toc81499421"/>
      <w:bookmarkStart w:id="2362" w:name="_Toc81650424"/>
      <w:r w:rsidRPr="00791D37">
        <w:lastRenderedPageBreak/>
        <w:t>WINDOWS</w:t>
      </w:r>
      <w:bookmarkEnd w:id="2361"/>
      <w:bookmarkEnd w:id="2362"/>
    </w:p>
    <w:p w14:paraId="0B6D6576" w14:textId="77777777" w:rsidR="0074559B" w:rsidRPr="00791D37" w:rsidRDefault="0074559B" w:rsidP="00791D37"/>
    <w:p w14:paraId="7EDA294B" w14:textId="77777777" w:rsidR="0074559B" w:rsidRPr="00791D37" w:rsidRDefault="0074559B" w:rsidP="00791D37">
      <w:r w:rsidRPr="00791D37">
        <w:t xml:space="preserve">Los sistemas Windows requieren instalar manualmente los drivers USB para los KTDG102 (solo será necesario la primera vez). En algunos casos, el dispositivo KiNOS Boot DFU puede instalarse automáticamente con los drivers genéricos de Windows, pero se necesitará reemplazarlos. </w:t>
      </w:r>
    </w:p>
    <w:p w14:paraId="126F22C0" w14:textId="329D1EDB" w:rsidR="0074559B" w:rsidRPr="00791D37" w:rsidRDefault="0074559B" w:rsidP="00791D37">
      <w:r w:rsidRPr="00791D37">
        <w:t xml:space="preserve">Para instalar o reemplazar los drivers, </w:t>
      </w:r>
      <w:del w:id="2363" w:author="JORGE CONTRERAS ORTIZ" w:date="2021-09-04T12:29:00Z">
        <w:r w:rsidRPr="00791D37" w:rsidDel="00672BD4">
          <w:delText xml:space="preserve">necesitaremos </w:delText>
        </w:r>
      </w:del>
      <w:ins w:id="2364" w:author="JORGE CONTRERAS ORTIZ" w:date="2021-09-04T12:29:00Z">
        <w:r w:rsidR="00672BD4">
          <w:t>se necesitará</w:t>
        </w:r>
        <w:r w:rsidR="00672BD4" w:rsidRPr="00791D37">
          <w:t xml:space="preserve"> </w:t>
        </w:r>
      </w:ins>
      <w:r w:rsidRPr="00791D37">
        <w:t xml:space="preserve">una herramienta gratuita llamada </w:t>
      </w:r>
      <w:r w:rsidRPr="00791D37">
        <w:rPr>
          <w:b/>
          <w:bCs/>
        </w:rPr>
        <w:t>Zadig</w:t>
      </w:r>
      <w:r w:rsidRPr="00791D37">
        <w:t>. Esta herramienta puede descargarse de la página de Zadig</w:t>
      </w:r>
      <w:ins w:id="2365" w:author="JORGE CONTRERAS ORTIZ" w:date="2021-09-04T12:29:00Z">
        <w:r w:rsidR="003E2792">
          <w:t xml:space="preserve"> </w:t>
        </w:r>
        <w:r w:rsidR="003E2792">
          <w:fldChar w:fldCharType="begin"/>
        </w:r>
        <w:r w:rsidR="003E2792">
          <w:instrText xml:space="preserve"> HYPERLINK "https://zadig.akeo.ie/" </w:instrText>
        </w:r>
        <w:r w:rsidR="003E2792">
          <w:fldChar w:fldCharType="separate"/>
        </w:r>
        <w:r w:rsidR="003E2792" w:rsidRPr="003E2792">
          <w:rPr>
            <w:rStyle w:val="Hipervnculo"/>
          </w:rPr>
          <w:t>https://zadig.akeo.ie/</w:t>
        </w:r>
        <w:del w:id="2366" w:author="JORGE CONTRERAS ORTIZ" w:date="2021-09-04T12:29:00Z">
          <w:r w:rsidRPr="003E2792" w:rsidDel="003E2792">
            <w:rPr>
              <w:rStyle w:val="Hipervnculo"/>
            </w:rPr>
            <w:delText xml:space="preserve"> </w:delText>
          </w:r>
          <w:r w:rsidR="009449CB" w:rsidRPr="003E2792" w:rsidDel="003E2792">
            <w:rPr>
              <w:rStyle w:val="Hipervnculo"/>
            </w:rPr>
            <w:fldChar w:fldCharType="begin"/>
          </w:r>
          <w:r w:rsidR="009449CB" w:rsidRPr="003E2792" w:rsidDel="003E2792">
            <w:rPr>
              <w:rStyle w:val="Hipervnculo"/>
            </w:rPr>
            <w:delInstrText xml:space="preserve"> HYPERLINK "https://zadig.akeo.ie/" </w:delInstrText>
          </w:r>
          <w:r w:rsidR="009449CB" w:rsidRPr="003E2792" w:rsidDel="003E2792">
            <w:rPr>
              <w:rStyle w:val="Hipervnculo"/>
            </w:rPr>
            <w:fldChar w:fldCharType="separate"/>
          </w:r>
        </w:del>
        <w:r w:rsidR="003E2792">
          <w:rPr>
            <w:rStyle w:val="Hipervnculo"/>
            <w:b/>
            <w:bCs/>
          </w:rPr>
          <w:t>¡Error! Referencia de hipervínculo no válida.</w:t>
        </w:r>
        <w:del w:id="2367" w:author="JORGE CONTRERAS ORTIZ" w:date="2021-09-04T12:29:00Z">
          <w:r w:rsidRPr="003E2792" w:rsidDel="003E2792">
            <w:rPr>
              <w:rStyle w:val="Hipervnculo"/>
              <w:rFonts w:eastAsiaTheme="minorEastAsia"/>
              <w:lang w:eastAsia="es-ES"/>
            </w:rPr>
            <w:delText>https://zadig.akeo.ie/</w:delText>
          </w:r>
          <w:r w:rsidR="009449CB" w:rsidRPr="003E2792" w:rsidDel="003E2792">
            <w:rPr>
              <w:rStyle w:val="Hipervnculo"/>
              <w:rFonts w:eastAsiaTheme="minorEastAsia"/>
              <w:lang w:eastAsia="es-ES"/>
            </w:rPr>
            <w:fldChar w:fldCharType="end"/>
          </w:r>
        </w:del>
        <w:r w:rsidR="003E2792">
          <w:fldChar w:fldCharType="end"/>
        </w:r>
      </w:ins>
      <w:ins w:id="2368" w:author="JORGE CONTRERAS ORTIZ" w:date="2021-09-04T12:30:00Z">
        <w:r w:rsidR="003E2792">
          <w:t>.</w:t>
        </w:r>
      </w:ins>
      <w:r w:rsidRPr="00791D37">
        <w:t xml:space="preserve"> Esta aplicación es para instalar una “libusb” compatible con el dispositivo.</w:t>
      </w:r>
    </w:p>
    <w:p w14:paraId="4C94E702" w14:textId="77777777" w:rsidR="0074559B" w:rsidRPr="00791D37" w:rsidRDefault="0074559B" w:rsidP="00791D37">
      <w:r w:rsidRPr="00791D37">
        <w:t>Abrir Zadig (no necesita de instalación). En caso de que salte el aviso de una ventana UAC (User Account Control), seleccionar “Yes” o “Sí”.</w:t>
      </w:r>
    </w:p>
    <w:p w14:paraId="076F079B" w14:textId="77777777" w:rsidR="0074559B" w:rsidRPr="00791D37" w:rsidRDefault="0074559B" w:rsidP="00791D37"/>
    <w:p w14:paraId="49836A8C" w14:textId="77777777" w:rsidR="0074559B" w:rsidRPr="00791D37" w:rsidRDefault="0074559B" w:rsidP="006242EF">
      <w:pPr>
        <w:pStyle w:val="Descripcin"/>
        <w:jc w:val="center"/>
      </w:pPr>
      <w:r w:rsidRPr="00791D37">
        <w:rPr>
          <w:noProof/>
        </w:rPr>
        <w:drawing>
          <wp:inline distT="0" distB="0" distL="0" distR="0" wp14:anchorId="31641E7D" wp14:editId="68F26A03">
            <wp:extent cx="4287291" cy="2402958"/>
            <wp:effectExtent l="0" t="0" r="0" b="0"/>
            <wp:docPr id="28" name="Imagen 28"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23" descr="Interfaz de usuario gráfica, Texto, Aplicación&#10;&#10;Descripción generada automáticamente"/>
                    <pic:cNvPicPr/>
                  </pic:nvPicPr>
                  <pic:blipFill>
                    <a:blip r:embed="rId47"/>
                    <a:stretch>
                      <a:fillRect/>
                    </a:stretch>
                  </pic:blipFill>
                  <pic:spPr>
                    <a:xfrm>
                      <a:off x="0" y="0"/>
                      <a:ext cx="4311158" cy="2416335"/>
                    </a:xfrm>
                    <a:prstGeom prst="rect">
                      <a:avLst/>
                    </a:prstGeom>
                  </pic:spPr>
                </pic:pic>
              </a:graphicData>
            </a:graphic>
          </wp:inline>
        </w:drawing>
      </w:r>
    </w:p>
    <w:p w14:paraId="519B6143" w14:textId="23F3B9C1" w:rsidR="0074559B" w:rsidRPr="00791D37" w:rsidRDefault="0074559B" w:rsidP="006242EF">
      <w:pPr>
        <w:pStyle w:val="Descripcin"/>
        <w:jc w:val="center"/>
      </w:pPr>
      <w:bookmarkStart w:id="2369" w:name="_Toc81499604"/>
      <w:bookmarkStart w:id="2370" w:name="_Toc81499839"/>
      <w:bookmarkStart w:id="2371" w:name="_Toc81652249"/>
      <w:r w:rsidRPr="00791D37">
        <w:t xml:space="preserve">Ilustración </w:t>
      </w:r>
      <w:r w:rsidRPr="006242EF">
        <w:fldChar w:fldCharType="begin"/>
      </w:r>
      <w:r w:rsidRPr="00791D37">
        <w:instrText xml:space="preserve"> SEQ Ilustración \* ARABIC </w:instrText>
      </w:r>
      <w:r w:rsidRPr="006242EF">
        <w:fldChar w:fldCharType="separate"/>
      </w:r>
      <w:r w:rsidR="00FE1EC4">
        <w:rPr>
          <w:noProof/>
        </w:rPr>
        <w:t>28</w:t>
      </w:r>
      <w:r w:rsidRPr="006242EF">
        <w:fldChar w:fldCharType="end"/>
      </w:r>
      <w:r w:rsidRPr="00791D37">
        <w:t xml:space="preserve"> Instalación Drivers con Zadig Paso 1</w:t>
      </w:r>
      <w:bookmarkEnd w:id="2369"/>
      <w:bookmarkEnd w:id="2370"/>
      <w:bookmarkEnd w:id="2371"/>
    </w:p>
    <w:p w14:paraId="50EF3077" w14:textId="77777777" w:rsidR="0074559B" w:rsidRPr="00791D37" w:rsidRDefault="0074559B" w:rsidP="00791D37"/>
    <w:p w14:paraId="03231901" w14:textId="77777777" w:rsidR="0074559B" w:rsidRPr="00791D37" w:rsidRDefault="0074559B" w:rsidP="00791D37">
      <w:r w:rsidRPr="00791D37">
        <w:t>Una vez esté Zadig corriendo, deberán aparecer las interfaces KiNOS en la lista desplegable. Es posible conectar el dispositivo incluso después de haber abierto Zadig, la lista se actualizará automáticamente. En caso de que no aparezca, probablemente sea que ya haya algún driver instalado. Para verlo, ir al menú de “</w:t>
      </w:r>
      <w:r w:rsidRPr="00791D37">
        <w:rPr>
          <w:b/>
          <w:bCs/>
          <w:i/>
          <w:iCs/>
        </w:rPr>
        <w:t>Options</w:t>
      </w:r>
      <w:r w:rsidRPr="00791D37">
        <w:t>” y seleccionar “</w:t>
      </w:r>
      <w:r w:rsidRPr="00791D37">
        <w:rPr>
          <w:b/>
          <w:bCs/>
          <w:i/>
          <w:iCs/>
        </w:rPr>
        <w:t>List All Devices</w:t>
      </w:r>
      <w:r w:rsidRPr="00791D37">
        <w:t xml:space="preserve">”. </w:t>
      </w:r>
    </w:p>
    <w:p w14:paraId="7482F1AF" w14:textId="77777777" w:rsidR="0074559B" w:rsidRPr="00791D37" w:rsidRDefault="0074559B" w:rsidP="00791D37"/>
    <w:p w14:paraId="5E7EBADD" w14:textId="30D3F2FD" w:rsidR="0074559B" w:rsidRPr="00791D37" w:rsidRDefault="0074559B" w:rsidP="00791D37">
      <w:r w:rsidRPr="00791D37">
        <w:t xml:space="preserve">Seleccionar KiNOS Boot DFU en la lista despegable, y seleccionar el driver “liusbK” y </w:t>
      </w:r>
      <w:del w:id="2372" w:author="JORGE CONTRERAS ORTIZ" w:date="2021-09-04T12:30:00Z">
        <w:r w:rsidRPr="00791D37" w:rsidDel="003E2792">
          <w:delText xml:space="preserve">pinchar </w:delText>
        </w:r>
      </w:del>
      <w:ins w:id="2373" w:author="JORGE CONTRERAS ORTIZ" w:date="2021-09-04T12:30:00Z">
        <w:r w:rsidR="003E2792">
          <w:t>clicar</w:t>
        </w:r>
        <w:r w:rsidR="003E2792" w:rsidRPr="00791D37">
          <w:t xml:space="preserve"> </w:t>
        </w:r>
      </w:ins>
      <w:r w:rsidRPr="00791D37">
        <w:t>en “</w:t>
      </w:r>
      <w:r w:rsidRPr="00791D37">
        <w:rPr>
          <w:b/>
          <w:bCs/>
          <w:i/>
          <w:iCs/>
        </w:rPr>
        <w:t>Install / Replace Driver</w:t>
      </w:r>
      <w:r w:rsidRPr="00791D37">
        <w:t>”.</w:t>
      </w:r>
    </w:p>
    <w:p w14:paraId="3ED39D9B" w14:textId="77777777" w:rsidR="0074559B" w:rsidRPr="00791D37" w:rsidRDefault="0074559B" w:rsidP="006242EF">
      <w:pPr>
        <w:jc w:val="center"/>
      </w:pPr>
      <w:r w:rsidRPr="00791D37">
        <w:rPr>
          <w:noProof/>
        </w:rPr>
        <w:lastRenderedPageBreak/>
        <w:drawing>
          <wp:inline distT="0" distB="0" distL="0" distR="0" wp14:anchorId="36D9F5AB" wp14:editId="62B26F45">
            <wp:extent cx="4647158" cy="2087505"/>
            <wp:effectExtent l="0" t="0" r="1270" b="8255"/>
            <wp:docPr id="29" name="Imagen 29"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24" descr="Interfaz de usuario gráfica, Texto, Aplicación, Correo electrónico&#10;&#10;Descripción generada automáticamente"/>
                    <pic:cNvPicPr/>
                  </pic:nvPicPr>
                  <pic:blipFill>
                    <a:blip r:embed="rId48"/>
                    <a:stretch>
                      <a:fillRect/>
                    </a:stretch>
                  </pic:blipFill>
                  <pic:spPr>
                    <a:xfrm>
                      <a:off x="0" y="0"/>
                      <a:ext cx="4663925" cy="2095037"/>
                    </a:xfrm>
                    <a:prstGeom prst="rect">
                      <a:avLst/>
                    </a:prstGeom>
                  </pic:spPr>
                </pic:pic>
              </a:graphicData>
            </a:graphic>
          </wp:inline>
        </w:drawing>
      </w:r>
    </w:p>
    <w:p w14:paraId="57521DAC" w14:textId="6DBB3072" w:rsidR="0074559B" w:rsidRPr="006242EF" w:rsidRDefault="0074559B" w:rsidP="006242EF">
      <w:pPr>
        <w:pStyle w:val="Descripcin"/>
        <w:jc w:val="center"/>
      </w:pPr>
      <w:bookmarkStart w:id="2374" w:name="_Toc81499605"/>
      <w:bookmarkStart w:id="2375" w:name="_Toc81499840"/>
      <w:bookmarkStart w:id="2376" w:name="_Toc81652250"/>
      <w:r w:rsidRPr="00791D37">
        <w:t xml:space="preserve">Ilustración </w:t>
      </w:r>
      <w:r w:rsidRPr="006242EF">
        <w:fldChar w:fldCharType="begin"/>
      </w:r>
      <w:r w:rsidRPr="00791D37">
        <w:instrText xml:space="preserve"> SEQ Ilustración \* ARABIC </w:instrText>
      </w:r>
      <w:r w:rsidRPr="006242EF">
        <w:fldChar w:fldCharType="separate"/>
      </w:r>
      <w:r w:rsidR="00FE1EC4">
        <w:rPr>
          <w:noProof/>
        </w:rPr>
        <w:t>29</w:t>
      </w:r>
      <w:r w:rsidRPr="006242EF">
        <w:fldChar w:fldCharType="end"/>
      </w:r>
      <w:r w:rsidRPr="00791D37">
        <w:t xml:space="preserve"> Instalación Drivers con Zadig Paso 2</w:t>
      </w:r>
      <w:bookmarkEnd w:id="2374"/>
      <w:bookmarkEnd w:id="2375"/>
      <w:bookmarkEnd w:id="2376"/>
    </w:p>
    <w:p w14:paraId="04492B93" w14:textId="77777777" w:rsidR="0074559B" w:rsidRPr="00791D37" w:rsidRDefault="0074559B" w:rsidP="00791D37"/>
    <w:p w14:paraId="061962F3" w14:textId="77777777" w:rsidR="0074559B" w:rsidRPr="00791D37" w:rsidRDefault="0074559B" w:rsidP="00791D37">
      <w:r w:rsidRPr="00791D37">
        <w:t>El proceso tomará alrededor de un segundo y el resultado será un mensaje de éxito:</w:t>
      </w:r>
    </w:p>
    <w:p w14:paraId="16F5AEC4" w14:textId="77777777" w:rsidR="0074559B" w:rsidRPr="00791D37" w:rsidRDefault="0074559B" w:rsidP="00791D37"/>
    <w:p w14:paraId="6A3E484D" w14:textId="77777777" w:rsidR="0074559B" w:rsidRPr="006242EF" w:rsidRDefault="0074559B" w:rsidP="006242EF">
      <w:pPr>
        <w:pStyle w:val="Descripcin"/>
        <w:jc w:val="center"/>
      </w:pPr>
      <w:r w:rsidRPr="006242EF">
        <w:rPr>
          <w:noProof/>
        </w:rPr>
        <w:drawing>
          <wp:inline distT="0" distB="0" distL="0" distR="0" wp14:anchorId="72639536" wp14:editId="71602F13">
            <wp:extent cx="4746220" cy="1658679"/>
            <wp:effectExtent l="0" t="0" r="0" b="0"/>
            <wp:docPr id="30" name="Imagen 30"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descr="Interfaz de usuario gráfica, Texto, Aplicación&#10;&#10;Descripción generada automáticamente"/>
                    <pic:cNvPicPr/>
                  </pic:nvPicPr>
                  <pic:blipFill>
                    <a:blip r:embed="rId49"/>
                    <a:stretch>
                      <a:fillRect/>
                    </a:stretch>
                  </pic:blipFill>
                  <pic:spPr>
                    <a:xfrm>
                      <a:off x="0" y="0"/>
                      <a:ext cx="4751683" cy="1660588"/>
                    </a:xfrm>
                    <a:prstGeom prst="rect">
                      <a:avLst/>
                    </a:prstGeom>
                  </pic:spPr>
                </pic:pic>
              </a:graphicData>
            </a:graphic>
          </wp:inline>
        </w:drawing>
      </w:r>
    </w:p>
    <w:p w14:paraId="7268AD87" w14:textId="115C9462" w:rsidR="0074559B" w:rsidRPr="006242EF" w:rsidRDefault="0074559B" w:rsidP="006242EF">
      <w:pPr>
        <w:pStyle w:val="Descripcin"/>
        <w:jc w:val="center"/>
      </w:pPr>
      <w:bookmarkStart w:id="2377" w:name="_Toc81499606"/>
      <w:bookmarkStart w:id="2378" w:name="_Toc81499841"/>
      <w:bookmarkStart w:id="2379" w:name="_Toc81652251"/>
      <w:r w:rsidRPr="006242EF">
        <w:t xml:space="preserve">Ilustración </w:t>
      </w:r>
      <w:r w:rsidR="00B854F9">
        <w:fldChar w:fldCharType="begin"/>
      </w:r>
      <w:r w:rsidR="00B854F9">
        <w:instrText xml:space="preserve"> SEQ Ilustración \* ARAB</w:instrText>
      </w:r>
      <w:r w:rsidR="00B854F9">
        <w:instrText xml:space="preserve">IC </w:instrText>
      </w:r>
      <w:r w:rsidR="00B854F9">
        <w:fldChar w:fldCharType="separate"/>
      </w:r>
      <w:r w:rsidR="00FE1EC4">
        <w:rPr>
          <w:noProof/>
        </w:rPr>
        <w:t>30</w:t>
      </w:r>
      <w:r w:rsidR="00B854F9">
        <w:rPr>
          <w:noProof/>
        </w:rPr>
        <w:fldChar w:fldCharType="end"/>
      </w:r>
      <w:r w:rsidRPr="006242EF">
        <w:t xml:space="preserve"> Instalación Drivers con Zadig Finalizada</w:t>
      </w:r>
      <w:bookmarkEnd w:id="2377"/>
      <w:bookmarkEnd w:id="2378"/>
      <w:bookmarkEnd w:id="2379"/>
    </w:p>
    <w:p w14:paraId="34D6020A" w14:textId="77777777" w:rsidR="0074559B" w:rsidRPr="00791D37" w:rsidRDefault="0074559B" w:rsidP="00791D37"/>
    <w:p w14:paraId="111905FD" w14:textId="1F1E344B" w:rsidR="0074559B" w:rsidRPr="00791D37" w:rsidRDefault="0074559B" w:rsidP="00791D37">
      <w:r w:rsidRPr="00791D37">
        <w:t xml:space="preserve">Ahora, en el </w:t>
      </w:r>
      <w:r w:rsidRPr="00791D37">
        <w:rPr>
          <w:i/>
          <w:iCs/>
        </w:rPr>
        <w:t>Administrador de Dispositivos</w:t>
      </w:r>
      <w:r w:rsidRPr="00791D37">
        <w:t xml:space="preserve">, el KiNOS Boot DFU deberá salir </w:t>
      </w:r>
      <w:ins w:id="2380" w:author="JORGE CONTRERAS ORTIZ" w:date="2021-09-04T12:31:00Z">
        <w:r w:rsidR="003E2792">
          <w:t>como se muestra en la Ilustración 31</w:t>
        </w:r>
      </w:ins>
      <w:del w:id="2381" w:author="JORGE CONTRERAS ORTIZ" w:date="2021-09-04T12:31:00Z">
        <w:r w:rsidRPr="00791D37" w:rsidDel="003E2792">
          <w:delText>de la siguiente manera</w:delText>
        </w:r>
      </w:del>
      <w:r w:rsidRPr="00791D37">
        <w:t>:</w:t>
      </w:r>
    </w:p>
    <w:p w14:paraId="080771E9" w14:textId="77777777" w:rsidR="0074559B" w:rsidRPr="00791D37" w:rsidRDefault="0074559B" w:rsidP="00791D37"/>
    <w:p w14:paraId="20A9B790" w14:textId="77777777" w:rsidR="0074559B" w:rsidRPr="00791D37" w:rsidRDefault="0074559B" w:rsidP="006242EF">
      <w:pPr>
        <w:pStyle w:val="Descripcin"/>
        <w:jc w:val="center"/>
      </w:pPr>
      <w:r w:rsidRPr="00791D37">
        <w:rPr>
          <w:noProof/>
        </w:rPr>
        <w:lastRenderedPageBreak/>
        <w:drawing>
          <wp:inline distT="0" distB="0" distL="0" distR="0" wp14:anchorId="11FAF2DA" wp14:editId="63434DEA">
            <wp:extent cx="4819650" cy="4629150"/>
            <wp:effectExtent l="0" t="0" r="0" b="0"/>
            <wp:docPr id="31" name="Imagen 31"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26" descr="Interfaz de usuario gráfica, Texto, Aplicación&#10;&#10;Descripción generada automáticamente"/>
                    <pic:cNvPicPr/>
                  </pic:nvPicPr>
                  <pic:blipFill>
                    <a:blip r:embed="rId50"/>
                    <a:stretch>
                      <a:fillRect/>
                    </a:stretch>
                  </pic:blipFill>
                  <pic:spPr>
                    <a:xfrm>
                      <a:off x="0" y="0"/>
                      <a:ext cx="4819650" cy="4629150"/>
                    </a:xfrm>
                    <a:prstGeom prst="rect">
                      <a:avLst/>
                    </a:prstGeom>
                  </pic:spPr>
                </pic:pic>
              </a:graphicData>
            </a:graphic>
          </wp:inline>
        </w:drawing>
      </w:r>
    </w:p>
    <w:p w14:paraId="29F3C078" w14:textId="61DCB0DF" w:rsidR="0074559B" w:rsidRPr="00791D37" w:rsidRDefault="0074559B" w:rsidP="006242EF">
      <w:pPr>
        <w:pStyle w:val="Descripcin"/>
        <w:jc w:val="center"/>
      </w:pPr>
      <w:bookmarkStart w:id="2382" w:name="_Toc81499607"/>
      <w:bookmarkStart w:id="2383" w:name="_Toc81499842"/>
      <w:bookmarkStart w:id="2384" w:name="_Toc81652252"/>
      <w:r w:rsidRPr="00791D37">
        <w:t xml:space="preserve">Ilustración </w:t>
      </w:r>
      <w:r w:rsidR="00B854F9">
        <w:fldChar w:fldCharType="begin"/>
      </w:r>
      <w:r w:rsidR="00B854F9">
        <w:instrText xml:space="preserve"> SEQ Ilustración \* ARABIC </w:instrText>
      </w:r>
      <w:r w:rsidR="00B854F9">
        <w:fldChar w:fldCharType="separate"/>
      </w:r>
      <w:r w:rsidR="00FE1EC4">
        <w:rPr>
          <w:noProof/>
        </w:rPr>
        <w:t>31</w:t>
      </w:r>
      <w:r w:rsidR="00B854F9">
        <w:rPr>
          <w:noProof/>
        </w:rPr>
        <w:fldChar w:fldCharType="end"/>
      </w:r>
      <w:r w:rsidRPr="00791D37">
        <w:t xml:space="preserve"> Administrador de Dispositivos Después de Instalar Drivers</w:t>
      </w:r>
      <w:bookmarkEnd w:id="2382"/>
      <w:bookmarkEnd w:id="2383"/>
      <w:bookmarkEnd w:id="2384"/>
    </w:p>
    <w:p w14:paraId="072B7511" w14:textId="77777777" w:rsidR="0074559B" w:rsidRPr="00791D37" w:rsidRDefault="0074559B" w:rsidP="00791D37"/>
    <w:p w14:paraId="2936CCDE" w14:textId="77777777" w:rsidR="0074559B" w:rsidRPr="00791D37" w:rsidRDefault="0074559B" w:rsidP="00791D37"/>
    <w:p w14:paraId="365E2343" w14:textId="72C3766D" w:rsidR="0074559B" w:rsidRPr="00791D37" w:rsidRDefault="003E2792" w:rsidP="00FE1EC4">
      <w:pPr>
        <w:pStyle w:val="Ttulo5"/>
      </w:pPr>
      <w:bookmarkStart w:id="2385" w:name="_Toc81499422"/>
      <w:bookmarkStart w:id="2386" w:name="_Toc81650425"/>
      <w:r w:rsidRPr="00791D37">
        <w:t>LINUX / MAC OS</w:t>
      </w:r>
      <w:bookmarkEnd w:id="2385"/>
      <w:bookmarkEnd w:id="2386"/>
    </w:p>
    <w:p w14:paraId="547B872C" w14:textId="77777777" w:rsidR="0074559B" w:rsidRPr="00791D37" w:rsidRDefault="0074559B" w:rsidP="00791D37"/>
    <w:p w14:paraId="1653E930" w14:textId="38A5F63B" w:rsidR="0074559B" w:rsidRPr="00791D37" w:rsidRDefault="0074559B" w:rsidP="00791D37">
      <w:r w:rsidRPr="00791D37">
        <w:t xml:space="preserve">No se necesita instalación de ningún driver específico para sistemas basados en Linux con versión de Kernel superior a 2.6.22  ni para sistemas MAC OS X desde la versión 10.4 (Tiger). </w:t>
      </w:r>
    </w:p>
    <w:p w14:paraId="51E41A36" w14:textId="77777777" w:rsidR="0074559B" w:rsidRPr="00791D37" w:rsidRDefault="0074559B" w:rsidP="00791D37"/>
    <w:p w14:paraId="2C258D5D" w14:textId="527A61F8" w:rsidR="0074559B" w:rsidRPr="00791D37" w:rsidRDefault="003E2792" w:rsidP="00FE1EC4">
      <w:pPr>
        <w:pStyle w:val="Ttulo4"/>
      </w:pPr>
      <w:bookmarkStart w:id="2387" w:name="_Toc81499423"/>
      <w:bookmarkStart w:id="2388" w:name="_Toc81650426"/>
      <w:r w:rsidRPr="00791D37">
        <w:t>INSTALL “DFU-UTIL”</w:t>
      </w:r>
      <w:bookmarkEnd w:id="2387"/>
      <w:bookmarkEnd w:id="2388"/>
    </w:p>
    <w:p w14:paraId="37ACE1BB" w14:textId="77777777" w:rsidR="0074559B" w:rsidRPr="00791D37" w:rsidRDefault="0074559B" w:rsidP="00791D37"/>
    <w:p w14:paraId="7E5C9E91" w14:textId="77777777" w:rsidR="0074559B" w:rsidRPr="00791D37" w:rsidRDefault="0074559B" w:rsidP="00791D37">
      <w:r w:rsidRPr="00791D37">
        <w:t xml:space="preserve">El protocolo usado para cargar el Firmware a los dispositivos Kirale KTDG USB Dongle a través de interfaz USB es el estándar </w:t>
      </w:r>
      <w:r w:rsidRPr="00791D37">
        <w:rPr>
          <w:b/>
          <w:bCs/>
        </w:rPr>
        <w:t xml:space="preserve">DFU 1.1. </w:t>
      </w:r>
      <w:r w:rsidRPr="00791D37">
        <w:t>Descargar “dfu-util” e instalarlo.</w:t>
      </w:r>
    </w:p>
    <w:p w14:paraId="423C267F" w14:textId="302F4FA9" w:rsidR="0074559B" w:rsidRPr="00791D37" w:rsidRDefault="0074559B" w:rsidP="00791D37">
      <w:pPr>
        <w:pStyle w:val="Prrafodelista"/>
        <w:numPr>
          <w:ilvl w:val="0"/>
          <w:numId w:val="17"/>
        </w:numPr>
      </w:pPr>
      <w:r w:rsidRPr="00791D37">
        <w:t xml:space="preserve"> En Windos: descargar de </w:t>
      </w:r>
      <w:r w:rsidR="009449CB" w:rsidRPr="003E2792">
        <w:rPr>
          <w:rStyle w:val="Hipervnculo"/>
          <w:rPrChange w:id="2389" w:author="JORGE CONTRERAS ORTIZ" w:date="2021-09-04T12:32:00Z">
            <w:rPr/>
          </w:rPrChange>
        </w:rPr>
        <w:fldChar w:fldCharType="begin"/>
      </w:r>
      <w:ins w:id="2390" w:author="JORGE CONTRERAS ORTIZ" w:date="2021-09-04T12:31:00Z">
        <w:r w:rsidR="003E2792" w:rsidRPr="003E2792">
          <w:rPr>
            <w:rStyle w:val="Hipervnculo"/>
            <w:rPrChange w:id="2391" w:author="JORGE CONTRERAS ORTIZ" w:date="2021-09-04T12:32:00Z">
              <w:rPr/>
            </w:rPrChange>
          </w:rPr>
          <w:instrText>HYPERLINK "http://dfu-util.sourceforge.net/"</w:instrText>
        </w:r>
      </w:ins>
      <w:del w:id="2392" w:author="JORGE CONTRERAS ORTIZ" w:date="2021-09-04T12:31:00Z">
        <w:r w:rsidR="009449CB" w:rsidRPr="003E2792" w:rsidDel="003E2792">
          <w:rPr>
            <w:rStyle w:val="Hipervnculo"/>
            <w:rPrChange w:id="2393" w:author="JORGE CONTRERAS ORTIZ" w:date="2021-09-04T12:32:00Z">
              <w:rPr/>
            </w:rPrChange>
          </w:rPr>
          <w:delInstrText xml:space="preserve"> HYPERLINK "http://dfu-util.sourceforge.net/" </w:delInstrText>
        </w:r>
      </w:del>
      <w:ins w:id="2394" w:author="JORGE CONTRERAS ORTIZ" w:date="2021-09-04T12:31:00Z">
        <w:r w:rsidR="003E2792" w:rsidRPr="003E2792">
          <w:rPr>
            <w:rStyle w:val="Hipervnculo"/>
            <w:rPrChange w:id="2395" w:author="JORGE CONTRERAS ORTIZ" w:date="2021-09-04T12:32:00Z">
              <w:rPr/>
            </w:rPrChange>
          </w:rPr>
        </w:r>
      </w:ins>
      <w:r w:rsidR="009449CB" w:rsidRPr="003E2792">
        <w:rPr>
          <w:rStyle w:val="Hipervnculo"/>
          <w:rPrChange w:id="2396" w:author="JORGE CONTRERAS ORTIZ" w:date="2021-09-04T12:32:00Z">
            <w:rPr/>
          </w:rPrChange>
        </w:rPr>
        <w:fldChar w:fldCharType="separate"/>
      </w:r>
      <w:r w:rsidRPr="003E2792">
        <w:rPr>
          <w:rStyle w:val="Hipervnculo"/>
          <w:rPrChange w:id="2397" w:author="JORGE CONTRERAS ORTIZ" w:date="2021-09-04T12:32:00Z">
            <w:rPr>
              <w:rStyle w:val="SinespaciadoCar"/>
            </w:rPr>
          </w:rPrChange>
        </w:rPr>
        <w:t>http://dfu-util.sourceforge.net/</w:t>
      </w:r>
      <w:r w:rsidR="009449CB" w:rsidRPr="003E2792">
        <w:rPr>
          <w:rStyle w:val="Hipervnculo"/>
          <w:rPrChange w:id="2398" w:author="JORGE CONTRERAS ORTIZ" w:date="2021-09-04T12:32:00Z">
            <w:rPr>
              <w:rStyle w:val="SinespaciadoCar"/>
            </w:rPr>
          </w:rPrChange>
        </w:rPr>
        <w:fldChar w:fldCharType="end"/>
      </w:r>
      <w:r w:rsidRPr="00791D37">
        <w:t xml:space="preserve"> y extraerlo en la carpeta deseada.</w:t>
      </w:r>
    </w:p>
    <w:p w14:paraId="189DBFDD" w14:textId="77777777" w:rsidR="0074559B" w:rsidRPr="00791D37" w:rsidRDefault="0074559B" w:rsidP="00791D37">
      <w:pPr>
        <w:pStyle w:val="Prrafodelista"/>
        <w:numPr>
          <w:ilvl w:val="0"/>
          <w:numId w:val="17"/>
        </w:numPr>
      </w:pPr>
      <w:r w:rsidRPr="00791D37">
        <w:t>En MAC OS:</w:t>
      </w:r>
    </w:p>
    <w:p w14:paraId="76D64012" w14:textId="77777777" w:rsidR="0074559B" w:rsidRPr="00791D37" w:rsidRDefault="0074559B" w:rsidP="00791D37">
      <w:r w:rsidRPr="00791D37">
        <w:t>$ brew install dfu-util</w:t>
      </w:r>
    </w:p>
    <w:p w14:paraId="1464FAFD" w14:textId="77777777" w:rsidR="0074559B" w:rsidRPr="00791D37" w:rsidRDefault="0074559B" w:rsidP="00791D37">
      <w:pPr>
        <w:rPr>
          <w:sz w:val="19"/>
          <w:szCs w:val="19"/>
        </w:rPr>
      </w:pPr>
      <w:r w:rsidRPr="00791D37">
        <w:rPr>
          <w:sz w:val="19"/>
          <w:szCs w:val="19"/>
        </w:rPr>
        <w:t>(</w:t>
      </w:r>
      <w:hyperlink r:id="rId51" w:history="1">
        <w:r w:rsidRPr="00791D37">
          <w:rPr>
            <w:rStyle w:val="SinespaciadoCar"/>
            <w:sz w:val="19"/>
            <w:szCs w:val="19"/>
          </w:rPr>
          <w:t>Get Brew</w:t>
        </w:r>
      </w:hyperlink>
      <w:r w:rsidRPr="00791D37">
        <w:rPr>
          <w:sz w:val="19"/>
          <w:szCs w:val="19"/>
        </w:rPr>
        <w:t>)</w:t>
      </w:r>
    </w:p>
    <w:p w14:paraId="00FD668C" w14:textId="77777777" w:rsidR="0074559B" w:rsidRPr="00791D37" w:rsidRDefault="0074559B" w:rsidP="00791D37">
      <w:pPr>
        <w:pStyle w:val="Prrafodelista"/>
        <w:numPr>
          <w:ilvl w:val="0"/>
          <w:numId w:val="17"/>
        </w:numPr>
      </w:pPr>
      <w:r w:rsidRPr="00791D37">
        <w:lastRenderedPageBreak/>
        <w:t>En Linux:</w:t>
      </w:r>
    </w:p>
    <w:p w14:paraId="1453C9E6" w14:textId="77777777" w:rsidR="0074559B" w:rsidRPr="00791D37" w:rsidRDefault="0074559B" w:rsidP="00791D37">
      <w:r w:rsidRPr="00791D37">
        <w:t>$ sudo apt install dfu-util</w:t>
      </w:r>
    </w:p>
    <w:p w14:paraId="6D754981" w14:textId="77777777" w:rsidR="0074559B" w:rsidRPr="00791D37" w:rsidRDefault="0074559B" w:rsidP="00791D37"/>
    <w:p w14:paraId="4791D41C" w14:textId="56B540F3" w:rsidR="0074559B" w:rsidRPr="00791D37" w:rsidRDefault="003E2792" w:rsidP="00FE1EC4">
      <w:pPr>
        <w:pStyle w:val="Ttulo4"/>
      </w:pPr>
      <w:bookmarkStart w:id="2399" w:name="_Toc81499424"/>
      <w:bookmarkStart w:id="2400" w:name="_Toc81650427"/>
      <w:r w:rsidRPr="00791D37">
        <w:t>ACTUALIZACIÓN DE FIRMWARE</w:t>
      </w:r>
      <w:bookmarkEnd w:id="2399"/>
      <w:bookmarkEnd w:id="2400"/>
    </w:p>
    <w:p w14:paraId="40830A2B" w14:textId="77777777" w:rsidR="0074559B" w:rsidRPr="00791D37" w:rsidRDefault="0074559B" w:rsidP="00791D37"/>
    <w:p w14:paraId="7E29DED8" w14:textId="77777777" w:rsidR="0074559B" w:rsidRPr="00791D37" w:rsidRDefault="0074559B" w:rsidP="00791D37">
      <w:r w:rsidRPr="00791D37">
        <w:t xml:space="preserve">Abrir dfu-util desde la ventana de comandos y listar los dispositivos conectados para encontrar el dispositivo deseado. El USB Product ID par un dispositivo KiNOS DFU en modo bootloader es </w:t>
      </w:r>
      <w:r w:rsidRPr="00791D37">
        <w:rPr>
          <w:b/>
          <w:bCs/>
        </w:rPr>
        <w:t>0000</w:t>
      </w:r>
      <w:r w:rsidRPr="00791D37">
        <w:t>.</w:t>
      </w:r>
    </w:p>
    <w:tbl>
      <w:tblPr>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B234ED" w14:paraId="6B1C6136" w14:textId="77777777" w:rsidTr="008F166F">
        <w:tc>
          <w:tcPr>
            <w:tcW w:w="8494" w:type="dxa"/>
          </w:tcPr>
          <w:p w14:paraId="275712C2" w14:textId="77777777" w:rsidR="0074559B" w:rsidRPr="00791D37" w:rsidRDefault="0074559B" w:rsidP="00791D37"/>
          <w:p w14:paraId="527773EB" w14:textId="77777777" w:rsidR="0074559B" w:rsidRPr="00791D37" w:rsidRDefault="0074559B" w:rsidP="00791D37">
            <w:pPr>
              <w:rPr>
                <w:lang w:val="en-US"/>
              </w:rPr>
            </w:pPr>
            <w:r w:rsidRPr="00791D37">
              <w:rPr>
                <w:lang w:val="en-US"/>
              </w:rPr>
              <w:t xml:space="preserve">$ dfu-util—list </w:t>
            </w:r>
          </w:p>
          <w:p w14:paraId="4BA6D73C" w14:textId="77777777" w:rsidR="0074559B" w:rsidRPr="00791D37" w:rsidRDefault="0074559B" w:rsidP="00791D37">
            <w:pPr>
              <w:rPr>
                <w:lang w:val="en-US"/>
              </w:rPr>
            </w:pPr>
          </w:p>
          <w:p w14:paraId="5A9C02F8" w14:textId="77777777" w:rsidR="0074559B" w:rsidRPr="00791D37" w:rsidRDefault="0074559B" w:rsidP="00791D37">
            <w:pPr>
              <w:rPr>
                <w:lang w:val="en-US"/>
              </w:rPr>
            </w:pPr>
            <w:r w:rsidRPr="00791D37">
              <w:rPr>
                <w:lang w:val="en-US"/>
              </w:rPr>
              <w:t xml:space="preserve">Found DFU: [2def:0000] ver=0100, devnum=8, cfg=1, intf=0, path=”1-1.4.3″, alt=0, name=”KiNOS DFU”, serial=”8404D2000000045B” </w:t>
            </w:r>
          </w:p>
          <w:p w14:paraId="2E2ACCB2" w14:textId="77777777" w:rsidR="0074559B" w:rsidRPr="00791D37" w:rsidRDefault="0074559B" w:rsidP="00791D37">
            <w:pPr>
              <w:rPr>
                <w:lang w:val="en-US"/>
              </w:rPr>
            </w:pPr>
          </w:p>
          <w:p w14:paraId="3AFB9205" w14:textId="77777777" w:rsidR="0074559B" w:rsidRPr="00791D37" w:rsidRDefault="0074559B" w:rsidP="00791D37">
            <w:pPr>
              <w:rPr>
                <w:lang w:val="en-US"/>
              </w:rPr>
            </w:pPr>
            <w:r w:rsidRPr="00791D37">
              <w:rPr>
                <w:lang w:val="en-US"/>
              </w:rPr>
              <w:t>Found Runtime: [2def:0102] ver=0100, devnum=9, cfg=1, intf=0, path=”1-1.4.4″, alt=0, name=”KiNOS DFU”, serial=”8404D2000000045C”</w:t>
            </w:r>
          </w:p>
          <w:p w14:paraId="601D9CFC" w14:textId="77777777" w:rsidR="0074559B" w:rsidRPr="00791D37" w:rsidRDefault="0074559B" w:rsidP="006242EF">
            <w:pPr>
              <w:keepNext/>
              <w:rPr>
                <w:lang w:val="en-US"/>
              </w:rPr>
            </w:pPr>
          </w:p>
        </w:tc>
      </w:tr>
    </w:tbl>
    <w:p w14:paraId="0FA0B149" w14:textId="2ADF1471" w:rsidR="006242EF" w:rsidRDefault="006242EF" w:rsidP="006242EF">
      <w:pPr>
        <w:pStyle w:val="Descripcin"/>
        <w:jc w:val="center"/>
      </w:pPr>
      <w:bookmarkStart w:id="2401" w:name="_Toc81639969"/>
      <w:r>
        <w:t xml:space="preserve">Tabla </w:t>
      </w:r>
      <w:r w:rsidR="00B854F9">
        <w:fldChar w:fldCharType="begin"/>
      </w:r>
      <w:r w:rsidR="00B854F9">
        <w:instrText xml:space="preserve"> SEQ Tabla \* ARABIC </w:instrText>
      </w:r>
      <w:r w:rsidR="00B854F9">
        <w:fldChar w:fldCharType="separate"/>
      </w:r>
      <w:r>
        <w:rPr>
          <w:noProof/>
        </w:rPr>
        <w:t>7</w:t>
      </w:r>
      <w:r w:rsidR="00B854F9">
        <w:rPr>
          <w:noProof/>
        </w:rPr>
        <w:fldChar w:fldCharType="end"/>
      </w:r>
      <w:r>
        <w:t xml:space="preserve"> </w:t>
      </w:r>
      <w:r w:rsidRPr="00A11A8B">
        <w:t>Listar dispositivos con dfu-util</w:t>
      </w:r>
      <w:bookmarkEnd w:id="2401"/>
    </w:p>
    <w:p w14:paraId="4074A304" w14:textId="028997C0" w:rsidR="0074559B" w:rsidRPr="00791D37" w:rsidRDefault="0074559B" w:rsidP="00791D37">
      <w:del w:id="2402" w:author="JORGE CONTRERAS ORTIZ" w:date="2021-09-04T12:32:00Z">
        <w:r w:rsidRPr="00791D37" w:rsidDel="003E2792">
          <w:br w:type="page"/>
        </w:r>
      </w:del>
    </w:p>
    <w:p w14:paraId="559E9503" w14:textId="77777777" w:rsidR="0074559B" w:rsidRPr="00791D37" w:rsidRDefault="0074559B" w:rsidP="00791D37">
      <w:r w:rsidRPr="00791D37">
        <w:t>Flashear el fichero del firmware al dispositivo deseado (especificando el número de serie). Esta transferencia del archivo puede tardar varios segundos.</w:t>
      </w:r>
    </w:p>
    <w:p w14:paraId="3FC775A6" w14:textId="77777777" w:rsidR="0074559B" w:rsidRPr="00791D37" w:rsidRDefault="0074559B" w:rsidP="00791D37"/>
    <w:tbl>
      <w:tblPr>
        <w:tblW w:w="8505" w:type="dxa"/>
        <w:tblInd w:w="-23" w:type="dxa"/>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505"/>
      </w:tblGrid>
      <w:tr w:rsidR="0074559B" w:rsidRPr="00B234ED" w14:paraId="02D3B1BE" w14:textId="77777777" w:rsidTr="008F166F">
        <w:tc>
          <w:tcPr>
            <w:tcW w:w="8505" w:type="dxa"/>
          </w:tcPr>
          <w:p w14:paraId="61F927CF" w14:textId="77777777" w:rsidR="0074559B" w:rsidRPr="00791D37" w:rsidRDefault="0074559B" w:rsidP="00791D37">
            <w:pPr>
              <w:rPr>
                <w:lang w:val="en-US"/>
              </w:rPr>
            </w:pPr>
          </w:p>
          <w:p w14:paraId="2E792D7B" w14:textId="77777777" w:rsidR="0074559B" w:rsidRPr="00791D37" w:rsidRDefault="0074559B" w:rsidP="00791D37">
            <w:pPr>
              <w:rPr>
                <w:lang w:val="en-US"/>
              </w:rPr>
            </w:pPr>
            <w:r w:rsidRPr="00791D37">
              <w:rPr>
                <w:lang w:val="en-US"/>
              </w:rPr>
              <w:t xml:space="preserve">$ dfu-util—download KiNOS-GEN-KTWM102-1.1.6533.62822.dfu—serial 8404D2000000045B </w:t>
            </w:r>
          </w:p>
          <w:p w14:paraId="79D29621" w14:textId="77777777" w:rsidR="0074559B" w:rsidRPr="00791D37" w:rsidRDefault="0074559B" w:rsidP="00791D37">
            <w:pPr>
              <w:rPr>
                <w:lang w:val="en-US"/>
              </w:rPr>
            </w:pPr>
            <w:r w:rsidRPr="00791D37">
              <w:rPr>
                <w:lang w:val="en-US"/>
              </w:rPr>
              <w:t xml:space="preserve">Match vendor ID from file: 2def </w:t>
            </w:r>
          </w:p>
          <w:p w14:paraId="1ED67703" w14:textId="77777777" w:rsidR="0074559B" w:rsidRPr="00791D37" w:rsidRDefault="0074559B" w:rsidP="00791D37">
            <w:pPr>
              <w:rPr>
                <w:lang w:val="en-US"/>
              </w:rPr>
            </w:pPr>
            <w:r w:rsidRPr="00791D37">
              <w:rPr>
                <w:lang w:val="en-US"/>
              </w:rPr>
              <w:t xml:space="preserve">Match product ID from file: 0000 </w:t>
            </w:r>
          </w:p>
          <w:p w14:paraId="24A06DDB" w14:textId="77777777" w:rsidR="0074559B" w:rsidRPr="00791D37" w:rsidRDefault="0074559B" w:rsidP="00791D37">
            <w:pPr>
              <w:rPr>
                <w:lang w:val="en-US"/>
              </w:rPr>
            </w:pPr>
            <w:r w:rsidRPr="00791D37">
              <w:rPr>
                <w:lang w:val="en-US"/>
              </w:rPr>
              <w:t xml:space="preserve">Opening DFU capable USB device... </w:t>
            </w:r>
          </w:p>
          <w:p w14:paraId="39A33424" w14:textId="77777777" w:rsidR="0074559B" w:rsidRPr="00791D37" w:rsidRDefault="0074559B" w:rsidP="00791D37">
            <w:pPr>
              <w:rPr>
                <w:lang w:val="en-US"/>
              </w:rPr>
            </w:pPr>
            <w:r w:rsidRPr="00791D37">
              <w:rPr>
                <w:lang w:val="en-US"/>
              </w:rPr>
              <w:t xml:space="preserve">ID 2def:0000 </w:t>
            </w:r>
          </w:p>
          <w:p w14:paraId="45140ACA" w14:textId="77777777" w:rsidR="0074559B" w:rsidRPr="00791D37" w:rsidRDefault="0074559B" w:rsidP="00791D37">
            <w:pPr>
              <w:rPr>
                <w:lang w:val="en-US"/>
              </w:rPr>
            </w:pPr>
            <w:r w:rsidRPr="00791D37">
              <w:rPr>
                <w:lang w:val="en-US"/>
              </w:rPr>
              <w:t xml:space="preserve">Run-time device DFU version 0110 </w:t>
            </w:r>
          </w:p>
          <w:p w14:paraId="2CEECCB0" w14:textId="77777777" w:rsidR="0074559B" w:rsidRPr="00791D37" w:rsidRDefault="0074559B" w:rsidP="00791D37">
            <w:pPr>
              <w:rPr>
                <w:lang w:val="en-US"/>
              </w:rPr>
            </w:pPr>
            <w:r w:rsidRPr="00791D37">
              <w:rPr>
                <w:lang w:val="en-US"/>
              </w:rPr>
              <w:t xml:space="preserve">Claiming USB DFU Interface... </w:t>
            </w:r>
          </w:p>
          <w:p w14:paraId="602F4597" w14:textId="77777777" w:rsidR="0074559B" w:rsidRPr="00791D37" w:rsidRDefault="0074559B" w:rsidP="00791D37">
            <w:pPr>
              <w:rPr>
                <w:lang w:val="en-US"/>
              </w:rPr>
            </w:pPr>
            <w:r w:rsidRPr="00791D37">
              <w:rPr>
                <w:lang w:val="en-US"/>
              </w:rPr>
              <w:t xml:space="preserve">Setting Alternate Setting #0 ... </w:t>
            </w:r>
          </w:p>
          <w:p w14:paraId="108DA0E7" w14:textId="77777777" w:rsidR="0074559B" w:rsidRPr="00791D37" w:rsidRDefault="0074559B" w:rsidP="00791D37">
            <w:pPr>
              <w:rPr>
                <w:lang w:val="en-US"/>
              </w:rPr>
            </w:pPr>
            <w:r w:rsidRPr="00791D37">
              <w:rPr>
                <w:lang w:val="en-US"/>
              </w:rPr>
              <w:t xml:space="preserve">Determining device status: state = dfuIDLE, status = 0 </w:t>
            </w:r>
          </w:p>
          <w:p w14:paraId="246278BD" w14:textId="77777777" w:rsidR="0074559B" w:rsidRPr="00791D37" w:rsidRDefault="0074559B" w:rsidP="00791D37">
            <w:pPr>
              <w:rPr>
                <w:lang w:val="en-US"/>
              </w:rPr>
            </w:pPr>
            <w:r w:rsidRPr="00791D37">
              <w:rPr>
                <w:lang w:val="en-US"/>
              </w:rPr>
              <w:t xml:space="preserve">dfuIDLE, continuing </w:t>
            </w:r>
          </w:p>
          <w:p w14:paraId="70BEB4B0" w14:textId="77777777" w:rsidR="0074559B" w:rsidRPr="00791D37" w:rsidRDefault="0074559B" w:rsidP="00791D37">
            <w:pPr>
              <w:rPr>
                <w:lang w:val="en-US"/>
              </w:rPr>
            </w:pPr>
            <w:r w:rsidRPr="00791D37">
              <w:rPr>
                <w:lang w:val="en-US"/>
              </w:rPr>
              <w:lastRenderedPageBreak/>
              <w:t xml:space="preserve">DFU mode device DFU version 0110 </w:t>
            </w:r>
          </w:p>
          <w:p w14:paraId="5F26AF75" w14:textId="77777777" w:rsidR="0074559B" w:rsidRPr="00791D37" w:rsidRDefault="0074559B" w:rsidP="00791D37">
            <w:pPr>
              <w:rPr>
                <w:lang w:val="en-US"/>
              </w:rPr>
            </w:pPr>
            <w:r w:rsidRPr="00791D37">
              <w:rPr>
                <w:lang w:val="en-US"/>
              </w:rPr>
              <w:t xml:space="preserve">Device returned transfer size 64 </w:t>
            </w:r>
          </w:p>
          <w:p w14:paraId="6A260E84" w14:textId="77777777" w:rsidR="0074559B" w:rsidRPr="00791D37" w:rsidRDefault="0074559B" w:rsidP="00791D37">
            <w:pPr>
              <w:rPr>
                <w:lang w:val="en-US"/>
              </w:rPr>
            </w:pPr>
            <w:r w:rsidRPr="00791D37">
              <w:rPr>
                <w:lang w:val="en-US"/>
              </w:rPr>
              <w:t xml:space="preserve">Copying data from PC to DFU device </w:t>
            </w:r>
          </w:p>
          <w:p w14:paraId="5107D730" w14:textId="77777777" w:rsidR="0074559B" w:rsidRPr="00791D37" w:rsidRDefault="0074559B" w:rsidP="00791D37">
            <w:pPr>
              <w:rPr>
                <w:lang w:val="en-US"/>
              </w:rPr>
            </w:pPr>
            <w:r w:rsidRPr="00791D37">
              <w:rPr>
                <w:lang w:val="en-US"/>
              </w:rPr>
              <w:t xml:space="preserve">Download [=========================] 100% 245628 bytes </w:t>
            </w:r>
          </w:p>
          <w:p w14:paraId="34D7223B" w14:textId="77777777" w:rsidR="0074559B" w:rsidRPr="00791D37" w:rsidRDefault="0074559B" w:rsidP="00791D37">
            <w:pPr>
              <w:rPr>
                <w:lang w:val="en-US"/>
              </w:rPr>
            </w:pPr>
            <w:r w:rsidRPr="00791D37">
              <w:rPr>
                <w:lang w:val="en-US"/>
              </w:rPr>
              <w:t xml:space="preserve">Download done. </w:t>
            </w:r>
          </w:p>
          <w:p w14:paraId="3C490A73" w14:textId="77777777" w:rsidR="0074559B" w:rsidRPr="00791D37" w:rsidRDefault="0074559B" w:rsidP="00791D37">
            <w:pPr>
              <w:rPr>
                <w:lang w:val="en-US"/>
              </w:rPr>
            </w:pPr>
            <w:r w:rsidRPr="00791D37">
              <w:rPr>
                <w:lang w:val="en-US"/>
              </w:rPr>
              <w:t xml:space="preserve">state(6) = dfuMANIFEST-SYNC, status(0) = No error condition is present </w:t>
            </w:r>
          </w:p>
          <w:p w14:paraId="5922AF86" w14:textId="77777777" w:rsidR="0074559B" w:rsidRPr="00791D37" w:rsidRDefault="0074559B" w:rsidP="00791D37">
            <w:pPr>
              <w:rPr>
                <w:lang w:val="en-US"/>
              </w:rPr>
            </w:pPr>
            <w:r w:rsidRPr="00791D37">
              <w:rPr>
                <w:lang w:val="en-US"/>
              </w:rPr>
              <w:t xml:space="preserve">unable to read DFU status after completion </w:t>
            </w:r>
          </w:p>
          <w:p w14:paraId="22B4880A" w14:textId="77777777" w:rsidR="0074559B" w:rsidRPr="00791D37" w:rsidRDefault="0074559B" w:rsidP="00791D37">
            <w:pPr>
              <w:rPr>
                <w:lang w:val="en-US"/>
              </w:rPr>
            </w:pPr>
          </w:p>
        </w:tc>
      </w:tr>
    </w:tbl>
    <w:p w14:paraId="0E566BCA" w14:textId="77777777" w:rsidR="0074559B" w:rsidRPr="00791D37" w:rsidRDefault="0074559B" w:rsidP="006242EF">
      <w:pPr>
        <w:pStyle w:val="TDC3"/>
        <w:rPr>
          <w:rFonts w:eastAsiaTheme="minorHAnsi"/>
          <w:lang w:val="en-US"/>
        </w:rPr>
      </w:pPr>
    </w:p>
    <w:p w14:paraId="2471ECD8" w14:textId="4F8A9726" w:rsidR="0074559B" w:rsidRPr="00791D37" w:rsidRDefault="0074559B" w:rsidP="006242EF">
      <w:pPr>
        <w:pStyle w:val="Descripcin"/>
        <w:jc w:val="center"/>
      </w:pPr>
      <w:bookmarkStart w:id="2403" w:name="_Toc81499568"/>
      <w:bookmarkStart w:id="2404" w:name="_Toc81639970"/>
      <w:r w:rsidRPr="00791D37">
        <w:t xml:space="preserve">Tabla </w:t>
      </w:r>
      <w:r w:rsidR="00B854F9">
        <w:fldChar w:fldCharType="begin"/>
      </w:r>
      <w:r w:rsidR="00B854F9">
        <w:instrText xml:space="preserve"> SEQ Tabla \* ARABIC </w:instrText>
      </w:r>
      <w:r w:rsidR="00B854F9">
        <w:fldChar w:fldCharType="separate"/>
      </w:r>
      <w:r w:rsidR="006242EF">
        <w:t>8</w:t>
      </w:r>
      <w:r w:rsidR="00B854F9">
        <w:fldChar w:fldCharType="end"/>
      </w:r>
      <w:r w:rsidRPr="00791D37">
        <w:t xml:space="preserve"> Actualizar Firmware en dispositivos KTWM102</w:t>
      </w:r>
      <w:bookmarkEnd w:id="2403"/>
      <w:bookmarkEnd w:id="2404"/>
    </w:p>
    <w:p w14:paraId="4197D763" w14:textId="77777777" w:rsidR="0074559B" w:rsidRPr="00791D37" w:rsidRDefault="0074559B" w:rsidP="00791D37"/>
    <w:p w14:paraId="792EBE4A" w14:textId="77777777" w:rsidR="0074559B" w:rsidRPr="00791D37" w:rsidRDefault="0074559B" w:rsidP="00791D37">
      <w:r w:rsidRPr="00791D37">
        <w:t>Una vez dfu-util ha terminado la transferencia del firmware, el KTDG USB Dongle se reiniciará y empezará a aplicar el nuevo firmware en la memoria flash interna (parpadeo rápido del led). Esto puede tardar varios segundos. Cuando el led empiece a parpadear lentamente, de manera estable, el flasheo del firmware ha terminado y el firmware KiNOS empieza a operar en el modo de runtime.</w:t>
      </w:r>
    </w:p>
    <w:p w14:paraId="1147081C" w14:textId="77777777" w:rsidR="0074559B" w:rsidRPr="00791D37" w:rsidRDefault="0074559B" w:rsidP="00791D37">
      <w:r w:rsidRPr="00791D37">
        <w:t>El fichero DFU puede conseguirse desde el siguiente link:</w:t>
      </w:r>
    </w:p>
    <w:p w14:paraId="6D0ECAF3" w14:textId="2CE22F15" w:rsidR="0074559B" w:rsidRPr="00791D37" w:rsidDel="003E2792" w:rsidRDefault="009449CB" w:rsidP="00791D37">
      <w:pPr>
        <w:rPr>
          <w:del w:id="2405" w:author="JORGE CONTRERAS ORTIZ" w:date="2021-09-04T12:32:00Z"/>
        </w:rPr>
      </w:pPr>
      <w:del w:id="2406" w:author="JORGE CONTRERAS ORTIZ" w:date="2021-09-04T12:32:00Z">
        <w:r w:rsidDel="003E2792">
          <w:fldChar w:fldCharType="begin"/>
        </w:r>
        <w:r w:rsidDel="003E2792">
          <w:delInstrText xml:space="preserve"> HYPERLINK "https://www.kirale.com/support/" \l "downloads" </w:delInstrText>
        </w:r>
        <w:r w:rsidDel="003E2792">
          <w:fldChar w:fldCharType="separate"/>
        </w:r>
        <w:r w:rsidR="0074559B" w:rsidRPr="00791D37" w:rsidDel="003E2792">
          <w:rPr>
            <w:rStyle w:val="SinespaciadoCar"/>
          </w:rPr>
          <w:delText>https://www.kirale.com/support/#downloads</w:delText>
        </w:r>
        <w:r w:rsidDel="003E2792">
          <w:rPr>
            <w:rStyle w:val="SinespaciadoCar"/>
          </w:rPr>
          <w:fldChar w:fldCharType="end"/>
        </w:r>
      </w:del>
    </w:p>
    <w:p w14:paraId="6B8CAFA1" w14:textId="3BD5CA5F" w:rsidR="0074559B" w:rsidRDefault="003E2792" w:rsidP="00791D37">
      <w:pPr>
        <w:rPr>
          <w:ins w:id="2407" w:author="JORGE CONTRERAS ORTIZ" w:date="2021-09-04T12:33:00Z"/>
        </w:rPr>
      </w:pPr>
      <w:ins w:id="2408" w:author="JORGE CONTRERAS ORTIZ" w:date="2021-09-04T12:33:00Z">
        <w:r>
          <w:fldChar w:fldCharType="begin"/>
        </w:r>
        <w:r>
          <w:instrText xml:space="preserve"> HYPERLINK "https://www.kirale.com/support/" \l "downloads" </w:instrText>
        </w:r>
        <w:r>
          <w:fldChar w:fldCharType="separate"/>
        </w:r>
        <w:r w:rsidRPr="003E2792">
          <w:rPr>
            <w:rStyle w:val="Hipervnculo"/>
          </w:rPr>
          <w:t>https://www.kirale.com/support/#downloads</w:t>
        </w:r>
        <w:r>
          <w:fldChar w:fldCharType="end"/>
        </w:r>
      </w:ins>
    </w:p>
    <w:p w14:paraId="13C177C1" w14:textId="77777777" w:rsidR="003E2792" w:rsidRPr="00791D37" w:rsidRDefault="003E2792" w:rsidP="00791D37"/>
    <w:p w14:paraId="0F3AAE4D" w14:textId="21FC483F" w:rsidR="0074559B" w:rsidRPr="00791D37" w:rsidRDefault="003E2792" w:rsidP="00FE1EC4">
      <w:pPr>
        <w:pStyle w:val="Ttulo4"/>
      </w:pPr>
      <w:bookmarkStart w:id="2409" w:name="_Toc81499425"/>
      <w:bookmarkStart w:id="2410" w:name="_Toc81650428"/>
      <w:r w:rsidRPr="00791D37">
        <w:t>RUNTIME – INSTALACIÓN DE DRIVERS USB</w:t>
      </w:r>
      <w:bookmarkEnd w:id="2409"/>
      <w:bookmarkEnd w:id="2410"/>
    </w:p>
    <w:p w14:paraId="593D685C" w14:textId="77777777" w:rsidR="0074559B" w:rsidRPr="00791D37" w:rsidRDefault="0074559B" w:rsidP="00791D37"/>
    <w:p w14:paraId="23D96797" w14:textId="77777777" w:rsidR="0074559B" w:rsidRPr="00791D37" w:rsidRDefault="0074559B" w:rsidP="00791D37">
      <w:r w:rsidRPr="00791D37">
        <w:t>En modo run-time el KTDG102 Dongle es un dispositivo USB Compuesto que combina tres tipos de interfaces USB:</w:t>
      </w:r>
    </w:p>
    <w:p w14:paraId="6667E159" w14:textId="77777777" w:rsidR="0074559B" w:rsidRPr="00791D37" w:rsidRDefault="0074559B" w:rsidP="00791D37">
      <w:pPr>
        <w:pStyle w:val="Prrafodelista"/>
        <w:numPr>
          <w:ilvl w:val="0"/>
          <w:numId w:val="14"/>
        </w:numPr>
      </w:pPr>
      <w:r w:rsidRPr="00791D37">
        <w:t>Device Firmware Upgrade (DFU).</w:t>
      </w:r>
    </w:p>
    <w:p w14:paraId="3A3CF6D6" w14:textId="77777777" w:rsidR="0074559B" w:rsidRPr="00791D37" w:rsidRDefault="0074559B" w:rsidP="00791D37">
      <w:pPr>
        <w:pStyle w:val="Prrafodelista"/>
        <w:numPr>
          <w:ilvl w:val="0"/>
          <w:numId w:val="14"/>
        </w:numPr>
      </w:pPr>
      <w:r w:rsidRPr="00791D37">
        <w:t>Virtual Serial (CDC – ACM).</w:t>
      </w:r>
    </w:p>
    <w:p w14:paraId="4FD651F9" w14:textId="77777777" w:rsidR="0074559B" w:rsidRPr="00791D37" w:rsidRDefault="0074559B" w:rsidP="00791D37">
      <w:pPr>
        <w:pStyle w:val="Prrafodelista"/>
        <w:numPr>
          <w:ilvl w:val="0"/>
          <w:numId w:val="14"/>
        </w:numPr>
        <w:rPr>
          <w:lang w:val="en-US"/>
        </w:rPr>
      </w:pPr>
      <w:r w:rsidRPr="00791D37">
        <w:rPr>
          <w:lang w:val="en-US"/>
        </w:rPr>
        <w:t>Ethernet over USB (CDC-ECM).</w:t>
      </w:r>
    </w:p>
    <w:p w14:paraId="6C139C50" w14:textId="77777777" w:rsidR="0074559B" w:rsidRPr="00791D37" w:rsidRDefault="0074559B" w:rsidP="00791D37">
      <w:r w:rsidRPr="00791D37">
        <w:t>Windows no soporta el modelo  USB-ECM de manera nativa, por lo que se requiere un driver de terceros que está fuera del alcance de Kirale Technologies.</w:t>
      </w:r>
    </w:p>
    <w:p w14:paraId="4760A79E" w14:textId="77777777" w:rsidR="0074559B" w:rsidRPr="00791D37" w:rsidRDefault="0074559B" w:rsidP="00791D37">
      <w:r w:rsidRPr="00791D37">
        <w:t>Para los otros dos interfaces USB, se necesitará la instalación de los drivers para sistemas Windows siguiendo las siguientes instrucciones:</w:t>
      </w:r>
    </w:p>
    <w:p w14:paraId="620B2A4B" w14:textId="77777777" w:rsidR="0074559B" w:rsidRPr="00791D37" w:rsidRDefault="0074559B" w:rsidP="00791D37"/>
    <w:p w14:paraId="61626D8A" w14:textId="3DD206A3" w:rsidR="0074559B" w:rsidRPr="00791D37" w:rsidRDefault="003E2792" w:rsidP="00FE1EC4">
      <w:pPr>
        <w:pStyle w:val="Ttulo5"/>
      </w:pPr>
      <w:bookmarkStart w:id="2411" w:name="_Toc81499426"/>
      <w:bookmarkStart w:id="2412" w:name="_Toc81650429"/>
      <w:r w:rsidRPr="00791D37">
        <w:t>WINDOWS</w:t>
      </w:r>
      <w:bookmarkEnd w:id="2411"/>
      <w:bookmarkEnd w:id="2412"/>
    </w:p>
    <w:p w14:paraId="18112F5C" w14:textId="77777777" w:rsidR="0074559B" w:rsidRPr="00791D37" w:rsidRDefault="0074559B" w:rsidP="00791D37"/>
    <w:p w14:paraId="6652A94C" w14:textId="77777777" w:rsidR="0074559B" w:rsidRPr="00791D37" w:rsidRDefault="0074559B" w:rsidP="00791D37">
      <w:r w:rsidRPr="00791D37">
        <w:t>En algunos casos el dispositivo KiNOS DFU puede instalar automáticamente un driver genérico de Windows y aparecerá por debajo de “Virtual COM Ports”. En caso de haberse instalado el driver genérico, se necesitará reemplazar. Se usará Zadig para instalar o reemplazar los drivers USB.</w:t>
      </w:r>
    </w:p>
    <w:p w14:paraId="0C35B063" w14:textId="77777777" w:rsidR="0074559B" w:rsidRPr="00791D37" w:rsidRDefault="0074559B" w:rsidP="00791D37">
      <w:r w:rsidRPr="00791D37">
        <w:lastRenderedPageBreak/>
        <w:t xml:space="preserve">Seleccionar </w:t>
      </w:r>
      <w:r w:rsidRPr="00791D37">
        <w:rPr>
          <w:i/>
          <w:iCs/>
        </w:rPr>
        <w:t xml:space="preserve">KiNOS DFU (Interface 0) </w:t>
      </w:r>
      <w:r w:rsidRPr="00791D37">
        <w:t xml:space="preserve"> en la lista despegable, seleccionar el driver “</w:t>
      </w:r>
      <w:r w:rsidRPr="00791D37">
        <w:rPr>
          <w:i/>
          <w:iCs/>
        </w:rPr>
        <w:t>libusbK”</w:t>
      </w:r>
      <w:r w:rsidRPr="00791D37">
        <w:t xml:space="preserve"> y seleccionar “</w:t>
      </w:r>
      <w:r w:rsidRPr="00791D37">
        <w:rPr>
          <w:i/>
          <w:iCs/>
        </w:rPr>
        <w:t>Install/Replace Driver”</w:t>
      </w:r>
      <w:r w:rsidRPr="00791D37">
        <w:t>.</w:t>
      </w:r>
    </w:p>
    <w:p w14:paraId="02BC8F66" w14:textId="77777777" w:rsidR="0074559B" w:rsidRPr="00791D37" w:rsidRDefault="0074559B" w:rsidP="00791D37"/>
    <w:p w14:paraId="12EF2680" w14:textId="77777777" w:rsidR="006242EF" w:rsidRDefault="0074559B" w:rsidP="006242EF">
      <w:pPr>
        <w:keepNext/>
        <w:jc w:val="center"/>
      </w:pPr>
      <w:r w:rsidRPr="00791D37">
        <w:rPr>
          <w:noProof/>
        </w:rPr>
        <w:drawing>
          <wp:inline distT="0" distB="0" distL="0" distR="0" wp14:anchorId="2810F71B" wp14:editId="2DE48C45">
            <wp:extent cx="4829175" cy="2162175"/>
            <wp:effectExtent l="0" t="0" r="9525" b="9525"/>
            <wp:docPr id="32" name="Imagen 32"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27" descr="Interfaz de usuario gráfica, Aplicación&#10;&#10;Descripción generada automáticamente"/>
                    <pic:cNvPicPr/>
                  </pic:nvPicPr>
                  <pic:blipFill>
                    <a:blip r:embed="rId52"/>
                    <a:stretch>
                      <a:fillRect/>
                    </a:stretch>
                  </pic:blipFill>
                  <pic:spPr>
                    <a:xfrm>
                      <a:off x="0" y="0"/>
                      <a:ext cx="4829175" cy="2162175"/>
                    </a:xfrm>
                    <a:prstGeom prst="rect">
                      <a:avLst/>
                    </a:prstGeom>
                  </pic:spPr>
                </pic:pic>
              </a:graphicData>
            </a:graphic>
          </wp:inline>
        </w:drawing>
      </w:r>
    </w:p>
    <w:p w14:paraId="7BA4AAA7" w14:textId="41331CCC" w:rsidR="006242EF" w:rsidRDefault="006242EF" w:rsidP="006242EF">
      <w:pPr>
        <w:pStyle w:val="Descripcin"/>
        <w:jc w:val="center"/>
        <w:rPr>
          <w:ins w:id="2413" w:author="JORGE CONTRERAS ORTIZ" w:date="2021-09-04T12:34:00Z"/>
        </w:rPr>
      </w:pPr>
      <w:bookmarkStart w:id="2414" w:name="_Toc81652253"/>
      <w:r>
        <w:t xml:space="preserve">Ilustración </w:t>
      </w:r>
      <w:r w:rsidR="00B854F9">
        <w:fldChar w:fldCharType="begin"/>
      </w:r>
      <w:r w:rsidR="00B854F9">
        <w:instrText xml:space="preserve"> SEQ Ilustración \* ARABIC </w:instrText>
      </w:r>
      <w:r w:rsidR="00B854F9">
        <w:fldChar w:fldCharType="separate"/>
      </w:r>
      <w:r w:rsidR="00FE1EC4">
        <w:rPr>
          <w:noProof/>
        </w:rPr>
        <w:t>32</w:t>
      </w:r>
      <w:r w:rsidR="00B854F9">
        <w:rPr>
          <w:noProof/>
        </w:rPr>
        <w:fldChar w:fldCharType="end"/>
      </w:r>
      <w:r>
        <w:t xml:space="preserve"> </w:t>
      </w:r>
      <w:r w:rsidRPr="007C73D6">
        <w:t>Instalar libusbk con Zadig</w:t>
      </w:r>
      <w:bookmarkEnd w:id="2414"/>
    </w:p>
    <w:p w14:paraId="7BF4427E" w14:textId="77777777" w:rsidR="003E2792" w:rsidRPr="00FE1EC4" w:rsidRDefault="003E2792" w:rsidP="003E2792">
      <w:pPr>
        <w:pPrChange w:id="2415" w:author="JORGE CONTRERAS ORTIZ" w:date="2021-09-04T12:34:00Z">
          <w:pPr>
            <w:pStyle w:val="Descripcin"/>
            <w:jc w:val="center"/>
          </w:pPr>
        </w:pPrChange>
      </w:pPr>
    </w:p>
    <w:p w14:paraId="4D36C538" w14:textId="3FD4591F" w:rsidR="0074559B" w:rsidRPr="00791D37" w:rsidDel="003E2792" w:rsidRDefault="0074559B" w:rsidP="006242EF">
      <w:pPr>
        <w:jc w:val="center"/>
        <w:rPr>
          <w:del w:id="2416" w:author="JORGE CONTRERAS ORTIZ" w:date="2021-09-04T12:33:00Z"/>
        </w:rPr>
      </w:pPr>
      <w:del w:id="2417" w:author="JORGE CONTRERAS ORTIZ" w:date="2021-09-04T12:33:00Z">
        <w:r w:rsidRPr="00791D37" w:rsidDel="003E2792">
          <w:br w:type="page"/>
        </w:r>
      </w:del>
    </w:p>
    <w:p w14:paraId="4938E25D" w14:textId="77777777" w:rsidR="0074559B" w:rsidRPr="00791D37" w:rsidRDefault="0074559B" w:rsidP="00791D37">
      <w:r w:rsidRPr="00791D37">
        <w:t>El proceso tardará alrededor de un segundo y saldrá un mensaje de éxito</w:t>
      </w:r>
    </w:p>
    <w:p w14:paraId="2650EEA4" w14:textId="77777777" w:rsidR="0074559B" w:rsidRPr="00791D37" w:rsidRDefault="0074559B" w:rsidP="00791D37">
      <w:r w:rsidRPr="00791D37">
        <w:t>.</w:t>
      </w:r>
    </w:p>
    <w:p w14:paraId="09DFCFCA" w14:textId="77777777" w:rsidR="0074559B" w:rsidRPr="00791D37" w:rsidRDefault="0074559B" w:rsidP="006242EF">
      <w:pPr>
        <w:pStyle w:val="Descripcin"/>
        <w:jc w:val="center"/>
      </w:pPr>
      <w:r w:rsidRPr="00791D37">
        <w:rPr>
          <w:noProof/>
        </w:rPr>
        <w:drawing>
          <wp:inline distT="0" distB="0" distL="0" distR="0" wp14:anchorId="33E5F527" wp14:editId="17FABAF4">
            <wp:extent cx="4524375" cy="1581150"/>
            <wp:effectExtent l="0" t="0" r="9525" b="0"/>
            <wp:docPr id="33" name="Imagen 33"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descr="Interfaz de usuario gráfica, Texto, Aplicación&#10;&#10;Descripción generada automáticamente"/>
                    <pic:cNvPicPr/>
                  </pic:nvPicPr>
                  <pic:blipFill>
                    <a:blip r:embed="rId49"/>
                    <a:stretch>
                      <a:fillRect/>
                    </a:stretch>
                  </pic:blipFill>
                  <pic:spPr>
                    <a:xfrm>
                      <a:off x="0" y="0"/>
                      <a:ext cx="4524375" cy="1581150"/>
                    </a:xfrm>
                    <a:prstGeom prst="rect">
                      <a:avLst/>
                    </a:prstGeom>
                  </pic:spPr>
                </pic:pic>
              </a:graphicData>
            </a:graphic>
          </wp:inline>
        </w:drawing>
      </w:r>
    </w:p>
    <w:p w14:paraId="6A33336D" w14:textId="33CDDED5" w:rsidR="0074559B" w:rsidRPr="00791D37" w:rsidRDefault="0074559B" w:rsidP="006242EF">
      <w:pPr>
        <w:pStyle w:val="Descripcin"/>
        <w:jc w:val="center"/>
      </w:pPr>
      <w:bookmarkStart w:id="2418" w:name="_Toc81499609"/>
      <w:bookmarkStart w:id="2419" w:name="_Toc81499844"/>
      <w:bookmarkStart w:id="2420" w:name="_Toc81652254"/>
      <w:r w:rsidRPr="00791D37">
        <w:t xml:space="preserve">Ilustración </w:t>
      </w:r>
      <w:r w:rsidR="00B854F9">
        <w:fldChar w:fldCharType="begin"/>
      </w:r>
      <w:r w:rsidR="00B854F9">
        <w:instrText xml:space="preserve"> SEQ Ilustración \* ARABIC </w:instrText>
      </w:r>
      <w:r w:rsidR="00B854F9">
        <w:fldChar w:fldCharType="separate"/>
      </w:r>
      <w:r w:rsidR="00FE1EC4">
        <w:rPr>
          <w:noProof/>
        </w:rPr>
        <w:t>33</w:t>
      </w:r>
      <w:r w:rsidR="00B854F9">
        <w:rPr>
          <w:noProof/>
        </w:rPr>
        <w:fldChar w:fldCharType="end"/>
      </w:r>
      <w:r w:rsidRPr="00791D37">
        <w:t xml:space="preserve"> Instalación Driver Libusbk xon Zadig Finalizada</w:t>
      </w:r>
      <w:bookmarkEnd w:id="2418"/>
      <w:bookmarkEnd w:id="2419"/>
      <w:bookmarkEnd w:id="2420"/>
    </w:p>
    <w:p w14:paraId="4948BB88" w14:textId="77777777" w:rsidR="0074559B" w:rsidRPr="00791D37" w:rsidRDefault="0074559B" w:rsidP="00791D37"/>
    <w:p w14:paraId="064F2F92" w14:textId="0B1EABA5" w:rsidR="0074559B" w:rsidRPr="00791D37" w:rsidRDefault="0074559B" w:rsidP="00791D37">
      <w:r w:rsidRPr="00791D37">
        <w:t xml:space="preserve">Después, se selecciona </w:t>
      </w:r>
      <w:r w:rsidRPr="00791D37">
        <w:rPr>
          <w:i/>
          <w:iCs/>
        </w:rPr>
        <w:t xml:space="preserve">KiNOS Virtual COM (Interface 1) </w:t>
      </w:r>
      <w:r w:rsidRPr="00791D37">
        <w:t>en la lista despegable, seleccionar el dirver “</w:t>
      </w:r>
      <w:r w:rsidRPr="00791D37">
        <w:rPr>
          <w:b/>
          <w:bCs/>
          <w:i/>
          <w:iCs/>
        </w:rPr>
        <w:t>USB Serial (CDC)”</w:t>
      </w:r>
      <w:r w:rsidRPr="00791D37">
        <w:t xml:space="preserve">  y </w:t>
      </w:r>
      <w:del w:id="2421" w:author="JORGE CONTRERAS ORTIZ" w:date="2021-09-04T12:34:00Z">
        <w:r w:rsidRPr="00791D37" w:rsidDel="003E2792">
          <w:delText xml:space="preserve">pinchar </w:delText>
        </w:r>
      </w:del>
      <w:ins w:id="2422" w:author="JORGE CONTRERAS ORTIZ" w:date="2021-09-04T12:34:00Z">
        <w:r w:rsidR="003E2792">
          <w:t>cliclar en</w:t>
        </w:r>
        <w:r w:rsidR="003E2792" w:rsidRPr="00791D37">
          <w:t xml:space="preserve"> </w:t>
        </w:r>
      </w:ins>
      <w:r w:rsidRPr="00791D37">
        <w:t>“</w:t>
      </w:r>
      <w:r w:rsidRPr="00791D37">
        <w:rPr>
          <w:i/>
          <w:iCs/>
        </w:rPr>
        <w:t>Install/Replace Driver”</w:t>
      </w:r>
      <w:r w:rsidRPr="00791D37">
        <w:t>.</w:t>
      </w:r>
    </w:p>
    <w:p w14:paraId="26E09B61" w14:textId="77777777" w:rsidR="0074559B" w:rsidRPr="00791D37" w:rsidRDefault="0074559B" w:rsidP="00791D37"/>
    <w:p w14:paraId="11B59994" w14:textId="77777777" w:rsidR="0074559B" w:rsidRPr="00791D37" w:rsidRDefault="0074559B" w:rsidP="006242EF">
      <w:pPr>
        <w:pStyle w:val="Descripcin"/>
        <w:jc w:val="center"/>
      </w:pPr>
      <w:r w:rsidRPr="00791D37">
        <w:rPr>
          <w:noProof/>
        </w:rPr>
        <w:lastRenderedPageBreak/>
        <w:drawing>
          <wp:inline distT="0" distB="0" distL="0" distR="0" wp14:anchorId="08E2D7B2" wp14:editId="01796BDC">
            <wp:extent cx="5400040" cy="2411730"/>
            <wp:effectExtent l="0" t="0" r="0" b="7620"/>
            <wp:docPr id="34" name="Imagen 34"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29" descr="Interfaz de usuario gráfica, Aplicación&#10;&#10;Descripción generada automáticamente"/>
                    <pic:cNvPicPr/>
                  </pic:nvPicPr>
                  <pic:blipFill>
                    <a:blip r:embed="rId53"/>
                    <a:stretch>
                      <a:fillRect/>
                    </a:stretch>
                  </pic:blipFill>
                  <pic:spPr>
                    <a:xfrm>
                      <a:off x="0" y="0"/>
                      <a:ext cx="5400040" cy="2411730"/>
                    </a:xfrm>
                    <a:prstGeom prst="rect">
                      <a:avLst/>
                    </a:prstGeom>
                  </pic:spPr>
                </pic:pic>
              </a:graphicData>
            </a:graphic>
          </wp:inline>
        </w:drawing>
      </w:r>
    </w:p>
    <w:p w14:paraId="7ED18539" w14:textId="0BCEB6C2" w:rsidR="0074559B" w:rsidRPr="00791D37" w:rsidRDefault="0074559B" w:rsidP="006242EF">
      <w:pPr>
        <w:pStyle w:val="Descripcin"/>
        <w:jc w:val="center"/>
      </w:pPr>
      <w:bookmarkStart w:id="2423" w:name="_Toc81499610"/>
      <w:bookmarkStart w:id="2424" w:name="_Toc81499845"/>
      <w:bookmarkStart w:id="2425" w:name="_Toc81652255"/>
      <w:r w:rsidRPr="00791D37">
        <w:t xml:space="preserve">Ilustración </w:t>
      </w:r>
      <w:r w:rsidR="00B854F9">
        <w:fldChar w:fldCharType="begin"/>
      </w:r>
      <w:r w:rsidR="00B854F9">
        <w:instrText xml:space="preserve"> SEQ Ilustración \* ARABIC </w:instrText>
      </w:r>
      <w:r w:rsidR="00B854F9">
        <w:fldChar w:fldCharType="separate"/>
      </w:r>
      <w:r w:rsidR="00FE1EC4">
        <w:rPr>
          <w:noProof/>
        </w:rPr>
        <w:t>34</w:t>
      </w:r>
      <w:r w:rsidR="00B854F9">
        <w:rPr>
          <w:noProof/>
        </w:rPr>
        <w:fldChar w:fldCharType="end"/>
      </w:r>
      <w:r w:rsidRPr="00791D37">
        <w:t xml:space="preserve"> Instalar USB SERIAL (CDC) con Zadig</w:t>
      </w:r>
      <w:bookmarkEnd w:id="2423"/>
      <w:bookmarkEnd w:id="2424"/>
      <w:bookmarkEnd w:id="2425"/>
    </w:p>
    <w:p w14:paraId="46F0E054" w14:textId="77777777" w:rsidR="0074559B" w:rsidRPr="00791D37" w:rsidRDefault="0074559B" w:rsidP="00791D37"/>
    <w:p w14:paraId="6563631B" w14:textId="3D556A44" w:rsidR="0074559B" w:rsidRDefault="0074559B" w:rsidP="00791D37">
      <w:pPr>
        <w:rPr>
          <w:ins w:id="2426" w:author="JORGE CONTRERAS ORTIZ" w:date="2021-09-04T12:35:00Z"/>
        </w:rPr>
      </w:pPr>
      <w:r w:rsidRPr="00791D37">
        <w:t>El proceso tardará alrededor de un segundo y saldrá un mensaje de éxito.</w:t>
      </w:r>
    </w:p>
    <w:p w14:paraId="10DA7E62" w14:textId="77777777" w:rsidR="003E2792" w:rsidRPr="00791D37" w:rsidRDefault="003E2792" w:rsidP="00791D37"/>
    <w:p w14:paraId="30DDDEE6" w14:textId="77777777" w:rsidR="0074559B" w:rsidRPr="00791D37" w:rsidRDefault="0074559B" w:rsidP="006242EF">
      <w:pPr>
        <w:jc w:val="center"/>
      </w:pPr>
      <w:r w:rsidRPr="00791D37">
        <w:rPr>
          <w:noProof/>
        </w:rPr>
        <w:drawing>
          <wp:inline distT="0" distB="0" distL="0" distR="0" wp14:anchorId="2A2B8022" wp14:editId="61DF6E72">
            <wp:extent cx="4524375" cy="1581150"/>
            <wp:effectExtent l="0" t="0" r="9525" b="0"/>
            <wp:docPr id="35" name="Imagen 35"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descr="Interfaz de usuario gráfica, Texto, Aplicación&#10;&#10;Descripción generada automáticamente"/>
                    <pic:cNvPicPr/>
                  </pic:nvPicPr>
                  <pic:blipFill>
                    <a:blip r:embed="rId49"/>
                    <a:stretch>
                      <a:fillRect/>
                    </a:stretch>
                  </pic:blipFill>
                  <pic:spPr>
                    <a:xfrm>
                      <a:off x="0" y="0"/>
                      <a:ext cx="4524375" cy="1581150"/>
                    </a:xfrm>
                    <a:prstGeom prst="rect">
                      <a:avLst/>
                    </a:prstGeom>
                  </pic:spPr>
                </pic:pic>
              </a:graphicData>
            </a:graphic>
          </wp:inline>
        </w:drawing>
      </w:r>
    </w:p>
    <w:p w14:paraId="4ABCDA19" w14:textId="6B1F3BE6" w:rsidR="0074559B" w:rsidRDefault="0074559B" w:rsidP="006242EF">
      <w:pPr>
        <w:pStyle w:val="Descripcin"/>
        <w:jc w:val="center"/>
        <w:rPr>
          <w:ins w:id="2427" w:author="JORGE CONTRERAS ORTIZ" w:date="2021-09-04T12:35:00Z"/>
        </w:rPr>
      </w:pPr>
      <w:bookmarkStart w:id="2428" w:name="_Toc81499611"/>
      <w:bookmarkStart w:id="2429" w:name="_Toc81499846"/>
      <w:bookmarkStart w:id="2430" w:name="_Toc81652256"/>
      <w:r w:rsidRPr="00791D37">
        <w:t xml:space="preserve">Ilustración </w:t>
      </w:r>
      <w:r w:rsidR="00B854F9">
        <w:fldChar w:fldCharType="begin"/>
      </w:r>
      <w:r w:rsidR="00B854F9">
        <w:instrText xml:space="preserve"> SEQ Ilustración \* ARABIC </w:instrText>
      </w:r>
      <w:r w:rsidR="00B854F9">
        <w:fldChar w:fldCharType="separate"/>
      </w:r>
      <w:r w:rsidR="00FE1EC4">
        <w:rPr>
          <w:noProof/>
        </w:rPr>
        <w:t>35</w:t>
      </w:r>
      <w:r w:rsidR="00B854F9">
        <w:rPr>
          <w:noProof/>
        </w:rPr>
        <w:fldChar w:fldCharType="end"/>
      </w:r>
      <w:r w:rsidRPr="00791D37">
        <w:t xml:space="preserve"> Instalación Driver USB Serial (CDC) con Zadig Finalizada</w:t>
      </w:r>
      <w:bookmarkEnd w:id="2428"/>
      <w:bookmarkEnd w:id="2429"/>
      <w:bookmarkEnd w:id="2430"/>
    </w:p>
    <w:p w14:paraId="4B6DF870" w14:textId="77777777" w:rsidR="003E2792" w:rsidRPr="00FE1EC4" w:rsidRDefault="003E2792" w:rsidP="003E2792">
      <w:pPr>
        <w:pPrChange w:id="2431" w:author="JORGE CONTRERAS ORTIZ" w:date="2021-09-04T12:35:00Z">
          <w:pPr>
            <w:pStyle w:val="Descripcin"/>
            <w:jc w:val="center"/>
          </w:pPr>
        </w:pPrChange>
      </w:pPr>
    </w:p>
    <w:p w14:paraId="4A07C1EE" w14:textId="4E244B09" w:rsidR="0074559B" w:rsidRPr="00791D37" w:rsidRDefault="0074559B" w:rsidP="00791D37">
      <w:r w:rsidRPr="00791D37">
        <w:t xml:space="preserve">Ahora, en </w:t>
      </w:r>
      <w:r w:rsidRPr="00791D37">
        <w:rPr>
          <w:i/>
          <w:iCs/>
        </w:rPr>
        <w:t>Administrador de Dispositivos</w:t>
      </w:r>
      <w:r w:rsidRPr="00791D37">
        <w:t xml:space="preserve">, la interfaz KiNOS debería aparecer </w:t>
      </w:r>
      <w:ins w:id="2432" w:author="JORGE CONTRERAS ORTIZ" w:date="2021-09-04T12:35:00Z">
        <w:r w:rsidR="003E2792">
          <w:t>como se muestra en la Ilustración 36.</w:t>
        </w:r>
      </w:ins>
      <w:del w:id="2433" w:author="JORGE CONTRERAS ORTIZ" w:date="2021-09-04T12:35:00Z">
        <w:r w:rsidRPr="00791D37" w:rsidDel="003E2792">
          <w:delText>de la siguiente manera:</w:delText>
        </w:r>
      </w:del>
    </w:p>
    <w:p w14:paraId="26A7A0ED" w14:textId="77777777" w:rsidR="0074559B" w:rsidRPr="00791D37" w:rsidRDefault="0074559B" w:rsidP="00791D37"/>
    <w:p w14:paraId="07D5794B" w14:textId="77777777" w:rsidR="0074559B" w:rsidRPr="00791D37" w:rsidRDefault="0074559B" w:rsidP="006242EF">
      <w:pPr>
        <w:pStyle w:val="Descripcin"/>
        <w:jc w:val="center"/>
      </w:pPr>
      <w:r w:rsidRPr="00791D37">
        <w:rPr>
          <w:noProof/>
        </w:rPr>
        <w:lastRenderedPageBreak/>
        <w:drawing>
          <wp:inline distT="0" distB="0" distL="0" distR="0" wp14:anchorId="539CE571" wp14:editId="451AEFED">
            <wp:extent cx="5400040" cy="5294630"/>
            <wp:effectExtent l="0" t="0" r="0" b="1270"/>
            <wp:docPr id="36" name="Imagen 36"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31" descr="Interfaz de usuario gráfica, Texto, Aplicación&#10;&#10;Descripción generada automáticamente"/>
                    <pic:cNvPicPr/>
                  </pic:nvPicPr>
                  <pic:blipFill>
                    <a:blip r:embed="rId54"/>
                    <a:stretch>
                      <a:fillRect/>
                    </a:stretch>
                  </pic:blipFill>
                  <pic:spPr>
                    <a:xfrm>
                      <a:off x="0" y="0"/>
                      <a:ext cx="5400040" cy="5294630"/>
                    </a:xfrm>
                    <a:prstGeom prst="rect">
                      <a:avLst/>
                    </a:prstGeom>
                  </pic:spPr>
                </pic:pic>
              </a:graphicData>
            </a:graphic>
          </wp:inline>
        </w:drawing>
      </w:r>
    </w:p>
    <w:p w14:paraId="239AF9E1" w14:textId="6B69BDB1" w:rsidR="0074559B" w:rsidRPr="00791D37" w:rsidRDefault="0074559B" w:rsidP="006242EF">
      <w:pPr>
        <w:pStyle w:val="Descripcin"/>
        <w:jc w:val="center"/>
      </w:pPr>
      <w:bookmarkStart w:id="2434" w:name="_Toc81499612"/>
      <w:bookmarkStart w:id="2435" w:name="_Toc81499847"/>
      <w:bookmarkStart w:id="2436" w:name="_Toc81652257"/>
      <w:r w:rsidRPr="00791D37">
        <w:t xml:space="preserve">Ilustración </w:t>
      </w:r>
      <w:r w:rsidR="00B854F9">
        <w:fldChar w:fldCharType="begin"/>
      </w:r>
      <w:r w:rsidR="00B854F9">
        <w:instrText xml:space="preserve"> SEQ Ilustración \* ARABIC </w:instrText>
      </w:r>
      <w:r w:rsidR="00B854F9">
        <w:fldChar w:fldCharType="separate"/>
      </w:r>
      <w:r w:rsidR="00FE1EC4">
        <w:rPr>
          <w:noProof/>
        </w:rPr>
        <w:t>36</w:t>
      </w:r>
      <w:r w:rsidR="00B854F9">
        <w:rPr>
          <w:noProof/>
        </w:rPr>
        <w:fldChar w:fldCharType="end"/>
      </w:r>
      <w:r w:rsidRPr="00791D37">
        <w:t xml:space="preserve"> Administrador de Dispositivos después de la instalación</w:t>
      </w:r>
      <w:bookmarkEnd w:id="2434"/>
      <w:bookmarkEnd w:id="2435"/>
      <w:bookmarkEnd w:id="2436"/>
    </w:p>
    <w:p w14:paraId="0B70F918" w14:textId="77777777" w:rsidR="0074559B" w:rsidRPr="00791D37" w:rsidRDefault="0074559B" w:rsidP="00791D37"/>
    <w:p w14:paraId="0810C4B8" w14:textId="6F00C913" w:rsidR="0074559B" w:rsidRPr="00791D37" w:rsidRDefault="0074559B" w:rsidP="00FE1EC4">
      <w:pPr>
        <w:pStyle w:val="Ttulo5"/>
      </w:pPr>
      <w:bookmarkStart w:id="2437" w:name="_Toc81499427"/>
      <w:bookmarkStart w:id="2438" w:name="_Toc81650430"/>
      <w:r w:rsidRPr="00791D37">
        <w:t>L</w:t>
      </w:r>
      <w:r w:rsidR="003E2792" w:rsidRPr="00791D37">
        <w:t>INUX</w:t>
      </w:r>
      <w:bookmarkEnd w:id="2437"/>
      <w:bookmarkEnd w:id="2438"/>
    </w:p>
    <w:p w14:paraId="065786C3" w14:textId="77777777" w:rsidR="0074559B" w:rsidRPr="00791D37" w:rsidRDefault="0074559B" w:rsidP="00791D37"/>
    <w:p w14:paraId="66D997FE" w14:textId="77777777" w:rsidR="0074559B" w:rsidRPr="00791D37" w:rsidRDefault="0074559B" w:rsidP="00791D37">
      <w:pPr>
        <w:pStyle w:val="Textoindependiente"/>
      </w:pPr>
      <w:r w:rsidRPr="00791D37">
        <w:t>No se necesita ninguna instalación de un driver en específico para sistemas basados en Linux con versiones de Kernel superiores a 2.6.</w:t>
      </w:r>
    </w:p>
    <w:p w14:paraId="44A8CB1B" w14:textId="67334305" w:rsidR="0074559B" w:rsidRDefault="0074559B" w:rsidP="00791D37">
      <w:pPr>
        <w:pStyle w:val="Textoindependiente"/>
        <w:rPr>
          <w:ins w:id="2439" w:author="JORGE CONTRERAS ORTIZ" w:date="2021-09-04T12:36:00Z"/>
          <w:b/>
          <w:bCs/>
          <w:i/>
          <w:iCs/>
        </w:rPr>
      </w:pPr>
      <w:r w:rsidRPr="003E2792">
        <w:rPr>
          <w:b/>
          <w:bCs/>
          <w:i/>
          <w:iCs/>
          <w:rPrChange w:id="2440" w:author="JORGE CONTRERAS ORTIZ" w:date="2021-09-04T12:35:00Z">
            <w:rPr>
              <w:b/>
              <w:bCs/>
            </w:rPr>
          </w:rPrChange>
        </w:rPr>
        <w:t xml:space="preserve">Nota: </w:t>
      </w:r>
      <w:r w:rsidRPr="003E2792">
        <w:rPr>
          <w:i/>
          <w:iCs/>
          <w:rPrChange w:id="2441" w:author="JORGE CONTRERAS ORTIZ" w:date="2021-09-04T12:35:00Z">
            <w:rPr/>
          </w:rPrChange>
        </w:rPr>
        <w:t xml:space="preserve">La interfaz USB CDC-ECM está deshabilitada por defecto. Puede habilitarse por línea de comandos. Para más información detallada, mirar la </w:t>
      </w:r>
      <w:r w:rsidRPr="003E2792">
        <w:rPr>
          <w:b/>
          <w:bCs/>
          <w:i/>
          <w:iCs/>
          <w:rPrChange w:id="2442" w:author="JORGE CONTRERAS ORTIZ" w:date="2021-09-04T12:35:00Z">
            <w:rPr>
              <w:b/>
              <w:bCs/>
            </w:rPr>
          </w:rPrChange>
        </w:rPr>
        <w:t>KSH Reference Guide.</w:t>
      </w:r>
    </w:p>
    <w:p w14:paraId="349F1140" w14:textId="55659672" w:rsidR="003E2792" w:rsidRDefault="003E2792" w:rsidP="00791D37">
      <w:pPr>
        <w:pStyle w:val="Textoindependiente"/>
        <w:rPr>
          <w:ins w:id="2443" w:author="JORGE CONTRERAS ORTIZ" w:date="2021-09-04T12:36:00Z"/>
          <w:b/>
          <w:bCs/>
          <w:i/>
          <w:iCs/>
        </w:rPr>
      </w:pPr>
    </w:p>
    <w:p w14:paraId="35497738" w14:textId="5E6F7715" w:rsidR="003E2792" w:rsidRDefault="003E2792" w:rsidP="00791D37">
      <w:pPr>
        <w:pStyle w:val="Textoindependiente"/>
        <w:rPr>
          <w:ins w:id="2444" w:author="JORGE CONTRERAS ORTIZ" w:date="2021-09-04T12:36:00Z"/>
          <w:b/>
          <w:bCs/>
          <w:i/>
          <w:iCs/>
        </w:rPr>
      </w:pPr>
    </w:p>
    <w:p w14:paraId="7538555D" w14:textId="0D2FD0D7" w:rsidR="003E2792" w:rsidRDefault="003E2792" w:rsidP="00791D37">
      <w:pPr>
        <w:pStyle w:val="Textoindependiente"/>
        <w:rPr>
          <w:ins w:id="2445" w:author="JORGE CONTRERAS ORTIZ" w:date="2021-09-04T12:36:00Z"/>
          <w:b/>
          <w:bCs/>
          <w:i/>
          <w:iCs/>
        </w:rPr>
      </w:pPr>
    </w:p>
    <w:p w14:paraId="7E6B8BE9" w14:textId="7EE3789B" w:rsidR="003E2792" w:rsidRDefault="003E2792" w:rsidP="00791D37">
      <w:pPr>
        <w:pStyle w:val="Textoindependiente"/>
        <w:rPr>
          <w:ins w:id="2446" w:author="JORGE CONTRERAS ORTIZ" w:date="2021-09-04T12:36:00Z"/>
          <w:b/>
          <w:bCs/>
          <w:i/>
          <w:iCs/>
        </w:rPr>
      </w:pPr>
    </w:p>
    <w:p w14:paraId="7796C206" w14:textId="6D9E59C9" w:rsidR="003E2792" w:rsidRDefault="003E2792" w:rsidP="00791D37">
      <w:pPr>
        <w:pStyle w:val="Textoindependiente"/>
        <w:rPr>
          <w:ins w:id="2447" w:author="JORGE CONTRERAS ORTIZ" w:date="2021-09-04T12:36:00Z"/>
          <w:b/>
          <w:bCs/>
          <w:i/>
          <w:iCs/>
        </w:rPr>
      </w:pPr>
    </w:p>
    <w:p w14:paraId="6EE76CBA" w14:textId="77777777" w:rsidR="003E2792" w:rsidRPr="003E2792" w:rsidRDefault="003E2792" w:rsidP="00791D37">
      <w:pPr>
        <w:pStyle w:val="Textoindependiente"/>
        <w:rPr>
          <w:b/>
          <w:bCs/>
          <w:i/>
          <w:iCs/>
          <w:rPrChange w:id="2448" w:author="JORGE CONTRERAS ORTIZ" w:date="2021-09-04T12:35:00Z">
            <w:rPr>
              <w:b/>
              <w:bCs/>
            </w:rPr>
          </w:rPrChange>
        </w:rPr>
      </w:pPr>
    </w:p>
    <w:p w14:paraId="1A84B0DD" w14:textId="7DE039FB" w:rsidR="0074559B" w:rsidRPr="00791D37" w:rsidDel="003E2792" w:rsidRDefault="0074559B" w:rsidP="00791D37">
      <w:pPr>
        <w:pStyle w:val="Textoindependiente"/>
        <w:rPr>
          <w:del w:id="2449" w:author="JORGE CONTRERAS ORTIZ" w:date="2021-09-04T12:36:00Z"/>
        </w:rPr>
      </w:pPr>
      <w:r w:rsidRPr="00791D37">
        <w:lastRenderedPageBreak/>
        <w:t>Para encontrar Puertos de Serie e interfaces Ethernet, conectar el Dongle a un USB del ordenador y después abrir una terminal e introducir:</w:t>
      </w:r>
    </w:p>
    <w:p w14:paraId="6F81D0E5" w14:textId="1E1D5ADB" w:rsidR="0074559B" w:rsidRPr="00791D37" w:rsidDel="003E2792" w:rsidRDefault="0074559B" w:rsidP="00791D37">
      <w:pPr>
        <w:pStyle w:val="Textoindependiente"/>
        <w:rPr>
          <w:del w:id="2450" w:author="JORGE CONTRERAS ORTIZ" w:date="2021-09-04T12:36:00Z"/>
        </w:rPr>
      </w:pPr>
    </w:p>
    <w:p w14:paraId="6237CD63" w14:textId="77777777" w:rsidR="0074559B" w:rsidRPr="00791D37" w:rsidRDefault="0074559B" w:rsidP="00791D37">
      <w:pPr>
        <w:pStyle w:val="Textoindependiente"/>
      </w:pPr>
    </w:p>
    <w:tbl>
      <w:tblPr>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791D37" w14:paraId="390255A2" w14:textId="77777777" w:rsidTr="008F166F">
        <w:tc>
          <w:tcPr>
            <w:tcW w:w="8494" w:type="dxa"/>
          </w:tcPr>
          <w:p w14:paraId="11CF33E5" w14:textId="77777777" w:rsidR="0074559B" w:rsidRPr="00791D37" w:rsidRDefault="0074559B" w:rsidP="00791D37"/>
          <w:p w14:paraId="5506A55E" w14:textId="3F430D63" w:rsidR="0074559B" w:rsidDel="003E2792" w:rsidRDefault="0074559B" w:rsidP="003E2792">
            <w:pPr>
              <w:rPr>
                <w:del w:id="2451" w:author="JORGE CONTRERAS ORTIZ" w:date="2021-09-04T12:36:00Z"/>
              </w:rPr>
            </w:pPr>
            <w:r w:rsidRPr="00791D37">
              <w:t>~$ dmesg | tail</w:t>
            </w:r>
          </w:p>
          <w:p w14:paraId="0A656583" w14:textId="77777777" w:rsidR="003E2792" w:rsidRPr="00791D37" w:rsidRDefault="003E2792" w:rsidP="00FE1EC4">
            <w:pPr>
              <w:rPr>
                <w:ins w:id="2452" w:author="JORGE CONTRERAS ORTIZ" w:date="2021-09-04T12:36:00Z"/>
              </w:rPr>
            </w:pPr>
          </w:p>
          <w:p w14:paraId="7B02E46E" w14:textId="77777777" w:rsidR="0074559B" w:rsidRPr="00791D37" w:rsidRDefault="0074559B" w:rsidP="00FE1EC4">
            <w:pPr>
              <w:rPr>
                <w:lang w:val="en-US"/>
              </w:rPr>
            </w:pPr>
          </w:p>
        </w:tc>
      </w:tr>
    </w:tbl>
    <w:p w14:paraId="299C037E" w14:textId="77777777" w:rsidR="0074559B" w:rsidRPr="00791D37" w:rsidRDefault="0074559B" w:rsidP="006242EF">
      <w:pPr>
        <w:pStyle w:val="TDC3"/>
        <w:rPr>
          <w:rFonts w:eastAsiaTheme="minorHAnsi"/>
        </w:rPr>
      </w:pPr>
    </w:p>
    <w:p w14:paraId="613EB1DE" w14:textId="0066A81C" w:rsidR="0074559B" w:rsidRPr="00791D37" w:rsidRDefault="0074559B" w:rsidP="006242EF">
      <w:pPr>
        <w:pStyle w:val="Descripcin"/>
        <w:jc w:val="center"/>
      </w:pPr>
      <w:bookmarkStart w:id="2453" w:name="_Toc81499569"/>
      <w:bookmarkStart w:id="2454" w:name="_Toc81639971"/>
      <w:r w:rsidRPr="00791D37">
        <w:t xml:space="preserve">Tabla </w:t>
      </w:r>
      <w:r w:rsidR="00B854F9">
        <w:fldChar w:fldCharType="begin"/>
      </w:r>
      <w:r w:rsidR="00B854F9">
        <w:instrText xml:space="preserve"> SEQ Tabla \* ARABIC </w:instrText>
      </w:r>
      <w:r w:rsidR="00B854F9">
        <w:fldChar w:fldCharType="separate"/>
      </w:r>
      <w:r w:rsidR="006242EF">
        <w:t>9</w:t>
      </w:r>
      <w:r w:rsidR="00B854F9">
        <w:fldChar w:fldCharType="end"/>
      </w:r>
      <w:r w:rsidRPr="00791D37">
        <w:t xml:space="preserve"> Comando para listar Puertos Serie en Sistemas Linux</w:t>
      </w:r>
      <w:bookmarkEnd w:id="2453"/>
      <w:bookmarkEnd w:id="2454"/>
    </w:p>
    <w:p w14:paraId="3D3A7B39" w14:textId="77777777" w:rsidR="0074559B" w:rsidRPr="00791D37" w:rsidRDefault="0074559B" w:rsidP="00791D37"/>
    <w:p w14:paraId="079610ED" w14:textId="77777777" w:rsidR="0074559B" w:rsidRPr="00791D37" w:rsidRDefault="0074559B" w:rsidP="00FE1EC4">
      <w:pPr>
        <w:pStyle w:val="Ttulo5"/>
      </w:pPr>
      <w:bookmarkStart w:id="2455" w:name="_Toc81499428"/>
      <w:bookmarkStart w:id="2456" w:name="_Toc81650431"/>
      <w:r w:rsidRPr="00791D37">
        <w:t>MAC OS</w:t>
      </w:r>
      <w:bookmarkEnd w:id="2455"/>
      <w:bookmarkEnd w:id="2456"/>
    </w:p>
    <w:p w14:paraId="2314180F" w14:textId="77777777" w:rsidR="0074559B" w:rsidRPr="00791D37" w:rsidRDefault="0074559B" w:rsidP="00791D37"/>
    <w:p w14:paraId="54EBC79F" w14:textId="77777777" w:rsidR="0074559B" w:rsidRPr="00791D37" w:rsidRDefault="0074559B" w:rsidP="00791D37">
      <w:r w:rsidRPr="00791D37">
        <w:t>No se necesita ninguna instalación de un driver en específico para sistemas Mac OS X desde la versión 10.4 (Tiger).</w:t>
      </w:r>
    </w:p>
    <w:p w14:paraId="7456063C" w14:textId="77777777" w:rsidR="0074559B" w:rsidRPr="003E2792" w:rsidRDefault="0074559B" w:rsidP="00791D37">
      <w:pPr>
        <w:rPr>
          <w:b/>
          <w:bCs/>
          <w:i/>
          <w:iCs/>
          <w:rPrChange w:id="2457" w:author="JORGE CONTRERAS ORTIZ" w:date="2021-09-04T12:36:00Z">
            <w:rPr>
              <w:b/>
              <w:bCs/>
            </w:rPr>
          </w:rPrChange>
        </w:rPr>
      </w:pPr>
      <w:r w:rsidRPr="003E2792">
        <w:rPr>
          <w:b/>
          <w:bCs/>
          <w:i/>
          <w:iCs/>
          <w:rPrChange w:id="2458" w:author="JORGE CONTRERAS ORTIZ" w:date="2021-09-04T12:36:00Z">
            <w:rPr>
              <w:b/>
              <w:bCs/>
            </w:rPr>
          </w:rPrChange>
        </w:rPr>
        <w:t xml:space="preserve">Nota: </w:t>
      </w:r>
      <w:r w:rsidRPr="003E2792">
        <w:rPr>
          <w:i/>
          <w:iCs/>
          <w:rPrChange w:id="2459" w:author="JORGE CONTRERAS ORTIZ" w:date="2021-09-04T12:36:00Z">
            <w:rPr/>
          </w:rPrChange>
        </w:rPr>
        <w:t xml:space="preserve">La interfaz USB CDC-ECM está deshabilitada por defecto. Puede habilitarse por línea de comandos. Para más información detallada, mirar la </w:t>
      </w:r>
      <w:r w:rsidRPr="003E2792">
        <w:rPr>
          <w:b/>
          <w:bCs/>
          <w:i/>
          <w:iCs/>
          <w:rPrChange w:id="2460" w:author="JORGE CONTRERAS ORTIZ" w:date="2021-09-04T12:36:00Z">
            <w:rPr>
              <w:b/>
              <w:bCs/>
            </w:rPr>
          </w:rPrChange>
        </w:rPr>
        <w:t>KSH Reference Guide.</w:t>
      </w:r>
    </w:p>
    <w:p w14:paraId="233A2615" w14:textId="77777777" w:rsidR="0074559B" w:rsidRPr="00791D37" w:rsidRDefault="0074559B" w:rsidP="00791D37">
      <w:r w:rsidRPr="00791D37">
        <w:t>Para encontrar Puertos de Serie e interfaces Ethernet, conectar el Dongle a un USB del ordenador y después abrir una terminal e introducir:</w:t>
      </w:r>
    </w:p>
    <w:p w14:paraId="08D3B7E4" w14:textId="77777777" w:rsidR="0074559B" w:rsidRPr="00791D37" w:rsidRDefault="0074559B" w:rsidP="00791D37"/>
    <w:tbl>
      <w:tblPr>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791D37" w14:paraId="42F80B65" w14:textId="77777777" w:rsidTr="008F166F">
        <w:tc>
          <w:tcPr>
            <w:tcW w:w="8494" w:type="dxa"/>
          </w:tcPr>
          <w:p w14:paraId="3D426B83" w14:textId="77777777" w:rsidR="0074559B" w:rsidRPr="00791D37" w:rsidRDefault="0074559B" w:rsidP="00791D37"/>
          <w:p w14:paraId="38235795" w14:textId="77777777" w:rsidR="0074559B" w:rsidRPr="00791D37" w:rsidRDefault="0074559B" w:rsidP="00791D37">
            <w:r w:rsidRPr="00791D37">
              <w:t>~$ networksetup –listallhardwareports</w:t>
            </w:r>
          </w:p>
          <w:p w14:paraId="3EE3C48C" w14:textId="77777777" w:rsidR="0074559B" w:rsidRPr="00791D37" w:rsidRDefault="0074559B" w:rsidP="00791D37">
            <w:pPr>
              <w:rPr>
                <w:lang w:val="en-US"/>
              </w:rPr>
            </w:pPr>
          </w:p>
        </w:tc>
      </w:tr>
    </w:tbl>
    <w:p w14:paraId="40DA080B" w14:textId="77777777" w:rsidR="0074559B" w:rsidRPr="00791D37" w:rsidRDefault="0074559B" w:rsidP="006242EF">
      <w:pPr>
        <w:pStyle w:val="TDC3"/>
        <w:rPr>
          <w:rFonts w:eastAsiaTheme="minorHAnsi"/>
        </w:rPr>
      </w:pPr>
    </w:p>
    <w:p w14:paraId="07736C7C" w14:textId="0D069424" w:rsidR="0074559B" w:rsidRPr="00791D37" w:rsidRDefault="0074559B" w:rsidP="006242EF">
      <w:pPr>
        <w:pStyle w:val="Descripcin"/>
        <w:jc w:val="center"/>
      </w:pPr>
      <w:bookmarkStart w:id="2461" w:name="_Toc81499570"/>
      <w:bookmarkStart w:id="2462" w:name="_Toc81639972"/>
      <w:r w:rsidRPr="00791D37">
        <w:t xml:space="preserve">Tabla </w:t>
      </w:r>
      <w:r w:rsidR="00B854F9">
        <w:fldChar w:fldCharType="begin"/>
      </w:r>
      <w:r w:rsidR="00B854F9">
        <w:instrText xml:space="preserve"> SEQ Tabla \* ARABIC </w:instrText>
      </w:r>
      <w:r w:rsidR="00B854F9">
        <w:fldChar w:fldCharType="separate"/>
      </w:r>
      <w:r w:rsidR="006242EF">
        <w:t>10</w:t>
      </w:r>
      <w:r w:rsidR="00B854F9">
        <w:fldChar w:fldCharType="end"/>
      </w:r>
      <w:r w:rsidRPr="00791D37">
        <w:t xml:space="preserve"> Comando para listar Puertos Serie en Sistemas en MAC OS</w:t>
      </w:r>
      <w:bookmarkEnd w:id="2461"/>
      <w:bookmarkEnd w:id="2462"/>
    </w:p>
    <w:p w14:paraId="72158665" w14:textId="6EF3FE32" w:rsidR="0074559B" w:rsidRPr="00791D37" w:rsidDel="003E2792" w:rsidRDefault="0074559B" w:rsidP="00791D37">
      <w:pPr>
        <w:rPr>
          <w:del w:id="2463" w:author="JORGE CONTRERAS ORTIZ" w:date="2021-09-04T12:36:00Z"/>
        </w:rPr>
      </w:pPr>
    </w:p>
    <w:p w14:paraId="288D9CE0" w14:textId="02520187" w:rsidR="0074559B" w:rsidRPr="00791D37" w:rsidDel="003E2792" w:rsidRDefault="0074559B" w:rsidP="00791D37">
      <w:pPr>
        <w:rPr>
          <w:del w:id="2464" w:author="JORGE CONTRERAS ORTIZ" w:date="2021-09-04T12:36:00Z"/>
        </w:rPr>
      </w:pPr>
    </w:p>
    <w:p w14:paraId="60B4FCA1" w14:textId="1F114048" w:rsidR="0074559B" w:rsidRPr="00791D37" w:rsidDel="003E2792" w:rsidRDefault="0074559B" w:rsidP="00791D37">
      <w:pPr>
        <w:rPr>
          <w:del w:id="2465" w:author="JORGE CONTRERAS ORTIZ" w:date="2021-09-04T12:36:00Z"/>
        </w:rPr>
      </w:pPr>
    </w:p>
    <w:p w14:paraId="6485C371" w14:textId="73DBD263" w:rsidR="0074559B" w:rsidRPr="00791D37" w:rsidDel="003E2792" w:rsidRDefault="0074559B" w:rsidP="00791D37">
      <w:pPr>
        <w:rPr>
          <w:del w:id="2466" w:author="JORGE CONTRERAS ORTIZ" w:date="2021-09-04T12:36:00Z"/>
        </w:rPr>
      </w:pPr>
    </w:p>
    <w:p w14:paraId="4950D3B8" w14:textId="77777777" w:rsidR="0074559B" w:rsidRPr="00791D37" w:rsidRDefault="0074559B" w:rsidP="00791D37"/>
    <w:p w14:paraId="3ED1B71E" w14:textId="77777777" w:rsidR="0074559B" w:rsidRPr="00791D37" w:rsidRDefault="0074559B" w:rsidP="00FE1EC4">
      <w:pPr>
        <w:pStyle w:val="Ttulo4"/>
      </w:pPr>
      <w:bookmarkStart w:id="2467" w:name="_Toc81499429"/>
      <w:bookmarkStart w:id="2468" w:name="_Toc81650432"/>
      <w:r w:rsidRPr="00791D37">
        <w:t>Configuración de Terminal COM</w:t>
      </w:r>
      <w:bookmarkEnd w:id="2467"/>
      <w:bookmarkEnd w:id="2468"/>
    </w:p>
    <w:p w14:paraId="0E6ADF6E" w14:textId="77777777" w:rsidR="0074559B" w:rsidRPr="00791D37" w:rsidRDefault="0074559B" w:rsidP="00791D37"/>
    <w:p w14:paraId="350A3728" w14:textId="554AC7D4" w:rsidR="0074559B" w:rsidRPr="00791D37" w:rsidRDefault="003E2792" w:rsidP="00FE1EC4">
      <w:pPr>
        <w:pStyle w:val="Ttulo5"/>
      </w:pPr>
      <w:bookmarkStart w:id="2469" w:name="_Toc81499430"/>
      <w:bookmarkStart w:id="2470" w:name="_Toc81650433"/>
      <w:r w:rsidRPr="00791D37">
        <w:t>WINDOWS</w:t>
      </w:r>
      <w:bookmarkEnd w:id="2469"/>
      <w:bookmarkEnd w:id="2470"/>
    </w:p>
    <w:p w14:paraId="63F2DC36" w14:textId="77777777" w:rsidR="0074559B" w:rsidRPr="00791D37" w:rsidRDefault="0074559B" w:rsidP="00791D37"/>
    <w:p w14:paraId="76F6E5EC" w14:textId="77777777" w:rsidR="0074559B" w:rsidRPr="00791D37" w:rsidRDefault="0074559B" w:rsidP="00791D37">
      <w:r w:rsidRPr="00791D37">
        <w:t xml:space="preserve">Hay gran variedad de terminales serie COM disponibles para sistemas Windows. En esta guía se usa una genérica llamada “Termite”, pero valdría cualquier otra terminal. </w:t>
      </w:r>
    </w:p>
    <w:p w14:paraId="78DF748F" w14:textId="77777777" w:rsidR="0074559B" w:rsidRPr="00791D37" w:rsidRDefault="0074559B" w:rsidP="00791D37">
      <w:r w:rsidRPr="00791D37">
        <w:t>Abrir la terminal serie y configurar con las siguientes configuraciones para comunicaciones serie con dispositivos de Kirale:</w:t>
      </w:r>
    </w:p>
    <w:p w14:paraId="2F878C75" w14:textId="77777777" w:rsidR="0074559B" w:rsidRPr="00791D37" w:rsidRDefault="0074559B" w:rsidP="00791D37">
      <w:r w:rsidRPr="00791D37">
        <w:t>Configuración Estándar para puerto serie USB: 9600 bauds, 8 bits, 1stop bit, no parity.</w:t>
      </w:r>
    </w:p>
    <w:p w14:paraId="7E243DBD" w14:textId="77777777" w:rsidR="0074559B" w:rsidRPr="003E2792" w:rsidRDefault="0074559B" w:rsidP="00791D37">
      <w:pPr>
        <w:rPr>
          <w:i/>
          <w:iCs/>
          <w:rPrChange w:id="2471" w:author="JORGE CONTRERAS ORTIZ" w:date="2021-09-04T12:37:00Z">
            <w:rPr/>
          </w:rPrChange>
        </w:rPr>
      </w:pPr>
      <w:r w:rsidRPr="003E2792">
        <w:rPr>
          <w:b/>
          <w:bCs/>
          <w:i/>
          <w:iCs/>
          <w:rPrChange w:id="2472" w:author="JORGE CONTRERAS ORTIZ" w:date="2021-09-04T12:37:00Z">
            <w:rPr>
              <w:b/>
              <w:bCs/>
            </w:rPr>
          </w:rPrChange>
        </w:rPr>
        <w:t xml:space="preserve">Nota: </w:t>
      </w:r>
      <w:r w:rsidRPr="003E2792">
        <w:rPr>
          <w:i/>
          <w:iCs/>
          <w:rPrChange w:id="2473" w:author="JORGE CONTRERAS ORTIZ" w:date="2021-09-04T12:37:00Z">
            <w:rPr/>
          </w:rPrChange>
        </w:rPr>
        <w:t>La terminal USB serie, debe configurarse para añadir un carácter “CR” cuando se pulsa la tecla Enter.</w:t>
      </w:r>
    </w:p>
    <w:p w14:paraId="4F6188AD" w14:textId="77777777" w:rsidR="0074559B" w:rsidRPr="00791D37" w:rsidRDefault="0074559B" w:rsidP="00791D37">
      <w:r w:rsidRPr="00791D37">
        <w:t xml:space="preserve">Una vez configurado, seleccionar el puerto serie que aparece en el </w:t>
      </w:r>
      <w:r w:rsidRPr="00791D37">
        <w:rPr>
          <w:i/>
          <w:iCs/>
        </w:rPr>
        <w:t>Administrador de dispositivos</w:t>
      </w:r>
      <w:r w:rsidRPr="00791D37">
        <w:t xml:space="preserve"> para el KiNOS Virtual COM. Después, para testear si la interfaz de USB de Kirale está activa y corriendo, presionar “Enter” y deberá devolverse el indicador de KiNOS.</w:t>
      </w:r>
    </w:p>
    <w:p w14:paraId="6BC528FD" w14:textId="77777777" w:rsidR="0074559B" w:rsidRPr="00791D37" w:rsidRDefault="0074559B" w:rsidP="006242EF">
      <w:pPr>
        <w:jc w:val="center"/>
      </w:pPr>
      <w:r w:rsidRPr="00791D37">
        <w:rPr>
          <w:noProof/>
        </w:rPr>
        <w:lastRenderedPageBreak/>
        <w:drawing>
          <wp:inline distT="0" distB="0" distL="0" distR="0" wp14:anchorId="357322B4" wp14:editId="1D07116F">
            <wp:extent cx="5400040" cy="1261745"/>
            <wp:effectExtent l="0" t="0" r="0" b="0"/>
            <wp:docPr id="37" name="Imagen 37" descr="Interfaz de usuario gráfica, Aplicación, Word&#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32" descr="Interfaz de usuario gráfica, Aplicación, Word&#10;&#10;Descripción generada automáticamente"/>
                    <pic:cNvPicPr/>
                  </pic:nvPicPr>
                  <pic:blipFill>
                    <a:blip r:embed="rId55"/>
                    <a:stretch>
                      <a:fillRect/>
                    </a:stretch>
                  </pic:blipFill>
                  <pic:spPr>
                    <a:xfrm>
                      <a:off x="0" y="0"/>
                      <a:ext cx="5400040" cy="1261745"/>
                    </a:xfrm>
                    <a:prstGeom prst="rect">
                      <a:avLst/>
                    </a:prstGeom>
                  </pic:spPr>
                </pic:pic>
              </a:graphicData>
            </a:graphic>
          </wp:inline>
        </w:drawing>
      </w:r>
    </w:p>
    <w:p w14:paraId="05C27171" w14:textId="77777777" w:rsidR="0074559B" w:rsidRPr="00791D37" w:rsidRDefault="0074559B" w:rsidP="00791D37">
      <w:pPr>
        <w:pStyle w:val="Descripcin"/>
      </w:pPr>
    </w:p>
    <w:p w14:paraId="0F86B586" w14:textId="1EE6E351" w:rsidR="0074559B" w:rsidRPr="00791D37" w:rsidRDefault="0074559B" w:rsidP="006242EF">
      <w:pPr>
        <w:pStyle w:val="Descripcin"/>
        <w:jc w:val="center"/>
      </w:pPr>
      <w:bookmarkStart w:id="2474" w:name="_Toc81499613"/>
      <w:bookmarkStart w:id="2475" w:name="_Toc81499848"/>
      <w:bookmarkStart w:id="2476" w:name="_Toc81652258"/>
      <w:r w:rsidRPr="00791D37">
        <w:t xml:space="preserve">Ilustración </w:t>
      </w:r>
      <w:r w:rsidR="00B854F9">
        <w:fldChar w:fldCharType="begin"/>
      </w:r>
      <w:r w:rsidR="00B854F9">
        <w:instrText xml:space="preserve"> SEQ Ilustración \* ARABIC </w:instrText>
      </w:r>
      <w:r w:rsidR="00B854F9">
        <w:fldChar w:fldCharType="separate"/>
      </w:r>
      <w:r w:rsidR="00FE1EC4">
        <w:rPr>
          <w:noProof/>
        </w:rPr>
        <w:t>37</w:t>
      </w:r>
      <w:r w:rsidR="00B854F9">
        <w:rPr>
          <w:noProof/>
        </w:rPr>
        <w:fldChar w:fldCharType="end"/>
      </w:r>
      <w:r w:rsidRPr="00791D37">
        <w:t xml:space="preserve"> Terminal Termite</w:t>
      </w:r>
      <w:bookmarkEnd w:id="2474"/>
      <w:bookmarkEnd w:id="2475"/>
      <w:bookmarkEnd w:id="2476"/>
    </w:p>
    <w:p w14:paraId="3DEE955F" w14:textId="77777777" w:rsidR="0074559B" w:rsidRPr="003E2792" w:rsidRDefault="0074559B" w:rsidP="00791D37">
      <w:pPr>
        <w:rPr>
          <w:i/>
          <w:iCs/>
          <w:rPrChange w:id="2477" w:author="JORGE CONTRERAS ORTIZ" w:date="2021-09-04T12:37:00Z">
            <w:rPr/>
          </w:rPrChange>
        </w:rPr>
      </w:pPr>
      <w:r w:rsidRPr="003E2792">
        <w:rPr>
          <w:b/>
          <w:bCs/>
          <w:i/>
          <w:iCs/>
          <w:rPrChange w:id="2478" w:author="JORGE CONTRERAS ORTIZ" w:date="2021-09-04T12:37:00Z">
            <w:rPr>
              <w:b/>
              <w:bCs/>
            </w:rPr>
          </w:rPrChange>
        </w:rPr>
        <w:t>Nota:</w:t>
      </w:r>
      <w:r w:rsidRPr="003E2792">
        <w:rPr>
          <w:i/>
          <w:iCs/>
          <w:rPrChange w:id="2479" w:author="JORGE CONTRERAS ORTIZ" w:date="2021-09-04T12:37:00Z">
            <w:rPr/>
          </w:rPrChange>
        </w:rPr>
        <w:t xml:space="preserve"> Recomendado la activación del Echo Local para la lectura de los comandos enviados.</w:t>
      </w:r>
    </w:p>
    <w:p w14:paraId="04E52020" w14:textId="77777777" w:rsidR="0074559B" w:rsidRPr="00791D37" w:rsidRDefault="0074559B" w:rsidP="00791D37"/>
    <w:p w14:paraId="650E3175" w14:textId="413A6B70" w:rsidR="0074559B" w:rsidRPr="00FE1EC4" w:rsidRDefault="003E2792" w:rsidP="00FE1EC4">
      <w:pPr>
        <w:pStyle w:val="Ttulo5"/>
      </w:pPr>
      <w:bookmarkStart w:id="2480" w:name="_Toc81499431"/>
      <w:bookmarkStart w:id="2481" w:name="_Toc81650434"/>
      <w:r w:rsidRPr="00FE1EC4">
        <w:t>LINUX / MAC OS</w:t>
      </w:r>
      <w:bookmarkEnd w:id="2480"/>
      <w:bookmarkEnd w:id="2481"/>
    </w:p>
    <w:p w14:paraId="6C8C3A6E" w14:textId="77777777" w:rsidR="0074559B" w:rsidRPr="00791D37" w:rsidRDefault="0074559B" w:rsidP="00791D37"/>
    <w:p w14:paraId="5AAA8180" w14:textId="77777777" w:rsidR="0074559B" w:rsidRPr="00791D37" w:rsidRDefault="0074559B" w:rsidP="00791D37">
      <w:pPr>
        <w:rPr>
          <w:i/>
          <w:iCs/>
        </w:rPr>
      </w:pPr>
      <w:r w:rsidRPr="00791D37">
        <w:t>Si no se tiene ninguna terminal serie para puerto serie COM, se deberá instalar una, como puede ser “</w:t>
      </w:r>
      <w:r w:rsidRPr="00791D37">
        <w:rPr>
          <w:i/>
          <w:iCs/>
        </w:rPr>
        <w:t>Picocom”.</w:t>
      </w:r>
    </w:p>
    <w:p w14:paraId="5A36E8EF" w14:textId="77777777" w:rsidR="0074559B" w:rsidRPr="00791D37" w:rsidRDefault="0074559B" w:rsidP="00791D37">
      <w:r w:rsidRPr="00791D37">
        <w:t>La configuración es la misma necesaria para la comunicación serie con los Sistemas Windows.</w:t>
      </w:r>
    </w:p>
    <w:p w14:paraId="07930613" w14:textId="77777777" w:rsidR="0074559B" w:rsidRPr="00791D37" w:rsidRDefault="0074559B" w:rsidP="00791D37"/>
    <w:tbl>
      <w:tblPr>
        <w:tblStyle w:val="Tablaconcuadrcula"/>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B234ED" w14:paraId="3DE8B60F" w14:textId="77777777" w:rsidTr="008F166F">
        <w:tc>
          <w:tcPr>
            <w:tcW w:w="8494" w:type="dxa"/>
          </w:tcPr>
          <w:p w14:paraId="2E5CB3F0" w14:textId="77777777" w:rsidR="0074559B" w:rsidRPr="00791D37" w:rsidRDefault="0074559B" w:rsidP="00791D37"/>
          <w:p w14:paraId="356FB808" w14:textId="77777777" w:rsidR="0074559B" w:rsidRPr="00791D37" w:rsidRDefault="0074559B" w:rsidP="00791D37">
            <w:pPr>
              <w:rPr>
                <w:lang w:val="en-US"/>
              </w:rPr>
            </w:pPr>
            <w:r w:rsidRPr="00791D37">
              <w:rPr>
                <w:lang w:val="en-US"/>
              </w:rPr>
              <w:t xml:space="preserve">~$ picocom -c—omap lfcr /dev/ttyACM0 </w:t>
            </w:r>
          </w:p>
          <w:p w14:paraId="19F3ED71" w14:textId="77777777" w:rsidR="0074559B" w:rsidRPr="00791D37" w:rsidRDefault="0074559B" w:rsidP="00791D37">
            <w:pPr>
              <w:rPr>
                <w:lang w:val="en-US"/>
              </w:rPr>
            </w:pPr>
          </w:p>
        </w:tc>
      </w:tr>
    </w:tbl>
    <w:p w14:paraId="239D2528" w14:textId="77777777" w:rsidR="0074559B" w:rsidRPr="00791D37" w:rsidRDefault="0074559B" w:rsidP="00791D37">
      <w:pPr>
        <w:pStyle w:val="Descripcin"/>
        <w:rPr>
          <w:lang w:val="en-US"/>
        </w:rPr>
      </w:pPr>
    </w:p>
    <w:p w14:paraId="5EA742DA" w14:textId="56AAE549" w:rsidR="0074559B" w:rsidRPr="00791D37" w:rsidRDefault="0074559B" w:rsidP="006242EF">
      <w:pPr>
        <w:pStyle w:val="Descripcin"/>
        <w:jc w:val="center"/>
      </w:pPr>
      <w:bookmarkStart w:id="2482" w:name="_Toc81499571"/>
      <w:bookmarkStart w:id="2483" w:name="_Toc81639973"/>
      <w:r w:rsidRPr="00791D37">
        <w:t xml:space="preserve">Tabla </w:t>
      </w:r>
      <w:r w:rsidR="00B854F9">
        <w:fldChar w:fldCharType="begin"/>
      </w:r>
      <w:r w:rsidR="00B854F9">
        <w:instrText xml:space="preserve"> SEQ Tabla \* ARABIC </w:instrText>
      </w:r>
      <w:r w:rsidR="00B854F9">
        <w:fldChar w:fldCharType="separate"/>
      </w:r>
      <w:r w:rsidR="006242EF">
        <w:rPr>
          <w:noProof/>
        </w:rPr>
        <w:t>11</w:t>
      </w:r>
      <w:r w:rsidR="00B854F9">
        <w:rPr>
          <w:noProof/>
        </w:rPr>
        <w:fldChar w:fldCharType="end"/>
      </w:r>
      <w:r w:rsidRPr="00791D37">
        <w:t xml:space="preserve"> Abrir terminal Picocom en Linux / MAC Os</w:t>
      </w:r>
      <w:bookmarkEnd w:id="2482"/>
      <w:bookmarkEnd w:id="2483"/>
    </w:p>
    <w:p w14:paraId="51BC7E6F" w14:textId="77777777" w:rsidR="0074559B" w:rsidRPr="00791D37" w:rsidRDefault="0074559B" w:rsidP="00791D37"/>
    <w:p w14:paraId="474B4EFA" w14:textId="77777777" w:rsidR="0074559B" w:rsidRPr="00791D37" w:rsidRDefault="0074559B" w:rsidP="00791D37">
      <w:r w:rsidRPr="00791D37">
        <w:t xml:space="preserve">c </w:t>
      </w:r>
      <w:r w:rsidRPr="00791D37">
        <w:rPr>
          <w:lang w:val="en-US"/>
        </w:rPr>
        <w:sym w:font="Wingdings" w:char="F0E0"/>
      </w:r>
      <w:r w:rsidRPr="00791D37">
        <w:t xml:space="preserve"> Activación Local Echo.</w:t>
      </w:r>
    </w:p>
    <w:p w14:paraId="2F21A0D1" w14:textId="77777777" w:rsidR="0074559B" w:rsidRPr="00791D37" w:rsidRDefault="0074559B" w:rsidP="00791D37">
      <w:r w:rsidRPr="00791D37">
        <w:t xml:space="preserve">omap lfcr </w:t>
      </w:r>
      <w:r w:rsidRPr="00791D37">
        <w:rPr>
          <w:lang w:val="en-US"/>
        </w:rPr>
        <w:sym w:font="Wingdings" w:char="F0E0"/>
      </w:r>
      <w:r w:rsidRPr="00791D37">
        <w:t xml:space="preserve"> Asignar el avance de línea de salida al retorno de carro</w:t>
      </w:r>
    </w:p>
    <w:p w14:paraId="38233D28" w14:textId="77777777" w:rsidR="0074559B" w:rsidRPr="00791D37" w:rsidRDefault="0074559B" w:rsidP="00791D37">
      <w:r w:rsidRPr="00791D37">
        <w:t xml:space="preserve">/dev/ttyACM0 </w:t>
      </w:r>
      <w:r w:rsidRPr="00791D37">
        <w:rPr>
          <w:lang w:val="en-US"/>
        </w:rPr>
        <w:sym w:font="Wingdings" w:char="F0E0"/>
      </w:r>
      <w:r w:rsidRPr="00791D37">
        <w:t xml:space="preserve"> El dispositivo serie asignado por Linux. Usar </w:t>
      </w:r>
      <w:r w:rsidRPr="00791D37">
        <w:rPr>
          <w:b/>
          <w:bCs/>
          <w:i/>
          <w:iCs/>
        </w:rPr>
        <w:t xml:space="preserve">dmesg </w:t>
      </w:r>
      <w:r w:rsidRPr="00791D37">
        <w:rPr>
          <w:b/>
          <w:bCs/>
        </w:rPr>
        <w:t xml:space="preserve">| </w:t>
      </w:r>
      <w:r w:rsidRPr="00791D37">
        <w:rPr>
          <w:b/>
          <w:bCs/>
          <w:i/>
          <w:iCs/>
        </w:rPr>
        <w:t xml:space="preserve">tail </w:t>
      </w:r>
      <w:r w:rsidRPr="00791D37">
        <w:t>cuando se haya conectado el dispositivo para comprobar el nombre del dispositivo.</w:t>
      </w:r>
    </w:p>
    <w:p w14:paraId="3AEDE918" w14:textId="1D4665C2" w:rsidR="0074559B" w:rsidRPr="00791D37" w:rsidRDefault="0074559B" w:rsidP="00791D37">
      <w:pPr>
        <w:rPr>
          <w:b/>
          <w:bCs/>
          <w:i/>
          <w:iCs/>
        </w:rPr>
      </w:pPr>
      <w:r w:rsidRPr="00791D37">
        <w:t xml:space="preserve">Para irse del programa utilizar </w:t>
      </w:r>
      <w:r w:rsidRPr="00791D37">
        <w:rPr>
          <w:b/>
          <w:bCs/>
          <w:i/>
          <w:iCs/>
        </w:rPr>
        <w:t xml:space="preserve">Ctrl+a </w:t>
      </w:r>
      <w:r w:rsidRPr="00791D37">
        <w:rPr>
          <w:i/>
          <w:iCs/>
        </w:rPr>
        <w:t xml:space="preserve">y </w:t>
      </w:r>
      <w:r w:rsidRPr="00791D37">
        <w:rPr>
          <w:b/>
          <w:bCs/>
          <w:i/>
          <w:iCs/>
        </w:rPr>
        <w:t>Ctrl+x</w:t>
      </w:r>
    </w:p>
    <w:p w14:paraId="30BA8A96" w14:textId="7F635E6D" w:rsidR="0074559B" w:rsidRPr="00791D37" w:rsidRDefault="0074559B" w:rsidP="00791D37"/>
    <w:p w14:paraId="3E1E2846" w14:textId="77777777" w:rsidR="0074559B" w:rsidRPr="00791D37" w:rsidRDefault="0074559B" w:rsidP="00791D37">
      <w:pPr>
        <w:pStyle w:val="Ttulo2"/>
      </w:pPr>
      <w:bookmarkStart w:id="2484" w:name="_Toc81499432"/>
      <w:bookmarkStart w:id="2485" w:name="_Toc81650435"/>
      <w:r w:rsidRPr="00791D37">
        <w:t>CONFIGURACIÓN DE RED PARA KTWM102</w:t>
      </w:r>
      <w:bookmarkEnd w:id="2484"/>
      <w:bookmarkEnd w:id="2485"/>
    </w:p>
    <w:p w14:paraId="25FBDED2" w14:textId="77777777" w:rsidR="0074559B" w:rsidRPr="00791D37" w:rsidRDefault="0074559B" w:rsidP="00791D37"/>
    <w:p w14:paraId="4A9FEC84" w14:textId="78E0DE5D" w:rsidR="0074559B" w:rsidRPr="00791D37" w:rsidRDefault="0074559B" w:rsidP="00791D37">
      <w:r w:rsidRPr="00791D37">
        <w:t xml:space="preserve">A la hora de enviar comandos tanto para configurar los parámetros del módulo KTWM102 como para ver los parámetros ya configurados </w:t>
      </w:r>
      <w:del w:id="2486" w:author="JORGE CONTRERAS ORTIZ" w:date="2021-09-04T12:42:00Z">
        <w:r w:rsidRPr="00791D37" w:rsidDel="00FE1EC4">
          <w:delText xml:space="preserve">tenemos </w:delText>
        </w:r>
      </w:del>
      <w:ins w:id="2487" w:author="JORGE CONTRERAS ORTIZ" w:date="2021-09-04T12:42:00Z">
        <w:r w:rsidR="00FE1EC4">
          <w:t>se disponen de</w:t>
        </w:r>
        <w:r w:rsidR="00FE1EC4" w:rsidRPr="00791D37">
          <w:t xml:space="preserve"> </w:t>
        </w:r>
      </w:ins>
      <w:r w:rsidRPr="00791D37">
        <w:t xml:space="preserve">dos posibles vías para ello. </w:t>
      </w:r>
    </w:p>
    <w:p w14:paraId="74414FB4" w14:textId="77777777" w:rsidR="0074559B" w:rsidRPr="00791D37" w:rsidRDefault="0074559B" w:rsidP="00791D37">
      <w:pPr>
        <w:pStyle w:val="Prrafodelista"/>
        <w:numPr>
          <w:ilvl w:val="0"/>
          <w:numId w:val="18"/>
        </w:numPr>
      </w:pPr>
      <w:r w:rsidRPr="00791D37">
        <w:t>La primera vía es comandos KSH, los cuáles son con una sintaxis amigable para una ejecución manual y sencilla para el usuario desde un PC. Se conecta el módulo por USB.</w:t>
      </w:r>
    </w:p>
    <w:p w14:paraId="089B9EBC" w14:textId="77777777" w:rsidR="0074559B" w:rsidRPr="00791D37" w:rsidRDefault="0074559B" w:rsidP="00791D37">
      <w:pPr>
        <w:pStyle w:val="Prrafodelista"/>
        <w:numPr>
          <w:ilvl w:val="0"/>
          <w:numId w:val="18"/>
        </w:numPr>
      </w:pPr>
      <w:r w:rsidRPr="00791D37">
        <w:t>La segunda vía es por comandos KBI. Estos comandos se enviarán por vía UART al módulo.</w:t>
      </w:r>
    </w:p>
    <w:p w14:paraId="55254CF7" w14:textId="77777777" w:rsidR="0074559B" w:rsidRPr="00791D37" w:rsidRDefault="0074559B" w:rsidP="00791D37"/>
    <w:p w14:paraId="13068230" w14:textId="1F14117E" w:rsidR="0074559B" w:rsidRPr="00791D37" w:rsidRDefault="00FE1EC4" w:rsidP="00791D37">
      <w:pPr>
        <w:pStyle w:val="Ttulo3"/>
        <w:rPr>
          <w:lang w:val="en-US"/>
        </w:rPr>
      </w:pPr>
      <w:bookmarkStart w:id="2488" w:name="_Toc81499433"/>
      <w:bookmarkStart w:id="2489" w:name="_Toc81650436"/>
      <w:r w:rsidRPr="00791D37">
        <w:rPr>
          <w:lang w:val="en-US"/>
        </w:rPr>
        <w:t>KIRALE COMMAND-LINE SHELL REFERENCE GUIDE – COMANDOS KSH</w:t>
      </w:r>
      <w:bookmarkEnd w:id="2488"/>
      <w:bookmarkEnd w:id="2489"/>
    </w:p>
    <w:p w14:paraId="7BBD38D6" w14:textId="77777777" w:rsidR="0074559B" w:rsidRPr="00791D37" w:rsidRDefault="0074559B" w:rsidP="00791D37">
      <w:pPr>
        <w:rPr>
          <w:lang w:val="en-US"/>
        </w:rPr>
      </w:pPr>
    </w:p>
    <w:p w14:paraId="253A5BEF" w14:textId="5F7B53AF" w:rsidR="0074559B" w:rsidRPr="00791D37" w:rsidRDefault="00FE1EC4" w:rsidP="00FE1EC4">
      <w:pPr>
        <w:pStyle w:val="Ttulo4"/>
      </w:pPr>
      <w:bookmarkStart w:id="2490" w:name="_Toc81499434"/>
      <w:bookmarkStart w:id="2491" w:name="_Toc81650437"/>
      <w:r w:rsidRPr="00791D37">
        <w:t>SINTAXIS DE LOS COMANDOS</w:t>
      </w:r>
      <w:bookmarkEnd w:id="2490"/>
      <w:bookmarkEnd w:id="2491"/>
    </w:p>
    <w:p w14:paraId="4AE5B2C5" w14:textId="77777777" w:rsidR="0074559B" w:rsidRPr="00791D37" w:rsidRDefault="0074559B" w:rsidP="00791D37"/>
    <w:p w14:paraId="69080C53" w14:textId="33913B39" w:rsidR="0074559B" w:rsidRPr="00791D37" w:rsidDel="00FE1EC4" w:rsidRDefault="0074559B" w:rsidP="00791D37">
      <w:pPr>
        <w:rPr>
          <w:del w:id="2492" w:author="JORGE CONTRERAS ORTIZ" w:date="2021-09-04T12:43:00Z"/>
        </w:rPr>
      </w:pPr>
      <w:r w:rsidRPr="00791D37">
        <w:t xml:space="preserve">Los comandos KSH tienen una sintaxis amigable para las personas. Esta sintaxis está basada en palabras ASCII separadas, las cuales especifican cada una las palabras clave o parámetros del comando. Se representan </w:t>
      </w:r>
      <w:ins w:id="2493" w:author="JORGE CONTRERAS ORTIZ" w:date="2021-09-04T12:43:00Z">
        <w:r w:rsidR="00FE1EC4">
          <w:t>como se indica en la Tabla 12</w:t>
        </w:r>
      </w:ins>
      <w:del w:id="2494" w:author="JORGE CONTRERAS ORTIZ" w:date="2021-09-04T12:43:00Z">
        <w:r w:rsidRPr="00791D37" w:rsidDel="00FE1EC4">
          <w:delText>de la siguiente manera</w:delText>
        </w:r>
      </w:del>
      <w:r w:rsidRPr="00791D37">
        <w:t xml:space="preserve">: </w:t>
      </w:r>
    </w:p>
    <w:p w14:paraId="74CDC768" w14:textId="77777777" w:rsidR="0074559B" w:rsidRPr="00791D37" w:rsidRDefault="0074559B" w:rsidP="00791D37"/>
    <w:p w14:paraId="1567D945" w14:textId="77777777" w:rsidR="0074559B" w:rsidRPr="00791D37" w:rsidRDefault="0074559B" w:rsidP="00791D37"/>
    <w:tbl>
      <w:tblPr>
        <w:tblStyle w:val="Tablaconcuadrcula"/>
        <w:tblW w:w="0" w:type="auto"/>
        <w:jc w:val="center"/>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791D37" w14:paraId="7871B96C" w14:textId="77777777" w:rsidTr="008F166F">
        <w:trPr>
          <w:jc w:val="center"/>
        </w:trPr>
        <w:tc>
          <w:tcPr>
            <w:tcW w:w="8494" w:type="dxa"/>
          </w:tcPr>
          <w:p w14:paraId="4C06E28A" w14:textId="77777777" w:rsidR="0074559B" w:rsidRPr="00791D37" w:rsidRDefault="0074559B" w:rsidP="00791D37">
            <w:pPr>
              <w:rPr>
                <w:lang w:val="en-US"/>
              </w:rPr>
            </w:pPr>
          </w:p>
          <w:p w14:paraId="3F2DA3FF" w14:textId="77777777" w:rsidR="0074559B" w:rsidRPr="00791D37" w:rsidRDefault="0074559B" w:rsidP="00791D37">
            <w:r w:rsidRPr="00791D37">
              <w:rPr>
                <w:lang w:val="en-US"/>
              </w:rPr>
              <w:t xml:space="preserve">kinos@local:~$ command &lt; arg &gt; &lt; key &gt; &lt; subkey &gt; [ param 1 ] … </w:t>
            </w:r>
            <w:r w:rsidRPr="00791D37">
              <w:t xml:space="preserve">[ param N ] </w:t>
            </w:r>
          </w:p>
          <w:p w14:paraId="54F93BA3" w14:textId="77777777" w:rsidR="0074559B" w:rsidRPr="00791D37" w:rsidRDefault="0074559B" w:rsidP="00791D37">
            <w:pPr>
              <w:rPr>
                <w:lang w:val="en-US"/>
              </w:rPr>
            </w:pPr>
          </w:p>
        </w:tc>
      </w:tr>
    </w:tbl>
    <w:p w14:paraId="3DE362F0" w14:textId="77777777" w:rsidR="0074559B" w:rsidRPr="00791D37" w:rsidRDefault="0074559B" w:rsidP="00791D37">
      <w:pPr>
        <w:pStyle w:val="Descripcin"/>
      </w:pPr>
    </w:p>
    <w:p w14:paraId="57577105" w14:textId="60AA96CB" w:rsidR="0074559B" w:rsidRPr="00791D37" w:rsidRDefault="0074559B" w:rsidP="006242EF">
      <w:pPr>
        <w:pStyle w:val="Descripcin"/>
        <w:jc w:val="center"/>
      </w:pPr>
      <w:bookmarkStart w:id="2495" w:name="_Toc81499572"/>
      <w:bookmarkStart w:id="2496" w:name="_Toc81639974"/>
      <w:r w:rsidRPr="00791D37">
        <w:t xml:space="preserve">Tabla </w:t>
      </w:r>
      <w:r w:rsidR="00B854F9">
        <w:fldChar w:fldCharType="begin"/>
      </w:r>
      <w:r w:rsidR="00B854F9">
        <w:instrText xml:space="preserve"> SEQ Tabla \* ARABIC </w:instrText>
      </w:r>
      <w:r w:rsidR="00B854F9">
        <w:fldChar w:fldCharType="separate"/>
      </w:r>
      <w:r w:rsidR="006242EF">
        <w:rPr>
          <w:noProof/>
        </w:rPr>
        <w:t>12</w:t>
      </w:r>
      <w:r w:rsidR="00B854F9">
        <w:rPr>
          <w:noProof/>
        </w:rPr>
        <w:fldChar w:fldCharType="end"/>
      </w:r>
      <w:r w:rsidRPr="00791D37">
        <w:t xml:space="preserve"> Sintaxis comandos KSH</w:t>
      </w:r>
      <w:bookmarkEnd w:id="2495"/>
      <w:bookmarkEnd w:id="2496"/>
    </w:p>
    <w:p w14:paraId="5097B2DE" w14:textId="77777777" w:rsidR="0074559B" w:rsidRPr="00791D37" w:rsidRDefault="0074559B" w:rsidP="00791D37"/>
    <w:p w14:paraId="66B5D79F" w14:textId="77777777" w:rsidR="0074559B" w:rsidRPr="00791D37" w:rsidRDefault="0074559B" w:rsidP="00791D37">
      <w:r w:rsidRPr="00791D37">
        <w:t xml:space="preserve">Donde </w:t>
      </w:r>
      <w:r w:rsidRPr="00791D37">
        <w:rPr>
          <w:b/>
          <w:bCs/>
        </w:rPr>
        <w:t>Command</w:t>
      </w:r>
      <w:r w:rsidRPr="00791D37">
        <w:t xml:space="preserve"> es el nombre del comando a ejecutarse de primer nivel. Este puede tener un argumento a ejecutar a bajo nivel e incluso claves y subclaves y otros parámetros que sean datos variables requeridos para la correcta ejecución del comando.</w:t>
      </w:r>
    </w:p>
    <w:p w14:paraId="691DDAF5" w14:textId="77777777" w:rsidR="0074559B" w:rsidRPr="00791D37" w:rsidRDefault="0074559B" w:rsidP="00791D37">
      <w:r w:rsidRPr="00791D37">
        <w:t>Para el envío de estos comandos se necesitará descargar la herramienta KiTools a su última versión de la siguiente dirección:</w:t>
      </w:r>
    </w:p>
    <w:p w14:paraId="3965CDEF" w14:textId="77777777" w:rsidR="0074559B" w:rsidRPr="00791D37" w:rsidRDefault="009449CB" w:rsidP="00791D37">
      <w:pPr>
        <w:rPr>
          <w:color w:val="0563C1" w:themeColor="hyperlink"/>
          <w:u w:val="single"/>
        </w:rPr>
      </w:pPr>
      <w:hyperlink r:id="rId56" w:anchor="downloads" w:history="1">
        <w:r w:rsidR="0074559B" w:rsidRPr="00791D37">
          <w:rPr>
            <w:rStyle w:val="Hipervnculo"/>
          </w:rPr>
          <w:t>https://www.kirale.com/support/#downloads</w:t>
        </w:r>
      </w:hyperlink>
    </w:p>
    <w:p w14:paraId="119A1701" w14:textId="6599C8C1" w:rsidR="0074559B" w:rsidRDefault="0074559B" w:rsidP="00791D37">
      <w:pPr>
        <w:rPr>
          <w:ins w:id="2497" w:author="JORGE CONTRERAS ORTIZ" w:date="2021-09-04T12:44:00Z"/>
        </w:rPr>
      </w:pPr>
      <w:r w:rsidRPr="00791D37">
        <w:t>Una vez descargado, conectar el módulo KTWM102 al PC por conexión USB abrir el ejecutable descargado y se abrirá una ventana de comandos similar a la de Windows.</w:t>
      </w:r>
    </w:p>
    <w:p w14:paraId="57B78627" w14:textId="77777777" w:rsidR="00FE1EC4" w:rsidRPr="00791D37" w:rsidRDefault="00FE1EC4" w:rsidP="00791D37"/>
    <w:p w14:paraId="5F713849" w14:textId="77777777" w:rsidR="0074559B" w:rsidRPr="00791D37" w:rsidRDefault="0074559B" w:rsidP="006242EF">
      <w:pPr>
        <w:jc w:val="center"/>
      </w:pPr>
      <w:r w:rsidRPr="00791D37">
        <w:rPr>
          <w:noProof/>
        </w:rPr>
        <w:drawing>
          <wp:inline distT="0" distB="0" distL="0" distR="0" wp14:anchorId="7BCE44E9" wp14:editId="3336A478">
            <wp:extent cx="5188689" cy="2721255"/>
            <wp:effectExtent l="0" t="0" r="0" b="3175"/>
            <wp:docPr id="38" name="Imagen 38"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34" descr="Texto&#10;&#10;Descripción generada automáticamente"/>
                    <pic:cNvPicPr/>
                  </pic:nvPicPr>
                  <pic:blipFill>
                    <a:blip r:embed="rId57"/>
                    <a:stretch>
                      <a:fillRect/>
                    </a:stretch>
                  </pic:blipFill>
                  <pic:spPr>
                    <a:xfrm>
                      <a:off x="0" y="0"/>
                      <a:ext cx="5194724" cy="2724420"/>
                    </a:xfrm>
                    <a:prstGeom prst="rect">
                      <a:avLst/>
                    </a:prstGeom>
                  </pic:spPr>
                </pic:pic>
              </a:graphicData>
            </a:graphic>
          </wp:inline>
        </w:drawing>
      </w:r>
    </w:p>
    <w:p w14:paraId="158927D5" w14:textId="1027964B" w:rsidR="0074559B" w:rsidRPr="00791D37" w:rsidRDefault="0074559B" w:rsidP="006242EF">
      <w:pPr>
        <w:pStyle w:val="Descripcin"/>
        <w:jc w:val="center"/>
      </w:pPr>
      <w:bookmarkStart w:id="2498" w:name="_Toc81499614"/>
      <w:bookmarkStart w:id="2499" w:name="_Toc81499849"/>
      <w:bookmarkStart w:id="2500" w:name="_Toc81652259"/>
      <w:r w:rsidRPr="00791D37">
        <w:t xml:space="preserve">Ilustración </w:t>
      </w:r>
      <w:r w:rsidR="00B854F9">
        <w:fldChar w:fldCharType="begin"/>
      </w:r>
      <w:r w:rsidR="00B854F9">
        <w:instrText xml:space="preserve"> SEQ Ilustración \* ARABIC </w:instrText>
      </w:r>
      <w:r w:rsidR="00B854F9">
        <w:fldChar w:fldCharType="separate"/>
      </w:r>
      <w:r w:rsidR="00FE1EC4">
        <w:rPr>
          <w:noProof/>
        </w:rPr>
        <w:t>38</w:t>
      </w:r>
      <w:r w:rsidR="00B854F9">
        <w:rPr>
          <w:noProof/>
        </w:rPr>
        <w:fldChar w:fldCharType="end"/>
      </w:r>
      <w:r w:rsidRPr="00791D37">
        <w:t xml:space="preserve"> Herramienta KiTools</w:t>
      </w:r>
      <w:bookmarkEnd w:id="2498"/>
      <w:bookmarkEnd w:id="2499"/>
      <w:bookmarkEnd w:id="2500"/>
    </w:p>
    <w:p w14:paraId="49C9CBA7" w14:textId="77777777" w:rsidR="0074559B" w:rsidRPr="00791D37" w:rsidRDefault="0074559B" w:rsidP="00791D37">
      <w:r w:rsidRPr="00791D37">
        <w:lastRenderedPageBreak/>
        <w:t xml:space="preserve">Para ver más en detalle la sintaxis de cada comando, descargar y ver la </w:t>
      </w:r>
      <w:hyperlink r:id="rId58" w:anchor="083596d3193c172fa" w:history="1">
        <w:r w:rsidRPr="00791D37">
          <w:rPr>
            <w:rStyle w:val="Hipervnculo"/>
          </w:rPr>
          <w:t>KSH Reference Guide</w:t>
        </w:r>
      </w:hyperlink>
      <w:r w:rsidRPr="00791D37">
        <w:t>.</w:t>
      </w:r>
    </w:p>
    <w:p w14:paraId="5D96A520" w14:textId="77777777" w:rsidR="0074559B" w:rsidRPr="00791D37" w:rsidRDefault="0074559B" w:rsidP="00791D37"/>
    <w:p w14:paraId="7749A632" w14:textId="4FCA5AAD" w:rsidR="0074559B" w:rsidRPr="00791D37" w:rsidRDefault="00FE1EC4" w:rsidP="00FE1EC4">
      <w:pPr>
        <w:pStyle w:val="Ttulo4"/>
      </w:pPr>
      <w:bookmarkStart w:id="2501" w:name="_Toc81499435"/>
      <w:bookmarkStart w:id="2502" w:name="_Toc81650438"/>
      <w:r w:rsidRPr="00791D37">
        <w:t>SINTAXIS DE LOS PARÁMETROS</w:t>
      </w:r>
      <w:bookmarkEnd w:id="2501"/>
      <w:bookmarkEnd w:id="2502"/>
    </w:p>
    <w:p w14:paraId="5F79C9BE" w14:textId="77777777" w:rsidR="0074559B" w:rsidRPr="00791D37" w:rsidRDefault="0074559B" w:rsidP="00791D37"/>
    <w:p w14:paraId="5E3D6858" w14:textId="77777777" w:rsidR="0074559B" w:rsidRPr="00791D37" w:rsidRDefault="0074559B" w:rsidP="00791D37">
      <w:pPr>
        <w:pStyle w:val="Textoindependiente"/>
      </w:pPr>
      <w:r w:rsidRPr="00791D37">
        <w:t>Hay seis tipos de formatos posibles de parámetros:</w:t>
      </w:r>
    </w:p>
    <w:p w14:paraId="74D8EE81" w14:textId="77777777" w:rsidR="0074559B" w:rsidRPr="00791D37" w:rsidRDefault="0074559B" w:rsidP="00791D37">
      <w:pPr>
        <w:pStyle w:val="Textoindependiente"/>
      </w:pPr>
    </w:p>
    <w:p w14:paraId="4142B257" w14:textId="77777777" w:rsidR="0074559B" w:rsidRPr="00791D37" w:rsidRDefault="0074559B" w:rsidP="00791D37">
      <w:pPr>
        <w:pStyle w:val="Prrafodelista"/>
        <w:numPr>
          <w:ilvl w:val="0"/>
          <w:numId w:val="14"/>
        </w:numPr>
      </w:pPr>
      <w:r w:rsidRPr="00791D37">
        <w:rPr>
          <w:b/>
          <w:bCs/>
        </w:rPr>
        <w:t xml:space="preserve">Hexadecimal: </w:t>
      </w:r>
      <w:r w:rsidRPr="00791D37">
        <w:t>Representado en la guía como [hex]. Estos parámetros deberán ser completamente en notación hexadecimal, como “</w:t>
      </w:r>
      <w:r w:rsidRPr="00791D37">
        <w:rPr>
          <w:i/>
          <w:iCs/>
        </w:rPr>
        <w:t>0xABCD”</w:t>
      </w:r>
      <w:r w:rsidRPr="00791D37">
        <w:t xml:space="preserve"> o </w:t>
      </w:r>
      <w:r w:rsidRPr="00791D37">
        <w:rPr>
          <w:i/>
          <w:iCs/>
        </w:rPr>
        <w:t>“0xabcd”</w:t>
      </w:r>
      <w:r w:rsidRPr="00791D37">
        <w:t>, siempre con el prefijo “</w:t>
      </w:r>
      <w:r w:rsidRPr="00791D37">
        <w:rPr>
          <w:i/>
          <w:iCs/>
        </w:rPr>
        <w:t>0x”</w:t>
      </w:r>
      <w:r w:rsidRPr="00791D37">
        <w:t>.</w:t>
      </w:r>
    </w:p>
    <w:p w14:paraId="36C0879A" w14:textId="77777777" w:rsidR="0074559B" w:rsidRPr="00791D37" w:rsidRDefault="0074559B" w:rsidP="00791D37">
      <w:pPr>
        <w:pStyle w:val="Prrafodelista"/>
      </w:pPr>
    </w:p>
    <w:p w14:paraId="131EEA2D" w14:textId="77777777" w:rsidR="0074559B" w:rsidRPr="00791D37" w:rsidRDefault="0074559B" w:rsidP="00791D37">
      <w:pPr>
        <w:pStyle w:val="Prrafodelista"/>
        <w:numPr>
          <w:ilvl w:val="0"/>
          <w:numId w:val="14"/>
        </w:numPr>
      </w:pPr>
      <w:r w:rsidRPr="00791D37">
        <w:rPr>
          <w:b/>
          <w:bCs/>
        </w:rPr>
        <w:t xml:space="preserve">Decimal: </w:t>
      </w:r>
      <w:r w:rsidRPr="00791D37">
        <w:t>Representado en la guía como [dec]. Estos parámetros deberán ser con notación decimal, como “</w:t>
      </w:r>
      <w:r w:rsidRPr="00791D37">
        <w:rPr>
          <w:i/>
          <w:iCs/>
        </w:rPr>
        <w:t>64”</w:t>
      </w:r>
      <w:r w:rsidRPr="00791D37">
        <w:t>.</w:t>
      </w:r>
    </w:p>
    <w:p w14:paraId="240A81E9" w14:textId="77777777" w:rsidR="0074559B" w:rsidRPr="00791D37" w:rsidRDefault="0074559B" w:rsidP="00791D37">
      <w:pPr>
        <w:pStyle w:val="Prrafodelista"/>
      </w:pPr>
    </w:p>
    <w:p w14:paraId="42269F03" w14:textId="77777777" w:rsidR="0074559B" w:rsidRPr="00791D37" w:rsidRDefault="0074559B" w:rsidP="00791D37">
      <w:pPr>
        <w:pStyle w:val="Prrafodelista"/>
      </w:pPr>
    </w:p>
    <w:p w14:paraId="5EAF07FC" w14:textId="77777777" w:rsidR="0074559B" w:rsidRPr="00791D37" w:rsidRDefault="0074559B" w:rsidP="00791D37">
      <w:pPr>
        <w:pStyle w:val="Prrafodelista"/>
        <w:numPr>
          <w:ilvl w:val="0"/>
          <w:numId w:val="14"/>
        </w:numPr>
      </w:pPr>
      <w:r w:rsidRPr="00791D37">
        <w:rPr>
          <w:b/>
          <w:bCs/>
        </w:rPr>
        <w:t>Cadena de caracteres:</w:t>
      </w:r>
      <w:r w:rsidRPr="00791D37">
        <w:t xml:space="preserve"> Representado en la guía como [str]. Estos parámetros deberán ir entre comillas dobles y pueden estar limitados en tamaño. Este límite de tamaño está especificado como número de caracteres admitidos.</w:t>
      </w:r>
    </w:p>
    <w:p w14:paraId="7BD23CD7" w14:textId="77777777" w:rsidR="0074559B" w:rsidRPr="00791D37" w:rsidRDefault="0074559B" w:rsidP="00791D37">
      <w:pPr>
        <w:pStyle w:val="Prrafodelista"/>
      </w:pPr>
    </w:p>
    <w:p w14:paraId="4B74EC55" w14:textId="77777777" w:rsidR="0074559B" w:rsidRPr="00791D37" w:rsidRDefault="0074559B" w:rsidP="00791D37">
      <w:pPr>
        <w:pStyle w:val="Prrafodelista"/>
        <w:numPr>
          <w:ilvl w:val="0"/>
          <w:numId w:val="14"/>
        </w:numPr>
      </w:pPr>
      <w:r w:rsidRPr="00791D37">
        <w:rPr>
          <w:b/>
          <w:bCs/>
        </w:rPr>
        <w:t xml:space="preserve">Dirección IP: </w:t>
      </w:r>
      <w:r w:rsidRPr="00791D37">
        <w:t xml:space="preserve">Este parámetro se usa para especificar direcciones IPv6, rutas, o prefijos y debe ir con el formato especificado en la </w:t>
      </w:r>
      <w:r w:rsidRPr="00791D37">
        <w:rPr>
          <w:b/>
          <w:bCs/>
        </w:rPr>
        <w:t xml:space="preserve"> RFC 4291 section 2 </w:t>
      </w:r>
      <w:r w:rsidRPr="00791D37">
        <w:t>(16 bytes).</w:t>
      </w:r>
    </w:p>
    <w:p w14:paraId="5F9B45D4" w14:textId="77777777" w:rsidR="0074559B" w:rsidRPr="00791D37" w:rsidRDefault="0074559B" w:rsidP="00791D37">
      <w:pPr>
        <w:pStyle w:val="Prrafodelista"/>
      </w:pPr>
    </w:p>
    <w:p w14:paraId="62D2C4C2" w14:textId="77777777" w:rsidR="0074559B" w:rsidRPr="00791D37" w:rsidRDefault="0074559B" w:rsidP="00791D37">
      <w:pPr>
        <w:pStyle w:val="Prrafodelista"/>
      </w:pPr>
      <w:r w:rsidRPr="00791D37">
        <w:rPr>
          <w:noProof/>
        </w:rPr>
        <w:drawing>
          <wp:inline distT="0" distB="0" distL="0" distR="0" wp14:anchorId="525052F4" wp14:editId="6E8B3FCB">
            <wp:extent cx="5400040" cy="2780030"/>
            <wp:effectExtent l="0" t="0" r="0" b="1270"/>
            <wp:docPr id="39" name="Imagen 39"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3" descr="Interfaz de usuario gráfica, Texto, Aplicación, Correo electrónico&#10;&#10;Descripción generada automáticamente"/>
                    <pic:cNvPicPr/>
                  </pic:nvPicPr>
                  <pic:blipFill>
                    <a:blip r:embed="rId59"/>
                    <a:stretch>
                      <a:fillRect/>
                    </a:stretch>
                  </pic:blipFill>
                  <pic:spPr>
                    <a:xfrm>
                      <a:off x="0" y="0"/>
                      <a:ext cx="5400040" cy="2780030"/>
                    </a:xfrm>
                    <a:prstGeom prst="rect">
                      <a:avLst/>
                    </a:prstGeom>
                  </pic:spPr>
                </pic:pic>
              </a:graphicData>
            </a:graphic>
          </wp:inline>
        </w:drawing>
      </w:r>
    </w:p>
    <w:p w14:paraId="4AD33226" w14:textId="6882C25B" w:rsidR="0074559B" w:rsidRPr="00791D37" w:rsidRDefault="0074559B" w:rsidP="006242EF">
      <w:pPr>
        <w:pStyle w:val="Descripcin"/>
        <w:jc w:val="center"/>
      </w:pPr>
      <w:bookmarkStart w:id="2503" w:name="_Toc81499615"/>
      <w:bookmarkStart w:id="2504" w:name="_Toc81499850"/>
      <w:bookmarkStart w:id="2505" w:name="_Toc81652260"/>
      <w:r w:rsidRPr="00791D37">
        <w:t xml:space="preserve">Ilustración </w:t>
      </w:r>
      <w:r w:rsidR="00B854F9">
        <w:fldChar w:fldCharType="begin"/>
      </w:r>
      <w:r w:rsidR="00B854F9">
        <w:instrText xml:space="preserve"> SEQ Ilustración \* ARABIC </w:instrText>
      </w:r>
      <w:r w:rsidR="00B854F9">
        <w:fldChar w:fldCharType="separate"/>
      </w:r>
      <w:r w:rsidR="00FE1EC4">
        <w:rPr>
          <w:noProof/>
        </w:rPr>
        <w:t>39</w:t>
      </w:r>
      <w:r w:rsidR="00B854F9">
        <w:rPr>
          <w:noProof/>
        </w:rPr>
        <w:fldChar w:fldCharType="end"/>
      </w:r>
      <w:r w:rsidRPr="00791D37">
        <w:t xml:space="preserve"> IP como parámetros</w:t>
      </w:r>
      <w:bookmarkEnd w:id="2503"/>
      <w:bookmarkEnd w:id="2504"/>
      <w:bookmarkEnd w:id="2505"/>
    </w:p>
    <w:p w14:paraId="2337B652" w14:textId="77777777" w:rsidR="0074559B" w:rsidRPr="00791D37" w:rsidRDefault="0074559B" w:rsidP="00791D37">
      <w:pPr>
        <w:pStyle w:val="Prrafodelista"/>
      </w:pPr>
    </w:p>
    <w:p w14:paraId="2B5A2B73" w14:textId="77777777" w:rsidR="0074559B" w:rsidRPr="00791D37" w:rsidRDefault="0074559B" w:rsidP="00791D37">
      <w:pPr>
        <w:pStyle w:val="Prrafodelista"/>
      </w:pPr>
    </w:p>
    <w:p w14:paraId="3D41B571" w14:textId="77777777" w:rsidR="0074559B" w:rsidRPr="00791D37" w:rsidRDefault="0074559B" w:rsidP="00791D37">
      <w:pPr>
        <w:pStyle w:val="Prrafodelista"/>
        <w:numPr>
          <w:ilvl w:val="0"/>
          <w:numId w:val="14"/>
        </w:numPr>
      </w:pPr>
      <w:r w:rsidRPr="00791D37">
        <w:rPr>
          <w:b/>
          <w:bCs/>
        </w:rPr>
        <w:t xml:space="preserve">Direcciones MAC: </w:t>
      </w:r>
      <w:r w:rsidRPr="00791D37">
        <w:t>Representado en la guía como [mac]. Este parámetro se usa para especificar direcciones de 64-bits.</w:t>
      </w:r>
    </w:p>
    <w:p w14:paraId="1CDA81A6" w14:textId="77777777" w:rsidR="0074559B" w:rsidRPr="00791D37" w:rsidRDefault="0074559B" w:rsidP="00791D37">
      <w:pPr>
        <w:pStyle w:val="Prrafodelista"/>
        <w:numPr>
          <w:ilvl w:val="0"/>
          <w:numId w:val="14"/>
        </w:numPr>
      </w:pPr>
      <w:r w:rsidRPr="00791D37">
        <w:rPr>
          <w:b/>
          <w:bCs/>
        </w:rPr>
        <w:t xml:space="preserve">Cadena / Array: </w:t>
      </w:r>
      <w:r w:rsidRPr="00791D37">
        <w:t>Se representa en la guía como [arr]. Este parámetro se usa para especificar payloads que deben enviarse sin ningún cambio. Están hechos de cadena de bytes en notación hexadecimal sin el prefijo “0x”.</w:t>
      </w:r>
    </w:p>
    <w:p w14:paraId="05AC8FBB" w14:textId="2105770A" w:rsidR="0074559B" w:rsidRPr="00791D37" w:rsidDel="00FE1EC4" w:rsidRDefault="0074559B" w:rsidP="00791D37">
      <w:pPr>
        <w:rPr>
          <w:del w:id="2506" w:author="JORGE CONTRERAS ORTIZ" w:date="2021-09-04T12:44:00Z"/>
        </w:rPr>
      </w:pPr>
    </w:p>
    <w:p w14:paraId="4812A4EB" w14:textId="25882445" w:rsidR="0074559B" w:rsidRPr="00791D37" w:rsidRDefault="00FE1EC4" w:rsidP="00FE1EC4">
      <w:pPr>
        <w:pStyle w:val="Ttulo4"/>
      </w:pPr>
      <w:bookmarkStart w:id="2507" w:name="_Toc81499436"/>
      <w:bookmarkStart w:id="2508" w:name="_Toc81650439"/>
      <w:r w:rsidRPr="00791D37">
        <w:t>MENSAJES DE RESPUESTA</w:t>
      </w:r>
      <w:bookmarkEnd w:id="2507"/>
      <w:bookmarkEnd w:id="2508"/>
    </w:p>
    <w:p w14:paraId="0E4D96C1" w14:textId="77777777" w:rsidR="0074559B" w:rsidRPr="00791D37" w:rsidRDefault="0074559B" w:rsidP="00791D37"/>
    <w:p w14:paraId="519D1340" w14:textId="77777777" w:rsidR="0074559B" w:rsidRPr="00791D37" w:rsidRDefault="0074559B" w:rsidP="00791D37">
      <w:r w:rsidRPr="00791D37">
        <w:t>Cuando se ejecuta un comando en la Kirale Command-Line Shell, se pueden reportar algunos errores como respuesta a su ejecución.</w:t>
      </w:r>
    </w:p>
    <w:p w14:paraId="11F84D61" w14:textId="77777777" w:rsidR="0074559B" w:rsidRPr="00791D37" w:rsidRDefault="0074559B" w:rsidP="00791D37">
      <w:pPr>
        <w:pStyle w:val="Prrafodelista"/>
        <w:numPr>
          <w:ilvl w:val="0"/>
          <w:numId w:val="19"/>
        </w:numPr>
      </w:pPr>
      <w:r w:rsidRPr="00791D37">
        <w:rPr>
          <w:b/>
          <w:bCs/>
          <w:i/>
          <w:iCs/>
        </w:rPr>
        <w:t>Invalid Syntax</w:t>
      </w:r>
      <w:r w:rsidRPr="00791D37">
        <w:t>: Tanto el comando como el argumento son reconocidos pero alguna de las palabras claves o subclaves son erróneas, o hay más parámetros de lo esperado para ese comando.</w:t>
      </w:r>
    </w:p>
    <w:p w14:paraId="7DBD2E84" w14:textId="77777777" w:rsidR="0074559B" w:rsidRPr="00791D37" w:rsidRDefault="0074559B" w:rsidP="00791D37">
      <w:pPr>
        <w:pStyle w:val="Prrafodelista"/>
        <w:numPr>
          <w:ilvl w:val="0"/>
          <w:numId w:val="19"/>
        </w:numPr>
      </w:pPr>
      <w:r w:rsidRPr="00791D37">
        <w:rPr>
          <w:b/>
          <w:bCs/>
          <w:i/>
          <w:iCs/>
        </w:rPr>
        <w:t xml:space="preserve">Command not found: </w:t>
      </w:r>
      <w:r w:rsidRPr="00791D37">
        <w:t>El comando o el argumento no existe.</w:t>
      </w:r>
    </w:p>
    <w:p w14:paraId="5DAE8B91" w14:textId="77777777" w:rsidR="0074559B" w:rsidRPr="00791D37" w:rsidRDefault="0074559B" w:rsidP="00791D37">
      <w:pPr>
        <w:pStyle w:val="Prrafodelista"/>
        <w:numPr>
          <w:ilvl w:val="0"/>
          <w:numId w:val="19"/>
        </w:numPr>
      </w:pPr>
      <w:r w:rsidRPr="00791D37">
        <w:rPr>
          <w:b/>
          <w:bCs/>
          <w:i/>
          <w:iCs/>
        </w:rPr>
        <w:t>Bad parameter:</w:t>
      </w:r>
      <w:r w:rsidRPr="00791D37">
        <w:t xml:space="preserve"> Alguno de los parámetros que se han introducido es erróneo o su valor está fuera de rango.</w:t>
      </w:r>
    </w:p>
    <w:p w14:paraId="0C2D1F35" w14:textId="77777777" w:rsidR="0074559B" w:rsidRPr="00791D37" w:rsidRDefault="0074559B" w:rsidP="00791D37">
      <w:pPr>
        <w:pStyle w:val="Prrafodelista"/>
        <w:numPr>
          <w:ilvl w:val="0"/>
          <w:numId w:val="19"/>
        </w:numPr>
      </w:pPr>
      <w:r w:rsidRPr="00791D37">
        <w:rPr>
          <w:b/>
          <w:bCs/>
          <w:i/>
          <w:iCs/>
        </w:rPr>
        <w:t>Command not allowed:</w:t>
      </w:r>
      <w:r w:rsidRPr="00791D37">
        <w:t xml:space="preserve"> El comando no puede ejecutarse en ese momento. Quizás se requiera que el dispositivo esté en un específico estado u otra configuración no permita la ejecución del comando.</w:t>
      </w:r>
    </w:p>
    <w:p w14:paraId="3A12EC73" w14:textId="77777777" w:rsidR="0074559B" w:rsidRPr="00791D37" w:rsidRDefault="0074559B" w:rsidP="00791D37">
      <w:pPr>
        <w:pStyle w:val="Prrafodelista"/>
        <w:numPr>
          <w:ilvl w:val="0"/>
          <w:numId w:val="19"/>
        </w:numPr>
      </w:pPr>
      <w:r w:rsidRPr="00791D37">
        <w:rPr>
          <w:b/>
          <w:bCs/>
          <w:i/>
          <w:iCs/>
        </w:rPr>
        <w:t>Configuration setting missing:</w:t>
      </w:r>
      <w:r w:rsidRPr="00791D37">
        <w:t xml:space="preserve"> El comando no puede ejecutarse debido a que se requieren otras configuraciones antes de ejecutarse.</w:t>
      </w:r>
    </w:p>
    <w:p w14:paraId="0305DA76" w14:textId="77777777" w:rsidR="0074559B" w:rsidRPr="00791D37" w:rsidRDefault="0074559B" w:rsidP="00791D37">
      <w:pPr>
        <w:pStyle w:val="Prrafodelista"/>
        <w:numPr>
          <w:ilvl w:val="0"/>
          <w:numId w:val="19"/>
        </w:numPr>
      </w:pPr>
      <w:r w:rsidRPr="00791D37">
        <w:rPr>
          <w:b/>
          <w:bCs/>
          <w:i/>
          <w:iCs/>
        </w:rPr>
        <w:t xml:space="preserve">Processing – please wait: </w:t>
      </w:r>
      <w:r w:rsidRPr="00791D37">
        <w:t>El dispositivo está ejecutando otro proceso de mayor prioridad. Solo se podrá usar el comando “</w:t>
      </w:r>
      <w:r w:rsidRPr="00791D37">
        <w:rPr>
          <w:b/>
          <w:bCs/>
          <w:i/>
          <w:iCs/>
        </w:rPr>
        <w:t>show status</w:t>
      </w:r>
      <w:r w:rsidRPr="00791D37">
        <w:t>”. Otros comandos no podrán usarse hasta que el proceso prioritario termine.</w:t>
      </w:r>
    </w:p>
    <w:p w14:paraId="129A9CD0" w14:textId="77777777" w:rsidR="0074559B" w:rsidRPr="00791D37" w:rsidRDefault="0074559B" w:rsidP="00791D37"/>
    <w:p w14:paraId="507E9707" w14:textId="72E42FFF" w:rsidR="0074559B" w:rsidRDefault="0074559B" w:rsidP="00791D37">
      <w:pPr>
        <w:rPr>
          <w:ins w:id="2509" w:author="JORGE CONTRERAS ORTIZ" w:date="2021-09-04T12:44:00Z"/>
        </w:rPr>
      </w:pPr>
      <w:r w:rsidRPr="00791D37">
        <w:t>Si no hay mensaje de respuesta, significa que el comando se ha procesado correctamente.</w:t>
      </w:r>
    </w:p>
    <w:p w14:paraId="37124E09" w14:textId="77777777" w:rsidR="00FE1EC4" w:rsidRPr="00791D37" w:rsidRDefault="00FE1EC4" w:rsidP="00791D37"/>
    <w:p w14:paraId="2374D29E" w14:textId="4788792B" w:rsidR="0074559B" w:rsidRPr="00791D37" w:rsidRDefault="00FE1EC4" w:rsidP="00791D37">
      <w:pPr>
        <w:pStyle w:val="Ttulo3"/>
        <w:rPr>
          <w:lang w:val="en-US"/>
        </w:rPr>
      </w:pPr>
      <w:bookmarkStart w:id="2510" w:name="_Toc81499437"/>
      <w:bookmarkStart w:id="2511" w:name="_Toc81650440"/>
      <w:r w:rsidRPr="00791D37">
        <w:rPr>
          <w:lang w:val="en-US"/>
        </w:rPr>
        <w:t>KIRALE BINARY INTERFACE REFERENCE GUIDE – COMANDOS KBI</w:t>
      </w:r>
      <w:bookmarkEnd w:id="2510"/>
      <w:bookmarkEnd w:id="2511"/>
    </w:p>
    <w:p w14:paraId="53C0C087" w14:textId="77777777" w:rsidR="0074559B" w:rsidRPr="00791D37" w:rsidRDefault="0074559B" w:rsidP="00791D37">
      <w:pPr>
        <w:rPr>
          <w:lang w:val="en-US"/>
        </w:rPr>
      </w:pPr>
    </w:p>
    <w:p w14:paraId="24A6DFAC" w14:textId="247DD243" w:rsidR="0074559B" w:rsidRPr="00791D37" w:rsidRDefault="00FE1EC4" w:rsidP="00FE1EC4">
      <w:pPr>
        <w:pStyle w:val="Ttulo4"/>
      </w:pPr>
      <w:bookmarkStart w:id="2512" w:name="_Toc81499438"/>
      <w:bookmarkStart w:id="2513" w:name="_Toc81650441"/>
      <w:r w:rsidRPr="00791D37">
        <w:t>OPERACIÓN DE INTERFAZ</w:t>
      </w:r>
      <w:bookmarkEnd w:id="2512"/>
      <w:bookmarkEnd w:id="2513"/>
    </w:p>
    <w:p w14:paraId="30DFA127" w14:textId="77777777" w:rsidR="0074559B" w:rsidRPr="00791D37" w:rsidRDefault="0074559B" w:rsidP="00791D37"/>
    <w:p w14:paraId="0E361C94" w14:textId="1D50D0D0" w:rsidR="0074559B" w:rsidRDefault="00FE1EC4" w:rsidP="00791D37">
      <w:pPr>
        <w:rPr>
          <w:ins w:id="2514" w:author="JORGE CONTRERAS ORTIZ" w:date="2021-09-04T12:50:00Z"/>
        </w:rPr>
      </w:pPr>
      <w:del w:id="2515" w:author="JORGE CONTRERAS ORTIZ" w:date="2021-09-04T12:50:00Z">
        <w:r w:rsidRPr="00791D37" w:rsidDel="00FE1EC4">
          <w:rPr>
            <w:noProof/>
          </w:rPr>
          <w:drawing>
            <wp:inline distT="0" distB="0" distL="0" distR="0" wp14:anchorId="374C8891" wp14:editId="40676E84">
              <wp:extent cx="5787699" cy="2584863"/>
              <wp:effectExtent l="0" t="0" r="3810" b="6350"/>
              <wp:docPr id="40" name="Imagen 40"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5" descr="Diagrama&#10;&#10;Descripción generada automáticamente"/>
                      <pic:cNvPicPr/>
                    </pic:nvPicPr>
                    <pic:blipFill>
                      <a:blip r:embed="rId60">
                        <a:extLst>
                          <a:ext uri="{28A0092B-C50C-407E-A947-70E740481C1C}">
                            <a14:useLocalDpi xmlns:a14="http://schemas.microsoft.com/office/drawing/2010/main" val="0"/>
                          </a:ext>
                        </a:extLst>
                      </a:blip>
                      <a:stretch>
                        <a:fillRect/>
                      </a:stretch>
                    </pic:blipFill>
                    <pic:spPr>
                      <a:xfrm>
                        <a:off x="0" y="0"/>
                        <a:ext cx="5787699" cy="2584863"/>
                      </a:xfrm>
                      <a:prstGeom prst="rect">
                        <a:avLst/>
                      </a:prstGeom>
                    </pic:spPr>
                  </pic:pic>
                </a:graphicData>
              </a:graphic>
            </wp:inline>
          </w:drawing>
        </w:r>
      </w:del>
      <w:del w:id="2516" w:author="JORGE CONTRERAS ORTIZ" w:date="2021-09-04T12:45:00Z">
        <w:r w:rsidR="0074559B" w:rsidRPr="00791D37" w:rsidDel="00FE1EC4">
          <w:rPr>
            <w:noProof/>
          </w:rPr>
          <mc:AlternateContent>
            <mc:Choice Requires="wps">
              <w:drawing>
                <wp:anchor distT="0" distB="0" distL="114300" distR="114300" simplePos="0" relativeHeight="251668480" behindDoc="1" locked="0" layoutInCell="1" allowOverlap="1" wp14:anchorId="6F1B30D3" wp14:editId="1F0DA215">
                  <wp:simplePos x="0" y="0"/>
                  <wp:positionH relativeFrom="column">
                    <wp:posOffset>-15875</wp:posOffset>
                  </wp:positionH>
                  <wp:positionV relativeFrom="paragraph">
                    <wp:posOffset>3319780</wp:posOffset>
                  </wp:positionV>
                  <wp:extent cx="5787390" cy="635"/>
                  <wp:effectExtent l="0" t="0" r="0" b="0"/>
                  <wp:wrapTight wrapText="bothSides">
                    <wp:wrapPolygon edited="0">
                      <wp:start x="0" y="0"/>
                      <wp:lineTo x="0" y="21600"/>
                      <wp:lineTo x="21600" y="21600"/>
                      <wp:lineTo x="21600" y="0"/>
                    </wp:wrapPolygon>
                  </wp:wrapTight>
                  <wp:docPr id="41" name="Cuadro de texto 41"/>
                  <wp:cNvGraphicFramePr/>
                  <a:graphic xmlns:a="http://schemas.openxmlformats.org/drawingml/2006/main">
                    <a:graphicData uri="http://schemas.microsoft.com/office/word/2010/wordprocessingShape">
                      <wps:wsp>
                        <wps:cNvSpPr txBox="1"/>
                        <wps:spPr>
                          <a:xfrm>
                            <a:off x="0" y="0"/>
                            <a:ext cx="5787390" cy="635"/>
                          </a:xfrm>
                          <a:prstGeom prst="rect">
                            <a:avLst/>
                          </a:prstGeom>
                          <a:solidFill>
                            <a:prstClr val="white"/>
                          </a:solidFill>
                          <a:ln>
                            <a:noFill/>
                          </a:ln>
                        </wps:spPr>
                        <wps:txbx>
                          <w:txbxContent>
                            <w:p w14:paraId="51F64391" w14:textId="415325CB" w:rsidR="0074559B" w:rsidRPr="00065032" w:rsidRDefault="0074559B" w:rsidP="006242EF">
                              <w:pPr>
                                <w:pStyle w:val="Descripcin"/>
                                <w:jc w:val="center"/>
                                <w:rPr>
                                  <w:noProof/>
                                </w:rPr>
                              </w:pPr>
                              <w:bookmarkStart w:id="2517" w:name="_Toc81499616"/>
                              <w:bookmarkStart w:id="2518" w:name="_Toc81499851"/>
                              <w:del w:id="2519" w:author="JORGE CONTRERAS ORTIZ" w:date="2021-09-04T12:48:00Z">
                                <w:r w:rsidDel="00FE1EC4">
                                  <w:delText xml:space="preserve">Ilustración </w:delText>
                                </w:r>
                                <w:r w:rsidR="00B854F9" w:rsidDel="00FE1EC4">
                                  <w:fldChar w:fldCharType="begin"/>
                                </w:r>
                                <w:r w:rsidR="00B854F9" w:rsidDel="00FE1EC4">
                                  <w:delInstrText xml:space="preserve"> SEQ Ilustración \* ARABIC </w:delInstrText>
                                </w:r>
                                <w:r w:rsidR="00B854F9" w:rsidDel="00FE1EC4">
                                  <w:fldChar w:fldCharType="separate"/>
                                </w:r>
                              </w:del>
                              <w:del w:id="2520" w:author="JORGE CONTRERAS ORTIZ" w:date="2021-09-04T12:45:00Z">
                                <w:r w:rsidR="00593FA6" w:rsidDel="00FE1EC4">
                                  <w:rPr>
                                    <w:noProof/>
                                  </w:rPr>
                                  <w:delText>40</w:delText>
                                </w:r>
                              </w:del>
                              <w:del w:id="2521" w:author="JORGE CONTRERAS ORTIZ" w:date="2021-09-04T12:48:00Z">
                                <w:r w:rsidR="00B854F9" w:rsidDel="00FE1EC4">
                                  <w:rPr>
                                    <w:noProof/>
                                  </w:rPr>
                                  <w:fldChar w:fldCharType="end"/>
                                </w:r>
                                <w:r w:rsidDel="00FE1EC4">
                                  <w:delText xml:space="preserve"> </w:delText>
                                </w:r>
                              </w:del>
                              <w:del w:id="2522" w:author="JORGE CONTRERAS ORTIZ" w:date="2021-09-04T12:45:00Z">
                                <w:r w:rsidDel="00FE1EC4">
                                  <w:delText>Esquema de comunicación entre Host Externo y el dispositivo KTWM102</w:delText>
                                </w:r>
                              </w:del>
                              <w:bookmarkEnd w:id="2517"/>
                              <w:bookmarkEnd w:id="25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1B30D3" id="Cuadro de texto 41" o:spid="_x0000_s1029" type="#_x0000_t202" style="position:absolute;left:0;text-align:left;margin-left:-1.25pt;margin-top:261.4pt;width:455.7pt;height:.05pt;z-index:-251648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" stroked="f">
                  <v:textbox style="mso-fit-shape-to-text:t" inset="0,0,0,0">
                    <w:txbxContent>
                      <w:p w14:paraId="51F64391" w14:textId="415325CB" w:rsidR="0074559B" w:rsidRPr="00065032" w:rsidRDefault="0074559B" w:rsidP="006242EF">
                        <w:pPr>
                          <w:pStyle w:val="Descripcin"/>
                          <w:jc w:val="center"/>
                          <w:rPr>
                            <w:noProof/>
                          </w:rPr>
                        </w:pPr>
                        <w:bookmarkStart w:id="2523" w:name="_Toc81499616"/>
                        <w:bookmarkStart w:id="2524" w:name="_Toc81499851"/>
                        <w:del w:id="2525" w:author="JORGE CONTRERAS ORTIZ" w:date="2021-09-04T12:48:00Z">
                          <w:r w:rsidDel="00FE1EC4">
                            <w:delText xml:space="preserve">Ilustración </w:delText>
                          </w:r>
                          <w:r w:rsidR="00B854F9" w:rsidDel="00FE1EC4">
                            <w:fldChar w:fldCharType="begin"/>
                          </w:r>
                          <w:r w:rsidR="00B854F9" w:rsidDel="00FE1EC4">
                            <w:delInstrText xml:space="preserve"> SEQ Ilustración \* ARABIC </w:delInstrText>
                          </w:r>
                          <w:r w:rsidR="00B854F9" w:rsidDel="00FE1EC4">
                            <w:fldChar w:fldCharType="separate"/>
                          </w:r>
                        </w:del>
                        <w:del w:id="2526" w:author="JORGE CONTRERAS ORTIZ" w:date="2021-09-04T12:45:00Z">
                          <w:r w:rsidR="00593FA6" w:rsidDel="00FE1EC4">
                            <w:rPr>
                              <w:noProof/>
                            </w:rPr>
                            <w:delText>40</w:delText>
                          </w:r>
                        </w:del>
                        <w:del w:id="2527" w:author="JORGE CONTRERAS ORTIZ" w:date="2021-09-04T12:48:00Z">
                          <w:r w:rsidR="00B854F9" w:rsidDel="00FE1EC4">
                            <w:rPr>
                              <w:noProof/>
                            </w:rPr>
                            <w:fldChar w:fldCharType="end"/>
                          </w:r>
                          <w:r w:rsidDel="00FE1EC4">
                            <w:delText xml:space="preserve"> </w:delText>
                          </w:r>
                        </w:del>
                        <w:del w:id="2528" w:author="JORGE CONTRERAS ORTIZ" w:date="2021-09-04T12:45:00Z">
                          <w:r w:rsidDel="00FE1EC4">
                            <w:delText>Esquema de comunicación entre Host Externo y el dispositivo KTWM102</w:delText>
                          </w:r>
                        </w:del>
                        <w:bookmarkEnd w:id="2523"/>
                        <w:bookmarkEnd w:id="2524"/>
                      </w:p>
                    </w:txbxContent>
                  </v:textbox>
                  <w10:wrap type="tight"/>
                </v:shape>
              </w:pict>
            </mc:Fallback>
          </mc:AlternateContent>
        </w:r>
      </w:del>
      <w:r w:rsidR="0074559B" w:rsidRPr="00791D37">
        <w:t xml:space="preserve">Antes de entrar en el funcionamiento de </w:t>
      </w:r>
      <w:del w:id="2529" w:author="JORGE CONTRERAS ORTIZ" w:date="2021-09-04T12:44:00Z">
        <w:r w:rsidR="0074559B" w:rsidRPr="00791D37" w:rsidDel="00FE1EC4">
          <w:delText>como</w:delText>
        </w:r>
      </w:del>
      <w:ins w:id="2530" w:author="JORGE CONTRERAS ORTIZ" w:date="2021-09-04T12:44:00Z">
        <w:r w:rsidRPr="00791D37">
          <w:t>cómo</w:t>
        </w:r>
      </w:ins>
      <w:r w:rsidR="0074559B" w:rsidRPr="00791D37">
        <w:t xml:space="preserve"> usar los comandos KBI por puerto UART, en la siguiente imagen se muestra un esquema de un Host externo</w:t>
      </w:r>
      <w:ins w:id="2531" w:author="JORGE CONTRERAS ORTIZ" w:date="2021-09-04T12:45:00Z">
        <w:r>
          <w:t>, como puede ser un microcontrolador</w:t>
        </w:r>
      </w:ins>
      <w:r w:rsidR="0074559B" w:rsidRPr="00791D37">
        <w:t xml:space="preserve"> usando KBI para comunicarse con el módulo KTWM102 y el sistema KiNOS a través del puerto UART:</w:t>
      </w:r>
    </w:p>
    <w:p w14:paraId="4B33C6AE" w14:textId="77777777" w:rsidR="00FE1EC4" w:rsidRDefault="00FE1EC4" w:rsidP="00FE1EC4">
      <w:pPr>
        <w:keepNext/>
        <w:jc w:val="center"/>
        <w:rPr>
          <w:ins w:id="2532" w:author="JORGE CONTRERAS ORTIZ" w:date="2021-09-04T12:50:00Z"/>
        </w:rPr>
        <w:pPrChange w:id="2533" w:author="JORGE CONTRERAS ORTIZ" w:date="2021-09-04T12:50:00Z">
          <w:pPr/>
        </w:pPrChange>
      </w:pPr>
      <w:ins w:id="2534" w:author="JORGE CONTRERAS ORTIZ" w:date="2021-09-04T12:50:00Z">
        <w:r w:rsidRPr="00791D37">
          <w:rPr>
            <w:noProof/>
          </w:rPr>
          <w:drawing>
            <wp:inline distT="0" distB="0" distL="0" distR="0" wp14:anchorId="5C350DFB" wp14:editId="6D7CB00B">
              <wp:extent cx="5759450" cy="2571973"/>
              <wp:effectExtent l="0" t="0" r="0" b="0"/>
              <wp:docPr id="61" name="Imagen 6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5" descr="Diagrama&#10;&#10;Descripción generada automáticamente"/>
                      <pic:cNvPicPr/>
                    </pic:nvPicPr>
                    <pic:blipFill>
                      <a:blip r:embed="rId60">
                        <a:extLst>
                          <a:ext uri="{28A0092B-C50C-407E-A947-70E740481C1C}">
                            <a14:useLocalDpi xmlns:a14="http://schemas.microsoft.com/office/drawing/2010/main" val="0"/>
                          </a:ext>
                        </a:extLst>
                      </a:blip>
                      <a:stretch>
                        <a:fillRect/>
                      </a:stretch>
                    </pic:blipFill>
                    <pic:spPr>
                      <a:xfrm>
                        <a:off x="0" y="0"/>
                        <a:ext cx="5759450" cy="2571973"/>
                      </a:xfrm>
                      <a:prstGeom prst="rect">
                        <a:avLst/>
                      </a:prstGeom>
                    </pic:spPr>
                  </pic:pic>
                </a:graphicData>
              </a:graphic>
            </wp:inline>
          </w:drawing>
        </w:r>
      </w:ins>
    </w:p>
    <w:p w14:paraId="18E35431" w14:textId="2509903C" w:rsidR="00FE1EC4" w:rsidRPr="00791D37" w:rsidRDefault="00FE1EC4" w:rsidP="00FE1EC4">
      <w:pPr>
        <w:pStyle w:val="Descripcin"/>
        <w:jc w:val="center"/>
        <w:pPrChange w:id="2535" w:author="JORGE CONTRERAS ORTIZ" w:date="2021-09-04T12:50:00Z">
          <w:pPr/>
        </w:pPrChange>
      </w:pPr>
      <w:ins w:id="2536" w:author="JORGE CONTRERAS ORTIZ" w:date="2021-09-04T12:50:00Z">
        <w:r>
          <w:t xml:space="preserve">Ilustración </w:t>
        </w:r>
        <w:r>
          <w:fldChar w:fldCharType="begin"/>
        </w:r>
        <w:r>
          <w:instrText xml:space="preserve"> SEQ Ilustración \* ARABIC </w:instrText>
        </w:r>
      </w:ins>
      <w:r>
        <w:fldChar w:fldCharType="separate"/>
      </w:r>
      <w:ins w:id="2537" w:author="JORGE CONTRERAS ORTIZ" w:date="2021-09-04T12:50:00Z">
        <w:r>
          <w:rPr>
            <w:noProof/>
          </w:rPr>
          <w:t>40</w:t>
        </w:r>
        <w:r>
          <w:fldChar w:fldCharType="end"/>
        </w:r>
        <w:r>
          <w:t xml:space="preserve"> </w:t>
        </w:r>
        <w:r w:rsidRPr="00064A8D">
          <w:t>Esquema de comunicación entre Host Externo y el dispositivo KTWM102</w:t>
        </w:r>
      </w:ins>
    </w:p>
    <w:p w14:paraId="4CF31136" w14:textId="563DDFC3" w:rsidR="0074559B" w:rsidRPr="00791D37" w:rsidRDefault="0074559B" w:rsidP="00791D37">
      <w:r w:rsidRPr="00791D37">
        <w:lastRenderedPageBreak/>
        <w:t>Una vez conectado el sistema como en el esquema</w:t>
      </w:r>
      <w:ins w:id="2538" w:author="JORGE CONTRERAS ORTIZ" w:date="2021-09-04T12:51:00Z">
        <w:r w:rsidR="00FE1EC4">
          <w:t xml:space="preserve"> mostrado en la Ilustración 40</w:t>
        </w:r>
      </w:ins>
      <w:r w:rsidRPr="00791D37">
        <w:t xml:space="preserve">, </w:t>
      </w:r>
      <w:del w:id="2539" w:author="JORGE CONTRERAS ORTIZ" w:date="2021-09-04T12:44:00Z">
        <w:r w:rsidRPr="00791D37" w:rsidDel="00FE1EC4">
          <w:delText xml:space="preserve">deberemos </w:delText>
        </w:r>
      </w:del>
      <w:ins w:id="2540" w:author="JORGE CONTRERAS ORTIZ" w:date="2021-09-04T12:44:00Z">
        <w:r w:rsidR="00FE1EC4">
          <w:t>se deberá</w:t>
        </w:r>
        <w:r w:rsidR="00FE1EC4" w:rsidRPr="00791D37">
          <w:t xml:space="preserve"> </w:t>
        </w:r>
      </w:ins>
      <w:r w:rsidRPr="00791D37">
        <w:t>configurar el puerto serie de nuestro Host de la siguiente manera:</w:t>
      </w:r>
    </w:p>
    <w:p w14:paraId="23E82E58" w14:textId="77777777" w:rsidR="0074559B" w:rsidRPr="00791D37" w:rsidRDefault="0074559B" w:rsidP="00791D37">
      <w:pPr>
        <w:rPr>
          <w:lang w:val="en-US"/>
        </w:rPr>
      </w:pPr>
      <w:r w:rsidRPr="00791D37">
        <w:rPr>
          <w:b/>
          <w:bCs/>
          <w:lang w:val="en-US"/>
        </w:rPr>
        <w:t xml:space="preserve">Configuración Serie: </w:t>
      </w:r>
      <w:r w:rsidRPr="00791D37">
        <w:rPr>
          <w:lang w:val="en-US"/>
        </w:rPr>
        <w:t>115200 bps, 8 data bits, no parity, 1 stop bit, no flow control.</w:t>
      </w:r>
    </w:p>
    <w:p w14:paraId="1D46A4C3" w14:textId="77777777" w:rsidR="0074559B" w:rsidRPr="00FE1EC4" w:rsidRDefault="0074559B" w:rsidP="00791D37">
      <w:pPr>
        <w:rPr>
          <w:i/>
          <w:iCs/>
          <w:rPrChange w:id="2541" w:author="JORGE CONTRERAS ORTIZ" w:date="2021-09-04T12:51:00Z">
            <w:rPr/>
          </w:rPrChange>
        </w:rPr>
      </w:pPr>
      <w:r w:rsidRPr="00FE1EC4">
        <w:rPr>
          <w:b/>
          <w:bCs/>
          <w:i/>
          <w:iCs/>
        </w:rPr>
        <w:t xml:space="preserve">Nota: </w:t>
      </w:r>
      <w:r w:rsidRPr="00FE1EC4">
        <w:rPr>
          <w:i/>
          <w:iCs/>
          <w:rPrChange w:id="2542" w:author="JORGE CONTRERAS ORTIZ" w:date="2021-09-04T12:51:00Z">
            <w:rPr/>
          </w:rPrChange>
        </w:rPr>
        <w:t>Comprobar que los pines de comunicación serie cumplen con las características eléctricas.</w:t>
      </w:r>
    </w:p>
    <w:p w14:paraId="3A2B888F" w14:textId="061DD582" w:rsidR="0074559B" w:rsidRPr="00791D37" w:rsidRDefault="0074559B" w:rsidP="00791D37">
      <w:r w:rsidRPr="00791D37">
        <w:t xml:space="preserve">Como se detalla en la </w:t>
      </w:r>
      <w:del w:id="2543" w:author="JORGE CONTRERAS ORTIZ" w:date="2021-09-04T12:51:00Z">
        <w:r w:rsidRPr="00791D37" w:rsidDel="00FE1EC4">
          <w:delText>imagen</w:delText>
        </w:r>
      </w:del>
      <w:ins w:id="2544" w:author="JORGE CONTRERAS ORTIZ" w:date="2021-09-04T12:51:00Z">
        <w:r w:rsidR="00FE1EC4">
          <w:t>Ilustración 40</w:t>
        </w:r>
      </w:ins>
      <w:r w:rsidRPr="00791D37">
        <w:t xml:space="preserve">, entre la interfaz UART y el KBI hay un nivel intermedio de codificación/decodificación. Esto es necesario para transmitir un paquete con un carácter delimitador de inicio </w:t>
      </w:r>
      <w:r w:rsidRPr="00791D37">
        <w:rPr>
          <w:b/>
          <w:bCs/>
          <w:i/>
          <w:iCs/>
        </w:rPr>
        <w:t>0x00</w:t>
      </w:r>
      <w:r w:rsidRPr="00791D37">
        <w:t>. Cada vez que se transmite un delimitador, se indica el comienzo de un nuevo paquete. Por esta razón, otros caracteres 0x00 del propio paquete necesitarán ser codificados para no confundirlos con un nuevo delimitador. Si se detecta un error en la recepción del paquete UART y el recibidor es  incapaz de decodificar el mensaje, este enviará una notificación de error (codificada como [0x00 0xFF]) automáticamente al remitente.</w:t>
      </w:r>
    </w:p>
    <w:p w14:paraId="3322A6DF" w14:textId="1EBE1861" w:rsidR="0074559B" w:rsidRPr="00791D37" w:rsidDel="00FE1EC4" w:rsidRDefault="0074559B" w:rsidP="00791D37">
      <w:pPr>
        <w:rPr>
          <w:del w:id="2545" w:author="JORGE CONTRERAS ORTIZ" w:date="2021-09-04T12:52:00Z"/>
        </w:rPr>
      </w:pPr>
      <w:r w:rsidRPr="00791D37">
        <w:t xml:space="preserve">Este procedimiento es llevado a cabo por el sistema de codificación </w:t>
      </w:r>
      <w:r w:rsidRPr="00791D37">
        <w:rPr>
          <w:b/>
          <w:bCs/>
          <w:i/>
          <w:iCs/>
        </w:rPr>
        <w:t xml:space="preserve">Consisten Overhead Byte Stuffing (COBS) </w:t>
      </w:r>
      <w:r w:rsidRPr="00791D37">
        <w:t xml:space="preserve">implementado en KiNOS. Este sistema se explica con más detalle en la </w:t>
      </w:r>
      <w:hyperlink r:id="rId61" w:anchor="083596d3193c172fa" w:history="1">
        <w:r w:rsidRPr="00791D37">
          <w:rPr>
            <w:rStyle w:val="Hipervnculo"/>
          </w:rPr>
          <w:t>KBI Reference Guide</w:t>
        </w:r>
      </w:hyperlink>
      <w:r w:rsidRPr="00791D37">
        <w:t xml:space="preserve"> y en </w:t>
      </w:r>
      <w:hyperlink r:id="rId62" w:history="1">
        <w:r w:rsidRPr="00791D37">
          <w:rPr>
            <w:rStyle w:val="Hipervnculo"/>
          </w:rPr>
          <w:t>draft-ietf-pppext-cobs-00</w:t>
        </w:r>
      </w:hyperlink>
      <w:r w:rsidRPr="00791D37">
        <w:t>. Por lo que el Host externo deberá implementar este sistema de codificación COBS para poder interactuar con KiNOS vía UART.</w:t>
      </w:r>
    </w:p>
    <w:p w14:paraId="53689972" w14:textId="751932C1" w:rsidR="0074559B" w:rsidRPr="00791D37" w:rsidDel="00FE1EC4" w:rsidRDefault="0074559B" w:rsidP="00791D37">
      <w:pPr>
        <w:rPr>
          <w:del w:id="2546" w:author="JORGE CONTRERAS ORTIZ" w:date="2021-09-04T12:52:00Z"/>
        </w:rPr>
      </w:pPr>
    </w:p>
    <w:p w14:paraId="6ED37B7C" w14:textId="77777777" w:rsidR="0074559B" w:rsidRPr="00791D37" w:rsidRDefault="00FE1EC4" w:rsidP="00791D37">
      <w:commentRangeStart w:id="2547"/>
      <w:commentRangeEnd w:id="2547"/>
      <w:r>
        <w:rPr>
          <w:rStyle w:val="Refdecomentario"/>
        </w:rPr>
        <w:commentReference w:id="2547"/>
      </w:r>
    </w:p>
    <w:p w14:paraId="4235326B" w14:textId="77777777" w:rsidR="0074559B" w:rsidRPr="00791D37" w:rsidRDefault="0074559B" w:rsidP="00791D37"/>
    <w:p w14:paraId="0DDBFBC8" w14:textId="4624E6A2" w:rsidR="0074559B" w:rsidRPr="00791D37" w:rsidRDefault="00FE1EC4" w:rsidP="00FE1EC4">
      <w:pPr>
        <w:pStyle w:val="Ttulo4"/>
      </w:pPr>
      <w:bookmarkStart w:id="2548" w:name="_Toc81499439"/>
      <w:bookmarkStart w:id="2549" w:name="_Toc81650442"/>
      <w:r w:rsidRPr="00791D37">
        <w:t>FORMATO DEL PAQUETE</w:t>
      </w:r>
      <w:bookmarkEnd w:id="2548"/>
      <w:bookmarkEnd w:id="2549"/>
    </w:p>
    <w:p w14:paraId="4B56D104" w14:textId="77777777" w:rsidR="0074559B" w:rsidRPr="00791D37" w:rsidRDefault="0074559B" w:rsidP="00791D37"/>
    <w:p w14:paraId="5C9D6A7B" w14:textId="77777777" w:rsidR="0074559B" w:rsidRPr="00791D37" w:rsidRDefault="0074559B" w:rsidP="00791D37">
      <w:r w:rsidRPr="00791D37">
        <w:t xml:space="preserve">En esta sección se explicará el formato de los paquetes a transmitir o a recibir desde un host externo sin la codificación COBS. Este formato es el siguiente: </w:t>
      </w:r>
    </w:p>
    <w:p w14:paraId="1E0ADD55" w14:textId="77777777" w:rsidR="0074559B" w:rsidRPr="00791D37" w:rsidRDefault="0074559B" w:rsidP="00791D37"/>
    <w:tbl>
      <w:tblPr>
        <w:tblW w:w="5075" w:type="dxa"/>
        <w:jc w:val="center"/>
        <w:tblCellMar>
          <w:left w:w="70" w:type="dxa"/>
          <w:right w:w="70" w:type="dxa"/>
        </w:tblCellMar>
        <w:tblLook w:val="04A0" w:firstRow="1" w:lastRow="0" w:firstColumn="1" w:lastColumn="0" w:noHBand="0" w:noVBand="1"/>
      </w:tblPr>
      <w:tblGrid>
        <w:gridCol w:w="385"/>
        <w:gridCol w:w="385"/>
        <w:gridCol w:w="715"/>
        <w:gridCol w:w="642"/>
        <w:gridCol w:w="593"/>
        <w:gridCol w:w="2355"/>
      </w:tblGrid>
      <w:tr w:rsidR="0074559B" w:rsidRPr="00791D37" w14:paraId="4AE0831D" w14:textId="77777777" w:rsidTr="008F166F">
        <w:trPr>
          <w:trHeight w:val="300"/>
          <w:jc w:val="center"/>
        </w:trPr>
        <w:tc>
          <w:tcPr>
            <w:tcW w:w="2720" w:type="dxa"/>
            <w:gridSpan w:val="5"/>
            <w:tcBorders>
              <w:top w:val="single" w:sz="4" w:space="0" w:color="auto"/>
              <w:left w:val="single" w:sz="4" w:space="0" w:color="auto"/>
              <w:bottom w:val="single" w:sz="4" w:space="0" w:color="auto"/>
              <w:right w:val="single" w:sz="4" w:space="0" w:color="auto"/>
            </w:tcBorders>
            <w:shd w:val="clear" w:color="000000" w:fill="9BC2E6"/>
            <w:noWrap/>
            <w:vAlign w:val="center"/>
            <w:hideMark/>
          </w:tcPr>
          <w:p w14:paraId="21D9C7E5" w14:textId="77777777" w:rsidR="0074559B" w:rsidRPr="00791D37" w:rsidRDefault="0074559B" w:rsidP="00791D37">
            <w:r w:rsidRPr="00791D37">
              <w:t>Header</w:t>
            </w:r>
          </w:p>
        </w:tc>
        <w:tc>
          <w:tcPr>
            <w:tcW w:w="2355" w:type="dxa"/>
            <w:tcBorders>
              <w:top w:val="single" w:sz="4" w:space="0" w:color="auto"/>
              <w:left w:val="nil"/>
              <w:bottom w:val="single" w:sz="4" w:space="0" w:color="auto"/>
              <w:right w:val="single" w:sz="4" w:space="0" w:color="auto"/>
            </w:tcBorders>
            <w:shd w:val="clear" w:color="000000" w:fill="9BC2E6"/>
            <w:noWrap/>
            <w:vAlign w:val="center"/>
            <w:hideMark/>
          </w:tcPr>
          <w:p w14:paraId="3AD650A4" w14:textId="77777777" w:rsidR="0074559B" w:rsidRPr="00791D37" w:rsidRDefault="0074559B" w:rsidP="00791D37">
            <w:r w:rsidRPr="00791D37">
              <w:t>Payload</w:t>
            </w:r>
          </w:p>
        </w:tc>
      </w:tr>
      <w:tr w:rsidR="0074559B" w:rsidRPr="00791D37" w14:paraId="663B9227" w14:textId="77777777" w:rsidTr="008F166F">
        <w:trPr>
          <w:trHeight w:val="300"/>
          <w:jc w:val="center"/>
        </w:trPr>
        <w:tc>
          <w:tcPr>
            <w:tcW w:w="385" w:type="dxa"/>
            <w:tcBorders>
              <w:top w:val="nil"/>
              <w:left w:val="single" w:sz="4" w:space="0" w:color="auto"/>
              <w:bottom w:val="single" w:sz="4" w:space="0" w:color="auto"/>
              <w:right w:val="single" w:sz="4" w:space="0" w:color="auto"/>
            </w:tcBorders>
            <w:shd w:val="clear" w:color="auto" w:fill="auto"/>
            <w:noWrap/>
            <w:vAlign w:val="center"/>
            <w:hideMark/>
          </w:tcPr>
          <w:p w14:paraId="2212B9B7" w14:textId="77777777" w:rsidR="0074559B" w:rsidRPr="00791D37" w:rsidRDefault="0074559B" w:rsidP="00791D37">
            <w:r w:rsidRPr="00791D37">
              <w:t>L0</w:t>
            </w:r>
          </w:p>
        </w:tc>
        <w:tc>
          <w:tcPr>
            <w:tcW w:w="385" w:type="dxa"/>
            <w:tcBorders>
              <w:top w:val="nil"/>
              <w:left w:val="nil"/>
              <w:bottom w:val="single" w:sz="4" w:space="0" w:color="auto"/>
              <w:right w:val="single" w:sz="4" w:space="0" w:color="auto"/>
            </w:tcBorders>
            <w:shd w:val="clear" w:color="auto" w:fill="auto"/>
            <w:noWrap/>
            <w:vAlign w:val="center"/>
            <w:hideMark/>
          </w:tcPr>
          <w:p w14:paraId="436B7493" w14:textId="77777777" w:rsidR="0074559B" w:rsidRPr="00791D37" w:rsidRDefault="0074559B" w:rsidP="00791D37">
            <w:r w:rsidRPr="00791D37">
              <w:t>L1</w:t>
            </w:r>
          </w:p>
        </w:tc>
        <w:tc>
          <w:tcPr>
            <w:tcW w:w="715" w:type="dxa"/>
            <w:tcBorders>
              <w:top w:val="nil"/>
              <w:left w:val="nil"/>
              <w:bottom w:val="single" w:sz="4" w:space="0" w:color="auto"/>
              <w:right w:val="single" w:sz="4" w:space="0" w:color="auto"/>
            </w:tcBorders>
            <w:shd w:val="clear" w:color="000000" w:fill="C9C9C9"/>
            <w:noWrap/>
            <w:vAlign w:val="center"/>
            <w:hideMark/>
          </w:tcPr>
          <w:p w14:paraId="0C64161B" w14:textId="77777777" w:rsidR="0074559B" w:rsidRPr="00791D37" w:rsidRDefault="0074559B" w:rsidP="00791D37">
            <w:r w:rsidRPr="00791D37">
              <w:t>TYPE</w:t>
            </w:r>
          </w:p>
        </w:tc>
        <w:tc>
          <w:tcPr>
            <w:tcW w:w="642" w:type="dxa"/>
            <w:tcBorders>
              <w:top w:val="nil"/>
              <w:left w:val="nil"/>
              <w:bottom w:val="single" w:sz="4" w:space="0" w:color="auto"/>
              <w:right w:val="single" w:sz="4" w:space="0" w:color="auto"/>
            </w:tcBorders>
            <w:shd w:val="clear" w:color="000000" w:fill="C9C9C9"/>
            <w:noWrap/>
            <w:vAlign w:val="center"/>
            <w:hideMark/>
          </w:tcPr>
          <w:p w14:paraId="76B0B018" w14:textId="77777777" w:rsidR="0074559B" w:rsidRPr="00791D37" w:rsidRDefault="0074559B" w:rsidP="00791D37">
            <w:r w:rsidRPr="00791D37">
              <w:t>CMD</w:t>
            </w:r>
          </w:p>
        </w:tc>
        <w:tc>
          <w:tcPr>
            <w:tcW w:w="593" w:type="dxa"/>
            <w:tcBorders>
              <w:top w:val="nil"/>
              <w:left w:val="nil"/>
              <w:bottom w:val="single" w:sz="4" w:space="0" w:color="auto"/>
              <w:right w:val="single" w:sz="4" w:space="0" w:color="auto"/>
            </w:tcBorders>
            <w:shd w:val="clear" w:color="auto" w:fill="auto"/>
            <w:noWrap/>
            <w:vAlign w:val="center"/>
            <w:hideMark/>
          </w:tcPr>
          <w:p w14:paraId="736081F3" w14:textId="77777777" w:rsidR="0074559B" w:rsidRPr="00791D37" w:rsidRDefault="0074559B" w:rsidP="00791D37">
            <w:r w:rsidRPr="00791D37">
              <w:t>CKS</w:t>
            </w:r>
          </w:p>
        </w:tc>
        <w:tc>
          <w:tcPr>
            <w:tcW w:w="2355" w:type="dxa"/>
            <w:tcBorders>
              <w:top w:val="nil"/>
              <w:left w:val="nil"/>
              <w:bottom w:val="single" w:sz="4" w:space="0" w:color="auto"/>
              <w:right w:val="single" w:sz="4" w:space="0" w:color="auto"/>
            </w:tcBorders>
            <w:shd w:val="clear" w:color="auto" w:fill="auto"/>
            <w:noWrap/>
            <w:vAlign w:val="center"/>
            <w:hideMark/>
          </w:tcPr>
          <w:p w14:paraId="58664395" w14:textId="77777777" w:rsidR="0074559B" w:rsidRPr="00791D37" w:rsidRDefault="0074559B" w:rsidP="00791D37">
            <w:r w:rsidRPr="00791D37">
              <w:t>(Optional ≤ 1268 Bytes)</w:t>
            </w:r>
          </w:p>
        </w:tc>
      </w:tr>
    </w:tbl>
    <w:p w14:paraId="1662D902" w14:textId="77777777" w:rsidR="0074559B" w:rsidRPr="00791D37" w:rsidRDefault="0074559B" w:rsidP="00791D37">
      <w:pPr>
        <w:pStyle w:val="Descripcin"/>
      </w:pPr>
    </w:p>
    <w:p w14:paraId="692BD859" w14:textId="2E76DAB1" w:rsidR="0074559B" w:rsidRPr="00791D37" w:rsidRDefault="0074559B" w:rsidP="00CA0339">
      <w:pPr>
        <w:pStyle w:val="Descripcin"/>
        <w:jc w:val="center"/>
      </w:pPr>
      <w:bookmarkStart w:id="2550" w:name="_Toc81499573"/>
      <w:bookmarkStart w:id="2551" w:name="_Toc81639975"/>
      <w:r w:rsidRPr="00791D37">
        <w:t xml:space="preserve">Tabla </w:t>
      </w:r>
      <w:r w:rsidR="00B854F9">
        <w:fldChar w:fldCharType="begin"/>
      </w:r>
      <w:r w:rsidR="00B854F9">
        <w:instrText xml:space="preserve"> SEQ Tabla \* ARABIC </w:instrText>
      </w:r>
      <w:r w:rsidR="00B854F9">
        <w:fldChar w:fldCharType="separate"/>
      </w:r>
      <w:r w:rsidR="006242EF">
        <w:rPr>
          <w:noProof/>
        </w:rPr>
        <w:t>13</w:t>
      </w:r>
      <w:r w:rsidR="00B854F9">
        <w:rPr>
          <w:noProof/>
        </w:rPr>
        <w:fldChar w:fldCharType="end"/>
      </w:r>
      <w:r w:rsidRPr="00791D37">
        <w:t xml:space="preserve"> Formato del Paquete</w:t>
      </w:r>
      <w:bookmarkEnd w:id="2550"/>
      <w:bookmarkEnd w:id="2551"/>
    </w:p>
    <w:p w14:paraId="5217B821" w14:textId="77777777" w:rsidR="0074559B" w:rsidRPr="00791D37" w:rsidRDefault="0074559B" w:rsidP="00791D37"/>
    <w:p w14:paraId="72FFB61B" w14:textId="77777777" w:rsidR="0074559B" w:rsidRPr="00791D37" w:rsidRDefault="0074559B" w:rsidP="00791D37">
      <w:r w:rsidRPr="00791D37">
        <w:t>En primer lugar, hay una cabecera de cinco bytes de largo donde:</w:t>
      </w:r>
    </w:p>
    <w:p w14:paraId="56FA2E22" w14:textId="77777777" w:rsidR="0074559B" w:rsidRPr="00791D37" w:rsidRDefault="0074559B" w:rsidP="00791D37">
      <w:pPr>
        <w:pStyle w:val="Prrafodelista"/>
        <w:numPr>
          <w:ilvl w:val="0"/>
          <w:numId w:val="14"/>
        </w:numPr>
      </w:pPr>
      <w:r w:rsidRPr="00791D37">
        <w:rPr>
          <w:b/>
          <w:bCs/>
        </w:rPr>
        <w:t xml:space="preserve">L0: </w:t>
      </w:r>
      <w:r w:rsidRPr="00791D37">
        <w:t>El byte más significativo del largo de la payload.</w:t>
      </w:r>
    </w:p>
    <w:p w14:paraId="56C89FCC" w14:textId="77777777" w:rsidR="0074559B" w:rsidRPr="00791D37" w:rsidRDefault="0074559B" w:rsidP="00791D37">
      <w:pPr>
        <w:pStyle w:val="Prrafodelista"/>
        <w:numPr>
          <w:ilvl w:val="0"/>
          <w:numId w:val="14"/>
        </w:numPr>
      </w:pPr>
      <w:r w:rsidRPr="00791D37">
        <w:rPr>
          <w:b/>
          <w:bCs/>
        </w:rPr>
        <w:t>L1:</w:t>
      </w:r>
      <w:r w:rsidRPr="00791D37">
        <w:t xml:space="preserve"> El byte menos significativo del largo de la payload.</w:t>
      </w:r>
    </w:p>
    <w:p w14:paraId="69A73FF4" w14:textId="77777777" w:rsidR="0074559B" w:rsidRPr="00791D37" w:rsidRDefault="0074559B" w:rsidP="00791D37">
      <w:pPr>
        <w:pStyle w:val="Prrafodelista"/>
        <w:numPr>
          <w:ilvl w:val="0"/>
          <w:numId w:val="14"/>
        </w:numPr>
      </w:pPr>
      <w:r w:rsidRPr="00791D37">
        <w:rPr>
          <w:b/>
          <w:bCs/>
        </w:rPr>
        <w:t>TYPE:</w:t>
      </w:r>
      <w:r w:rsidRPr="00791D37">
        <w:t xml:space="preserve"> Descriptor de tipo.</w:t>
      </w:r>
    </w:p>
    <w:p w14:paraId="504D7497" w14:textId="77777777" w:rsidR="0074559B" w:rsidRPr="00791D37" w:rsidRDefault="0074559B" w:rsidP="00791D37">
      <w:pPr>
        <w:pStyle w:val="Prrafodelista"/>
        <w:numPr>
          <w:ilvl w:val="0"/>
          <w:numId w:val="14"/>
        </w:numPr>
      </w:pPr>
      <w:r w:rsidRPr="00791D37">
        <w:rPr>
          <w:b/>
          <w:bCs/>
        </w:rPr>
        <w:t>CMD:</w:t>
      </w:r>
      <w:r w:rsidRPr="00791D37">
        <w:t xml:space="preserve"> Descriptor de Comando</w:t>
      </w:r>
    </w:p>
    <w:p w14:paraId="467EB5D9" w14:textId="77777777" w:rsidR="0074559B" w:rsidRPr="00791D37" w:rsidRDefault="0074559B" w:rsidP="00791D37">
      <w:pPr>
        <w:pStyle w:val="Prrafodelista"/>
        <w:numPr>
          <w:ilvl w:val="0"/>
          <w:numId w:val="14"/>
        </w:numPr>
      </w:pPr>
      <w:r w:rsidRPr="00791D37">
        <w:rPr>
          <w:b/>
          <w:bCs/>
        </w:rPr>
        <w:t>CKS:</w:t>
      </w:r>
      <w:r w:rsidRPr="00791D37">
        <w:t xml:space="preserve"> Byte de Checksum. Se calcula con el XOR de todo el resto de bytes del paquete.</w:t>
      </w:r>
    </w:p>
    <w:p w14:paraId="06131C61" w14:textId="196C1073" w:rsidR="0074559B" w:rsidRDefault="0074559B" w:rsidP="00791D37">
      <w:pPr>
        <w:rPr>
          <w:ins w:id="2552" w:author="JORGE CONTRERAS ORTIZ" w:date="2021-09-04T12:52:00Z"/>
        </w:rPr>
      </w:pPr>
      <w:r w:rsidRPr="00791D37">
        <w:t>Después de la cabecera puede haber una payload de tamaño variable, el cuál puede presentarse como información opcional para un comando o respuesta específico. El tamaño máximo de la payload es de 1268 bytes. Todos los subcampos de la payload deben ser big endian.</w:t>
      </w:r>
    </w:p>
    <w:p w14:paraId="61BFB9DB" w14:textId="67F2173D" w:rsidR="00FE1EC4" w:rsidRDefault="00FE1EC4" w:rsidP="00791D37">
      <w:pPr>
        <w:rPr>
          <w:ins w:id="2553" w:author="JORGE CONTRERAS ORTIZ" w:date="2021-09-04T12:52:00Z"/>
        </w:rPr>
      </w:pPr>
    </w:p>
    <w:p w14:paraId="4D726942" w14:textId="77777777" w:rsidR="00FE1EC4" w:rsidRPr="00791D37" w:rsidRDefault="00FE1EC4" w:rsidP="00791D37"/>
    <w:p w14:paraId="263460D9" w14:textId="77777777" w:rsidR="0074559B" w:rsidRPr="00791D37" w:rsidRDefault="0074559B" w:rsidP="00791D37">
      <w:r w:rsidRPr="00791D37">
        <w:lastRenderedPageBreak/>
        <w:t xml:space="preserve">El byte </w:t>
      </w:r>
      <w:r w:rsidRPr="00791D37">
        <w:rPr>
          <w:b/>
          <w:bCs/>
        </w:rPr>
        <w:t xml:space="preserve">TYPE </w:t>
      </w:r>
      <w:r w:rsidRPr="00791D37">
        <w:t>tiene los siguientes bits:</w:t>
      </w:r>
    </w:p>
    <w:p w14:paraId="427433BB" w14:textId="77777777" w:rsidR="0074559B" w:rsidRPr="00791D37" w:rsidRDefault="0074559B" w:rsidP="00791D37"/>
    <w:tbl>
      <w:tblPr>
        <w:tblW w:w="3704" w:type="dxa"/>
        <w:jc w:val="center"/>
        <w:tblCellMar>
          <w:left w:w="70" w:type="dxa"/>
          <w:right w:w="70" w:type="dxa"/>
        </w:tblCellMar>
        <w:tblLook w:val="04A0" w:firstRow="1" w:lastRow="0" w:firstColumn="1" w:lastColumn="0" w:noHBand="0" w:noVBand="1"/>
      </w:tblPr>
      <w:tblGrid>
        <w:gridCol w:w="458"/>
        <w:gridCol w:w="458"/>
        <w:gridCol w:w="458"/>
        <w:gridCol w:w="458"/>
        <w:gridCol w:w="468"/>
        <w:gridCol w:w="468"/>
        <w:gridCol w:w="468"/>
        <w:gridCol w:w="445"/>
        <w:gridCol w:w="23"/>
      </w:tblGrid>
      <w:tr w:rsidR="0074559B" w:rsidRPr="00791D37" w14:paraId="0F8A59E3" w14:textId="77777777" w:rsidTr="008F166F">
        <w:trPr>
          <w:gridAfter w:val="1"/>
          <w:wAfter w:w="23" w:type="dxa"/>
          <w:trHeight w:val="300"/>
          <w:jc w:val="center"/>
        </w:trPr>
        <w:tc>
          <w:tcPr>
            <w:tcW w:w="3681" w:type="dxa"/>
            <w:gridSpan w:val="8"/>
            <w:tcBorders>
              <w:top w:val="single" w:sz="4" w:space="0" w:color="auto"/>
              <w:left w:val="single" w:sz="4" w:space="0" w:color="auto"/>
              <w:bottom w:val="single" w:sz="4" w:space="0" w:color="auto"/>
              <w:right w:val="single" w:sz="4" w:space="0" w:color="000000"/>
            </w:tcBorders>
            <w:shd w:val="clear" w:color="000000" w:fill="9BC2E6"/>
            <w:noWrap/>
            <w:vAlign w:val="center"/>
            <w:hideMark/>
          </w:tcPr>
          <w:p w14:paraId="7EF17109" w14:textId="77777777" w:rsidR="0074559B" w:rsidRPr="00791D37" w:rsidRDefault="0074559B" w:rsidP="00791D37">
            <w:pPr>
              <w:rPr>
                <w:lang w:eastAsia="es-ES"/>
              </w:rPr>
            </w:pPr>
            <w:r w:rsidRPr="00791D37">
              <w:rPr>
                <w:lang w:eastAsia="es-ES"/>
              </w:rPr>
              <w:t>TYPE (1 byte)</w:t>
            </w:r>
          </w:p>
        </w:tc>
      </w:tr>
      <w:tr w:rsidR="0074559B" w:rsidRPr="00791D37" w14:paraId="349BEBB0" w14:textId="77777777" w:rsidTr="008F166F">
        <w:trPr>
          <w:trHeight w:val="300"/>
          <w:jc w:val="center"/>
        </w:trPr>
        <w:tc>
          <w:tcPr>
            <w:tcW w:w="458" w:type="dxa"/>
            <w:tcBorders>
              <w:top w:val="nil"/>
              <w:left w:val="single" w:sz="4" w:space="0" w:color="auto"/>
              <w:bottom w:val="single" w:sz="4" w:space="0" w:color="auto"/>
              <w:right w:val="nil"/>
            </w:tcBorders>
            <w:shd w:val="clear" w:color="auto" w:fill="auto"/>
            <w:noWrap/>
            <w:vAlign w:val="center"/>
            <w:hideMark/>
          </w:tcPr>
          <w:p w14:paraId="49A7176E" w14:textId="77777777" w:rsidR="0074559B" w:rsidRPr="00791D37" w:rsidRDefault="0074559B" w:rsidP="00791D37">
            <w:pPr>
              <w:rPr>
                <w:lang w:eastAsia="es-ES"/>
              </w:rPr>
            </w:pPr>
            <w:r w:rsidRPr="00791D37">
              <w:rPr>
                <w:lang w:eastAsia="es-ES"/>
              </w:rPr>
              <w:t>FT</w:t>
            </w:r>
          </w:p>
        </w:tc>
        <w:tc>
          <w:tcPr>
            <w:tcW w:w="458" w:type="dxa"/>
            <w:tcBorders>
              <w:top w:val="nil"/>
              <w:left w:val="nil"/>
              <w:bottom w:val="single" w:sz="4" w:space="0" w:color="auto"/>
              <w:right w:val="single" w:sz="4" w:space="0" w:color="auto"/>
            </w:tcBorders>
            <w:shd w:val="clear" w:color="auto" w:fill="auto"/>
            <w:noWrap/>
            <w:vAlign w:val="center"/>
            <w:hideMark/>
          </w:tcPr>
          <w:p w14:paraId="2A3AB91E" w14:textId="77777777" w:rsidR="0074559B" w:rsidRPr="00791D37" w:rsidRDefault="0074559B" w:rsidP="00791D37">
            <w:pPr>
              <w:rPr>
                <w:lang w:eastAsia="es-ES"/>
              </w:rPr>
            </w:pPr>
            <w:r w:rsidRPr="00791D37">
              <w:rPr>
                <w:lang w:eastAsia="es-ES"/>
              </w:rPr>
              <w:t>FT</w:t>
            </w:r>
          </w:p>
        </w:tc>
        <w:tc>
          <w:tcPr>
            <w:tcW w:w="458" w:type="dxa"/>
            <w:tcBorders>
              <w:top w:val="nil"/>
              <w:left w:val="nil"/>
              <w:bottom w:val="single" w:sz="4" w:space="0" w:color="auto"/>
              <w:right w:val="nil"/>
            </w:tcBorders>
            <w:shd w:val="clear" w:color="auto" w:fill="auto"/>
            <w:noWrap/>
            <w:vAlign w:val="center"/>
            <w:hideMark/>
          </w:tcPr>
          <w:p w14:paraId="29DC8BCA" w14:textId="77777777" w:rsidR="0074559B" w:rsidRPr="00791D37" w:rsidRDefault="0074559B" w:rsidP="00791D37">
            <w:pPr>
              <w:rPr>
                <w:lang w:eastAsia="es-ES"/>
              </w:rPr>
            </w:pPr>
            <w:r w:rsidRPr="00791D37">
              <w:rPr>
                <w:lang w:eastAsia="es-ES"/>
              </w:rPr>
              <w:t>FT</w:t>
            </w:r>
          </w:p>
        </w:tc>
        <w:tc>
          <w:tcPr>
            <w:tcW w:w="458" w:type="dxa"/>
            <w:tcBorders>
              <w:top w:val="nil"/>
              <w:left w:val="nil"/>
              <w:bottom w:val="single" w:sz="4" w:space="0" w:color="auto"/>
              <w:right w:val="single" w:sz="4" w:space="0" w:color="auto"/>
            </w:tcBorders>
            <w:shd w:val="clear" w:color="auto" w:fill="auto"/>
            <w:noWrap/>
            <w:vAlign w:val="center"/>
            <w:hideMark/>
          </w:tcPr>
          <w:p w14:paraId="0CEBA0B3" w14:textId="77777777" w:rsidR="0074559B" w:rsidRPr="00791D37" w:rsidRDefault="0074559B" w:rsidP="00791D37">
            <w:pPr>
              <w:rPr>
                <w:lang w:eastAsia="es-ES"/>
              </w:rPr>
            </w:pPr>
            <w:r w:rsidRPr="00791D37">
              <w:rPr>
                <w:lang w:eastAsia="es-ES"/>
              </w:rPr>
              <w:t>FT</w:t>
            </w:r>
          </w:p>
        </w:tc>
        <w:tc>
          <w:tcPr>
            <w:tcW w:w="468" w:type="dxa"/>
            <w:tcBorders>
              <w:top w:val="nil"/>
              <w:left w:val="nil"/>
              <w:bottom w:val="single" w:sz="4" w:space="0" w:color="auto"/>
              <w:right w:val="nil"/>
            </w:tcBorders>
            <w:shd w:val="clear" w:color="auto" w:fill="auto"/>
            <w:noWrap/>
            <w:vAlign w:val="center"/>
            <w:hideMark/>
          </w:tcPr>
          <w:p w14:paraId="46809E1C" w14:textId="77777777" w:rsidR="0074559B" w:rsidRPr="00791D37" w:rsidRDefault="0074559B" w:rsidP="00791D37">
            <w:pPr>
              <w:rPr>
                <w:lang w:eastAsia="es-ES"/>
              </w:rPr>
            </w:pPr>
            <w:r w:rsidRPr="00791D37">
              <w:rPr>
                <w:lang w:eastAsia="es-ES"/>
              </w:rPr>
              <w:t>FC</w:t>
            </w:r>
          </w:p>
        </w:tc>
        <w:tc>
          <w:tcPr>
            <w:tcW w:w="468" w:type="dxa"/>
            <w:tcBorders>
              <w:top w:val="nil"/>
              <w:left w:val="nil"/>
              <w:bottom w:val="single" w:sz="4" w:space="0" w:color="auto"/>
              <w:right w:val="nil"/>
            </w:tcBorders>
            <w:shd w:val="clear" w:color="auto" w:fill="auto"/>
            <w:noWrap/>
            <w:vAlign w:val="center"/>
            <w:hideMark/>
          </w:tcPr>
          <w:p w14:paraId="4F3E8305" w14:textId="77777777" w:rsidR="0074559B" w:rsidRPr="00791D37" w:rsidRDefault="0074559B" w:rsidP="00791D37">
            <w:pPr>
              <w:rPr>
                <w:lang w:eastAsia="es-ES"/>
              </w:rPr>
            </w:pPr>
            <w:r w:rsidRPr="00791D37">
              <w:rPr>
                <w:lang w:eastAsia="es-ES"/>
              </w:rPr>
              <w:t>FC</w:t>
            </w:r>
          </w:p>
        </w:tc>
        <w:tc>
          <w:tcPr>
            <w:tcW w:w="468" w:type="dxa"/>
            <w:tcBorders>
              <w:top w:val="nil"/>
              <w:left w:val="nil"/>
              <w:bottom w:val="single" w:sz="4" w:space="0" w:color="auto"/>
              <w:right w:val="nil"/>
            </w:tcBorders>
            <w:shd w:val="clear" w:color="auto" w:fill="auto"/>
            <w:noWrap/>
            <w:vAlign w:val="center"/>
            <w:hideMark/>
          </w:tcPr>
          <w:p w14:paraId="2C353168" w14:textId="77777777" w:rsidR="0074559B" w:rsidRPr="00791D37" w:rsidRDefault="0074559B" w:rsidP="00791D37">
            <w:pPr>
              <w:rPr>
                <w:lang w:eastAsia="es-ES"/>
              </w:rPr>
            </w:pPr>
            <w:r w:rsidRPr="00791D37">
              <w:rPr>
                <w:lang w:eastAsia="es-ES"/>
              </w:rPr>
              <w:t>FC</w:t>
            </w:r>
          </w:p>
        </w:tc>
        <w:tc>
          <w:tcPr>
            <w:tcW w:w="468" w:type="dxa"/>
            <w:gridSpan w:val="2"/>
            <w:tcBorders>
              <w:top w:val="nil"/>
              <w:left w:val="nil"/>
              <w:bottom w:val="single" w:sz="4" w:space="0" w:color="auto"/>
              <w:right w:val="single" w:sz="4" w:space="0" w:color="auto"/>
            </w:tcBorders>
            <w:shd w:val="clear" w:color="auto" w:fill="auto"/>
            <w:noWrap/>
            <w:vAlign w:val="center"/>
            <w:hideMark/>
          </w:tcPr>
          <w:p w14:paraId="0FB52D6A" w14:textId="77777777" w:rsidR="0074559B" w:rsidRPr="00791D37" w:rsidRDefault="0074559B" w:rsidP="00791D37">
            <w:pPr>
              <w:rPr>
                <w:lang w:eastAsia="es-ES"/>
              </w:rPr>
            </w:pPr>
            <w:r w:rsidRPr="00791D37">
              <w:rPr>
                <w:lang w:eastAsia="es-ES"/>
              </w:rPr>
              <w:t>FC</w:t>
            </w:r>
          </w:p>
        </w:tc>
      </w:tr>
    </w:tbl>
    <w:p w14:paraId="5CAD90E8" w14:textId="77777777" w:rsidR="0074559B" w:rsidRPr="00791D37" w:rsidRDefault="0074559B" w:rsidP="00791D37">
      <w:pPr>
        <w:pStyle w:val="Descripcin"/>
      </w:pPr>
    </w:p>
    <w:p w14:paraId="099D098C" w14:textId="04F30DCA" w:rsidR="0074559B" w:rsidRPr="00791D37" w:rsidRDefault="0074559B" w:rsidP="00CA0339">
      <w:pPr>
        <w:pStyle w:val="Descripcin"/>
        <w:jc w:val="center"/>
      </w:pPr>
      <w:bookmarkStart w:id="2554" w:name="_Toc81499574"/>
      <w:bookmarkStart w:id="2555" w:name="_Toc81639976"/>
      <w:r w:rsidRPr="00791D37">
        <w:t xml:space="preserve">Tabla </w:t>
      </w:r>
      <w:r w:rsidR="00B854F9">
        <w:fldChar w:fldCharType="begin"/>
      </w:r>
      <w:r w:rsidR="00B854F9">
        <w:instrText xml:space="preserve"> SEQ Tabla \* ARABIC </w:instrText>
      </w:r>
      <w:r w:rsidR="00B854F9">
        <w:fldChar w:fldCharType="separate"/>
      </w:r>
      <w:r w:rsidR="006242EF">
        <w:rPr>
          <w:noProof/>
        </w:rPr>
        <w:t>14</w:t>
      </w:r>
      <w:r w:rsidR="00B854F9">
        <w:rPr>
          <w:noProof/>
        </w:rPr>
        <w:fldChar w:fldCharType="end"/>
      </w:r>
      <w:r w:rsidRPr="00791D37">
        <w:t xml:space="preserve"> Bits Byte Type</w:t>
      </w:r>
      <w:bookmarkEnd w:id="2554"/>
      <w:bookmarkEnd w:id="2555"/>
    </w:p>
    <w:p w14:paraId="6883FD99" w14:textId="34E626B7" w:rsidR="0074559B" w:rsidRPr="00791D37" w:rsidRDefault="0074559B" w:rsidP="00791D37">
      <w:del w:id="2556" w:author="JORGE CONTRERAS ORTIZ" w:date="2021-09-04T12:52:00Z">
        <w:r w:rsidRPr="00791D37" w:rsidDel="00FE1EC4">
          <w:br w:type="page"/>
        </w:r>
      </w:del>
    </w:p>
    <w:tbl>
      <w:tblPr>
        <w:tblW w:w="10153" w:type="dxa"/>
        <w:jc w:val="center"/>
        <w:tblCellMar>
          <w:left w:w="70" w:type="dxa"/>
          <w:right w:w="70" w:type="dxa"/>
        </w:tblCellMar>
        <w:tblLook w:val="04A0" w:firstRow="1" w:lastRow="0" w:firstColumn="1" w:lastColumn="0" w:noHBand="0" w:noVBand="1"/>
      </w:tblPr>
      <w:tblGrid>
        <w:gridCol w:w="1660"/>
        <w:gridCol w:w="1323"/>
        <w:gridCol w:w="1680"/>
        <w:gridCol w:w="2240"/>
        <w:gridCol w:w="1480"/>
        <w:gridCol w:w="1760"/>
        <w:gridCol w:w="10"/>
      </w:tblGrid>
      <w:tr w:rsidR="0074559B" w:rsidRPr="00791D37" w14:paraId="5295180F" w14:textId="77777777" w:rsidTr="008F166F">
        <w:trPr>
          <w:trHeight w:val="300"/>
          <w:jc w:val="center"/>
        </w:trPr>
        <w:tc>
          <w:tcPr>
            <w:tcW w:w="1660" w:type="dxa"/>
            <w:tcBorders>
              <w:top w:val="single" w:sz="4" w:space="0" w:color="auto"/>
              <w:left w:val="single" w:sz="4" w:space="0" w:color="auto"/>
              <w:bottom w:val="single" w:sz="4" w:space="0" w:color="auto"/>
              <w:right w:val="single" w:sz="4" w:space="0" w:color="auto"/>
            </w:tcBorders>
            <w:shd w:val="clear" w:color="000000" w:fill="9BC2E6"/>
            <w:vAlign w:val="center"/>
            <w:hideMark/>
          </w:tcPr>
          <w:p w14:paraId="2AA4CA33" w14:textId="77777777" w:rsidR="0074559B" w:rsidRPr="00791D37" w:rsidRDefault="0074559B" w:rsidP="00791D37">
            <w:pPr>
              <w:rPr>
                <w:rFonts w:eastAsia="Times New Roman"/>
                <w:color w:val="000000"/>
                <w:lang w:eastAsia="es-ES"/>
              </w:rPr>
            </w:pPr>
            <w:r w:rsidRPr="00791D37">
              <w:br w:type="page"/>
            </w:r>
          </w:p>
        </w:tc>
        <w:tc>
          <w:tcPr>
            <w:tcW w:w="8493" w:type="dxa"/>
            <w:gridSpan w:val="6"/>
            <w:tcBorders>
              <w:top w:val="single" w:sz="4" w:space="0" w:color="auto"/>
              <w:left w:val="nil"/>
              <w:bottom w:val="single" w:sz="4" w:space="0" w:color="auto"/>
              <w:right w:val="single" w:sz="4" w:space="0" w:color="auto"/>
            </w:tcBorders>
            <w:shd w:val="clear" w:color="000000" w:fill="9BC2E6"/>
            <w:vAlign w:val="center"/>
            <w:hideMark/>
          </w:tcPr>
          <w:p w14:paraId="0EEDC46C" w14:textId="77777777" w:rsidR="0074559B" w:rsidRPr="00791D37" w:rsidRDefault="0074559B" w:rsidP="00791D37">
            <w:pPr>
              <w:rPr>
                <w:lang w:eastAsia="es-ES"/>
              </w:rPr>
            </w:pPr>
            <w:r w:rsidRPr="00791D37">
              <w:rPr>
                <w:lang w:eastAsia="es-ES"/>
              </w:rPr>
              <w:t>FT: FRAME TYPE</w:t>
            </w:r>
          </w:p>
        </w:tc>
      </w:tr>
      <w:tr w:rsidR="0074559B" w:rsidRPr="00791D37" w14:paraId="70DFFD5B" w14:textId="77777777" w:rsidTr="008F166F">
        <w:trPr>
          <w:gridAfter w:val="1"/>
          <w:wAfter w:w="10" w:type="dxa"/>
          <w:trHeight w:val="33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3CC8D376" w14:textId="77777777" w:rsidR="0074559B" w:rsidRPr="00791D37" w:rsidRDefault="0074559B" w:rsidP="00791D37">
            <w:pPr>
              <w:rPr>
                <w:lang w:eastAsia="es-ES"/>
              </w:rPr>
            </w:pPr>
            <w:r w:rsidRPr="00791D37">
              <w:rPr>
                <w:lang w:eastAsia="es-ES"/>
              </w:rPr>
              <w:t>FC: FRAME CODE</w:t>
            </w:r>
          </w:p>
        </w:tc>
        <w:tc>
          <w:tcPr>
            <w:tcW w:w="1323" w:type="dxa"/>
            <w:tcBorders>
              <w:top w:val="nil"/>
              <w:left w:val="nil"/>
              <w:bottom w:val="single" w:sz="4" w:space="0" w:color="auto"/>
              <w:right w:val="single" w:sz="4" w:space="0" w:color="auto"/>
            </w:tcBorders>
            <w:shd w:val="clear" w:color="000000" w:fill="9BC2E6"/>
            <w:vAlign w:val="center"/>
            <w:hideMark/>
          </w:tcPr>
          <w:p w14:paraId="7F6531CD" w14:textId="77777777" w:rsidR="0074559B" w:rsidRPr="00791D37" w:rsidRDefault="0074559B" w:rsidP="00791D37">
            <w:pPr>
              <w:rPr>
                <w:lang w:eastAsia="es-ES"/>
              </w:rPr>
            </w:pPr>
            <w:r w:rsidRPr="00791D37">
              <w:rPr>
                <w:lang w:eastAsia="es-ES"/>
              </w:rPr>
              <w:t>0 -Reserved</w:t>
            </w:r>
          </w:p>
        </w:tc>
        <w:tc>
          <w:tcPr>
            <w:tcW w:w="1680" w:type="dxa"/>
            <w:tcBorders>
              <w:top w:val="nil"/>
              <w:left w:val="nil"/>
              <w:bottom w:val="single" w:sz="4" w:space="0" w:color="auto"/>
              <w:right w:val="single" w:sz="4" w:space="0" w:color="auto"/>
            </w:tcBorders>
            <w:shd w:val="clear" w:color="000000" w:fill="9BC2E6"/>
            <w:vAlign w:val="center"/>
            <w:hideMark/>
          </w:tcPr>
          <w:p w14:paraId="683480CD" w14:textId="77777777" w:rsidR="0074559B" w:rsidRPr="00791D37" w:rsidRDefault="0074559B" w:rsidP="00791D37">
            <w:pPr>
              <w:rPr>
                <w:lang w:eastAsia="es-ES"/>
              </w:rPr>
            </w:pPr>
            <w:r w:rsidRPr="00791D37">
              <w:rPr>
                <w:lang w:eastAsia="es-ES"/>
              </w:rPr>
              <w:t>1 - Command</w:t>
            </w:r>
          </w:p>
        </w:tc>
        <w:tc>
          <w:tcPr>
            <w:tcW w:w="2240" w:type="dxa"/>
            <w:tcBorders>
              <w:top w:val="nil"/>
              <w:left w:val="nil"/>
              <w:bottom w:val="single" w:sz="4" w:space="0" w:color="auto"/>
              <w:right w:val="single" w:sz="4" w:space="0" w:color="auto"/>
            </w:tcBorders>
            <w:shd w:val="clear" w:color="000000" w:fill="9BC2E6"/>
            <w:vAlign w:val="center"/>
            <w:hideMark/>
          </w:tcPr>
          <w:p w14:paraId="413E3813" w14:textId="77777777" w:rsidR="0074559B" w:rsidRPr="00791D37" w:rsidRDefault="0074559B" w:rsidP="00791D37">
            <w:pPr>
              <w:rPr>
                <w:lang w:eastAsia="es-ES"/>
              </w:rPr>
            </w:pPr>
            <w:r w:rsidRPr="00791D37">
              <w:rPr>
                <w:lang w:eastAsia="es-ES"/>
              </w:rPr>
              <w:t>2 - Response</w:t>
            </w:r>
          </w:p>
        </w:tc>
        <w:tc>
          <w:tcPr>
            <w:tcW w:w="1480" w:type="dxa"/>
            <w:tcBorders>
              <w:top w:val="nil"/>
              <w:left w:val="nil"/>
              <w:bottom w:val="single" w:sz="4" w:space="0" w:color="auto"/>
              <w:right w:val="single" w:sz="4" w:space="0" w:color="auto"/>
            </w:tcBorders>
            <w:shd w:val="clear" w:color="000000" w:fill="9BC2E6"/>
            <w:vAlign w:val="center"/>
            <w:hideMark/>
          </w:tcPr>
          <w:p w14:paraId="0AFA178F" w14:textId="77777777" w:rsidR="0074559B" w:rsidRPr="00791D37" w:rsidRDefault="0074559B" w:rsidP="00791D37">
            <w:pPr>
              <w:rPr>
                <w:lang w:eastAsia="es-ES"/>
              </w:rPr>
            </w:pPr>
            <w:r w:rsidRPr="00791D37">
              <w:rPr>
                <w:lang w:eastAsia="es-ES"/>
              </w:rPr>
              <w:t>3 - Notification</w:t>
            </w:r>
          </w:p>
        </w:tc>
        <w:tc>
          <w:tcPr>
            <w:tcW w:w="1760" w:type="dxa"/>
            <w:tcBorders>
              <w:top w:val="nil"/>
              <w:left w:val="nil"/>
              <w:bottom w:val="single" w:sz="4" w:space="0" w:color="auto"/>
              <w:right w:val="single" w:sz="4" w:space="0" w:color="auto"/>
            </w:tcBorders>
            <w:shd w:val="clear" w:color="000000" w:fill="9BC2E6"/>
            <w:vAlign w:val="center"/>
            <w:hideMark/>
          </w:tcPr>
          <w:p w14:paraId="37667695" w14:textId="77777777" w:rsidR="0074559B" w:rsidRPr="00791D37" w:rsidRDefault="0074559B" w:rsidP="00791D37">
            <w:pPr>
              <w:rPr>
                <w:lang w:eastAsia="es-ES"/>
              </w:rPr>
            </w:pPr>
            <w:r w:rsidRPr="00791D37">
              <w:rPr>
                <w:lang w:eastAsia="es-ES"/>
              </w:rPr>
              <w:t>4 to 15 - Reserved</w:t>
            </w:r>
          </w:p>
        </w:tc>
      </w:tr>
      <w:tr w:rsidR="0074559B" w:rsidRPr="00791D37" w14:paraId="0F783BA7" w14:textId="77777777" w:rsidTr="008F166F">
        <w:trPr>
          <w:gridAfter w:val="1"/>
          <w:wAfter w:w="10" w:type="dxa"/>
          <w:trHeight w:val="3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5C0773FC" w14:textId="77777777" w:rsidR="0074559B" w:rsidRPr="00791D37" w:rsidRDefault="0074559B" w:rsidP="00791D37">
            <w:pPr>
              <w:rPr>
                <w:lang w:eastAsia="es-ES"/>
              </w:rPr>
            </w:pPr>
            <w:r w:rsidRPr="00791D37">
              <w:rPr>
                <w:lang w:eastAsia="es-ES"/>
              </w:rPr>
              <w:t>0</w:t>
            </w:r>
          </w:p>
        </w:tc>
        <w:tc>
          <w:tcPr>
            <w:tcW w:w="1323" w:type="dxa"/>
            <w:tcBorders>
              <w:top w:val="nil"/>
              <w:left w:val="nil"/>
              <w:bottom w:val="single" w:sz="4" w:space="0" w:color="auto"/>
              <w:right w:val="single" w:sz="4" w:space="0" w:color="auto"/>
            </w:tcBorders>
            <w:shd w:val="clear" w:color="auto" w:fill="auto"/>
            <w:vAlign w:val="center"/>
            <w:hideMark/>
          </w:tcPr>
          <w:p w14:paraId="24F961FD"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0E30FFC7" w14:textId="77777777" w:rsidR="0074559B" w:rsidRPr="00791D37" w:rsidRDefault="0074559B" w:rsidP="00791D37">
            <w:pPr>
              <w:rPr>
                <w:lang w:eastAsia="es-ES"/>
              </w:rPr>
            </w:pPr>
            <w:r w:rsidRPr="00791D37">
              <w:rPr>
                <w:lang w:eastAsia="es-ES"/>
              </w:rPr>
              <w:t>Write / Execute</w:t>
            </w:r>
          </w:p>
        </w:tc>
        <w:tc>
          <w:tcPr>
            <w:tcW w:w="2240" w:type="dxa"/>
            <w:tcBorders>
              <w:top w:val="nil"/>
              <w:left w:val="nil"/>
              <w:bottom w:val="single" w:sz="4" w:space="0" w:color="auto"/>
              <w:right w:val="single" w:sz="4" w:space="0" w:color="auto"/>
            </w:tcBorders>
            <w:shd w:val="clear" w:color="auto" w:fill="auto"/>
            <w:vAlign w:val="center"/>
            <w:hideMark/>
          </w:tcPr>
          <w:p w14:paraId="08D1391B" w14:textId="77777777" w:rsidR="0074559B" w:rsidRPr="00791D37" w:rsidRDefault="0074559B" w:rsidP="00791D37">
            <w:pPr>
              <w:rPr>
                <w:lang w:eastAsia="es-ES"/>
              </w:rPr>
            </w:pPr>
            <w:r w:rsidRPr="00791D37">
              <w:rPr>
                <w:lang w:eastAsia="es-ES"/>
              </w:rPr>
              <w:t>OK</w:t>
            </w:r>
          </w:p>
        </w:tc>
        <w:tc>
          <w:tcPr>
            <w:tcW w:w="1480" w:type="dxa"/>
            <w:tcBorders>
              <w:top w:val="nil"/>
              <w:left w:val="nil"/>
              <w:bottom w:val="single" w:sz="4" w:space="0" w:color="auto"/>
              <w:right w:val="single" w:sz="4" w:space="0" w:color="auto"/>
            </w:tcBorders>
            <w:shd w:val="clear" w:color="auto" w:fill="auto"/>
            <w:vAlign w:val="center"/>
            <w:hideMark/>
          </w:tcPr>
          <w:p w14:paraId="5D88830B" w14:textId="77777777" w:rsidR="0074559B" w:rsidRPr="00791D37" w:rsidRDefault="0074559B" w:rsidP="00791D37">
            <w:pPr>
              <w:rPr>
                <w:lang w:eastAsia="es-ES"/>
              </w:rPr>
            </w:pPr>
            <w:r w:rsidRPr="00791D37">
              <w:rPr>
                <w:lang w:eastAsia="es-ES"/>
              </w:rPr>
              <w:t>Ping Reply</w:t>
            </w:r>
          </w:p>
        </w:tc>
        <w:tc>
          <w:tcPr>
            <w:tcW w:w="1760" w:type="dxa"/>
            <w:tcBorders>
              <w:top w:val="nil"/>
              <w:left w:val="nil"/>
              <w:bottom w:val="single" w:sz="4" w:space="0" w:color="auto"/>
              <w:right w:val="single" w:sz="4" w:space="0" w:color="auto"/>
            </w:tcBorders>
            <w:shd w:val="clear" w:color="auto" w:fill="auto"/>
            <w:vAlign w:val="center"/>
            <w:hideMark/>
          </w:tcPr>
          <w:p w14:paraId="59182CB7" w14:textId="77777777" w:rsidR="0074559B" w:rsidRPr="00791D37" w:rsidRDefault="0074559B" w:rsidP="00791D37">
            <w:pPr>
              <w:rPr>
                <w:lang w:eastAsia="es-ES"/>
              </w:rPr>
            </w:pPr>
            <w:r w:rsidRPr="00791D37">
              <w:rPr>
                <w:lang w:eastAsia="es-ES"/>
              </w:rPr>
              <w:t>-</w:t>
            </w:r>
          </w:p>
        </w:tc>
      </w:tr>
      <w:tr w:rsidR="0074559B" w:rsidRPr="00791D37" w14:paraId="1A8C142C" w14:textId="77777777" w:rsidTr="008F166F">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129540F9" w14:textId="77777777" w:rsidR="0074559B" w:rsidRPr="00791D37" w:rsidRDefault="0074559B" w:rsidP="00791D37">
            <w:pPr>
              <w:rPr>
                <w:lang w:eastAsia="es-ES"/>
              </w:rPr>
            </w:pPr>
            <w:r w:rsidRPr="00791D37">
              <w:rPr>
                <w:lang w:eastAsia="es-ES"/>
              </w:rPr>
              <w:t>1</w:t>
            </w:r>
          </w:p>
        </w:tc>
        <w:tc>
          <w:tcPr>
            <w:tcW w:w="1323" w:type="dxa"/>
            <w:tcBorders>
              <w:top w:val="nil"/>
              <w:left w:val="nil"/>
              <w:bottom w:val="single" w:sz="4" w:space="0" w:color="auto"/>
              <w:right w:val="single" w:sz="4" w:space="0" w:color="auto"/>
            </w:tcBorders>
            <w:shd w:val="clear" w:color="auto" w:fill="auto"/>
            <w:vAlign w:val="center"/>
            <w:hideMark/>
          </w:tcPr>
          <w:p w14:paraId="02EA58FE"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7364B527" w14:textId="77777777" w:rsidR="0074559B" w:rsidRPr="00791D37" w:rsidRDefault="0074559B" w:rsidP="00791D37">
            <w:pPr>
              <w:rPr>
                <w:lang w:eastAsia="es-ES"/>
              </w:rPr>
            </w:pPr>
            <w:r w:rsidRPr="00791D37">
              <w:rPr>
                <w:lang w:eastAsia="es-ES"/>
              </w:rPr>
              <w:t>Read</w:t>
            </w:r>
          </w:p>
        </w:tc>
        <w:tc>
          <w:tcPr>
            <w:tcW w:w="2240" w:type="dxa"/>
            <w:tcBorders>
              <w:top w:val="nil"/>
              <w:left w:val="nil"/>
              <w:bottom w:val="single" w:sz="4" w:space="0" w:color="auto"/>
              <w:right w:val="single" w:sz="4" w:space="0" w:color="auto"/>
            </w:tcBorders>
            <w:shd w:val="clear" w:color="auto" w:fill="auto"/>
            <w:vAlign w:val="center"/>
            <w:hideMark/>
          </w:tcPr>
          <w:p w14:paraId="798691CD" w14:textId="77777777" w:rsidR="0074559B" w:rsidRPr="00791D37" w:rsidRDefault="0074559B" w:rsidP="00791D37">
            <w:pPr>
              <w:rPr>
                <w:lang w:eastAsia="es-ES"/>
              </w:rPr>
            </w:pPr>
            <w:r w:rsidRPr="00791D37">
              <w:rPr>
                <w:lang w:eastAsia="es-ES"/>
              </w:rPr>
              <w:t>Value</w:t>
            </w:r>
          </w:p>
        </w:tc>
        <w:tc>
          <w:tcPr>
            <w:tcW w:w="1480" w:type="dxa"/>
            <w:tcBorders>
              <w:top w:val="nil"/>
              <w:left w:val="nil"/>
              <w:bottom w:val="single" w:sz="4" w:space="0" w:color="auto"/>
              <w:right w:val="single" w:sz="4" w:space="0" w:color="auto"/>
            </w:tcBorders>
            <w:shd w:val="clear" w:color="auto" w:fill="auto"/>
            <w:vAlign w:val="center"/>
            <w:hideMark/>
          </w:tcPr>
          <w:p w14:paraId="3A946753" w14:textId="77777777" w:rsidR="0074559B" w:rsidRPr="00791D37" w:rsidRDefault="0074559B" w:rsidP="00791D37">
            <w:pPr>
              <w:rPr>
                <w:lang w:eastAsia="es-ES"/>
              </w:rPr>
            </w:pPr>
            <w:r w:rsidRPr="00791D37">
              <w:rPr>
                <w:lang w:eastAsia="es-ES"/>
              </w:rPr>
              <w:t>Socket Received Data</w:t>
            </w:r>
          </w:p>
        </w:tc>
        <w:tc>
          <w:tcPr>
            <w:tcW w:w="1760" w:type="dxa"/>
            <w:tcBorders>
              <w:top w:val="nil"/>
              <w:left w:val="nil"/>
              <w:bottom w:val="single" w:sz="4" w:space="0" w:color="auto"/>
              <w:right w:val="single" w:sz="4" w:space="0" w:color="auto"/>
            </w:tcBorders>
            <w:shd w:val="clear" w:color="auto" w:fill="auto"/>
            <w:vAlign w:val="center"/>
            <w:hideMark/>
          </w:tcPr>
          <w:p w14:paraId="6A4CACBF" w14:textId="77777777" w:rsidR="0074559B" w:rsidRPr="00791D37" w:rsidRDefault="0074559B" w:rsidP="00791D37">
            <w:pPr>
              <w:rPr>
                <w:lang w:eastAsia="es-ES"/>
              </w:rPr>
            </w:pPr>
            <w:r w:rsidRPr="00791D37">
              <w:rPr>
                <w:lang w:eastAsia="es-ES"/>
              </w:rPr>
              <w:t>-</w:t>
            </w:r>
          </w:p>
        </w:tc>
      </w:tr>
      <w:tr w:rsidR="0074559B" w:rsidRPr="00791D37" w14:paraId="1F778AAF" w14:textId="77777777" w:rsidTr="008F166F">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0AEEAE56" w14:textId="77777777" w:rsidR="0074559B" w:rsidRPr="00791D37" w:rsidRDefault="0074559B" w:rsidP="00791D37">
            <w:pPr>
              <w:rPr>
                <w:lang w:eastAsia="es-ES"/>
              </w:rPr>
            </w:pPr>
            <w:r w:rsidRPr="00791D37">
              <w:rPr>
                <w:lang w:eastAsia="es-ES"/>
              </w:rPr>
              <w:t>2</w:t>
            </w:r>
          </w:p>
        </w:tc>
        <w:tc>
          <w:tcPr>
            <w:tcW w:w="1323" w:type="dxa"/>
            <w:tcBorders>
              <w:top w:val="nil"/>
              <w:left w:val="nil"/>
              <w:bottom w:val="single" w:sz="4" w:space="0" w:color="auto"/>
              <w:right w:val="single" w:sz="4" w:space="0" w:color="auto"/>
            </w:tcBorders>
            <w:shd w:val="clear" w:color="auto" w:fill="auto"/>
            <w:vAlign w:val="center"/>
            <w:hideMark/>
          </w:tcPr>
          <w:p w14:paraId="01A2BE43"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5B69B979" w14:textId="77777777" w:rsidR="0074559B" w:rsidRPr="00791D37" w:rsidRDefault="0074559B" w:rsidP="00791D37">
            <w:pPr>
              <w:rPr>
                <w:lang w:eastAsia="es-ES"/>
              </w:rPr>
            </w:pPr>
            <w:r w:rsidRPr="00791D37">
              <w:rPr>
                <w:lang w:eastAsia="es-ES"/>
              </w:rPr>
              <w:t>Delete</w:t>
            </w:r>
          </w:p>
        </w:tc>
        <w:tc>
          <w:tcPr>
            <w:tcW w:w="2240" w:type="dxa"/>
            <w:tcBorders>
              <w:top w:val="nil"/>
              <w:left w:val="nil"/>
              <w:bottom w:val="single" w:sz="4" w:space="0" w:color="auto"/>
              <w:right w:val="single" w:sz="4" w:space="0" w:color="auto"/>
            </w:tcBorders>
            <w:shd w:val="clear" w:color="auto" w:fill="auto"/>
            <w:vAlign w:val="center"/>
            <w:hideMark/>
          </w:tcPr>
          <w:p w14:paraId="01FD4C73" w14:textId="77777777" w:rsidR="0074559B" w:rsidRPr="00791D37" w:rsidRDefault="0074559B" w:rsidP="00791D37">
            <w:pPr>
              <w:rPr>
                <w:lang w:eastAsia="es-ES"/>
              </w:rPr>
            </w:pPr>
            <w:r w:rsidRPr="00791D37">
              <w:rPr>
                <w:lang w:eastAsia="es-ES"/>
              </w:rPr>
              <w:t>Bad parameter</w:t>
            </w:r>
          </w:p>
        </w:tc>
        <w:tc>
          <w:tcPr>
            <w:tcW w:w="1480" w:type="dxa"/>
            <w:tcBorders>
              <w:top w:val="nil"/>
              <w:left w:val="nil"/>
              <w:bottom w:val="single" w:sz="4" w:space="0" w:color="auto"/>
              <w:right w:val="single" w:sz="4" w:space="0" w:color="auto"/>
            </w:tcBorders>
            <w:shd w:val="clear" w:color="auto" w:fill="auto"/>
            <w:vAlign w:val="center"/>
            <w:hideMark/>
          </w:tcPr>
          <w:p w14:paraId="6D6A8F86" w14:textId="77777777" w:rsidR="0074559B" w:rsidRPr="00791D37" w:rsidRDefault="0074559B" w:rsidP="00791D37">
            <w:pPr>
              <w:rPr>
                <w:lang w:eastAsia="es-ES"/>
              </w:rPr>
            </w:pPr>
            <w:r w:rsidRPr="00791D37">
              <w:rPr>
                <w:lang w:eastAsia="es-ES"/>
              </w:rPr>
              <w:t>Named Ping Reply</w:t>
            </w:r>
          </w:p>
        </w:tc>
        <w:tc>
          <w:tcPr>
            <w:tcW w:w="1760" w:type="dxa"/>
            <w:tcBorders>
              <w:top w:val="nil"/>
              <w:left w:val="nil"/>
              <w:bottom w:val="single" w:sz="4" w:space="0" w:color="auto"/>
              <w:right w:val="single" w:sz="4" w:space="0" w:color="auto"/>
            </w:tcBorders>
            <w:shd w:val="clear" w:color="auto" w:fill="auto"/>
            <w:vAlign w:val="center"/>
            <w:hideMark/>
          </w:tcPr>
          <w:p w14:paraId="2C10E6EB" w14:textId="77777777" w:rsidR="0074559B" w:rsidRPr="00791D37" w:rsidRDefault="0074559B" w:rsidP="00791D37">
            <w:pPr>
              <w:rPr>
                <w:lang w:eastAsia="es-ES"/>
              </w:rPr>
            </w:pPr>
            <w:r w:rsidRPr="00791D37">
              <w:rPr>
                <w:lang w:eastAsia="es-ES"/>
              </w:rPr>
              <w:t>-</w:t>
            </w:r>
          </w:p>
        </w:tc>
      </w:tr>
      <w:tr w:rsidR="0074559B" w:rsidRPr="00791D37" w14:paraId="431AD1E8" w14:textId="77777777" w:rsidTr="008F166F">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48100FB9" w14:textId="77777777" w:rsidR="0074559B" w:rsidRPr="00791D37" w:rsidRDefault="0074559B" w:rsidP="00791D37">
            <w:pPr>
              <w:rPr>
                <w:lang w:eastAsia="es-ES"/>
              </w:rPr>
            </w:pPr>
            <w:r w:rsidRPr="00791D37">
              <w:rPr>
                <w:lang w:eastAsia="es-ES"/>
              </w:rPr>
              <w:t>3</w:t>
            </w:r>
          </w:p>
        </w:tc>
        <w:tc>
          <w:tcPr>
            <w:tcW w:w="1323" w:type="dxa"/>
            <w:tcBorders>
              <w:top w:val="nil"/>
              <w:left w:val="nil"/>
              <w:bottom w:val="single" w:sz="4" w:space="0" w:color="auto"/>
              <w:right w:val="single" w:sz="4" w:space="0" w:color="auto"/>
            </w:tcBorders>
            <w:shd w:val="clear" w:color="auto" w:fill="auto"/>
            <w:vAlign w:val="center"/>
            <w:hideMark/>
          </w:tcPr>
          <w:p w14:paraId="2B38163B"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21B9B019"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6BA580AD" w14:textId="77777777" w:rsidR="0074559B" w:rsidRPr="00791D37" w:rsidRDefault="0074559B" w:rsidP="00791D37">
            <w:pPr>
              <w:rPr>
                <w:lang w:eastAsia="es-ES"/>
              </w:rPr>
            </w:pPr>
            <w:r w:rsidRPr="00791D37">
              <w:rPr>
                <w:lang w:eastAsia="es-ES"/>
              </w:rPr>
              <w:t>Bad Command</w:t>
            </w:r>
          </w:p>
        </w:tc>
        <w:tc>
          <w:tcPr>
            <w:tcW w:w="1480" w:type="dxa"/>
            <w:tcBorders>
              <w:top w:val="nil"/>
              <w:left w:val="nil"/>
              <w:bottom w:val="single" w:sz="4" w:space="0" w:color="auto"/>
              <w:right w:val="single" w:sz="4" w:space="0" w:color="auto"/>
            </w:tcBorders>
            <w:shd w:val="clear" w:color="auto" w:fill="auto"/>
            <w:vAlign w:val="center"/>
            <w:hideMark/>
          </w:tcPr>
          <w:p w14:paraId="474665A2" w14:textId="77777777" w:rsidR="0074559B" w:rsidRPr="00791D37" w:rsidRDefault="0074559B" w:rsidP="00791D37">
            <w:pPr>
              <w:rPr>
                <w:lang w:eastAsia="es-ES"/>
              </w:rPr>
            </w:pPr>
            <w:r w:rsidRPr="00791D37">
              <w:rPr>
                <w:lang w:eastAsia="es-ES"/>
              </w:rPr>
              <w:t>Named Socket Received Data</w:t>
            </w:r>
          </w:p>
        </w:tc>
        <w:tc>
          <w:tcPr>
            <w:tcW w:w="1760" w:type="dxa"/>
            <w:tcBorders>
              <w:top w:val="nil"/>
              <w:left w:val="nil"/>
              <w:bottom w:val="single" w:sz="4" w:space="0" w:color="auto"/>
              <w:right w:val="single" w:sz="4" w:space="0" w:color="auto"/>
            </w:tcBorders>
            <w:shd w:val="clear" w:color="auto" w:fill="auto"/>
            <w:vAlign w:val="center"/>
            <w:hideMark/>
          </w:tcPr>
          <w:p w14:paraId="72B5CA32" w14:textId="77777777" w:rsidR="0074559B" w:rsidRPr="00791D37" w:rsidRDefault="0074559B" w:rsidP="00791D37">
            <w:pPr>
              <w:rPr>
                <w:lang w:eastAsia="es-ES"/>
              </w:rPr>
            </w:pPr>
            <w:r w:rsidRPr="00791D37">
              <w:rPr>
                <w:lang w:eastAsia="es-ES"/>
              </w:rPr>
              <w:t>-</w:t>
            </w:r>
          </w:p>
        </w:tc>
      </w:tr>
      <w:tr w:rsidR="0074559B" w:rsidRPr="00791D37" w14:paraId="5347B848" w14:textId="77777777" w:rsidTr="008F166F">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76F380ED" w14:textId="77777777" w:rsidR="0074559B" w:rsidRPr="00791D37" w:rsidRDefault="0074559B" w:rsidP="00791D37">
            <w:pPr>
              <w:rPr>
                <w:lang w:eastAsia="es-ES"/>
              </w:rPr>
            </w:pPr>
            <w:r w:rsidRPr="00791D37">
              <w:rPr>
                <w:lang w:eastAsia="es-ES"/>
              </w:rPr>
              <w:t>4</w:t>
            </w:r>
          </w:p>
        </w:tc>
        <w:tc>
          <w:tcPr>
            <w:tcW w:w="1323" w:type="dxa"/>
            <w:tcBorders>
              <w:top w:val="nil"/>
              <w:left w:val="nil"/>
              <w:bottom w:val="single" w:sz="4" w:space="0" w:color="auto"/>
              <w:right w:val="single" w:sz="4" w:space="0" w:color="auto"/>
            </w:tcBorders>
            <w:shd w:val="clear" w:color="auto" w:fill="auto"/>
            <w:vAlign w:val="center"/>
            <w:hideMark/>
          </w:tcPr>
          <w:p w14:paraId="76A60785"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5A7B6A3B"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4BA74F72" w14:textId="77777777" w:rsidR="0074559B" w:rsidRPr="00791D37" w:rsidRDefault="0074559B" w:rsidP="00791D37">
            <w:pPr>
              <w:rPr>
                <w:lang w:eastAsia="es-ES"/>
              </w:rPr>
            </w:pPr>
            <w:r w:rsidRPr="00791D37">
              <w:rPr>
                <w:lang w:eastAsia="es-ES"/>
              </w:rPr>
              <w:t>Operation not allowed</w:t>
            </w:r>
          </w:p>
        </w:tc>
        <w:tc>
          <w:tcPr>
            <w:tcW w:w="1480" w:type="dxa"/>
            <w:tcBorders>
              <w:top w:val="nil"/>
              <w:left w:val="nil"/>
              <w:bottom w:val="single" w:sz="4" w:space="0" w:color="auto"/>
              <w:right w:val="single" w:sz="4" w:space="0" w:color="auto"/>
            </w:tcBorders>
            <w:shd w:val="clear" w:color="auto" w:fill="auto"/>
            <w:vAlign w:val="center"/>
            <w:hideMark/>
          </w:tcPr>
          <w:p w14:paraId="6C9FA579" w14:textId="77777777" w:rsidR="0074559B" w:rsidRPr="00791D37" w:rsidRDefault="0074559B" w:rsidP="00791D37">
            <w:pPr>
              <w:rPr>
                <w:lang w:eastAsia="es-ES"/>
              </w:rPr>
            </w:pPr>
            <w:r w:rsidRPr="00791D37">
              <w:rPr>
                <w:lang w:eastAsia="es-ES"/>
              </w:rPr>
              <w:t>Destination Unreachable</w:t>
            </w:r>
          </w:p>
        </w:tc>
        <w:tc>
          <w:tcPr>
            <w:tcW w:w="1760" w:type="dxa"/>
            <w:tcBorders>
              <w:top w:val="nil"/>
              <w:left w:val="nil"/>
              <w:bottom w:val="single" w:sz="4" w:space="0" w:color="auto"/>
              <w:right w:val="single" w:sz="4" w:space="0" w:color="auto"/>
            </w:tcBorders>
            <w:shd w:val="clear" w:color="auto" w:fill="auto"/>
            <w:vAlign w:val="center"/>
            <w:hideMark/>
          </w:tcPr>
          <w:p w14:paraId="439C03B9" w14:textId="77777777" w:rsidR="0074559B" w:rsidRPr="00791D37" w:rsidRDefault="0074559B" w:rsidP="00791D37">
            <w:pPr>
              <w:rPr>
                <w:lang w:eastAsia="es-ES"/>
              </w:rPr>
            </w:pPr>
            <w:r w:rsidRPr="00791D37">
              <w:rPr>
                <w:lang w:eastAsia="es-ES"/>
              </w:rPr>
              <w:t>-</w:t>
            </w:r>
          </w:p>
        </w:tc>
      </w:tr>
      <w:tr w:rsidR="0074559B" w:rsidRPr="00791D37" w14:paraId="2E2DD2F8" w14:textId="77777777" w:rsidTr="008F166F">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01758777" w14:textId="77777777" w:rsidR="0074559B" w:rsidRPr="00791D37" w:rsidRDefault="0074559B" w:rsidP="00791D37">
            <w:pPr>
              <w:rPr>
                <w:lang w:eastAsia="es-ES"/>
              </w:rPr>
            </w:pPr>
            <w:r w:rsidRPr="00791D37">
              <w:rPr>
                <w:lang w:eastAsia="es-ES"/>
              </w:rPr>
              <w:t>5</w:t>
            </w:r>
          </w:p>
        </w:tc>
        <w:tc>
          <w:tcPr>
            <w:tcW w:w="1323" w:type="dxa"/>
            <w:tcBorders>
              <w:top w:val="nil"/>
              <w:left w:val="nil"/>
              <w:bottom w:val="single" w:sz="4" w:space="0" w:color="auto"/>
              <w:right w:val="single" w:sz="4" w:space="0" w:color="auto"/>
            </w:tcBorders>
            <w:shd w:val="clear" w:color="auto" w:fill="auto"/>
            <w:vAlign w:val="center"/>
            <w:hideMark/>
          </w:tcPr>
          <w:p w14:paraId="14DA8386"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1DF4745D"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4620DA1B" w14:textId="77777777" w:rsidR="0074559B" w:rsidRPr="00791D37" w:rsidRDefault="0074559B" w:rsidP="00791D37">
            <w:pPr>
              <w:rPr>
                <w:lang w:eastAsia="es-ES"/>
              </w:rPr>
            </w:pPr>
            <w:r w:rsidRPr="00791D37">
              <w:rPr>
                <w:lang w:eastAsia="es-ES"/>
              </w:rPr>
              <w:t>Memory Allocation Error</w:t>
            </w:r>
          </w:p>
        </w:tc>
        <w:tc>
          <w:tcPr>
            <w:tcW w:w="1480" w:type="dxa"/>
            <w:tcBorders>
              <w:top w:val="nil"/>
              <w:left w:val="nil"/>
              <w:bottom w:val="single" w:sz="4" w:space="0" w:color="auto"/>
              <w:right w:val="single" w:sz="4" w:space="0" w:color="auto"/>
            </w:tcBorders>
            <w:shd w:val="clear" w:color="auto" w:fill="auto"/>
            <w:vAlign w:val="center"/>
            <w:hideMark/>
          </w:tcPr>
          <w:p w14:paraId="755C167C" w14:textId="77777777" w:rsidR="0074559B" w:rsidRPr="00791D37" w:rsidRDefault="0074559B" w:rsidP="00791D37">
            <w:pPr>
              <w:rPr>
                <w:lang w:eastAsia="es-ES"/>
              </w:rPr>
            </w:pPr>
            <w:r w:rsidRPr="00791D37">
              <w:rPr>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68D77EF1" w14:textId="77777777" w:rsidR="0074559B" w:rsidRPr="00791D37" w:rsidRDefault="0074559B" w:rsidP="00791D37">
            <w:pPr>
              <w:rPr>
                <w:lang w:eastAsia="es-ES"/>
              </w:rPr>
            </w:pPr>
            <w:r w:rsidRPr="00791D37">
              <w:rPr>
                <w:lang w:eastAsia="es-ES"/>
              </w:rPr>
              <w:t>-</w:t>
            </w:r>
          </w:p>
        </w:tc>
      </w:tr>
      <w:tr w:rsidR="0074559B" w:rsidRPr="00791D37" w14:paraId="570E6639" w14:textId="77777777" w:rsidTr="008F166F">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2F0351C1" w14:textId="77777777" w:rsidR="0074559B" w:rsidRPr="00791D37" w:rsidRDefault="0074559B" w:rsidP="00791D37">
            <w:pPr>
              <w:rPr>
                <w:lang w:eastAsia="es-ES"/>
              </w:rPr>
            </w:pPr>
            <w:r w:rsidRPr="00791D37">
              <w:rPr>
                <w:lang w:eastAsia="es-ES"/>
              </w:rPr>
              <w:t>6</w:t>
            </w:r>
          </w:p>
        </w:tc>
        <w:tc>
          <w:tcPr>
            <w:tcW w:w="1323" w:type="dxa"/>
            <w:tcBorders>
              <w:top w:val="nil"/>
              <w:left w:val="nil"/>
              <w:bottom w:val="single" w:sz="4" w:space="0" w:color="auto"/>
              <w:right w:val="single" w:sz="4" w:space="0" w:color="auto"/>
            </w:tcBorders>
            <w:shd w:val="clear" w:color="auto" w:fill="auto"/>
            <w:vAlign w:val="center"/>
            <w:hideMark/>
          </w:tcPr>
          <w:p w14:paraId="2D6434E7"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784E48F2"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6E51739B" w14:textId="77777777" w:rsidR="0074559B" w:rsidRPr="00791D37" w:rsidRDefault="0074559B" w:rsidP="00791D37">
            <w:pPr>
              <w:rPr>
                <w:lang w:eastAsia="es-ES"/>
              </w:rPr>
            </w:pPr>
            <w:r w:rsidRPr="00791D37">
              <w:rPr>
                <w:lang w:eastAsia="es-ES"/>
              </w:rPr>
              <w:t>Config. Settings Misssing</w:t>
            </w:r>
          </w:p>
        </w:tc>
        <w:tc>
          <w:tcPr>
            <w:tcW w:w="1480" w:type="dxa"/>
            <w:tcBorders>
              <w:top w:val="nil"/>
              <w:left w:val="nil"/>
              <w:bottom w:val="single" w:sz="4" w:space="0" w:color="auto"/>
              <w:right w:val="single" w:sz="4" w:space="0" w:color="auto"/>
            </w:tcBorders>
            <w:shd w:val="clear" w:color="auto" w:fill="auto"/>
            <w:vAlign w:val="center"/>
            <w:hideMark/>
          </w:tcPr>
          <w:p w14:paraId="45CCFFB6" w14:textId="77777777" w:rsidR="0074559B" w:rsidRPr="00791D37" w:rsidRDefault="0074559B" w:rsidP="00791D37">
            <w:pPr>
              <w:rPr>
                <w:lang w:eastAsia="es-ES"/>
              </w:rPr>
            </w:pPr>
            <w:r w:rsidRPr="00791D37">
              <w:rPr>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647AD370" w14:textId="77777777" w:rsidR="0074559B" w:rsidRPr="00791D37" w:rsidRDefault="0074559B" w:rsidP="00791D37">
            <w:pPr>
              <w:rPr>
                <w:lang w:eastAsia="es-ES"/>
              </w:rPr>
            </w:pPr>
            <w:r w:rsidRPr="00791D37">
              <w:rPr>
                <w:lang w:eastAsia="es-ES"/>
              </w:rPr>
              <w:t>-</w:t>
            </w:r>
          </w:p>
        </w:tc>
      </w:tr>
      <w:tr w:rsidR="0074559B" w:rsidRPr="00791D37" w14:paraId="15C373E7" w14:textId="77777777" w:rsidTr="008F166F">
        <w:trPr>
          <w:gridAfter w:val="1"/>
          <w:wAfter w:w="10" w:type="dxa"/>
          <w:trHeight w:val="3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5E74802E" w14:textId="77777777" w:rsidR="0074559B" w:rsidRPr="00791D37" w:rsidRDefault="0074559B" w:rsidP="00791D37">
            <w:pPr>
              <w:rPr>
                <w:lang w:eastAsia="es-ES"/>
              </w:rPr>
            </w:pPr>
            <w:r w:rsidRPr="00791D37">
              <w:rPr>
                <w:lang w:eastAsia="es-ES"/>
              </w:rPr>
              <w:t>7</w:t>
            </w:r>
          </w:p>
        </w:tc>
        <w:tc>
          <w:tcPr>
            <w:tcW w:w="1323" w:type="dxa"/>
            <w:tcBorders>
              <w:top w:val="nil"/>
              <w:left w:val="nil"/>
              <w:bottom w:val="single" w:sz="4" w:space="0" w:color="auto"/>
              <w:right w:val="single" w:sz="4" w:space="0" w:color="auto"/>
            </w:tcBorders>
            <w:shd w:val="clear" w:color="auto" w:fill="auto"/>
            <w:vAlign w:val="center"/>
            <w:hideMark/>
          </w:tcPr>
          <w:p w14:paraId="36665EFF"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105720E6"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7995DD3C" w14:textId="77777777" w:rsidR="0074559B" w:rsidRPr="00791D37" w:rsidRDefault="0074559B" w:rsidP="00791D37">
            <w:pPr>
              <w:rPr>
                <w:lang w:eastAsia="es-ES"/>
              </w:rPr>
            </w:pPr>
            <w:r w:rsidRPr="00791D37">
              <w:rPr>
                <w:lang w:eastAsia="es-ES"/>
              </w:rPr>
              <w:t>Firmware Update Error</w:t>
            </w:r>
          </w:p>
        </w:tc>
        <w:tc>
          <w:tcPr>
            <w:tcW w:w="1480" w:type="dxa"/>
            <w:tcBorders>
              <w:top w:val="nil"/>
              <w:left w:val="nil"/>
              <w:bottom w:val="single" w:sz="4" w:space="0" w:color="auto"/>
              <w:right w:val="single" w:sz="4" w:space="0" w:color="auto"/>
            </w:tcBorders>
            <w:shd w:val="clear" w:color="auto" w:fill="auto"/>
            <w:vAlign w:val="center"/>
            <w:hideMark/>
          </w:tcPr>
          <w:p w14:paraId="05554428" w14:textId="77777777" w:rsidR="0074559B" w:rsidRPr="00791D37" w:rsidRDefault="0074559B" w:rsidP="00791D37">
            <w:pPr>
              <w:rPr>
                <w:lang w:eastAsia="es-ES"/>
              </w:rPr>
            </w:pPr>
            <w:r w:rsidRPr="00791D37">
              <w:rPr>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332461AA" w14:textId="77777777" w:rsidR="0074559B" w:rsidRPr="00791D37" w:rsidRDefault="0074559B" w:rsidP="00791D37">
            <w:pPr>
              <w:rPr>
                <w:lang w:eastAsia="es-ES"/>
              </w:rPr>
            </w:pPr>
            <w:r w:rsidRPr="00791D37">
              <w:rPr>
                <w:lang w:eastAsia="es-ES"/>
              </w:rPr>
              <w:t>-</w:t>
            </w:r>
          </w:p>
        </w:tc>
      </w:tr>
      <w:tr w:rsidR="0074559B" w:rsidRPr="00791D37" w14:paraId="7DA68B8E" w14:textId="77777777" w:rsidTr="008F166F">
        <w:trPr>
          <w:gridAfter w:val="1"/>
          <w:wAfter w:w="10" w:type="dxa"/>
          <w:trHeight w:val="3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064220CA" w14:textId="77777777" w:rsidR="0074559B" w:rsidRPr="00791D37" w:rsidRDefault="0074559B" w:rsidP="00791D37">
            <w:pPr>
              <w:rPr>
                <w:lang w:eastAsia="es-ES"/>
              </w:rPr>
            </w:pPr>
            <w:r w:rsidRPr="00791D37">
              <w:rPr>
                <w:lang w:eastAsia="es-ES"/>
              </w:rPr>
              <w:t>8</w:t>
            </w:r>
          </w:p>
        </w:tc>
        <w:tc>
          <w:tcPr>
            <w:tcW w:w="1323" w:type="dxa"/>
            <w:tcBorders>
              <w:top w:val="nil"/>
              <w:left w:val="nil"/>
              <w:bottom w:val="single" w:sz="4" w:space="0" w:color="auto"/>
              <w:right w:val="single" w:sz="4" w:space="0" w:color="auto"/>
            </w:tcBorders>
            <w:shd w:val="clear" w:color="auto" w:fill="auto"/>
            <w:vAlign w:val="center"/>
            <w:hideMark/>
          </w:tcPr>
          <w:p w14:paraId="31F09DE1"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76E598ED"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6128B448" w14:textId="77777777" w:rsidR="0074559B" w:rsidRPr="00791D37" w:rsidRDefault="0074559B" w:rsidP="00791D37">
            <w:pPr>
              <w:rPr>
                <w:lang w:eastAsia="es-ES"/>
              </w:rPr>
            </w:pPr>
            <w:r w:rsidRPr="00791D37">
              <w:rPr>
                <w:lang w:eastAsia="es-ES"/>
              </w:rPr>
              <w:t>Busy</w:t>
            </w:r>
          </w:p>
        </w:tc>
        <w:tc>
          <w:tcPr>
            <w:tcW w:w="1480" w:type="dxa"/>
            <w:tcBorders>
              <w:top w:val="nil"/>
              <w:left w:val="nil"/>
              <w:bottom w:val="single" w:sz="4" w:space="0" w:color="auto"/>
              <w:right w:val="single" w:sz="4" w:space="0" w:color="auto"/>
            </w:tcBorders>
            <w:shd w:val="clear" w:color="auto" w:fill="auto"/>
            <w:vAlign w:val="center"/>
            <w:hideMark/>
          </w:tcPr>
          <w:p w14:paraId="7199157B" w14:textId="77777777" w:rsidR="0074559B" w:rsidRPr="00791D37" w:rsidRDefault="0074559B" w:rsidP="00791D37">
            <w:pPr>
              <w:rPr>
                <w:lang w:eastAsia="es-ES"/>
              </w:rPr>
            </w:pPr>
            <w:r w:rsidRPr="00791D37">
              <w:rPr>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18D9FC08" w14:textId="77777777" w:rsidR="0074559B" w:rsidRPr="00791D37" w:rsidRDefault="0074559B" w:rsidP="00791D37">
            <w:pPr>
              <w:rPr>
                <w:lang w:eastAsia="es-ES"/>
              </w:rPr>
            </w:pPr>
            <w:r w:rsidRPr="00791D37">
              <w:rPr>
                <w:lang w:eastAsia="es-ES"/>
              </w:rPr>
              <w:t>-</w:t>
            </w:r>
          </w:p>
        </w:tc>
      </w:tr>
      <w:tr w:rsidR="0074559B" w:rsidRPr="00791D37" w14:paraId="04E420CB" w14:textId="77777777" w:rsidTr="008F166F">
        <w:trPr>
          <w:gridAfter w:val="1"/>
          <w:wAfter w:w="10" w:type="dxa"/>
          <w:trHeight w:val="3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7944BFD1" w14:textId="77777777" w:rsidR="0074559B" w:rsidRPr="00791D37" w:rsidRDefault="0074559B" w:rsidP="00791D37">
            <w:pPr>
              <w:rPr>
                <w:lang w:eastAsia="es-ES"/>
              </w:rPr>
            </w:pPr>
            <w:r w:rsidRPr="00791D37">
              <w:rPr>
                <w:lang w:eastAsia="es-ES"/>
              </w:rPr>
              <w:t>9 to 15</w:t>
            </w:r>
          </w:p>
        </w:tc>
        <w:tc>
          <w:tcPr>
            <w:tcW w:w="1323" w:type="dxa"/>
            <w:tcBorders>
              <w:top w:val="nil"/>
              <w:left w:val="nil"/>
              <w:bottom w:val="single" w:sz="4" w:space="0" w:color="auto"/>
              <w:right w:val="single" w:sz="4" w:space="0" w:color="auto"/>
            </w:tcBorders>
            <w:shd w:val="clear" w:color="auto" w:fill="auto"/>
            <w:vAlign w:val="center"/>
            <w:hideMark/>
          </w:tcPr>
          <w:p w14:paraId="5D7FB13B"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06BF0B77"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6A277E57" w14:textId="77777777" w:rsidR="0074559B" w:rsidRPr="00791D37" w:rsidRDefault="0074559B" w:rsidP="00791D37">
            <w:pPr>
              <w:rPr>
                <w:lang w:eastAsia="es-ES"/>
              </w:rPr>
            </w:pPr>
            <w:r w:rsidRPr="00791D37">
              <w:rPr>
                <w:lang w:eastAsia="es-ES"/>
              </w:rPr>
              <w:t>-</w:t>
            </w:r>
          </w:p>
        </w:tc>
        <w:tc>
          <w:tcPr>
            <w:tcW w:w="1480" w:type="dxa"/>
            <w:tcBorders>
              <w:top w:val="nil"/>
              <w:left w:val="nil"/>
              <w:bottom w:val="single" w:sz="4" w:space="0" w:color="auto"/>
              <w:right w:val="single" w:sz="4" w:space="0" w:color="auto"/>
            </w:tcBorders>
            <w:shd w:val="clear" w:color="auto" w:fill="auto"/>
            <w:vAlign w:val="center"/>
            <w:hideMark/>
          </w:tcPr>
          <w:p w14:paraId="0826AC98" w14:textId="77777777" w:rsidR="0074559B" w:rsidRPr="00791D37" w:rsidRDefault="0074559B" w:rsidP="00791D37">
            <w:pPr>
              <w:rPr>
                <w:lang w:eastAsia="es-ES"/>
              </w:rPr>
            </w:pPr>
            <w:r w:rsidRPr="00791D37">
              <w:rPr>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4EB806A7" w14:textId="77777777" w:rsidR="0074559B" w:rsidRPr="00791D37" w:rsidRDefault="0074559B" w:rsidP="00791D37">
            <w:pPr>
              <w:rPr>
                <w:lang w:eastAsia="es-ES"/>
              </w:rPr>
            </w:pPr>
            <w:r w:rsidRPr="00791D37">
              <w:rPr>
                <w:lang w:eastAsia="es-ES"/>
              </w:rPr>
              <w:t>-</w:t>
            </w:r>
          </w:p>
        </w:tc>
      </w:tr>
    </w:tbl>
    <w:p w14:paraId="3ECAC358" w14:textId="77777777" w:rsidR="0074559B" w:rsidRPr="00791D37" w:rsidRDefault="0074559B" w:rsidP="00791D37">
      <w:pPr>
        <w:pStyle w:val="Descripcin"/>
      </w:pPr>
    </w:p>
    <w:p w14:paraId="03B4D845" w14:textId="3B9CE2B5" w:rsidR="0074559B" w:rsidRPr="00791D37" w:rsidRDefault="0074559B" w:rsidP="00CA0339">
      <w:pPr>
        <w:pStyle w:val="Descripcin"/>
        <w:jc w:val="center"/>
      </w:pPr>
      <w:bookmarkStart w:id="2557" w:name="_Toc81499575"/>
      <w:bookmarkStart w:id="2558" w:name="_Toc81639977"/>
      <w:r w:rsidRPr="00791D37">
        <w:t xml:space="preserve">Tabla </w:t>
      </w:r>
      <w:r w:rsidR="00B854F9">
        <w:fldChar w:fldCharType="begin"/>
      </w:r>
      <w:r w:rsidR="00B854F9">
        <w:instrText xml:space="preserve"> SEQ Tabla \* ARABIC </w:instrText>
      </w:r>
      <w:r w:rsidR="00B854F9">
        <w:fldChar w:fldCharType="separate"/>
      </w:r>
      <w:r w:rsidR="006242EF">
        <w:rPr>
          <w:noProof/>
        </w:rPr>
        <w:t>15</w:t>
      </w:r>
      <w:r w:rsidR="00B854F9">
        <w:rPr>
          <w:noProof/>
        </w:rPr>
        <w:fldChar w:fldCharType="end"/>
      </w:r>
      <w:r w:rsidRPr="00791D37">
        <w:t xml:space="preserve"> Significado Bits Byte Type</w:t>
      </w:r>
      <w:bookmarkEnd w:id="2557"/>
      <w:bookmarkEnd w:id="2558"/>
    </w:p>
    <w:p w14:paraId="4BD9859D" w14:textId="501460CA" w:rsidR="0074559B" w:rsidRDefault="0074559B" w:rsidP="00791D37">
      <w:pPr>
        <w:rPr>
          <w:ins w:id="2559" w:author="JORGE CONTRERAS ORTIZ" w:date="2021-09-04T12:52:00Z"/>
        </w:rPr>
      </w:pPr>
    </w:p>
    <w:p w14:paraId="38D207EA" w14:textId="4C762C5D" w:rsidR="00FE1EC4" w:rsidRDefault="00FE1EC4" w:rsidP="00791D37">
      <w:pPr>
        <w:rPr>
          <w:ins w:id="2560" w:author="JORGE CONTRERAS ORTIZ" w:date="2021-09-04T12:52:00Z"/>
        </w:rPr>
      </w:pPr>
    </w:p>
    <w:p w14:paraId="6C90B98F" w14:textId="77777777" w:rsidR="00A60C70" w:rsidRPr="00791D37" w:rsidRDefault="00A60C70" w:rsidP="00791D37"/>
    <w:p w14:paraId="72E7BADD" w14:textId="77777777" w:rsidR="0074559B" w:rsidRPr="00791D37" w:rsidRDefault="0074559B" w:rsidP="00791D37"/>
    <w:p w14:paraId="3EF8A087" w14:textId="044FB29D" w:rsidR="0074559B" w:rsidRPr="00791D37" w:rsidRDefault="00A60C70" w:rsidP="00FE1EC4">
      <w:pPr>
        <w:pStyle w:val="Ttulo4"/>
      </w:pPr>
      <w:bookmarkStart w:id="2561" w:name="_Toc81499440"/>
      <w:bookmarkStart w:id="2562" w:name="_Toc81650443"/>
      <w:r w:rsidRPr="00791D37">
        <w:lastRenderedPageBreak/>
        <w:t>REPRESENTACIÓN DE DATOS</w:t>
      </w:r>
      <w:bookmarkEnd w:id="2561"/>
      <w:bookmarkEnd w:id="2562"/>
    </w:p>
    <w:p w14:paraId="633338C7" w14:textId="77777777" w:rsidR="0074559B" w:rsidRPr="00791D37" w:rsidRDefault="0074559B" w:rsidP="00791D37"/>
    <w:p w14:paraId="3F160D0D" w14:textId="77777777" w:rsidR="0074559B" w:rsidRPr="00791D37" w:rsidRDefault="0074559B" w:rsidP="00791D37">
      <w:r w:rsidRPr="00791D37">
        <w:t>La payload de un comando, la respuesta o una notificación, puede consistir en uno o más parámetros separados, cada uno con diferente representación. Los principales tipos son:</w:t>
      </w:r>
    </w:p>
    <w:p w14:paraId="4BFF6EA2" w14:textId="77777777" w:rsidR="0074559B" w:rsidRPr="00791D37" w:rsidRDefault="0074559B" w:rsidP="00791D37">
      <w:pPr>
        <w:pStyle w:val="Prrafodelista"/>
        <w:numPr>
          <w:ilvl w:val="0"/>
          <w:numId w:val="14"/>
        </w:numPr>
      </w:pPr>
      <w:r w:rsidRPr="00791D37">
        <w:rPr>
          <w:b/>
          <w:bCs/>
        </w:rPr>
        <w:t xml:space="preserve">HEX (n): </w:t>
      </w:r>
      <w:r w:rsidRPr="00791D37">
        <w:t>Valor hexadecimal genérico de un tamaño variable de hasta n bytes.</w:t>
      </w:r>
    </w:p>
    <w:p w14:paraId="21441E8F" w14:textId="77777777" w:rsidR="0074559B" w:rsidRPr="00791D37" w:rsidRDefault="0074559B" w:rsidP="00791D37">
      <w:pPr>
        <w:pStyle w:val="Prrafodelista"/>
        <w:numPr>
          <w:ilvl w:val="0"/>
          <w:numId w:val="14"/>
        </w:numPr>
      </w:pPr>
      <w:r w:rsidRPr="00791D37">
        <w:rPr>
          <w:b/>
          <w:bCs/>
        </w:rPr>
        <w:t>HEXN (n):</w:t>
      </w:r>
      <w:r w:rsidRPr="00791D37">
        <w:t xml:space="preserve"> Valor hexadecimal genérico de un tamaño fijo de n bytes.</w:t>
      </w:r>
    </w:p>
    <w:p w14:paraId="4D552865" w14:textId="77777777" w:rsidR="0074559B" w:rsidRPr="00791D37" w:rsidRDefault="0074559B" w:rsidP="00791D37">
      <w:pPr>
        <w:pStyle w:val="Prrafodelista"/>
        <w:numPr>
          <w:ilvl w:val="0"/>
          <w:numId w:val="14"/>
        </w:numPr>
      </w:pPr>
      <w:r w:rsidRPr="00791D37">
        <w:rPr>
          <w:b/>
          <w:bCs/>
        </w:rPr>
        <w:t>DEC (n):</w:t>
      </w:r>
      <w:r w:rsidRPr="00791D37">
        <w:t xml:space="preserve"> Valor decimal (entero sin signo) representado en n bytes (tamaño fijo).</w:t>
      </w:r>
    </w:p>
    <w:p w14:paraId="56FB795D" w14:textId="77777777" w:rsidR="0074559B" w:rsidRPr="00791D37" w:rsidRDefault="0074559B" w:rsidP="00791D37">
      <w:pPr>
        <w:pStyle w:val="Prrafodelista"/>
        <w:numPr>
          <w:ilvl w:val="0"/>
          <w:numId w:val="14"/>
        </w:numPr>
      </w:pPr>
      <w:r w:rsidRPr="00791D37">
        <w:rPr>
          <w:b/>
          <w:bCs/>
        </w:rPr>
        <w:t>ENU:</w:t>
      </w:r>
      <w:r w:rsidRPr="00791D37">
        <w:t xml:space="preserve"> Caso específico de DEC(1) en el cual solo estarán permitidos una enumeración de valores definidos (diferentes para cada comando).</w:t>
      </w:r>
    </w:p>
    <w:p w14:paraId="086BDA5A" w14:textId="77777777" w:rsidR="0074559B" w:rsidRPr="00791D37" w:rsidRDefault="0074559B" w:rsidP="00791D37">
      <w:pPr>
        <w:pStyle w:val="Prrafodelista"/>
        <w:numPr>
          <w:ilvl w:val="0"/>
          <w:numId w:val="14"/>
        </w:numPr>
      </w:pPr>
      <w:r w:rsidRPr="00791D37">
        <w:rPr>
          <w:b/>
          <w:bCs/>
        </w:rPr>
        <w:t>STR (a, b):</w:t>
      </w:r>
      <w:r w:rsidRPr="00791D37">
        <w:t xml:space="preserve"> Cadena ASCII de un tamaño fijado entre a y b caracteres. Se omite el EOS para comandos y se incluye para respuestas o notificaciones.</w:t>
      </w:r>
    </w:p>
    <w:p w14:paraId="2CA461F3" w14:textId="225F9E97" w:rsidR="0074559B" w:rsidRPr="00791D37" w:rsidRDefault="0074559B" w:rsidP="00791D37">
      <w:pPr>
        <w:pStyle w:val="Prrafodelista"/>
        <w:numPr>
          <w:ilvl w:val="0"/>
          <w:numId w:val="14"/>
        </w:numPr>
      </w:pPr>
      <w:r w:rsidRPr="00791D37">
        <w:rPr>
          <w:b/>
          <w:bCs/>
        </w:rPr>
        <w:t>STRN (n):</w:t>
      </w:r>
      <w:r w:rsidRPr="00791D37">
        <w:t xml:space="preserve"> Cadena ASCII con un tamaño fijado de n caracteres, incluido EOS. En caso de que la cadena sea más corta de lo requerido, está permitido añadir más bytes EOS como padding</w:t>
      </w:r>
      <w:ins w:id="2563" w:author="JORGE CONTRERAS ORTIZ" w:date="2021-09-04T12:53:00Z">
        <w:r w:rsidR="00A60C70">
          <w:t>.</w:t>
        </w:r>
      </w:ins>
      <w:del w:id="2564" w:author="JORGE CONTRERAS ORTIZ" w:date="2021-09-04T12:53:00Z">
        <w:r w:rsidRPr="00791D37" w:rsidDel="00A60C70">
          <w:delText>.</w:delText>
        </w:r>
      </w:del>
    </w:p>
    <w:p w14:paraId="394E640C" w14:textId="77777777" w:rsidR="0074559B" w:rsidRPr="00791D37" w:rsidRDefault="0074559B" w:rsidP="00791D37">
      <w:pPr>
        <w:pStyle w:val="Prrafodelista"/>
        <w:numPr>
          <w:ilvl w:val="0"/>
          <w:numId w:val="14"/>
        </w:numPr>
      </w:pPr>
      <w:r w:rsidRPr="00791D37">
        <w:rPr>
          <w:b/>
          <w:bCs/>
        </w:rPr>
        <w:t>MAC:</w:t>
      </w:r>
      <w:r w:rsidRPr="00791D37">
        <w:t xml:space="preserve"> Caso específico de HEXN(8), representando un identificador de interfaz (dirección MAC), con un tamaño de 8 bytes.</w:t>
      </w:r>
    </w:p>
    <w:p w14:paraId="0F60DFC1" w14:textId="77777777" w:rsidR="0074559B" w:rsidRPr="00791D37" w:rsidRDefault="0074559B" w:rsidP="00791D37">
      <w:pPr>
        <w:pStyle w:val="Prrafodelista"/>
        <w:numPr>
          <w:ilvl w:val="0"/>
          <w:numId w:val="14"/>
        </w:numPr>
      </w:pPr>
      <w:r w:rsidRPr="00791D37">
        <w:rPr>
          <w:b/>
          <w:bCs/>
        </w:rPr>
        <w:t>ADDR (n):</w:t>
      </w:r>
      <w:r w:rsidRPr="00791D37">
        <w:t xml:space="preserve"> Caso específico de HEXN(8) o HEXN(16), representando un prefijo IPv6 de tamaño 64 bits o una dirección IPv6 con 128 bits de tamaño.</w:t>
      </w:r>
    </w:p>
    <w:p w14:paraId="127495DB" w14:textId="77777777" w:rsidR="0074559B" w:rsidRPr="00791D37" w:rsidRDefault="0074559B" w:rsidP="00791D37">
      <w:pPr>
        <w:pStyle w:val="Prrafodelista"/>
        <w:numPr>
          <w:ilvl w:val="0"/>
          <w:numId w:val="14"/>
        </w:numPr>
      </w:pPr>
      <w:r w:rsidRPr="00791D37">
        <w:rPr>
          <w:b/>
          <w:bCs/>
        </w:rPr>
        <w:t>LIST (X):</w:t>
      </w:r>
      <w:r w:rsidRPr="00791D37">
        <w:t xml:space="preserve"> Se usa para indicar que la payload consiste en la repetición de cierto patrón.</w:t>
      </w:r>
    </w:p>
    <w:p w14:paraId="1DA5A284" w14:textId="77777777" w:rsidR="0074559B" w:rsidRPr="00791D37" w:rsidRDefault="0074559B" w:rsidP="00791D37"/>
    <w:p w14:paraId="76585F04" w14:textId="1C19594A" w:rsidR="0074559B" w:rsidRPr="00791D37" w:rsidRDefault="00A60C70" w:rsidP="00FE1EC4">
      <w:pPr>
        <w:pStyle w:val="Ttulo4"/>
      </w:pPr>
      <w:bookmarkStart w:id="2565" w:name="_Toc81499441"/>
      <w:bookmarkStart w:id="2566" w:name="_Toc81650444"/>
      <w:r w:rsidRPr="00791D37">
        <w:t>COMANDOS Y RESPUESTAS</w:t>
      </w:r>
      <w:bookmarkEnd w:id="2565"/>
      <w:bookmarkEnd w:id="2566"/>
    </w:p>
    <w:p w14:paraId="37421E14" w14:textId="77777777" w:rsidR="0074559B" w:rsidRPr="00791D37" w:rsidRDefault="0074559B" w:rsidP="00791D37"/>
    <w:p w14:paraId="7E88C864" w14:textId="77777777" w:rsidR="0074559B" w:rsidRPr="00791D37" w:rsidRDefault="0074559B" w:rsidP="00791D37">
      <w:r w:rsidRPr="00791D37">
        <w:t>Los dispositivos KiNOS pueden realizar dos tipos de comunicaciones serie vía UART:</w:t>
      </w:r>
    </w:p>
    <w:p w14:paraId="607CB071" w14:textId="77777777" w:rsidR="0074559B" w:rsidRPr="00791D37" w:rsidRDefault="0074559B" w:rsidP="00791D37">
      <w:pPr>
        <w:pStyle w:val="Prrafodelista"/>
        <w:numPr>
          <w:ilvl w:val="0"/>
          <w:numId w:val="20"/>
        </w:numPr>
      </w:pPr>
      <w:r w:rsidRPr="00791D37">
        <w:t>La primera es la repuesta ante la recepción de un comando desde un host externo y su posterior ejecución. Esto implica, que cada comando recibido, genera una respuesta y esta es transmitida de vuelta al host.</w:t>
      </w:r>
    </w:p>
    <w:p w14:paraId="2A89D2AB" w14:textId="77777777" w:rsidR="0074559B" w:rsidRPr="00791D37" w:rsidRDefault="0074559B" w:rsidP="00791D37">
      <w:pPr>
        <w:pStyle w:val="Prrafodelista"/>
        <w:numPr>
          <w:ilvl w:val="0"/>
          <w:numId w:val="20"/>
        </w:numPr>
      </w:pPr>
      <w:r w:rsidRPr="00791D37">
        <w:t xml:space="preserve">La segunda opción de transmisión desde el dispositivo KiNOS son las notificaciones, o mensajes para informar de eventos asíncronos. (Ver </w:t>
      </w:r>
      <w:hyperlink w:anchor="_Notificaciones" w:history="1">
        <w:r w:rsidRPr="00791D37">
          <w:rPr>
            <w:rStyle w:val="Hipervnculo"/>
          </w:rPr>
          <w:t>3.2.5. Notificaciones</w:t>
        </w:r>
      </w:hyperlink>
      <w:r w:rsidRPr="00791D37">
        <w:t>)</w:t>
      </w:r>
    </w:p>
    <w:p w14:paraId="0463A804" w14:textId="77777777" w:rsidR="0074559B" w:rsidRPr="00791D37" w:rsidRDefault="0074559B" w:rsidP="00791D37">
      <w:r w:rsidRPr="00791D37">
        <w:t>Será necesaria una rutina “</w:t>
      </w:r>
      <w:r w:rsidRPr="00791D37">
        <w:rPr>
          <w:i/>
          <w:iCs/>
        </w:rPr>
        <w:t>Comando – Esperar respuesta”</w:t>
      </w:r>
      <w:r w:rsidRPr="00791D37">
        <w:t xml:space="preserve"> en el host externo cuando se transmite un comando al dispositivo KiNOS. Esto implica que el host debe esperar a una respuesta justo después cada comando enviado al dispositivo KiNOS. Se recomienda que en el lado del host haya una coherencia entre el comando enviado y la respuesta recibida.</w:t>
      </w:r>
    </w:p>
    <w:p w14:paraId="7E315646" w14:textId="77777777" w:rsidR="0074559B" w:rsidRPr="00791D37" w:rsidRDefault="0074559B" w:rsidP="00791D37">
      <w:r w:rsidRPr="00791D37">
        <w:t>En algunos casos, puede pasar que el host externo reciba una notificación asíncrona mientras está esperando una respuesta a un comando, por lo que el host tendrá que decidir si guardarla y procesarla después o rechazarla y continuar esperando la respuesta del comando.</w:t>
      </w:r>
    </w:p>
    <w:p w14:paraId="45C7BDCE" w14:textId="3E77C8CA" w:rsidR="0074559B" w:rsidDel="00A60C70" w:rsidRDefault="0074559B" w:rsidP="00791D37">
      <w:pPr>
        <w:rPr>
          <w:del w:id="2567" w:author="JORGE CONTRERAS ORTIZ" w:date="2021-09-04T12:57:00Z"/>
        </w:rPr>
      </w:pPr>
      <w:r w:rsidRPr="00791D37">
        <w:t>Un ejemplo de esta rutina de “Comando – Esperar respuesta” sería</w:t>
      </w:r>
      <w:ins w:id="2568" w:author="JORGE CONTRERAS ORTIZ" w:date="2021-09-04T12:57:00Z">
        <w:r w:rsidR="00A60C70">
          <w:t xml:space="preserve"> lo mostrado en la Ilustración 41:</w:t>
        </w:r>
      </w:ins>
      <w:del w:id="2569" w:author="JORGE CONTRERAS ORTIZ" w:date="2021-09-04T12:57:00Z">
        <w:r w:rsidRPr="00791D37" w:rsidDel="00A60C70">
          <w:delText xml:space="preserve">: </w:delText>
        </w:r>
      </w:del>
    </w:p>
    <w:p w14:paraId="52BD70C4" w14:textId="77777777" w:rsidR="00A60C70" w:rsidRPr="00791D37" w:rsidRDefault="00A60C70" w:rsidP="00791D37">
      <w:pPr>
        <w:rPr>
          <w:ins w:id="2570" w:author="JORGE CONTRERAS ORTIZ" w:date="2021-09-04T12:57:00Z"/>
        </w:rPr>
      </w:pPr>
    </w:p>
    <w:p w14:paraId="1AC963C7" w14:textId="1438D9B6" w:rsidR="0074559B" w:rsidRPr="00791D37" w:rsidDel="00A60C70" w:rsidRDefault="0074559B" w:rsidP="00791D37">
      <w:pPr>
        <w:rPr>
          <w:del w:id="2571" w:author="JORGE CONTRERAS ORTIZ" w:date="2021-09-04T12:57:00Z"/>
        </w:rPr>
      </w:pPr>
    </w:p>
    <w:p w14:paraId="3B0577E6" w14:textId="77777777" w:rsidR="0074559B" w:rsidRPr="00791D37" w:rsidRDefault="0074559B" w:rsidP="00A60C70">
      <w:pPr>
        <w:jc w:val="center"/>
        <w:pPrChange w:id="2572" w:author="JORGE CONTRERAS ORTIZ" w:date="2021-09-04T12:58:00Z">
          <w:pPr/>
        </w:pPrChange>
      </w:pPr>
      <w:r w:rsidRPr="00791D37">
        <w:rPr>
          <w:noProof/>
        </w:rPr>
        <w:drawing>
          <wp:inline distT="0" distB="0" distL="0" distR="0" wp14:anchorId="7B441B4D" wp14:editId="7ED8635D">
            <wp:extent cx="4933950" cy="1828800"/>
            <wp:effectExtent l="0" t="0" r="0" b="0"/>
            <wp:docPr id="42" name="Imagen 42"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36" descr="Interfaz de usuario gráfica, Texto, Aplicación&#10;&#10;Descripción generada automáticamente"/>
                    <pic:cNvPicPr/>
                  </pic:nvPicPr>
                  <pic:blipFill>
                    <a:blip r:embed="rId63"/>
                    <a:stretch>
                      <a:fillRect/>
                    </a:stretch>
                  </pic:blipFill>
                  <pic:spPr>
                    <a:xfrm>
                      <a:off x="0" y="0"/>
                      <a:ext cx="4933950" cy="1828800"/>
                    </a:xfrm>
                    <a:prstGeom prst="rect">
                      <a:avLst/>
                    </a:prstGeom>
                  </pic:spPr>
                </pic:pic>
              </a:graphicData>
            </a:graphic>
          </wp:inline>
        </w:drawing>
      </w:r>
    </w:p>
    <w:p w14:paraId="5BD58BA5" w14:textId="5E52D32F" w:rsidR="0074559B" w:rsidRPr="00791D37" w:rsidRDefault="0074559B" w:rsidP="00CA0339">
      <w:pPr>
        <w:pStyle w:val="Descripcin"/>
        <w:jc w:val="center"/>
        <w:rPr>
          <w:noProof/>
        </w:rPr>
      </w:pPr>
      <w:bookmarkStart w:id="2573" w:name="_Toc81499617"/>
      <w:bookmarkStart w:id="2574" w:name="_Toc81499852"/>
      <w:bookmarkStart w:id="2575" w:name="_Toc81652262"/>
      <w:r w:rsidRPr="00791D37">
        <w:t xml:space="preserve">Ilustración </w:t>
      </w:r>
      <w:r w:rsidR="00B854F9">
        <w:fldChar w:fldCharType="begin"/>
      </w:r>
      <w:r w:rsidR="00B854F9">
        <w:instrText xml:space="preserve"> SEQ Ilustración \* ARABIC </w:instrText>
      </w:r>
      <w:r w:rsidR="00B854F9">
        <w:fldChar w:fldCharType="separate"/>
      </w:r>
      <w:ins w:id="2576" w:author="JORGE CONTRERAS ORTIZ" w:date="2021-09-04T12:50:00Z">
        <w:r w:rsidR="00FE1EC4">
          <w:rPr>
            <w:noProof/>
          </w:rPr>
          <w:t>41</w:t>
        </w:r>
      </w:ins>
      <w:del w:id="2577" w:author="JORGE CONTRERAS ORTIZ" w:date="2021-09-04T12:45:00Z">
        <w:r w:rsidR="00593FA6" w:rsidDel="00FE1EC4">
          <w:rPr>
            <w:noProof/>
          </w:rPr>
          <w:delText>41</w:delText>
        </w:r>
      </w:del>
      <w:r w:rsidR="00B854F9">
        <w:rPr>
          <w:noProof/>
        </w:rPr>
        <w:fldChar w:fldCharType="end"/>
      </w:r>
      <w:r w:rsidRPr="00791D37">
        <w:rPr>
          <w:noProof/>
        </w:rPr>
        <w:t xml:space="preserve"> Ejemplo Rutina de Comando - Esperar Respuesta</w:t>
      </w:r>
      <w:bookmarkEnd w:id="2573"/>
      <w:bookmarkEnd w:id="2574"/>
      <w:bookmarkEnd w:id="2575"/>
    </w:p>
    <w:p w14:paraId="2A5B11A8" w14:textId="4C4E1542" w:rsidR="0074559B" w:rsidRPr="00791D37" w:rsidDel="00A60C70" w:rsidRDefault="0074559B" w:rsidP="00791D37">
      <w:pPr>
        <w:rPr>
          <w:del w:id="2578" w:author="JORGE CONTRERAS ORTIZ" w:date="2021-09-04T12:57:00Z"/>
        </w:rPr>
      </w:pPr>
    </w:p>
    <w:p w14:paraId="02C13646" w14:textId="17F24A5B" w:rsidR="0074559B" w:rsidRPr="00791D37" w:rsidDel="00A60C70" w:rsidRDefault="0074559B" w:rsidP="00791D37">
      <w:pPr>
        <w:rPr>
          <w:del w:id="2579" w:author="JORGE CONTRERAS ORTIZ" w:date="2021-09-04T12:57:00Z"/>
        </w:rPr>
      </w:pPr>
    </w:p>
    <w:p w14:paraId="772721BA" w14:textId="3345C4DF" w:rsidR="0074559B" w:rsidRPr="00791D37" w:rsidRDefault="0074559B" w:rsidP="00791D37"/>
    <w:p w14:paraId="169E72DC" w14:textId="77777777" w:rsidR="0074559B" w:rsidRPr="00791D37" w:rsidRDefault="0074559B" w:rsidP="00791D37"/>
    <w:p w14:paraId="494BBF8B" w14:textId="55285034" w:rsidR="0074559B" w:rsidRPr="00791D37" w:rsidRDefault="00A60C70" w:rsidP="00FE1EC4">
      <w:pPr>
        <w:pStyle w:val="Ttulo4"/>
      </w:pPr>
      <w:bookmarkStart w:id="2580" w:name="_Toc81499442"/>
      <w:bookmarkStart w:id="2581" w:name="_Toc81650445"/>
      <w:r w:rsidRPr="00791D37">
        <w:t>NOTIFICACIONES</w:t>
      </w:r>
      <w:bookmarkEnd w:id="2580"/>
      <w:bookmarkEnd w:id="2581"/>
    </w:p>
    <w:p w14:paraId="7A002677" w14:textId="77777777" w:rsidR="0074559B" w:rsidRPr="00791D37" w:rsidRDefault="0074559B" w:rsidP="00791D37"/>
    <w:p w14:paraId="72D09472" w14:textId="31755861" w:rsidR="0074559B" w:rsidRPr="00791D37" w:rsidRDefault="0074559B" w:rsidP="00791D37">
      <w:r w:rsidRPr="00791D37">
        <w:t xml:space="preserve">Un dispositivo KiNOS manda una notificación a un host externo para informar de eventos asíncronos. Estos eventos asíncronos pueden ser eventos como la recepción de datos por </w:t>
      </w:r>
      <w:del w:id="2582" w:author="JORGE CONTRERAS ORTIZ" w:date="2021-09-04T12:58:00Z">
        <w:r w:rsidRPr="00791D37" w:rsidDel="00A60C70">
          <w:delText>trafico</w:delText>
        </w:r>
      </w:del>
      <w:ins w:id="2583" w:author="JORGE CONTRERAS ORTIZ" w:date="2021-09-04T12:58:00Z">
        <w:r w:rsidR="00A60C70" w:rsidRPr="00791D37">
          <w:t>tráfico</w:t>
        </w:r>
      </w:ins>
      <w:r w:rsidRPr="00791D37">
        <w:t xml:space="preserve"> serie por UDP, la cual puede darse en cualquier momento por radio y se transmite la notificación por UART. En estas notificaciones, el byte de CMD tiene valor nulo, 0x00. </w:t>
      </w:r>
    </w:p>
    <w:p w14:paraId="46DBC4F0" w14:textId="418D99F9" w:rsidR="0074559B" w:rsidRDefault="0074559B" w:rsidP="00791D37">
      <w:pPr>
        <w:rPr>
          <w:ins w:id="2584" w:author="JORGE CONTRERAS ORTIZ" w:date="2021-09-04T12:58:00Z"/>
          <w:rStyle w:val="Hipervnculo"/>
        </w:rPr>
      </w:pPr>
      <w:r w:rsidRPr="00791D37">
        <w:t xml:space="preserve">Para más detalle de los comandos ver en la </w:t>
      </w:r>
      <w:hyperlink r:id="rId64" w:anchor="083596d3193c172fa" w:history="1">
        <w:r w:rsidRPr="00791D37">
          <w:rPr>
            <w:rStyle w:val="Hipervnculo"/>
          </w:rPr>
          <w:t>KBI Reference Guide</w:t>
        </w:r>
      </w:hyperlink>
    </w:p>
    <w:p w14:paraId="7058B1F5" w14:textId="77777777" w:rsidR="00A60C70" w:rsidRPr="00791D37" w:rsidRDefault="00A60C70" w:rsidP="00791D37">
      <w:pPr>
        <w:rPr>
          <w:rStyle w:val="Hipervnculo"/>
        </w:rPr>
      </w:pPr>
    </w:p>
    <w:p w14:paraId="781EF7D6" w14:textId="38901E3F" w:rsidR="0074559B" w:rsidRPr="00791D37" w:rsidRDefault="00741EF7" w:rsidP="00791D37">
      <w:pPr>
        <w:pStyle w:val="Ttulo3"/>
      </w:pPr>
      <w:bookmarkStart w:id="2585" w:name="_Toc81499443"/>
      <w:bookmarkStart w:id="2586" w:name="_Toc81650446"/>
      <w:r w:rsidRPr="00791D37">
        <w:t>CONFIGURACIÓN DE RED</w:t>
      </w:r>
      <w:bookmarkEnd w:id="2585"/>
      <w:bookmarkEnd w:id="2586"/>
    </w:p>
    <w:p w14:paraId="5716C5FA" w14:textId="77777777" w:rsidR="0074559B" w:rsidRPr="00791D37" w:rsidRDefault="0074559B" w:rsidP="00791D37"/>
    <w:p w14:paraId="1FB5DDC4" w14:textId="77777777" w:rsidR="0074559B" w:rsidRPr="00791D37" w:rsidRDefault="0074559B" w:rsidP="00791D37">
      <w:r w:rsidRPr="00791D37">
        <w:t>Una vez explicadas las diferentes maneras de enviar los comandos al módulo KTWM102, se procederá a explicar el procedimiento para poder configurar los parámetros para que el nodo se una a la red correctamente.</w:t>
      </w:r>
    </w:p>
    <w:p w14:paraId="3E8542D6" w14:textId="4D2D2AB1" w:rsidR="00CA4A46" w:rsidRDefault="0074559B" w:rsidP="00791D37">
      <w:pPr>
        <w:rPr>
          <w:ins w:id="2587" w:author="JORGE CONTRERAS ORTIZ" w:date="2021-09-04T13:09:00Z"/>
        </w:rPr>
      </w:pPr>
      <w:del w:id="2588" w:author="JORGE CONTRERAS ORTIZ" w:date="2021-09-04T13:04:00Z">
        <w:r w:rsidRPr="00791D37" w:rsidDel="00CA4A46">
          <w:delText>Antes de</w:delText>
        </w:r>
      </w:del>
      <w:ins w:id="2589" w:author="JORGE CONTRERAS ORTIZ" w:date="2021-09-04T13:04:00Z">
        <w:r w:rsidR="00CA4A46">
          <w:t>Previo</w:t>
        </w:r>
      </w:ins>
      <w:del w:id="2590" w:author="JORGE CONTRERAS ORTIZ" w:date="2021-09-04T13:04:00Z">
        <w:r w:rsidRPr="00791D37" w:rsidDel="00CA4A46">
          <w:delText xml:space="preserve"> introduci</w:delText>
        </w:r>
      </w:del>
      <w:ins w:id="2591" w:author="JORGE CONTRERAS ORTIZ" w:date="2021-09-04T13:04:00Z">
        <w:r w:rsidR="00CA4A46">
          <w:t xml:space="preserve"> </w:t>
        </w:r>
      </w:ins>
      <w:del w:id="2592" w:author="JORGE CONTRERAS ORTIZ" w:date="2021-09-04T13:04:00Z">
        <w:r w:rsidRPr="00791D37" w:rsidDel="00CA4A46">
          <w:delText>r</w:delText>
        </w:r>
      </w:del>
      <w:ins w:id="2593" w:author="JORGE CONTRERAS ORTIZ" w:date="2021-09-04T13:04:00Z">
        <w:r w:rsidR="00CA4A46">
          <w:t>a configurar</w:t>
        </w:r>
      </w:ins>
      <w:r w:rsidRPr="00791D37">
        <w:t xml:space="preserve"> los parámetros de la red, </w:t>
      </w:r>
      <w:del w:id="2594" w:author="JORGE CONTRERAS ORTIZ" w:date="2021-09-04T12:58:00Z">
        <w:r w:rsidRPr="00791D37" w:rsidDel="00A60C70">
          <w:delText xml:space="preserve">deberemos </w:delText>
        </w:r>
      </w:del>
      <w:ins w:id="2595" w:author="JORGE CONTRERAS ORTIZ" w:date="2021-09-04T12:58:00Z">
        <w:r w:rsidR="00A60C70">
          <w:t xml:space="preserve">se </w:t>
        </w:r>
      </w:ins>
      <w:ins w:id="2596" w:author="JORGE CONTRERAS ORTIZ" w:date="2021-09-04T13:04:00Z">
        <w:r w:rsidR="00CA4A46">
          <w:t>debe</w:t>
        </w:r>
      </w:ins>
      <w:ins w:id="2597" w:author="JORGE CONTRERAS ORTIZ" w:date="2021-09-04T12:58:00Z">
        <w:r w:rsidR="00A60C70" w:rsidRPr="00791D37">
          <w:t xml:space="preserve"> </w:t>
        </w:r>
      </w:ins>
      <w:del w:id="2598" w:author="JORGE CONTRERAS ORTIZ" w:date="2021-09-04T13:05:00Z">
        <w:r w:rsidRPr="00791D37" w:rsidDel="00CA4A46">
          <w:delText>tener en cuenta</w:delText>
        </w:r>
      </w:del>
      <w:ins w:id="2599" w:author="JORGE CONTRERAS ORTIZ" w:date="2021-09-04T13:05:00Z">
        <w:r w:rsidR="00CA4A46">
          <w:t>considerar</w:t>
        </w:r>
      </w:ins>
      <w:del w:id="2600" w:author="JORGE CONTRERAS ORTIZ" w:date="2021-09-04T13:05:00Z">
        <w:r w:rsidRPr="00791D37" w:rsidDel="00CA4A46">
          <w:delText xml:space="preserve"> una cosa: </w:delText>
        </w:r>
      </w:del>
      <w:ins w:id="2601" w:author="JORGE CONTRERAS ORTIZ" w:date="2021-09-04T13:05:00Z">
        <w:r w:rsidR="00CA4A46">
          <w:t xml:space="preserve"> </w:t>
        </w:r>
      </w:ins>
      <w:r w:rsidRPr="00791D37">
        <w:t xml:space="preserve">si </w:t>
      </w:r>
      <w:del w:id="2602" w:author="JORGE CONTRERAS ORTIZ" w:date="2021-09-04T12:58:00Z">
        <w:r w:rsidRPr="00791D37" w:rsidDel="00A60C70">
          <w:delText xml:space="preserve">deseamos </w:delText>
        </w:r>
      </w:del>
      <w:ins w:id="2603" w:author="JORGE CONTRERAS ORTIZ" w:date="2021-09-04T12:58:00Z">
        <w:r w:rsidR="00A60C70">
          <w:t>se desea</w:t>
        </w:r>
        <w:r w:rsidR="00A60C70" w:rsidRPr="00791D37">
          <w:t xml:space="preserve"> </w:t>
        </w:r>
      </w:ins>
      <w:r w:rsidRPr="00791D37">
        <w:t>o no realizar el proceso de “In Band”</w:t>
      </w:r>
      <w:del w:id="2604" w:author="JORGE CONTRERAS ORTIZ" w:date="2021-09-04T13:05:00Z">
        <w:r w:rsidRPr="00791D37" w:rsidDel="00CA4A46">
          <w:delText xml:space="preserve"> o no</w:delText>
        </w:r>
      </w:del>
      <w:r w:rsidRPr="00791D37">
        <w:t xml:space="preserve">. </w:t>
      </w:r>
    </w:p>
    <w:p w14:paraId="49349157" w14:textId="1D299147" w:rsidR="00741EF7" w:rsidRDefault="00CA4A46" w:rsidP="00741EF7">
      <w:pPr>
        <w:pStyle w:val="Prrafodelista"/>
        <w:numPr>
          <w:ilvl w:val="0"/>
          <w:numId w:val="14"/>
        </w:numPr>
        <w:rPr>
          <w:ins w:id="2605" w:author="JORGE CONTRERAS ORTIZ" w:date="2021-09-04T13:06:00Z"/>
        </w:rPr>
        <w:pPrChange w:id="2606" w:author="JORGE CONTRERAS ORTIZ" w:date="2021-09-04T13:15:00Z">
          <w:pPr/>
        </w:pPrChange>
      </w:pPr>
      <w:ins w:id="2607" w:author="JORGE CONTRERAS ORTIZ" w:date="2021-09-04T13:09:00Z">
        <w:r>
          <w:t xml:space="preserve">En caso afirmativo, </w:t>
        </w:r>
      </w:ins>
      <w:ins w:id="2608" w:author="JORGE CONTRERAS ORTIZ" w:date="2021-09-04T13:20:00Z">
        <w:r w:rsidR="00741EF7">
          <w:t xml:space="preserve">por defecto, </w:t>
        </w:r>
      </w:ins>
      <w:ins w:id="2609" w:author="JORGE CONTRERAS ORTIZ" w:date="2021-09-04T13:10:00Z">
        <w:r>
          <w:t>se configurará la red de acuerdo a lo especificado en el apartado</w:t>
        </w:r>
      </w:ins>
      <w:ins w:id="2610" w:author="JORGE CONTRERAS ORTIZ" w:date="2021-09-04T13:12:00Z">
        <w:r>
          <w:t xml:space="preserve"> </w:t>
        </w:r>
      </w:ins>
      <w:ins w:id="2611" w:author="JORGE CONTRERAS ORTIZ" w:date="2021-09-04T13:16:00Z">
        <w:r w:rsidR="00741EF7">
          <w:fldChar w:fldCharType="begin"/>
        </w:r>
        <w:r w:rsidR="00741EF7">
          <w:instrText xml:space="preserve"> REF _Ref81653783 \w \h </w:instrText>
        </w:r>
      </w:ins>
      <w:r w:rsidR="00741EF7">
        <w:fldChar w:fldCharType="separate"/>
      </w:r>
      <w:ins w:id="2612" w:author="JORGE CONTRERAS ORTIZ" w:date="2021-09-04T13:16:00Z">
        <w:r w:rsidR="00741EF7">
          <w:t>3.3.3.1</w:t>
        </w:r>
        <w:r w:rsidR="00741EF7">
          <w:fldChar w:fldCharType="end"/>
        </w:r>
        <w:r w:rsidR="00741EF7">
          <w:t xml:space="preserve"> (</w:t>
        </w:r>
        <w:r w:rsidR="00741EF7">
          <w:fldChar w:fldCharType="begin"/>
        </w:r>
        <w:r w:rsidR="00741EF7">
          <w:instrText xml:space="preserve"> REF _Ref81653823 \h </w:instrText>
        </w:r>
      </w:ins>
      <w:r w:rsidR="00741EF7">
        <w:fldChar w:fldCharType="separate"/>
      </w:r>
      <w:ins w:id="2613" w:author="JORGE CONTRERAS ORTIZ" w:date="2021-09-04T13:16:00Z">
        <w:r w:rsidR="00741EF7" w:rsidRPr="00741EF7">
          <w:rPr>
            <w:rPrChange w:id="2614" w:author="JORGE CONTRERAS ORTIZ" w:date="2021-09-04T13:16:00Z">
              <w:rPr>
                <w:lang w:val="en-US"/>
              </w:rPr>
            </w:rPrChange>
          </w:rPr>
          <w:t>Modo Out-of-Band Commissioning Desactivado</w:t>
        </w:r>
        <w:r w:rsidR="00741EF7">
          <w:fldChar w:fldCharType="end"/>
        </w:r>
        <w:r w:rsidR="00741EF7">
          <w:t>)</w:t>
        </w:r>
      </w:ins>
      <w:ins w:id="2615" w:author="JORGE CONTRERAS ORTIZ" w:date="2021-09-04T13:17:00Z">
        <w:r w:rsidR="00741EF7">
          <w:t xml:space="preserve">. </w:t>
        </w:r>
      </w:ins>
      <w:ins w:id="2616" w:author="JORGE CONTRERAS ORTIZ" w:date="2021-09-04T13:20:00Z">
        <w:r w:rsidR="00741EF7">
          <w:t>En este modo, el nodo buscará las redes que haya alrededor y se conectará a la red con mej</w:t>
        </w:r>
      </w:ins>
      <w:ins w:id="2617" w:author="JORGE CONTRERAS ORTIZ" w:date="2021-09-04T13:21:00Z">
        <w:r w:rsidR="00741EF7">
          <w:t>or conectividad.</w:t>
        </w:r>
      </w:ins>
    </w:p>
    <w:p w14:paraId="1F0968CB" w14:textId="7CC7D585" w:rsidR="0074559B" w:rsidRPr="00791D37" w:rsidRDefault="00CA4A46" w:rsidP="00CA4A46">
      <w:pPr>
        <w:pStyle w:val="Prrafodelista"/>
        <w:numPr>
          <w:ilvl w:val="0"/>
          <w:numId w:val="14"/>
        </w:numPr>
        <w:pPrChange w:id="2618" w:author="JORGE CONTRERAS ORTIZ" w:date="2021-09-04T13:07:00Z">
          <w:pPr/>
        </w:pPrChange>
      </w:pPr>
      <w:ins w:id="2619" w:author="JORGE CONTRERAS ORTIZ" w:date="2021-09-04T13:07:00Z">
        <w:r>
          <w:t xml:space="preserve">En caso negativo, </w:t>
        </w:r>
      </w:ins>
      <w:del w:id="2620" w:author="JORGE CONTRERAS ORTIZ" w:date="2021-09-04T13:07:00Z">
        <w:r w:rsidR="0074559B" w:rsidRPr="00CA4A46" w:rsidDel="00CA4A46">
          <w:rPr>
            <w:b/>
            <w:bCs/>
            <w:rPrChange w:id="2621" w:author="JORGE CONTRERAS ORTIZ" w:date="2021-09-04T13:07:00Z">
              <w:rPr/>
            </w:rPrChange>
          </w:rPr>
          <w:delText>S</w:delText>
        </w:r>
      </w:del>
      <w:ins w:id="2622" w:author="JORGE CONTRERAS ORTIZ" w:date="2021-09-04T13:07:00Z">
        <w:r>
          <w:rPr>
            <w:b/>
            <w:bCs/>
          </w:rPr>
          <w:t>s</w:t>
        </w:r>
      </w:ins>
      <w:r w:rsidR="0074559B" w:rsidRPr="00CA4A46">
        <w:rPr>
          <w:b/>
          <w:bCs/>
          <w:rPrChange w:id="2623" w:author="JORGE CONTRERAS ORTIZ" w:date="2021-09-04T13:07:00Z">
            <w:rPr/>
          </w:rPrChange>
        </w:rPr>
        <w:t xml:space="preserve">i </w:t>
      </w:r>
      <w:del w:id="2624" w:author="JORGE CONTRERAS ORTIZ" w:date="2021-09-04T12:59:00Z">
        <w:r w:rsidR="0074559B" w:rsidRPr="00CA4A46" w:rsidDel="00A60C70">
          <w:rPr>
            <w:b/>
            <w:bCs/>
            <w:rPrChange w:id="2625" w:author="JORGE CONTRERAS ORTIZ" w:date="2021-09-04T13:07:00Z">
              <w:rPr/>
            </w:rPrChange>
          </w:rPr>
          <w:delText xml:space="preserve">queremos </w:delText>
        </w:r>
      </w:del>
      <w:ins w:id="2626" w:author="JORGE CONTRERAS ORTIZ" w:date="2021-09-04T12:59:00Z">
        <w:r w:rsidR="00A60C70" w:rsidRPr="00CA4A46">
          <w:rPr>
            <w:b/>
            <w:bCs/>
            <w:rPrChange w:id="2627" w:author="JORGE CONTRERAS ORTIZ" w:date="2021-09-04T13:07:00Z">
              <w:rPr/>
            </w:rPrChange>
          </w:rPr>
          <w:t xml:space="preserve">se desea </w:t>
        </w:r>
      </w:ins>
      <w:del w:id="2628" w:author="JORGE CONTRERAS ORTIZ" w:date="2021-09-04T12:59:00Z">
        <w:r w:rsidR="0074559B" w:rsidRPr="00CA4A46" w:rsidDel="00A60C70">
          <w:rPr>
            <w:b/>
            <w:bCs/>
            <w:rPrChange w:id="2629" w:author="JORGE CONTRERAS ORTIZ" w:date="2021-09-04T13:07:00Z">
              <w:rPr/>
            </w:rPrChange>
          </w:rPr>
          <w:delText>unirnos</w:delText>
        </w:r>
      </w:del>
      <w:ins w:id="2630" w:author="JORGE CONTRERAS ORTIZ" w:date="2021-09-04T12:59:00Z">
        <w:r w:rsidR="00A60C70" w:rsidRPr="00CA4A46">
          <w:rPr>
            <w:b/>
            <w:bCs/>
            <w:rPrChange w:id="2631" w:author="JORGE CONTRERAS ORTIZ" w:date="2021-09-04T13:07:00Z">
              <w:rPr/>
            </w:rPrChange>
          </w:rPr>
          <w:t>unir el nodo</w:t>
        </w:r>
      </w:ins>
      <w:r w:rsidR="0074559B" w:rsidRPr="00CA4A46">
        <w:rPr>
          <w:b/>
          <w:bCs/>
          <w:rPrChange w:id="2632" w:author="JORGE CONTRERAS ORTIZ" w:date="2021-09-04T13:07:00Z">
            <w:rPr/>
          </w:rPrChange>
        </w:rPr>
        <w:t xml:space="preserve"> a una red en específic</w:t>
      </w:r>
      <w:r w:rsidR="0074559B" w:rsidRPr="00791D37">
        <w:t>o</w:t>
      </w:r>
      <w:ins w:id="2633" w:author="JORGE CONTRERAS ORTIZ" w:date="2021-09-04T13:08:00Z">
        <w:r>
          <w:t>,</w:t>
        </w:r>
      </w:ins>
      <w:del w:id="2634" w:author="JORGE CONTRERAS ORTIZ" w:date="2021-09-04T13:08:00Z">
        <w:r w:rsidR="0074559B" w:rsidRPr="00791D37" w:rsidDel="00CA4A46">
          <w:delText xml:space="preserve">, </w:delText>
        </w:r>
      </w:del>
      <w:ins w:id="2635" w:author="JORGE CONTRERAS ORTIZ" w:date="2021-09-04T13:06:00Z">
        <w:r>
          <w:t xml:space="preserve"> </w:t>
        </w:r>
      </w:ins>
      <w:del w:id="2636" w:author="JORGE CONTRERAS ORTIZ" w:date="2021-09-04T12:59:00Z">
        <w:r w:rsidR="0074559B" w:rsidRPr="00791D37" w:rsidDel="00A60C70">
          <w:delText xml:space="preserve">deberemos </w:delText>
        </w:r>
      </w:del>
      <w:ins w:id="2637" w:author="JORGE CONTRERAS ORTIZ" w:date="2021-09-04T12:59:00Z">
        <w:r w:rsidR="00A60C70">
          <w:t>se deberá</w:t>
        </w:r>
        <w:r w:rsidR="00A60C70" w:rsidRPr="00791D37">
          <w:t xml:space="preserve"> </w:t>
        </w:r>
      </w:ins>
      <w:r w:rsidR="0074559B" w:rsidRPr="00791D37">
        <w:t>activar el modo de Commisioning “Out of Band”, y posteriormente introducir todos los parámetros</w:t>
      </w:r>
      <w:ins w:id="2638" w:author="JORGE CONTRERAS ORTIZ" w:date="2021-09-04T12:59:00Z">
        <w:r w:rsidR="00A60C70">
          <w:t xml:space="preserve"> y configuraciones</w:t>
        </w:r>
      </w:ins>
      <w:ins w:id="2639" w:author="JORGE CONTRERAS ORTIZ" w:date="2021-09-04T13:00:00Z">
        <w:r w:rsidR="00A60C70">
          <w:t xml:space="preserve"> necesarios</w:t>
        </w:r>
      </w:ins>
      <w:ins w:id="2640" w:author="JORGE CONTRERAS ORTIZ" w:date="2021-09-04T12:59:00Z">
        <w:r w:rsidR="00A60C70">
          <w:t xml:space="preserve"> de la red en concreto</w:t>
        </w:r>
      </w:ins>
      <w:del w:id="2641" w:author="JORGE CONTRERAS ORTIZ" w:date="2021-09-04T12:59:00Z">
        <w:r w:rsidR="0074559B" w:rsidRPr="00791D37" w:rsidDel="00A60C70">
          <w:delText xml:space="preserve"> necesarios</w:delText>
        </w:r>
      </w:del>
      <w:r w:rsidR="0074559B" w:rsidRPr="00791D37">
        <w:t>.</w:t>
      </w:r>
      <w:ins w:id="2642" w:author="JORGE CONTRERAS ORTIZ" w:date="2021-09-04T13:00:00Z">
        <w:r w:rsidR="00A60C70">
          <w:t xml:space="preserve"> En caso del modo “In Band”, no se configuran todos los parámetros, y el nodo buscará todas las redes que tengan en comú</w:t>
        </w:r>
      </w:ins>
      <w:ins w:id="2643" w:author="JORGE CONTRERAS ORTIZ" w:date="2021-09-04T13:01:00Z">
        <w:r w:rsidR="00A60C70">
          <w:t>n esos parámetros y se unirá a la red con la que tenga mejor conectividad.</w:t>
        </w:r>
      </w:ins>
    </w:p>
    <w:p w14:paraId="4705FD40" w14:textId="77777777" w:rsidR="0074559B" w:rsidRPr="00791D37" w:rsidRDefault="0074559B" w:rsidP="00791D37">
      <w:r w:rsidRPr="00791D37">
        <w:t>Para ver la sintaxis de los comandos a enviar para las diferentes configuraciones, ver las guías KBH y KBI anteriormente mencionadas.</w:t>
      </w:r>
    </w:p>
    <w:p w14:paraId="4BD1615B" w14:textId="509CA667" w:rsidR="0074559B" w:rsidRDefault="0074559B" w:rsidP="00791D37">
      <w:pPr>
        <w:rPr>
          <w:ins w:id="2644" w:author="JORGE CONTRERAS ORTIZ" w:date="2021-09-04T13:02:00Z"/>
          <w:i/>
          <w:iCs/>
        </w:rPr>
      </w:pPr>
      <w:r w:rsidRPr="00A60C70">
        <w:rPr>
          <w:b/>
          <w:bCs/>
          <w:i/>
          <w:iCs/>
          <w:rPrChange w:id="2645" w:author="JORGE CONTRERAS ORTIZ" w:date="2021-09-04T13:01:00Z">
            <w:rPr>
              <w:b/>
              <w:bCs/>
            </w:rPr>
          </w:rPrChange>
        </w:rPr>
        <w:t xml:space="preserve">Nota: </w:t>
      </w:r>
      <w:r w:rsidRPr="00A60C70">
        <w:rPr>
          <w:i/>
          <w:iCs/>
          <w:rPrChange w:id="2646" w:author="JORGE CONTRERAS ORTIZ" w:date="2021-09-04T13:01:00Z">
            <w:rPr/>
          </w:rPrChange>
        </w:rPr>
        <w:t>En ambos casos, siempre se debe ejecutar el comando</w:t>
      </w:r>
      <w:r w:rsidRPr="00A60C70">
        <w:rPr>
          <w:b/>
          <w:bCs/>
          <w:i/>
          <w:iCs/>
          <w:rPrChange w:id="2647" w:author="JORGE CONTRERAS ORTIZ" w:date="2021-09-04T13:01:00Z">
            <w:rPr>
              <w:b/>
              <w:bCs/>
            </w:rPr>
          </w:rPrChange>
        </w:rPr>
        <w:t xml:space="preserve"> Clear</w:t>
      </w:r>
      <w:r w:rsidRPr="00A60C70">
        <w:rPr>
          <w:i/>
          <w:iCs/>
          <w:rPrChange w:id="2648" w:author="JORGE CONTRERAS ORTIZ" w:date="2021-09-04T13:01:00Z">
            <w:rPr/>
          </w:rPrChange>
        </w:rPr>
        <w:t xml:space="preserve"> para borrar posibles configuraciones anteriores. Solo es conveniente </w:t>
      </w:r>
      <w:r w:rsidRPr="00A60C70">
        <w:rPr>
          <w:b/>
          <w:bCs/>
          <w:i/>
          <w:iCs/>
          <w:rPrChange w:id="2649" w:author="JORGE CONTRERAS ORTIZ" w:date="2021-09-04T13:01:00Z">
            <w:rPr>
              <w:b/>
              <w:bCs/>
            </w:rPr>
          </w:rPrChange>
        </w:rPr>
        <w:t xml:space="preserve">no </w:t>
      </w:r>
      <w:r w:rsidRPr="00A60C70">
        <w:rPr>
          <w:i/>
          <w:iCs/>
          <w:rPrChange w:id="2650" w:author="JORGE CONTRERAS ORTIZ" w:date="2021-09-04T13:01:00Z">
            <w:rPr/>
          </w:rPrChange>
        </w:rPr>
        <w:t xml:space="preserve"> ejecutarlo cuando la configuración guardada es la misma que se vaya a utilizar en ese momento.</w:t>
      </w:r>
    </w:p>
    <w:p w14:paraId="14B8DDDE" w14:textId="280FA178" w:rsidR="00A60C70" w:rsidRPr="00A60C70" w:rsidDel="00741EF7" w:rsidRDefault="00A60C70" w:rsidP="00791D37">
      <w:pPr>
        <w:rPr>
          <w:del w:id="2651" w:author="JORGE CONTRERAS ORTIZ" w:date="2021-09-04T13:13:00Z"/>
          <w:i/>
          <w:iCs/>
          <w:rPrChange w:id="2652" w:author="JORGE CONTRERAS ORTIZ" w:date="2021-09-04T13:01:00Z">
            <w:rPr>
              <w:del w:id="2653" w:author="JORGE CONTRERAS ORTIZ" w:date="2021-09-04T13:13:00Z"/>
            </w:rPr>
          </w:rPrChange>
        </w:rPr>
      </w:pPr>
    </w:p>
    <w:p w14:paraId="3A90C97C" w14:textId="43446EF1" w:rsidR="0074559B" w:rsidRPr="00791D37" w:rsidDel="00741EF7" w:rsidRDefault="0074559B" w:rsidP="00791D37">
      <w:pPr>
        <w:rPr>
          <w:del w:id="2654" w:author="JORGE CONTRERAS ORTIZ" w:date="2021-09-04T13:13:00Z"/>
        </w:rPr>
      </w:pPr>
    </w:p>
    <w:p w14:paraId="5F8E6353" w14:textId="77777777" w:rsidR="0074559B" w:rsidRPr="00791D37" w:rsidRDefault="0074559B" w:rsidP="00FE1EC4">
      <w:pPr>
        <w:pStyle w:val="Ttulo4"/>
        <w:rPr>
          <w:lang w:val="en-US"/>
        </w:rPr>
      </w:pPr>
      <w:bookmarkStart w:id="2655" w:name="_Toc81499444"/>
      <w:bookmarkStart w:id="2656" w:name="_Toc81650447"/>
      <w:bookmarkStart w:id="2657" w:name="_Ref81653526"/>
      <w:bookmarkStart w:id="2658" w:name="_Modo_Out-of-Band_Commissioning"/>
      <w:bookmarkStart w:id="2659" w:name="_Ref81653706"/>
      <w:bookmarkStart w:id="2660" w:name="_Ref81653734"/>
      <w:bookmarkStart w:id="2661" w:name="_Ref81653783"/>
      <w:bookmarkStart w:id="2662" w:name="_Ref81653823"/>
      <w:bookmarkEnd w:id="2658"/>
      <w:r w:rsidRPr="00791D37">
        <w:rPr>
          <w:lang w:val="en-US"/>
        </w:rPr>
        <w:t>Modo Out-of-Band Commissioning Desactivado</w:t>
      </w:r>
      <w:bookmarkEnd w:id="2655"/>
      <w:bookmarkEnd w:id="2656"/>
      <w:bookmarkEnd w:id="2657"/>
      <w:bookmarkEnd w:id="2659"/>
      <w:bookmarkEnd w:id="2660"/>
      <w:bookmarkEnd w:id="2661"/>
      <w:bookmarkEnd w:id="2662"/>
    </w:p>
    <w:p w14:paraId="748559B7" w14:textId="77777777" w:rsidR="0074559B" w:rsidRPr="00791D37" w:rsidRDefault="0074559B" w:rsidP="00791D37">
      <w:pPr>
        <w:rPr>
          <w:lang w:val="en-US"/>
        </w:rPr>
      </w:pPr>
    </w:p>
    <w:p w14:paraId="3ACFB745" w14:textId="5FAF5B94" w:rsidR="0074559B" w:rsidRPr="00791D37" w:rsidRDefault="0074559B" w:rsidP="00791D37">
      <w:r w:rsidRPr="00791D37">
        <w:t xml:space="preserve">Este modo es el modo por defecto, pero </w:t>
      </w:r>
      <w:del w:id="2663" w:author="JORGE CONTRERAS ORTIZ" w:date="2021-09-04T13:02:00Z">
        <w:r w:rsidRPr="00791D37" w:rsidDel="00A60C70">
          <w:delText>aún</w:delText>
        </w:r>
      </w:del>
      <w:ins w:id="2664" w:author="JORGE CONTRERAS ORTIZ" w:date="2021-09-04T13:02:00Z">
        <w:r w:rsidR="00A60C70" w:rsidRPr="00791D37">
          <w:t>aun</w:t>
        </w:r>
      </w:ins>
      <w:r w:rsidRPr="00791D37">
        <w:t xml:space="preserve"> así es recomendable ejecutar el comando de desactivar el modo “Out-of-Band Commisioning”. </w:t>
      </w:r>
    </w:p>
    <w:p w14:paraId="4DB69A39" w14:textId="77777777" w:rsidR="0074559B" w:rsidRPr="00791D37" w:rsidRDefault="0074559B" w:rsidP="00791D37">
      <w:r w:rsidRPr="00791D37">
        <w:t>Una vez se aseguré que este modo esté desactivado, la configuración requerirá de pocos parámetros obligatorios.</w:t>
      </w:r>
    </w:p>
    <w:p w14:paraId="71475379" w14:textId="3B1D82A0" w:rsidR="0074559B" w:rsidRPr="00791D37" w:rsidRDefault="0074559B" w:rsidP="00791D37">
      <w:r w:rsidRPr="00791D37">
        <w:t xml:space="preserve">Antes de la ejecución del comando </w:t>
      </w:r>
      <w:r w:rsidRPr="00791D37">
        <w:rPr>
          <w:b/>
          <w:bCs/>
        </w:rPr>
        <w:t>Ifup</w:t>
      </w:r>
      <w:r w:rsidRPr="00791D37">
        <w:t>, deberá configurarse el Role que tendrá el nodo. En caso contrario, se generará el error “</w:t>
      </w:r>
      <w:r w:rsidRPr="00791D37">
        <w:rPr>
          <w:i/>
          <w:iCs/>
        </w:rPr>
        <w:t>Configuration settings missing”</w:t>
      </w:r>
      <w:r w:rsidRPr="00791D37">
        <w:rPr>
          <w:b/>
          <w:bCs/>
        </w:rPr>
        <w:t xml:space="preserve">. </w:t>
      </w:r>
      <w:r w:rsidRPr="00791D37">
        <w:t xml:space="preserve">Otros parámetros como el </w:t>
      </w:r>
      <w:r w:rsidRPr="00791D37">
        <w:rPr>
          <w:i/>
          <w:iCs/>
        </w:rPr>
        <w:t>Canal, PAN ID, Nombre de Red y la Credencial de Commisioning,</w:t>
      </w:r>
      <w:r w:rsidRPr="00791D37">
        <w:t xml:space="preserve"> serán opcionales</w:t>
      </w:r>
      <w:ins w:id="2665" w:author="JORGE CONTRERAS ORTIZ" w:date="2021-09-04T13:21:00Z">
        <w:r w:rsidR="00741EF7">
          <w:t xml:space="preserve">. </w:t>
        </w:r>
      </w:ins>
      <w:del w:id="2666" w:author="JORGE CONTRERAS ORTIZ" w:date="2021-09-04T13:21:00Z">
        <w:r w:rsidRPr="00791D37" w:rsidDel="00741EF7">
          <w:delText>, y se generarán automáticamente en caso de no especificarles.</w:delText>
        </w:r>
      </w:del>
    </w:p>
    <w:p w14:paraId="6DBC63CA" w14:textId="6FAE1B3B" w:rsidR="00741EF7" w:rsidRDefault="0074559B" w:rsidP="00791D37">
      <w:pPr>
        <w:rPr>
          <w:ins w:id="2667" w:author="JORGE CONTRERAS ORTIZ" w:date="2021-09-04T13:21:00Z"/>
        </w:rPr>
      </w:pPr>
      <w:r w:rsidRPr="00791D37">
        <w:t xml:space="preserve">Una vez </w:t>
      </w:r>
      <w:del w:id="2668" w:author="JORGE CONTRERAS ORTIZ" w:date="2021-09-04T13:23:00Z">
        <w:r w:rsidRPr="00791D37" w:rsidDel="00522221">
          <w:delText xml:space="preserve">enviado </w:delText>
        </w:r>
      </w:del>
      <w:ins w:id="2669" w:author="JORGE CONTRERAS ORTIZ" w:date="2021-09-04T13:23:00Z">
        <w:r w:rsidR="00522221">
          <w:t>ejecutado</w:t>
        </w:r>
        <w:r w:rsidR="00522221" w:rsidRPr="00791D37">
          <w:t xml:space="preserve"> </w:t>
        </w:r>
      </w:ins>
      <w:r w:rsidRPr="00791D37">
        <w:t xml:space="preserve">el comando IfUp, </w:t>
      </w:r>
      <w:ins w:id="2670" w:author="JORGE CONTRERAS ORTIZ" w:date="2021-09-04T13:23:00Z">
        <w:r w:rsidR="00522221">
          <w:t>el módulo, si es configurado como Líder, creará una red y generará automáticamente todos los parámetros de configuración de la red. En caso de que</w:t>
        </w:r>
      </w:ins>
      <w:ins w:id="2671" w:author="JORGE CONTRERAS ORTIZ" w:date="2021-09-04T13:24:00Z">
        <w:r w:rsidR="00522221">
          <w:t xml:space="preserve"> </w:t>
        </w:r>
      </w:ins>
      <w:r w:rsidRPr="00791D37">
        <w:t xml:space="preserve">el módulo </w:t>
      </w:r>
      <w:ins w:id="2672" w:author="JORGE CONTRERAS ORTIZ" w:date="2021-09-04T13:24:00Z">
        <w:r w:rsidR="00522221">
          <w:t xml:space="preserve">no sea un nodo Líder, este </w:t>
        </w:r>
      </w:ins>
      <w:ins w:id="2673" w:author="JORGE CONTRERAS ORTIZ" w:date="2021-09-04T13:22:00Z">
        <w:r w:rsidR="00741EF7">
          <w:t xml:space="preserve">buscará todas las redes cercanas </w:t>
        </w:r>
      </w:ins>
      <w:ins w:id="2674" w:author="JORGE CONTRERAS ORTIZ" w:date="2021-09-04T13:24:00Z">
        <w:r w:rsidR="00522221">
          <w:t xml:space="preserve">y se </w:t>
        </w:r>
      </w:ins>
      <w:ins w:id="2675" w:author="JORGE CONTRERAS ORTIZ" w:date="2021-09-04T13:28:00Z">
        <w:r w:rsidR="00522221">
          <w:t>conectará</w:t>
        </w:r>
      </w:ins>
      <w:ins w:id="2676" w:author="JORGE CONTRERAS ORTIZ" w:date="2021-09-04T13:24:00Z">
        <w:r w:rsidR="00522221">
          <w:t xml:space="preserve"> </w:t>
        </w:r>
      </w:ins>
      <w:ins w:id="2677" w:author="JORGE CONTRERAS ORTIZ" w:date="2021-09-04T13:25:00Z">
        <w:r w:rsidR="00522221">
          <w:t>a la red a la que tenga mejor conectividad y cumpla con los parámetros configurados (en caso de haber configurad</w:t>
        </w:r>
      </w:ins>
      <w:ins w:id="2678" w:author="JORGE CONTRERAS ORTIZ" w:date="2021-09-04T13:26:00Z">
        <w:r w:rsidR="00522221">
          <w:t>o). Una vez unido el módulo a la red, comp</w:t>
        </w:r>
      </w:ins>
      <w:ins w:id="2679" w:author="JORGE CONTRERAS ORTIZ" w:date="2021-09-04T13:27:00Z">
        <w:r w:rsidR="00522221">
          <w:t>letará los parámetros no configurados previamente con los parámetros de la red a la que</w:t>
        </w:r>
      </w:ins>
      <w:ins w:id="2680" w:author="JORGE CONTRERAS ORTIZ" w:date="2021-09-04T13:28:00Z">
        <w:r w:rsidR="00522221">
          <w:t xml:space="preserve"> se haya conectado.</w:t>
        </w:r>
      </w:ins>
      <w:del w:id="2681" w:author="JORGE CONTRERAS ORTIZ" w:date="2021-09-04T13:22:00Z">
        <w:r w:rsidRPr="00791D37" w:rsidDel="00741EF7">
          <w:delText>tardará unos pocos segundos el realizar el proceso de unirse</w:delText>
        </w:r>
      </w:del>
      <w:del w:id="2682" w:author="JORGE CONTRERAS ORTIZ" w:date="2021-09-04T13:03:00Z">
        <w:r w:rsidRPr="00791D37" w:rsidDel="00CA4A46">
          <w:delText>/</w:delText>
        </w:r>
      </w:del>
      <w:del w:id="2683" w:author="JORGE CONTRERAS ORTIZ" w:date="2021-09-04T13:22:00Z">
        <w:r w:rsidRPr="00791D37" w:rsidDel="00741EF7">
          <w:delText>crear la red</w:delText>
        </w:r>
      </w:del>
      <w:del w:id="2684" w:author="JORGE CONTRERAS ORTIZ" w:date="2021-09-04T13:21:00Z">
        <w:r w:rsidRPr="00791D37" w:rsidDel="00741EF7">
          <w:delText xml:space="preserve">. </w:delText>
        </w:r>
      </w:del>
    </w:p>
    <w:p w14:paraId="585A2FD5" w14:textId="7E060C35" w:rsidR="0074559B" w:rsidRPr="00791D37" w:rsidRDefault="0074559B" w:rsidP="00791D37">
      <w:r w:rsidRPr="00791D37">
        <w:t xml:space="preserve">Una vez </w:t>
      </w:r>
      <w:del w:id="2685" w:author="JORGE CONTRERAS ORTIZ" w:date="2021-09-04T13:28:00Z">
        <w:r w:rsidRPr="00791D37" w:rsidDel="00522221">
          <w:delText xml:space="preserve">unido </w:delText>
        </w:r>
      </w:del>
      <w:ins w:id="2686" w:author="JORGE CONTRERAS ORTIZ" w:date="2021-09-04T13:28:00Z">
        <w:r w:rsidR="00522221">
          <w:t>conectado</w:t>
        </w:r>
        <w:r w:rsidR="00522221" w:rsidRPr="00791D37">
          <w:t xml:space="preserve"> </w:t>
        </w:r>
      </w:ins>
      <w:r w:rsidRPr="00791D37">
        <w:t xml:space="preserve">a la red, se guardará su configuración como configuración válida y ya no podrá modificarse salvo </w:t>
      </w:r>
      <w:del w:id="2687" w:author="JORGE CONTRERAS ORTIZ" w:date="2021-09-04T13:03:00Z">
        <w:r w:rsidRPr="00791D37" w:rsidDel="00CA4A46">
          <w:delText xml:space="preserve">realizar </w:delText>
        </w:r>
      </w:del>
      <w:ins w:id="2688" w:author="JORGE CONTRERAS ORTIZ" w:date="2021-09-04T13:03:00Z">
        <w:r w:rsidR="00CA4A46">
          <w:t>ejecutando previamente</w:t>
        </w:r>
        <w:r w:rsidR="00CA4A46" w:rsidRPr="00791D37">
          <w:t xml:space="preserve"> </w:t>
        </w:r>
      </w:ins>
      <w:r w:rsidRPr="00791D37">
        <w:t>el comando Clear.</w:t>
      </w:r>
    </w:p>
    <w:p w14:paraId="16E9E75B" w14:textId="77777777" w:rsidR="0074559B" w:rsidRPr="00791D37" w:rsidRDefault="0074559B" w:rsidP="00791D37"/>
    <w:p w14:paraId="265D53E5" w14:textId="77777777" w:rsidR="0074559B" w:rsidRPr="00791D37" w:rsidRDefault="0074559B" w:rsidP="00FE1EC4">
      <w:pPr>
        <w:pStyle w:val="Ttulo4"/>
        <w:rPr>
          <w:lang w:val="en-US"/>
        </w:rPr>
      </w:pPr>
      <w:bookmarkStart w:id="2689" w:name="_Toc81499445"/>
      <w:bookmarkStart w:id="2690" w:name="_Toc81650448"/>
      <w:r w:rsidRPr="00791D37">
        <w:rPr>
          <w:lang w:val="en-US"/>
        </w:rPr>
        <w:t>Modo Out-of-Band Commissioning Activado</w:t>
      </w:r>
      <w:bookmarkEnd w:id="2689"/>
      <w:bookmarkEnd w:id="2690"/>
    </w:p>
    <w:p w14:paraId="656836C1" w14:textId="77777777" w:rsidR="0074559B" w:rsidRPr="00791D37" w:rsidRDefault="0074559B" w:rsidP="00791D37">
      <w:pPr>
        <w:rPr>
          <w:lang w:val="en-US"/>
        </w:rPr>
      </w:pPr>
    </w:p>
    <w:p w14:paraId="6A097DA7" w14:textId="77777777" w:rsidR="0074559B" w:rsidRPr="00791D37" w:rsidRDefault="0074559B" w:rsidP="00791D37">
      <w:r w:rsidRPr="00791D37">
        <w:t>Este modo no está activado por defecto, por lo que se deberá ejecutar el respectivo comando de activación del modo “Out-of-Band Commissioning”. Este modo convendrá activarlo cuando se quiera unir los módulos a una red en concreto, como puede ser una red “privada”.</w:t>
      </w:r>
    </w:p>
    <w:p w14:paraId="09264CF5" w14:textId="77777777" w:rsidR="0074559B" w:rsidRPr="00791D37" w:rsidRDefault="0074559B" w:rsidP="00791D37">
      <w:r w:rsidRPr="00791D37">
        <w:t xml:space="preserve">En este modo se deberá configurar más parámetros para poder especificar correctamente la red a la que se quiera unir o que se quiera crear. Los parámetros a configurar son : </w:t>
      </w:r>
      <w:r w:rsidRPr="00791D37">
        <w:rPr>
          <w:i/>
          <w:iCs/>
        </w:rPr>
        <w:t>Rol, Canal, PAN ID, Nombre de Red, Prefijo Local, Master Key, PAN ID Extendida y la Credencial de Commisioning.</w:t>
      </w:r>
    </w:p>
    <w:p w14:paraId="1D630BF4" w14:textId="77777777" w:rsidR="0074559B" w:rsidRPr="00791D37" w:rsidRDefault="0074559B" w:rsidP="00791D37">
      <w:pPr>
        <w:rPr>
          <w:b/>
          <w:bCs/>
        </w:rPr>
      </w:pPr>
      <w:r w:rsidRPr="00791D37">
        <w:t>Sin uno de esos parámetros, se generará el error “</w:t>
      </w:r>
      <w:r w:rsidRPr="00791D37">
        <w:rPr>
          <w:i/>
          <w:iCs/>
        </w:rPr>
        <w:t>Configuration settings missing”</w:t>
      </w:r>
      <w:r w:rsidRPr="00791D37">
        <w:rPr>
          <w:b/>
          <w:bCs/>
        </w:rPr>
        <w:t>.</w:t>
      </w:r>
    </w:p>
    <w:p w14:paraId="222A75CF" w14:textId="77777777" w:rsidR="0074559B" w:rsidRPr="00791D37" w:rsidRDefault="0074559B" w:rsidP="00791D37"/>
    <w:p w14:paraId="0D6CE18C" w14:textId="3CA30B8D" w:rsidR="0074559B" w:rsidRPr="00791D37" w:rsidRDefault="0074559B" w:rsidP="00791D37">
      <w:r w:rsidRPr="00791D37">
        <w:br w:type="page"/>
      </w:r>
    </w:p>
    <w:p w14:paraId="2E105C9F" w14:textId="77777777" w:rsidR="0074559B" w:rsidRPr="00791D37" w:rsidRDefault="0074559B" w:rsidP="00791D37">
      <w:pPr>
        <w:pStyle w:val="Ttulo1"/>
        <w:numPr>
          <w:ilvl w:val="0"/>
          <w:numId w:val="1"/>
        </w:numPr>
      </w:pPr>
      <w:bookmarkStart w:id="2691" w:name="_Toc81499447"/>
      <w:bookmarkStart w:id="2692" w:name="_Toc81650449"/>
      <w:r w:rsidRPr="00791D37">
        <w:lastRenderedPageBreak/>
        <w:t>DISEÑO E IMPLEMENTACIÓN HARDWARE</w:t>
      </w:r>
      <w:bookmarkEnd w:id="2691"/>
      <w:bookmarkEnd w:id="2692"/>
    </w:p>
    <w:p w14:paraId="44BE1C86" w14:textId="77777777" w:rsidR="0074559B" w:rsidRPr="00791D37" w:rsidRDefault="0074559B" w:rsidP="00791D37"/>
    <w:p w14:paraId="4C591593" w14:textId="77777777" w:rsidR="0074559B" w:rsidRPr="00791D37" w:rsidRDefault="0074559B" w:rsidP="00791D37">
      <w:r w:rsidRPr="00791D37">
        <w:t>En este capítulo se mostrará el diseño del esquemático y el respectivo Layout de la PCB realizada para la integración del dispositivo KTWM102 a la vez que los elementos comerciales utilizados para el desarrollo del trabajo.</w:t>
      </w:r>
    </w:p>
    <w:p w14:paraId="109D7A87" w14:textId="77777777" w:rsidR="0074559B" w:rsidRPr="00791D37" w:rsidRDefault="0074559B" w:rsidP="00791D37"/>
    <w:p w14:paraId="04724385" w14:textId="77777777" w:rsidR="0074559B" w:rsidRPr="00791D37" w:rsidRDefault="0074559B" w:rsidP="00791D37">
      <w:pPr>
        <w:pStyle w:val="Ttulo2"/>
      </w:pPr>
      <w:bookmarkStart w:id="2693" w:name="_Toc81499448"/>
      <w:bookmarkStart w:id="2694" w:name="_Toc81650450"/>
      <w:r w:rsidRPr="00791D37">
        <w:t>DISEÑO DE ESQUEMÁTICO PCB</w:t>
      </w:r>
      <w:bookmarkEnd w:id="2693"/>
      <w:bookmarkEnd w:id="2694"/>
    </w:p>
    <w:p w14:paraId="2E94FAD1" w14:textId="77777777" w:rsidR="0074559B" w:rsidRPr="00791D37" w:rsidRDefault="0074559B" w:rsidP="00791D37"/>
    <w:p w14:paraId="2466F1EE" w14:textId="77777777" w:rsidR="0074559B" w:rsidRPr="00791D37" w:rsidRDefault="0074559B" w:rsidP="00791D37">
      <w:pPr>
        <w:pStyle w:val="Ttulo3"/>
      </w:pPr>
      <w:bookmarkStart w:id="2695" w:name="_Toc81499449"/>
      <w:bookmarkStart w:id="2696" w:name="_Toc81650451"/>
      <w:r w:rsidRPr="00791D37">
        <w:t>Jerarquía del circuito</w:t>
      </w:r>
      <w:bookmarkEnd w:id="2695"/>
      <w:bookmarkEnd w:id="2696"/>
    </w:p>
    <w:p w14:paraId="1C5BEE50" w14:textId="77777777" w:rsidR="0074559B" w:rsidRPr="00791D37" w:rsidRDefault="0074559B" w:rsidP="00791D37"/>
    <w:p w14:paraId="0DD2250B" w14:textId="77777777" w:rsidR="0074559B" w:rsidRPr="00791D37" w:rsidRDefault="0074559B" w:rsidP="00791D37">
      <w:r w:rsidRPr="00791D37">
        <w:t>El circuito se ha compuesto de las siguientes partes:</w:t>
      </w:r>
    </w:p>
    <w:p w14:paraId="51E3D064" w14:textId="77777777" w:rsidR="0074559B" w:rsidRPr="00791D37" w:rsidRDefault="0074559B" w:rsidP="00791D37">
      <w:pPr>
        <w:pStyle w:val="Prrafodelista"/>
        <w:numPr>
          <w:ilvl w:val="0"/>
          <w:numId w:val="14"/>
        </w:numPr>
        <w:rPr>
          <w:b/>
          <w:bCs/>
        </w:rPr>
      </w:pPr>
      <w:r w:rsidRPr="00791D37">
        <w:rPr>
          <w:b/>
          <w:bCs/>
        </w:rPr>
        <w:t>Alimentación:</w:t>
      </w:r>
      <w:r w:rsidRPr="00791D37">
        <w:t xml:space="preserve"> Se gestiona la alimentación del circuito ya sea desde 5V o 3V3.</w:t>
      </w:r>
    </w:p>
    <w:p w14:paraId="2BBE6B6A" w14:textId="77777777" w:rsidR="0074559B" w:rsidRPr="00791D37" w:rsidRDefault="0074559B" w:rsidP="00791D37">
      <w:pPr>
        <w:pStyle w:val="Prrafodelista"/>
        <w:numPr>
          <w:ilvl w:val="0"/>
          <w:numId w:val="14"/>
        </w:numPr>
      </w:pPr>
      <w:r w:rsidRPr="00791D37">
        <w:rPr>
          <w:b/>
          <w:bCs/>
        </w:rPr>
        <w:t xml:space="preserve">Módulo: </w:t>
      </w:r>
      <w:r w:rsidRPr="00791D37">
        <w:t>Se implementa el módulo KTWM102 junto con el circuito necesario.</w:t>
      </w:r>
    </w:p>
    <w:p w14:paraId="432B883E" w14:textId="77777777" w:rsidR="0074559B" w:rsidRPr="00791D37" w:rsidRDefault="0074559B" w:rsidP="00791D37">
      <w:pPr>
        <w:pStyle w:val="Prrafodelista"/>
        <w:numPr>
          <w:ilvl w:val="0"/>
          <w:numId w:val="14"/>
        </w:numPr>
      </w:pPr>
      <w:r w:rsidRPr="00791D37">
        <w:rPr>
          <w:b/>
          <w:bCs/>
        </w:rPr>
        <w:t>Coockie Connector:</w:t>
      </w:r>
      <w:r w:rsidRPr="00791D37">
        <w:t xml:space="preserve"> Zona donde se definen los conectores a utilizar para integrar la PCB a la Coockie.</w:t>
      </w:r>
    </w:p>
    <w:p w14:paraId="781677FB" w14:textId="77777777" w:rsidR="0074559B" w:rsidRPr="00791D37" w:rsidRDefault="0074559B" w:rsidP="00791D37">
      <w:pPr>
        <w:pStyle w:val="Prrafodelista"/>
        <w:numPr>
          <w:ilvl w:val="0"/>
          <w:numId w:val="14"/>
        </w:numPr>
      </w:pPr>
      <w:r w:rsidRPr="00791D37">
        <w:rPr>
          <w:b/>
          <w:bCs/>
        </w:rPr>
        <w:t>USB:</w:t>
      </w:r>
      <w:r w:rsidRPr="00791D37">
        <w:t xml:space="preserve"> Se introduce un conector micro USB tipo B.</w:t>
      </w:r>
    </w:p>
    <w:p w14:paraId="1105C0A3" w14:textId="77777777" w:rsidR="0074559B" w:rsidRPr="00791D37" w:rsidRDefault="0074559B" w:rsidP="00791D37">
      <w:r w:rsidRPr="00791D37">
        <w:rPr>
          <w:noProof/>
        </w:rPr>
        <mc:AlternateContent>
          <mc:Choice Requires="wps">
            <w:drawing>
              <wp:anchor distT="0" distB="0" distL="114300" distR="114300" simplePos="0" relativeHeight="251677696" behindDoc="1" locked="0" layoutInCell="1" allowOverlap="1" wp14:anchorId="78C4DE97" wp14:editId="339C33E1">
                <wp:simplePos x="0" y="0"/>
                <wp:positionH relativeFrom="column">
                  <wp:posOffset>-273050</wp:posOffset>
                </wp:positionH>
                <wp:positionV relativeFrom="paragraph">
                  <wp:posOffset>2950845</wp:posOffset>
                </wp:positionV>
                <wp:extent cx="6299835" cy="635"/>
                <wp:effectExtent l="0" t="0" r="0" b="0"/>
                <wp:wrapTight wrapText="bothSides">
                  <wp:wrapPolygon edited="0">
                    <wp:start x="0" y="0"/>
                    <wp:lineTo x="0" y="21600"/>
                    <wp:lineTo x="21600" y="21600"/>
                    <wp:lineTo x="21600" y="0"/>
                  </wp:wrapPolygon>
                </wp:wrapTight>
                <wp:docPr id="155" name="Cuadro de texto 155"/>
                <wp:cNvGraphicFramePr/>
                <a:graphic xmlns:a="http://schemas.openxmlformats.org/drawingml/2006/main">
                  <a:graphicData uri="http://schemas.microsoft.com/office/word/2010/wordprocessingShape">
                    <wps:wsp>
                      <wps:cNvSpPr txBox="1"/>
                      <wps:spPr>
                        <a:xfrm>
                          <a:off x="0" y="0"/>
                          <a:ext cx="6299835" cy="635"/>
                        </a:xfrm>
                        <a:prstGeom prst="rect">
                          <a:avLst/>
                        </a:prstGeom>
                        <a:solidFill>
                          <a:prstClr val="white"/>
                        </a:solidFill>
                        <a:ln>
                          <a:noFill/>
                        </a:ln>
                      </wps:spPr>
                      <wps:txbx>
                        <w:txbxContent>
                          <w:p w14:paraId="347B3083" w14:textId="77777777" w:rsidR="0074559B" w:rsidRDefault="0074559B" w:rsidP="00791D37">
                            <w:pPr>
                              <w:pStyle w:val="Descripcin"/>
                            </w:pPr>
                          </w:p>
                          <w:p w14:paraId="7500E941" w14:textId="4C4DEFB0" w:rsidR="0074559B" w:rsidRPr="005E6469" w:rsidRDefault="0074559B" w:rsidP="00CA0339">
                            <w:pPr>
                              <w:pStyle w:val="Descripcin"/>
                              <w:jc w:val="center"/>
                              <w:rPr>
                                <w:noProof/>
                              </w:rPr>
                            </w:pPr>
                            <w:bookmarkStart w:id="2697" w:name="_Toc81499620"/>
                            <w:bookmarkStart w:id="2698" w:name="_Toc81499855"/>
                            <w:bookmarkStart w:id="2699" w:name="_Toc81652263"/>
                            <w:r>
                              <w:t xml:space="preserve">Ilustración </w:t>
                            </w:r>
                            <w:r w:rsidR="00B854F9">
                              <w:fldChar w:fldCharType="begin"/>
                            </w:r>
                            <w:r w:rsidR="00B854F9">
                              <w:instrText xml:space="preserve"> SEQ Ilustración \* ARABIC </w:instrText>
                            </w:r>
                            <w:r w:rsidR="00B854F9">
                              <w:fldChar w:fldCharType="separate"/>
                            </w:r>
                            <w:ins w:id="2700" w:author="JORGE CONTRERAS ORTIZ" w:date="2021-09-04T12:50:00Z">
                              <w:r w:rsidR="00FE1EC4">
                                <w:rPr>
                                  <w:noProof/>
                                </w:rPr>
                                <w:t>42</w:t>
                              </w:r>
                            </w:ins>
                            <w:del w:id="2701" w:author="JORGE CONTRERAS ORTIZ" w:date="2021-09-04T12:45:00Z">
                              <w:r w:rsidR="00593FA6" w:rsidDel="00FE1EC4">
                                <w:rPr>
                                  <w:noProof/>
                                </w:rPr>
                                <w:delText>42</w:delText>
                              </w:r>
                            </w:del>
                            <w:r w:rsidR="00B854F9">
                              <w:rPr>
                                <w:noProof/>
                              </w:rPr>
                              <w:fldChar w:fldCharType="end"/>
                            </w:r>
                            <w:r>
                              <w:t xml:space="preserve"> Jerarquía Circuito</w:t>
                            </w:r>
                            <w:bookmarkEnd w:id="2697"/>
                            <w:bookmarkEnd w:id="2698"/>
                            <w:bookmarkEnd w:id="26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C4DE97" id="Cuadro de texto 155" o:spid="_x0000_s1030" type="#_x0000_t202" style="position:absolute;left:0;text-align:left;margin-left:-21.5pt;margin-top:232.35pt;width:496.05pt;height:.05pt;z-index:-251638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" stroked="f">
                <v:textbox style="mso-fit-shape-to-text:t" inset="0,0,0,0">
                  <w:txbxContent>
                    <w:p w14:paraId="347B3083" w14:textId="77777777" w:rsidR="0074559B" w:rsidRDefault="0074559B" w:rsidP="00791D37">
                      <w:pPr>
                        <w:pStyle w:val="Descripcin"/>
                      </w:pPr>
                    </w:p>
                    <w:p w14:paraId="7500E941" w14:textId="4C4DEFB0" w:rsidR="0074559B" w:rsidRPr="005E6469" w:rsidRDefault="0074559B" w:rsidP="00CA0339">
                      <w:pPr>
                        <w:pStyle w:val="Descripcin"/>
                        <w:jc w:val="center"/>
                        <w:rPr>
                          <w:noProof/>
                        </w:rPr>
                      </w:pPr>
                      <w:bookmarkStart w:id="2702" w:name="_Toc81499620"/>
                      <w:bookmarkStart w:id="2703" w:name="_Toc81499855"/>
                      <w:bookmarkStart w:id="2704" w:name="_Toc81652263"/>
                      <w:r>
                        <w:t xml:space="preserve">Ilustración </w:t>
                      </w:r>
                      <w:r w:rsidR="00B854F9">
                        <w:fldChar w:fldCharType="begin"/>
                      </w:r>
                      <w:r w:rsidR="00B854F9">
                        <w:instrText xml:space="preserve"> SEQ Ilustración \* ARABIC </w:instrText>
                      </w:r>
                      <w:r w:rsidR="00B854F9">
                        <w:fldChar w:fldCharType="separate"/>
                      </w:r>
                      <w:ins w:id="2705" w:author="JORGE CONTRERAS ORTIZ" w:date="2021-09-04T12:50:00Z">
                        <w:r w:rsidR="00FE1EC4">
                          <w:rPr>
                            <w:noProof/>
                          </w:rPr>
                          <w:t>42</w:t>
                        </w:r>
                      </w:ins>
                      <w:del w:id="2706" w:author="JORGE CONTRERAS ORTIZ" w:date="2021-09-04T12:45:00Z">
                        <w:r w:rsidR="00593FA6" w:rsidDel="00FE1EC4">
                          <w:rPr>
                            <w:noProof/>
                          </w:rPr>
                          <w:delText>42</w:delText>
                        </w:r>
                      </w:del>
                      <w:r w:rsidR="00B854F9">
                        <w:rPr>
                          <w:noProof/>
                        </w:rPr>
                        <w:fldChar w:fldCharType="end"/>
                      </w:r>
                      <w:r>
                        <w:t xml:space="preserve"> Jerarquía Circuito</w:t>
                      </w:r>
                      <w:bookmarkEnd w:id="2702"/>
                      <w:bookmarkEnd w:id="2703"/>
                      <w:bookmarkEnd w:id="2704"/>
                    </w:p>
                  </w:txbxContent>
                </v:textbox>
                <w10:wrap type="tight"/>
              </v:shape>
            </w:pict>
          </mc:Fallback>
        </mc:AlternateContent>
      </w:r>
      <w:r w:rsidRPr="00791D37">
        <w:rPr>
          <w:noProof/>
        </w:rPr>
        <w:drawing>
          <wp:anchor distT="0" distB="0" distL="114300" distR="114300" simplePos="0" relativeHeight="251676672" behindDoc="1" locked="0" layoutInCell="1" allowOverlap="1" wp14:anchorId="0A7EFD4F" wp14:editId="44C86683">
            <wp:simplePos x="0" y="0"/>
            <wp:positionH relativeFrom="margin">
              <wp:align>center</wp:align>
            </wp:positionH>
            <wp:positionV relativeFrom="paragraph">
              <wp:posOffset>261620</wp:posOffset>
            </wp:positionV>
            <wp:extent cx="6300249" cy="2634018"/>
            <wp:effectExtent l="0" t="0" r="5715" b="0"/>
            <wp:wrapTight wrapText="bothSides">
              <wp:wrapPolygon edited="0">
                <wp:start x="0" y="0"/>
                <wp:lineTo x="0" y="21402"/>
                <wp:lineTo x="21554" y="21402"/>
                <wp:lineTo x="21554" y="0"/>
                <wp:lineTo x="0" y="0"/>
              </wp:wrapPolygon>
            </wp:wrapTight>
            <wp:docPr id="156" name="Imagen 156"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n 68" descr="Diagrama&#10;&#10;Descripción generada automáticamente"/>
                    <pic:cNvPicPr/>
                  </pic:nvPicPr>
                  <pic:blipFill>
                    <a:blip r:embed="rId65">
                      <a:extLst>
                        <a:ext uri="{28A0092B-C50C-407E-A947-70E740481C1C}">
                          <a14:useLocalDpi xmlns:a14="http://schemas.microsoft.com/office/drawing/2010/main" val="0"/>
                        </a:ext>
                      </a:extLst>
                    </a:blip>
                    <a:stretch>
                      <a:fillRect/>
                    </a:stretch>
                  </pic:blipFill>
                  <pic:spPr>
                    <a:xfrm>
                      <a:off x="0" y="0"/>
                      <a:ext cx="6300249" cy="2634018"/>
                    </a:xfrm>
                    <a:prstGeom prst="rect">
                      <a:avLst/>
                    </a:prstGeom>
                  </pic:spPr>
                </pic:pic>
              </a:graphicData>
            </a:graphic>
            <wp14:sizeRelH relativeFrom="margin">
              <wp14:pctWidth>0</wp14:pctWidth>
            </wp14:sizeRelH>
            <wp14:sizeRelV relativeFrom="margin">
              <wp14:pctHeight>0</wp14:pctHeight>
            </wp14:sizeRelV>
          </wp:anchor>
        </w:drawing>
      </w:r>
      <w:r w:rsidRPr="00791D37">
        <w:t>Estas cuatro partes se integran y se conectan entre sí de la siguiente manera:</w:t>
      </w:r>
    </w:p>
    <w:p w14:paraId="24BBE8C9" w14:textId="77777777" w:rsidR="0074559B" w:rsidRPr="00791D37" w:rsidRDefault="0074559B" w:rsidP="00791D37">
      <w:r w:rsidRPr="00791D37">
        <w:br w:type="page"/>
      </w:r>
    </w:p>
    <w:p w14:paraId="57DE2A01" w14:textId="77777777" w:rsidR="0074559B" w:rsidRPr="00791D37" w:rsidRDefault="0074559B" w:rsidP="00791D37">
      <w:pPr>
        <w:pStyle w:val="Ttulo3"/>
      </w:pPr>
      <w:bookmarkStart w:id="2707" w:name="_Toc81499450"/>
      <w:bookmarkStart w:id="2708" w:name="_Toc81650452"/>
      <w:r w:rsidRPr="00791D37">
        <w:lastRenderedPageBreak/>
        <w:t>Circuito de Alimentación</w:t>
      </w:r>
      <w:bookmarkEnd w:id="2707"/>
      <w:bookmarkEnd w:id="2708"/>
    </w:p>
    <w:p w14:paraId="00FE510B" w14:textId="77777777" w:rsidR="0074559B" w:rsidRPr="00791D37" w:rsidRDefault="0074559B" w:rsidP="00791D37"/>
    <w:p w14:paraId="3777BCF5" w14:textId="77777777" w:rsidR="0074559B" w:rsidRPr="00791D37" w:rsidRDefault="0074559B" w:rsidP="00791D37">
      <w:r w:rsidRPr="00791D37">
        <w:t>En la parte de alimentación, el circuito realizado ha sido el siguiente:</w:t>
      </w:r>
    </w:p>
    <w:p w14:paraId="0798D20F" w14:textId="77777777" w:rsidR="0074559B" w:rsidRPr="00791D37" w:rsidRDefault="0074559B" w:rsidP="00791D37"/>
    <w:p w14:paraId="1230689D" w14:textId="77777777" w:rsidR="00CA0339" w:rsidRDefault="0074559B" w:rsidP="00CA0339">
      <w:pPr>
        <w:keepNext/>
      </w:pPr>
      <w:r w:rsidRPr="00791D37">
        <w:rPr>
          <w:noProof/>
        </w:rPr>
        <w:drawing>
          <wp:inline distT="0" distB="0" distL="0" distR="0" wp14:anchorId="57118CE0" wp14:editId="57564CAF">
            <wp:extent cx="5759450" cy="4532630"/>
            <wp:effectExtent l="0" t="0" r="0" b="1270"/>
            <wp:docPr id="157" name="Imagen 157"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Imagen 71" descr="Diagrama, Esquemático&#10;&#10;Descripción generada automáticamente"/>
                    <pic:cNvPicPr/>
                  </pic:nvPicPr>
                  <pic:blipFill>
                    <a:blip r:embed="rId66"/>
                    <a:stretch>
                      <a:fillRect/>
                    </a:stretch>
                  </pic:blipFill>
                  <pic:spPr>
                    <a:xfrm>
                      <a:off x="0" y="0"/>
                      <a:ext cx="5759450" cy="4532630"/>
                    </a:xfrm>
                    <a:prstGeom prst="rect">
                      <a:avLst/>
                    </a:prstGeom>
                  </pic:spPr>
                </pic:pic>
              </a:graphicData>
            </a:graphic>
          </wp:inline>
        </w:drawing>
      </w:r>
    </w:p>
    <w:p w14:paraId="662A0C40" w14:textId="04E73C60" w:rsidR="00CA0339" w:rsidRDefault="00CA0339" w:rsidP="00CA0339">
      <w:pPr>
        <w:pStyle w:val="Descripcin"/>
        <w:jc w:val="center"/>
      </w:pPr>
      <w:bookmarkStart w:id="2709" w:name="_Toc81652264"/>
      <w:r>
        <w:t xml:space="preserve">Ilustración </w:t>
      </w:r>
      <w:r w:rsidR="00B854F9">
        <w:fldChar w:fldCharType="begin"/>
      </w:r>
      <w:r w:rsidR="00B854F9">
        <w:instrText xml:space="preserve"> SEQ Ilustración \* ARABIC </w:instrText>
      </w:r>
      <w:r w:rsidR="00B854F9">
        <w:fldChar w:fldCharType="separate"/>
      </w:r>
      <w:ins w:id="2710" w:author="JORGE CONTRERAS ORTIZ" w:date="2021-09-04T12:50:00Z">
        <w:r w:rsidR="00FE1EC4">
          <w:rPr>
            <w:noProof/>
          </w:rPr>
          <w:t>43</w:t>
        </w:r>
      </w:ins>
      <w:del w:id="2711" w:author="JORGE CONTRERAS ORTIZ" w:date="2021-09-04T12:45:00Z">
        <w:r w:rsidR="00593FA6" w:rsidDel="00FE1EC4">
          <w:rPr>
            <w:noProof/>
          </w:rPr>
          <w:delText>43</w:delText>
        </w:r>
      </w:del>
      <w:r w:rsidR="00B854F9">
        <w:rPr>
          <w:noProof/>
        </w:rPr>
        <w:fldChar w:fldCharType="end"/>
      </w:r>
      <w:r>
        <w:t xml:space="preserve"> </w:t>
      </w:r>
      <w:r w:rsidRPr="001C07F8">
        <w:t>Circuito de Alimentación</w:t>
      </w:r>
      <w:bookmarkEnd w:id="2709"/>
    </w:p>
    <w:p w14:paraId="1F29A66D" w14:textId="6594A2A4" w:rsidR="0074559B" w:rsidRPr="00791D37" w:rsidRDefault="0074559B" w:rsidP="00CA0339">
      <w:r w:rsidRPr="00791D37">
        <w:t xml:space="preserve"> </w:t>
      </w:r>
    </w:p>
    <w:p w14:paraId="1BE277E5" w14:textId="77777777" w:rsidR="0074559B" w:rsidRPr="00791D37" w:rsidRDefault="0074559B" w:rsidP="00791D37">
      <w:r w:rsidRPr="00791D37">
        <w:t>Para entender el circuito deberemos tener en cuenta que disponemos de dos alimentaciones posibles:</w:t>
      </w:r>
    </w:p>
    <w:p w14:paraId="5A1E4CEE" w14:textId="77777777" w:rsidR="0074559B" w:rsidRPr="00791D37" w:rsidRDefault="0074559B" w:rsidP="00791D37">
      <w:pPr>
        <w:pStyle w:val="Prrafodelista"/>
        <w:numPr>
          <w:ilvl w:val="0"/>
          <w:numId w:val="14"/>
        </w:numPr>
      </w:pPr>
      <w:r w:rsidRPr="00791D37">
        <w:t xml:space="preserve">Alimentación de 5V recibida por el conector USB (definida como </w:t>
      </w:r>
      <w:r w:rsidRPr="00791D37">
        <w:rPr>
          <w:b/>
          <w:bCs/>
        </w:rPr>
        <w:t>VBUS</w:t>
      </w:r>
      <w:r w:rsidRPr="00791D37">
        <w:t>).</w:t>
      </w:r>
    </w:p>
    <w:p w14:paraId="577A1DE7" w14:textId="77777777" w:rsidR="0074559B" w:rsidRPr="00791D37" w:rsidRDefault="0074559B" w:rsidP="00791D37">
      <w:pPr>
        <w:pStyle w:val="Prrafodelista"/>
        <w:numPr>
          <w:ilvl w:val="0"/>
          <w:numId w:val="14"/>
        </w:numPr>
      </w:pPr>
      <w:r w:rsidRPr="00791D37">
        <w:t>Alimentación de 3V3 recibida de la placa de alimentación de la Coockie (definida como</w:t>
      </w:r>
      <w:r w:rsidRPr="00791D37">
        <w:rPr>
          <w:b/>
          <w:bCs/>
        </w:rPr>
        <w:t xml:space="preserve"> DVDD</w:t>
      </w:r>
      <w:r w:rsidRPr="00791D37">
        <w:t>).</w:t>
      </w:r>
    </w:p>
    <w:p w14:paraId="02D9FFC9" w14:textId="77777777" w:rsidR="0074559B" w:rsidRPr="00791D37" w:rsidRDefault="0074559B" w:rsidP="00791D37">
      <w:r w:rsidRPr="00791D37">
        <w:t>En primer lugar, ambas líneas de alimentación pasan por U1, un switch de potencia, el cual se ha configurado para priorizar la alimentación de 5V sobre la de 3V3 como alimentación de la PCB. En caso de que la PCB solo se conecte a la Coockie y no por USB, por lo tanto no se dispondrá de 5V, la alimentación de la PCB será la alimentación de 3V3 recibida de la placa de alimentación de la Coockie. Esta alimentación seleccionada (</w:t>
      </w:r>
      <w:r w:rsidRPr="00791D37">
        <w:rPr>
          <w:b/>
          <w:bCs/>
        </w:rPr>
        <w:t>PMUX</w:t>
      </w:r>
      <w:r w:rsidRPr="00791D37">
        <w:t>) se hará pasar por U2, LDO a 3V3, asegurándonos así una alimentación estable de 3V3, ya se haya seleccionado previamente 5V o 3V3. Finalmente ya se pasará esta alimentación al resto del circuito.</w:t>
      </w:r>
    </w:p>
    <w:p w14:paraId="003685D5" w14:textId="77777777" w:rsidR="0074559B" w:rsidRPr="00791D37" w:rsidRDefault="0074559B" w:rsidP="00791D37">
      <w:r w:rsidRPr="00791D37">
        <w:lastRenderedPageBreak/>
        <w:t>Se ha añadido un Led SMD, junto con una resistencia en serie, a la salida de 3V3 del LDO (U2) para confirmar el correcto funcionamiento de esta parte del circuito.</w:t>
      </w:r>
    </w:p>
    <w:p w14:paraId="46B8FE9E" w14:textId="77777777" w:rsidR="0074559B" w:rsidRPr="00791D37" w:rsidRDefault="0074559B" w:rsidP="00791D37">
      <w:pPr>
        <w:pStyle w:val="Ttulo3"/>
      </w:pPr>
      <w:bookmarkStart w:id="2712" w:name="_Toc81499451"/>
      <w:bookmarkStart w:id="2713" w:name="_Toc81650453"/>
      <w:r w:rsidRPr="00791D37">
        <w:t>Integración del módulo KTWM102</w:t>
      </w:r>
      <w:bookmarkEnd w:id="2712"/>
      <w:bookmarkEnd w:id="2713"/>
    </w:p>
    <w:p w14:paraId="420CD3C0" w14:textId="77777777" w:rsidR="0074559B" w:rsidRPr="00791D37" w:rsidRDefault="0074559B" w:rsidP="00791D37"/>
    <w:p w14:paraId="01244CF6" w14:textId="77777777" w:rsidR="0074559B" w:rsidRPr="00791D37" w:rsidRDefault="0074559B" w:rsidP="00791D37">
      <w:r w:rsidRPr="00791D37">
        <w:t>El circuito realizado para integrar el módulo KTWM102 es el siguiente:</w:t>
      </w:r>
    </w:p>
    <w:p w14:paraId="68A93588" w14:textId="77777777" w:rsidR="0074559B" w:rsidRPr="00791D37" w:rsidRDefault="0074559B" w:rsidP="00CA0339">
      <w:pPr>
        <w:jc w:val="center"/>
      </w:pPr>
      <w:r w:rsidRPr="00791D37">
        <w:rPr>
          <w:noProof/>
        </w:rPr>
        <w:drawing>
          <wp:inline distT="0" distB="0" distL="0" distR="0" wp14:anchorId="24C8B137" wp14:editId="42434413">
            <wp:extent cx="5759450" cy="3343275"/>
            <wp:effectExtent l="0" t="0" r="0" b="9525"/>
            <wp:docPr id="158" name="Imagen 158"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n 70" descr="Diagrama, Esquemático&#10;&#10;Descripción generada automáticamente"/>
                    <pic:cNvPicPr/>
                  </pic:nvPicPr>
                  <pic:blipFill>
                    <a:blip r:embed="rId67"/>
                    <a:stretch>
                      <a:fillRect/>
                    </a:stretch>
                  </pic:blipFill>
                  <pic:spPr>
                    <a:xfrm>
                      <a:off x="0" y="0"/>
                      <a:ext cx="5759450" cy="3343275"/>
                    </a:xfrm>
                    <a:prstGeom prst="rect">
                      <a:avLst/>
                    </a:prstGeom>
                  </pic:spPr>
                </pic:pic>
              </a:graphicData>
            </a:graphic>
          </wp:inline>
        </w:drawing>
      </w:r>
    </w:p>
    <w:p w14:paraId="3E779D24" w14:textId="5A2CA17F" w:rsidR="0074559B" w:rsidRPr="00791D37" w:rsidRDefault="0074559B" w:rsidP="00CA0339">
      <w:pPr>
        <w:pStyle w:val="Descripcin"/>
        <w:jc w:val="center"/>
      </w:pPr>
      <w:bookmarkStart w:id="2714" w:name="_Toc81499621"/>
      <w:bookmarkStart w:id="2715" w:name="_Toc81499856"/>
      <w:bookmarkStart w:id="2716" w:name="_Toc81652265"/>
      <w:r w:rsidRPr="00791D37">
        <w:t xml:space="preserve">Ilustración </w:t>
      </w:r>
      <w:r w:rsidR="00B854F9">
        <w:fldChar w:fldCharType="begin"/>
      </w:r>
      <w:r w:rsidR="00B854F9">
        <w:instrText xml:space="preserve"> SEQ Ilustración \* ARABIC </w:instrText>
      </w:r>
      <w:r w:rsidR="00B854F9">
        <w:fldChar w:fldCharType="separate"/>
      </w:r>
      <w:ins w:id="2717" w:author="JORGE CONTRERAS ORTIZ" w:date="2021-09-04T12:50:00Z">
        <w:r w:rsidR="00FE1EC4">
          <w:rPr>
            <w:noProof/>
          </w:rPr>
          <w:t>44</w:t>
        </w:r>
      </w:ins>
      <w:del w:id="2718" w:author="JORGE CONTRERAS ORTIZ" w:date="2021-09-04T12:45:00Z">
        <w:r w:rsidR="00593FA6" w:rsidDel="00FE1EC4">
          <w:rPr>
            <w:noProof/>
          </w:rPr>
          <w:delText>44</w:delText>
        </w:r>
      </w:del>
      <w:r w:rsidR="00B854F9">
        <w:rPr>
          <w:noProof/>
        </w:rPr>
        <w:fldChar w:fldCharType="end"/>
      </w:r>
      <w:r w:rsidRPr="00791D37">
        <w:t xml:space="preserve"> Circuito Integración del Módulo</w:t>
      </w:r>
      <w:bookmarkEnd w:id="2714"/>
      <w:bookmarkEnd w:id="2715"/>
      <w:bookmarkEnd w:id="2716"/>
    </w:p>
    <w:p w14:paraId="0DD44140" w14:textId="77777777" w:rsidR="0074559B" w:rsidRPr="00791D37" w:rsidRDefault="0074559B" w:rsidP="00791D37"/>
    <w:p w14:paraId="22D7FF8E" w14:textId="77777777" w:rsidR="0074559B" w:rsidRPr="00791D37" w:rsidRDefault="0074559B" w:rsidP="00791D37">
      <w:r w:rsidRPr="00791D37">
        <w:t>El dispositivo KTWM102, tal como hemos mostrado anteriormente, es el siguiente:</w:t>
      </w:r>
    </w:p>
    <w:p w14:paraId="5373B31E" w14:textId="77777777" w:rsidR="0074559B" w:rsidRPr="00791D37" w:rsidRDefault="0074559B" w:rsidP="00791D37"/>
    <w:p w14:paraId="18AB5926" w14:textId="77777777" w:rsidR="0074559B" w:rsidRPr="00791D37" w:rsidRDefault="0074559B" w:rsidP="00CA0339">
      <w:pPr>
        <w:jc w:val="center"/>
      </w:pPr>
      <w:r w:rsidRPr="00791D37">
        <w:rPr>
          <w:noProof/>
        </w:rPr>
        <w:drawing>
          <wp:inline distT="0" distB="0" distL="0" distR="0" wp14:anchorId="2997767A" wp14:editId="32A8FD8A">
            <wp:extent cx="2498566" cy="1839433"/>
            <wp:effectExtent l="0" t="0" r="0" b="8890"/>
            <wp:docPr id="159" name="Imagen 159" descr="Imagen de la pantalla de un celular con letra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n 58" descr="Imagen de la pantalla de un celular con letras&#10;&#10;Descripción generada automáticamente con confianza baja"/>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508264" cy="1846573"/>
                    </a:xfrm>
                    <a:prstGeom prst="rect">
                      <a:avLst/>
                    </a:prstGeom>
                    <a:noFill/>
                    <a:ln>
                      <a:noFill/>
                    </a:ln>
                  </pic:spPr>
                </pic:pic>
              </a:graphicData>
            </a:graphic>
          </wp:inline>
        </w:drawing>
      </w:r>
    </w:p>
    <w:p w14:paraId="0087B2B8" w14:textId="3B2B4AF2" w:rsidR="0074559B" w:rsidRPr="00791D37" w:rsidRDefault="0074559B" w:rsidP="00CA0339">
      <w:pPr>
        <w:pStyle w:val="Descripcin"/>
        <w:jc w:val="center"/>
      </w:pPr>
      <w:bookmarkStart w:id="2719" w:name="_Toc81499622"/>
      <w:bookmarkStart w:id="2720" w:name="_Toc81499857"/>
      <w:bookmarkStart w:id="2721" w:name="_Toc81652266"/>
      <w:r w:rsidRPr="00791D37">
        <w:t xml:space="preserve">Ilustración </w:t>
      </w:r>
      <w:r w:rsidR="00B854F9">
        <w:fldChar w:fldCharType="begin"/>
      </w:r>
      <w:r w:rsidR="00B854F9">
        <w:instrText xml:space="preserve"> SEQ Ilustración \* ARABIC </w:instrText>
      </w:r>
      <w:r w:rsidR="00B854F9">
        <w:fldChar w:fldCharType="separate"/>
      </w:r>
      <w:ins w:id="2722" w:author="JORGE CONTRERAS ORTIZ" w:date="2021-09-04T12:50:00Z">
        <w:r w:rsidR="00FE1EC4">
          <w:rPr>
            <w:noProof/>
          </w:rPr>
          <w:t>45</w:t>
        </w:r>
      </w:ins>
      <w:del w:id="2723" w:author="JORGE CONTRERAS ORTIZ" w:date="2021-09-04T12:45:00Z">
        <w:r w:rsidR="00593FA6" w:rsidDel="00FE1EC4">
          <w:rPr>
            <w:noProof/>
          </w:rPr>
          <w:delText>45</w:delText>
        </w:r>
      </w:del>
      <w:r w:rsidR="00B854F9">
        <w:rPr>
          <w:noProof/>
        </w:rPr>
        <w:fldChar w:fldCharType="end"/>
      </w:r>
      <w:r w:rsidRPr="00791D37">
        <w:t xml:space="preserve"> Dispositivo KTWM102</w:t>
      </w:r>
      <w:bookmarkEnd w:id="2719"/>
      <w:bookmarkEnd w:id="2720"/>
      <w:bookmarkEnd w:id="2721"/>
    </w:p>
    <w:p w14:paraId="70DFDAE3" w14:textId="77777777" w:rsidR="0074559B" w:rsidRPr="00791D37" w:rsidRDefault="0074559B" w:rsidP="00791D37"/>
    <w:p w14:paraId="56DD3073" w14:textId="77777777" w:rsidR="0074559B" w:rsidRPr="00791D37" w:rsidRDefault="0074559B" w:rsidP="00791D37">
      <w:r w:rsidRPr="00791D37">
        <w:t xml:space="preserve">Es el dispositivo utilizado para las comunicaciones entre los diferentes nodos. Para el diseño de esta parte del circuito, se han seguido las recomendaciones de KIRALE. Se añaden un </w:t>
      </w:r>
      <w:r w:rsidRPr="00791D37">
        <w:lastRenderedPageBreak/>
        <w:t>pulsador con pull-up para el RESET_n del propio KTWM102. El Led SMD incluido es utilizado para indicar el estado del nodo (conectado a la red, sin conexión, etc…).</w:t>
      </w:r>
    </w:p>
    <w:p w14:paraId="7E988610" w14:textId="77777777" w:rsidR="0074559B" w:rsidRPr="00791D37" w:rsidRDefault="0074559B" w:rsidP="00791D37">
      <w:r w:rsidRPr="00791D37">
        <w:br w:type="page"/>
      </w:r>
    </w:p>
    <w:p w14:paraId="3C5C0F4B" w14:textId="77777777" w:rsidR="0074559B" w:rsidRPr="00791D37" w:rsidRDefault="0074559B" w:rsidP="00791D37">
      <w:pPr>
        <w:pStyle w:val="Ttulo3"/>
      </w:pPr>
      <w:bookmarkStart w:id="2724" w:name="_Toc81499452"/>
      <w:bookmarkStart w:id="2725" w:name="_Toc81650454"/>
      <w:r w:rsidRPr="00791D37">
        <w:lastRenderedPageBreak/>
        <w:t>Coockie Connector</w:t>
      </w:r>
      <w:bookmarkEnd w:id="2724"/>
      <w:bookmarkEnd w:id="2725"/>
    </w:p>
    <w:p w14:paraId="32C39746" w14:textId="77777777" w:rsidR="0074559B" w:rsidRPr="00791D37" w:rsidRDefault="0074559B" w:rsidP="00791D37"/>
    <w:p w14:paraId="148F28E8" w14:textId="77777777" w:rsidR="0074559B" w:rsidRPr="00791D37" w:rsidRDefault="0074559B" w:rsidP="00791D37">
      <w:r w:rsidRPr="00791D37">
        <w:t>Esta parte del circuito, es la interfaz con el resto de PCB integrantes de la Coockie a través de conectores verticales:</w:t>
      </w:r>
    </w:p>
    <w:p w14:paraId="532102E7" w14:textId="77777777" w:rsidR="0074559B" w:rsidRPr="00791D37" w:rsidRDefault="0074559B" w:rsidP="00CA0339">
      <w:pPr>
        <w:jc w:val="center"/>
      </w:pPr>
      <w:r w:rsidRPr="00791D37">
        <w:rPr>
          <w:noProof/>
        </w:rPr>
        <w:drawing>
          <wp:inline distT="0" distB="0" distL="0" distR="0" wp14:anchorId="18135B18" wp14:editId="399A77E5">
            <wp:extent cx="5759450" cy="6643370"/>
            <wp:effectExtent l="0" t="0" r="0" b="5080"/>
            <wp:docPr id="160" name="Imagen 160" descr="Tabl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67" descr="Tabla&#10;&#10;Descripción generada automáticamente con confianza baja"/>
                    <pic:cNvPicPr/>
                  </pic:nvPicPr>
                  <pic:blipFill>
                    <a:blip r:embed="rId69"/>
                    <a:stretch>
                      <a:fillRect/>
                    </a:stretch>
                  </pic:blipFill>
                  <pic:spPr>
                    <a:xfrm>
                      <a:off x="0" y="0"/>
                      <a:ext cx="5759450" cy="6643370"/>
                    </a:xfrm>
                    <a:prstGeom prst="rect">
                      <a:avLst/>
                    </a:prstGeom>
                  </pic:spPr>
                </pic:pic>
              </a:graphicData>
            </a:graphic>
          </wp:inline>
        </w:drawing>
      </w:r>
    </w:p>
    <w:p w14:paraId="347941B8" w14:textId="42249AA1" w:rsidR="0074559B" w:rsidRPr="00791D37" w:rsidRDefault="0074559B" w:rsidP="00CA0339">
      <w:pPr>
        <w:pStyle w:val="Descripcin"/>
        <w:jc w:val="center"/>
      </w:pPr>
      <w:bookmarkStart w:id="2726" w:name="_Toc81499623"/>
      <w:bookmarkStart w:id="2727" w:name="_Toc81499858"/>
      <w:bookmarkStart w:id="2728" w:name="_Toc81652267"/>
      <w:r w:rsidRPr="00791D37">
        <w:t xml:space="preserve">Ilustración </w:t>
      </w:r>
      <w:r w:rsidR="00B854F9">
        <w:fldChar w:fldCharType="begin"/>
      </w:r>
      <w:r w:rsidR="00B854F9">
        <w:instrText xml:space="preserve"> SEQ Ilustración \* ARABIC </w:instrText>
      </w:r>
      <w:r w:rsidR="00B854F9">
        <w:fldChar w:fldCharType="separate"/>
      </w:r>
      <w:ins w:id="2729" w:author="JORGE CONTRERAS ORTIZ" w:date="2021-09-04T12:50:00Z">
        <w:r w:rsidR="00FE1EC4">
          <w:rPr>
            <w:noProof/>
          </w:rPr>
          <w:t>46</w:t>
        </w:r>
      </w:ins>
      <w:del w:id="2730" w:author="JORGE CONTRERAS ORTIZ" w:date="2021-09-04T12:45:00Z">
        <w:r w:rsidR="00593FA6" w:rsidDel="00FE1EC4">
          <w:rPr>
            <w:noProof/>
          </w:rPr>
          <w:delText>46</w:delText>
        </w:r>
      </w:del>
      <w:r w:rsidR="00B854F9">
        <w:rPr>
          <w:noProof/>
        </w:rPr>
        <w:fldChar w:fldCharType="end"/>
      </w:r>
      <w:r w:rsidRPr="00791D37">
        <w:t xml:space="preserve"> Conectores Verticales</w:t>
      </w:r>
      <w:bookmarkEnd w:id="2726"/>
      <w:bookmarkEnd w:id="2727"/>
      <w:bookmarkEnd w:id="2728"/>
    </w:p>
    <w:p w14:paraId="2ADAF59B" w14:textId="77777777" w:rsidR="0074559B" w:rsidRPr="00791D37" w:rsidRDefault="0074559B" w:rsidP="00791D37">
      <w:r w:rsidRPr="00791D37">
        <w:br w:type="page"/>
      </w:r>
    </w:p>
    <w:p w14:paraId="2D0CF2E8" w14:textId="77777777" w:rsidR="0074559B" w:rsidRPr="00791D37" w:rsidRDefault="0074559B" w:rsidP="00791D37">
      <w:pPr>
        <w:pStyle w:val="Ttulo3"/>
      </w:pPr>
      <w:bookmarkStart w:id="2731" w:name="_Toc81499453"/>
      <w:bookmarkStart w:id="2732" w:name="_Toc81650455"/>
      <w:r w:rsidRPr="00791D37">
        <w:lastRenderedPageBreak/>
        <w:t>USB</w:t>
      </w:r>
      <w:bookmarkEnd w:id="2731"/>
      <w:bookmarkEnd w:id="2732"/>
    </w:p>
    <w:p w14:paraId="64CF7F94" w14:textId="77777777" w:rsidR="0074559B" w:rsidRPr="00791D37" w:rsidRDefault="0074559B" w:rsidP="00791D37"/>
    <w:p w14:paraId="075E2DAE" w14:textId="77777777" w:rsidR="0074559B" w:rsidRPr="00791D37" w:rsidRDefault="0074559B" w:rsidP="00791D37">
      <w:r w:rsidRPr="00791D37">
        <w:t>Esta última parte implementa un conector micro USB tipo B, pudiendo así conectar el dispositivo KTWM102 con un PC a través de la herramienta KiTools.</w:t>
      </w:r>
    </w:p>
    <w:p w14:paraId="430B28AE" w14:textId="77777777" w:rsidR="0074559B" w:rsidRPr="00791D37" w:rsidRDefault="0074559B" w:rsidP="00CA0339">
      <w:pPr>
        <w:jc w:val="center"/>
      </w:pPr>
      <w:r w:rsidRPr="00791D37">
        <w:rPr>
          <w:noProof/>
        </w:rPr>
        <w:drawing>
          <wp:inline distT="0" distB="0" distL="0" distR="0" wp14:anchorId="75F64D4D" wp14:editId="05007D42">
            <wp:extent cx="5759450" cy="2359660"/>
            <wp:effectExtent l="0" t="0" r="0" b="2540"/>
            <wp:docPr id="161" name="Imagen 16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agen 73" descr="Gráfico&#10;&#10;Descripción generada automáticamente"/>
                    <pic:cNvPicPr/>
                  </pic:nvPicPr>
                  <pic:blipFill>
                    <a:blip r:embed="rId70"/>
                    <a:stretch>
                      <a:fillRect/>
                    </a:stretch>
                  </pic:blipFill>
                  <pic:spPr>
                    <a:xfrm>
                      <a:off x="0" y="0"/>
                      <a:ext cx="5759450" cy="2359660"/>
                    </a:xfrm>
                    <a:prstGeom prst="rect">
                      <a:avLst/>
                    </a:prstGeom>
                  </pic:spPr>
                </pic:pic>
              </a:graphicData>
            </a:graphic>
          </wp:inline>
        </w:drawing>
      </w:r>
    </w:p>
    <w:p w14:paraId="1E246518" w14:textId="054F5250" w:rsidR="0074559B" w:rsidRPr="00791D37" w:rsidRDefault="0074559B" w:rsidP="00CA0339">
      <w:pPr>
        <w:pStyle w:val="Descripcin"/>
        <w:jc w:val="center"/>
      </w:pPr>
      <w:bookmarkStart w:id="2733" w:name="_Toc81499624"/>
      <w:bookmarkStart w:id="2734" w:name="_Toc81499859"/>
      <w:bookmarkStart w:id="2735" w:name="_Toc81652268"/>
      <w:r w:rsidRPr="00791D37">
        <w:t xml:space="preserve">Ilustración </w:t>
      </w:r>
      <w:r w:rsidR="00B854F9">
        <w:fldChar w:fldCharType="begin"/>
      </w:r>
      <w:r w:rsidR="00B854F9">
        <w:instrText xml:space="preserve"> SEQ Ilustración</w:instrText>
      </w:r>
      <w:r w:rsidR="00B854F9">
        <w:instrText xml:space="preserve"> \* ARABIC </w:instrText>
      </w:r>
      <w:r w:rsidR="00B854F9">
        <w:fldChar w:fldCharType="separate"/>
      </w:r>
      <w:ins w:id="2736" w:author="JORGE CONTRERAS ORTIZ" w:date="2021-09-04T12:50:00Z">
        <w:r w:rsidR="00FE1EC4">
          <w:rPr>
            <w:noProof/>
          </w:rPr>
          <w:t>47</w:t>
        </w:r>
      </w:ins>
      <w:del w:id="2737" w:author="JORGE CONTRERAS ORTIZ" w:date="2021-09-04T12:45:00Z">
        <w:r w:rsidR="00593FA6" w:rsidDel="00FE1EC4">
          <w:rPr>
            <w:noProof/>
          </w:rPr>
          <w:delText>47</w:delText>
        </w:r>
      </w:del>
      <w:r w:rsidR="00B854F9">
        <w:rPr>
          <w:noProof/>
        </w:rPr>
        <w:fldChar w:fldCharType="end"/>
      </w:r>
      <w:r w:rsidRPr="00791D37">
        <w:t xml:space="preserve"> Conector USB</w:t>
      </w:r>
      <w:bookmarkEnd w:id="2733"/>
      <w:bookmarkEnd w:id="2734"/>
      <w:bookmarkEnd w:id="2735"/>
    </w:p>
    <w:p w14:paraId="754700F0" w14:textId="77777777" w:rsidR="0074559B" w:rsidRPr="00791D37" w:rsidRDefault="0074559B" w:rsidP="00791D37">
      <w:r w:rsidRPr="00791D37">
        <w:t xml:space="preserve">Se añade un Led SMD con una resistencia en serie, como comprobación de que lleguen los </w:t>
      </w:r>
      <w:commentRangeStart w:id="2738"/>
      <w:r w:rsidRPr="00791D37">
        <w:t>5V</w:t>
      </w:r>
      <w:commentRangeEnd w:id="2738"/>
      <w:r w:rsidRPr="00791D37">
        <w:rPr>
          <w:rStyle w:val="Refdecomentario"/>
        </w:rPr>
        <w:commentReference w:id="2738"/>
      </w:r>
      <w:r w:rsidRPr="00791D37">
        <w:t xml:space="preserve"> correctamente al circuito, como símbolo de una buena conexión del conector.</w:t>
      </w:r>
    </w:p>
    <w:p w14:paraId="3FFBF25F" w14:textId="77777777" w:rsidR="0074559B" w:rsidRPr="00791D37" w:rsidRDefault="0074559B" w:rsidP="00791D37">
      <w:r w:rsidRPr="00791D37">
        <w:br w:type="page"/>
      </w:r>
    </w:p>
    <w:p w14:paraId="3F8DF1AA" w14:textId="77777777" w:rsidR="0074559B" w:rsidRPr="00791D37" w:rsidRDefault="0074559B" w:rsidP="00791D37">
      <w:pPr>
        <w:pStyle w:val="Ttulo2"/>
      </w:pPr>
      <w:bookmarkStart w:id="2739" w:name="_Toc81499454"/>
      <w:bookmarkStart w:id="2740" w:name="_Toc81650456"/>
      <w:r w:rsidRPr="00791D37">
        <w:lastRenderedPageBreak/>
        <w:t>LAYOUT</w:t>
      </w:r>
      <w:bookmarkEnd w:id="2739"/>
      <w:bookmarkEnd w:id="2740"/>
    </w:p>
    <w:p w14:paraId="437CE7B7" w14:textId="77777777" w:rsidR="0074559B" w:rsidRPr="00791D37" w:rsidRDefault="0074559B" w:rsidP="00791D37"/>
    <w:p w14:paraId="29D232F8" w14:textId="77777777" w:rsidR="0074559B" w:rsidRPr="00791D37" w:rsidRDefault="0074559B" w:rsidP="00791D37">
      <w:r w:rsidRPr="00791D37">
        <w:t>El Layout completo realizado es el mostrado en la Ilustración 11. Posteriormente se mostrará el Layout elegido separando las diferentes capas.</w:t>
      </w:r>
    </w:p>
    <w:p w14:paraId="7FFA259D" w14:textId="77777777" w:rsidR="0074559B" w:rsidRPr="00791D37" w:rsidRDefault="0074559B" w:rsidP="00CA0339">
      <w:pPr>
        <w:jc w:val="center"/>
      </w:pPr>
      <w:r w:rsidRPr="00791D37">
        <w:rPr>
          <w:noProof/>
        </w:rPr>
        <w:drawing>
          <wp:inline distT="0" distB="0" distL="0" distR="0" wp14:anchorId="7ED2113C" wp14:editId="5BEC16D8">
            <wp:extent cx="4911030" cy="3752850"/>
            <wp:effectExtent l="0" t="0" r="4445" b="0"/>
            <wp:docPr id="127" name="Imagen 127" descr="Imagen de la pantalla de un computador&#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Imagen 127" descr="Imagen de la pantalla de un computador&#10;&#10;Descripción generada automáticamente con confianza baja"/>
                    <pic:cNvPicPr/>
                  </pic:nvPicPr>
                  <pic:blipFill>
                    <a:blip r:embed="rId71"/>
                    <a:stretch>
                      <a:fillRect/>
                    </a:stretch>
                  </pic:blipFill>
                  <pic:spPr>
                    <a:xfrm>
                      <a:off x="0" y="0"/>
                      <a:ext cx="4915729" cy="3756440"/>
                    </a:xfrm>
                    <a:prstGeom prst="rect">
                      <a:avLst/>
                    </a:prstGeom>
                  </pic:spPr>
                </pic:pic>
              </a:graphicData>
            </a:graphic>
          </wp:inline>
        </w:drawing>
      </w:r>
    </w:p>
    <w:p w14:paraId="3A81E9DA" w14:textId="546BCB0F" w:rsidR="0074559B" w:rsidRPr="00791D37" w:rsidRDefault="0074559B" w:rsidP="00CA0339">
      <w:pPr>
        <w:pStyle w:val="Descripcin"/>
        <w:jc w:val="center"/>
      </w:pPr>
      <w:bookmarkStart w:id="2741" w:name="_Toc81499625"/>
      <w:bookmarkStart w:id="2742" w:name="_Toc81499860"/>
      <w:bookmarkStart w:id="2743" w:name="_Toc81652269"/>
      <w:r w:rsidRPr="00791D37">
        <w:t xml:space="preserve">Ilustración </w:t>
      </w:r>
      <w:r w:rsidR="00B854F9">
        <w:fldChar w:fldCharType="begin"/>
      </w:r>
      <w:r w:rsidR="00B854F9">
        <w:instrText xml:space="preserve"> SEQ Ilustración \* ARABIC </w:instrText>
      </w:r>
      <w:r w:rsidR="00B854F9">
        <w:fldChar w:fldCharType="separate"/>
      </w:r>
      <w:ins w:id="2744" w:author="JORGE CONTRERAS ORTIZ" w:date="2021-09-04T12:50:00Z">
        <w:r w:rsidR="00FE1EC4">
          <w:rPr>
            <w:noProof/>
          </w:rPr>
          <w:t>48</w:t>
        </w:r>
      </w:ins>
      <w:del w:id="2745" w:author="JORGE CONTRERAS ORTIZ" w:date="2021-09-04T12:45:00Z">
        <w:r w:rsidR="00593FA6" w:rsidDel="00FE1EC4">
          <w:rPr>
            <w:noProof/>
          </w:rPr>
          <w:delText>48</w:delText>
        </w:r>
      </w:del>
      <w:r w:rsidR="00B854F9">
        <w:rPr>
          <w:noProof/>
        </w:rPr>
        <w:fldChar w:fldCharType="end"/>
      </w:r>
      <w:r w:rsidRPr="00791D37">
        <w:t xml:space="preserve"> Layout Completo</w:t>
      </w:r>
      <w:bookmarkEnd w:id="2741"/>
      <w:bookmarkEnd w:id="2742"/>
      <w:bookmarkEnd w:id="2743"/>
    </w:p>
    <w:p w14:paraId="24F526BD" w14:textId="77777777" w:rsidR="0074559B" w:rsidRPr="00791D37" w:rsidRDefault="0074559B" w:rsidP="00791D37">
      <w:r w:rsidRPr="00791D37">
        <w:br w:type="page"/>
      </w:r>
    </w:p>
    <w:p w14:paraId="6BDBF2A1" w14:textId="77777777" w:rsidR="0074559B" w:rsidRPr="00791D37" w:rsidRDefault="0074559B" w:rsidP="00791D37">
      <w:pPr>
        <w:pStyle w:val="Ttulo3"/>
      </w:pPr>
      <w:bookmarkStart w:id="2746" w:name="_Toc81499455"/>
      <w:bookmarkStart w:id="2747" w:name="_Toc81650457"/>
      <w:r w:rsidRPr="00791D37">
        <w:lastRenderedPageBreak/>
        <w:t>Layout Capa TOP</w:t>
      </w:r>
      <w:bookmarkEnd w:id="2746"/>
      <w:bookmarkEnd w:id="2747"/>
    </w:p>
    <w:p w14:paraId="6FF7FFC0" w14:textId="77777777" w:rsidR="0074559B" w:rsidRPr="00791D37" w:rsidRDefault="0074559B" w:rsidP="00791D37"/>
    <w:p w14:paraId="181B4CEF" w14:textId="77777777" w:rsidR="0074559B" w:rsidRPr="00791D37" w:rsidRDefault="0074559B" w:rsidP="00791D37">
      <w:r w:rsidRPr="00791D37">
        <w:t>Como se ve el la Ilustración 12, en la capa TOP se han posicionado la mayoría de las pistas y se ha realizado el posicionado de los componentes exceptuando 2 conectores.</w:t>
      </w:r>
    </w:p>
    <w:p w14:paraId="6A631AC1" w14:textId="77777777" w:rsidR="0074559B" w:rsidRPr="00791D37" w:rsidRDefault="0074559B" w:rsidP="00791D37"/>
    <w:p w14:paraId="77064536" w14:textId="77777777" w:rsidR="0074559B" w:rsidRPr="00791D37" w:rsidRDefault="0074559B" w:rsidP="00CA0339">
      <w:pPr>
        <w:jc w:val="center"/>
      </w:pPr>
      <w:r w:rsidRPr="00791D37">
        <w:rPr>
          <w:noProof/>
        </w:rPr>
        <w:drawing>
          <wp:inline distT="0" distB="0" distL="0" distR="0" wp14:anchorId="0B35339D" wp14:editId="1309CB08">
            <wp:extent cx="6016763" cy="4540102"/>
            <wp:effectExtent l="0" t="0" r="3175" b="0"/>
            <wp:docPr id="126" name="Imagen 126"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Imagen 126" descr="Diagrama, Esquemático&#10;&#10;Descripción generada automáticamente"/>
                    <pic:cNvPicPr/>
                  </pic:nvPicPr>
                  <pic:blipFill>
                    <a:blip r:embed="rId72"/>
                    <a:stretch>
                      <a:fillRect/>
                    </a:stretch>
                  </pic:blipFill>
                  <pic:spPr>
                    <a:xfrm>
                      <a:off x="0" y="0"/>
                      <a:ext cx="6044344" cy="4560914"/>
                    </a:xfrm>
                    <a:prstGeom prst="rect">
                      <a:avLst/>
                    </a:prstGeom>
                  </pic:spPr>
                </pic:pic>
              </a:graphicData>
            </a:graphic>
          </wp:inline>
        </w:drawing>
      </w:r>
    </w:p>
    <w:p w14:paraId="469A266C" w14:textId="0A98FA95" w:rsidR="0074559B" w:rsidRPr="00791D37" w:rsidRDefault="0074559B" w:rsidP="00CA0339">
      <w:pPr>
        <w:pStyle w:val="Descripcin"/>
        <w:jc w:val="center"/>
      </w:pPr>
      <w:bookmarkStart w:id="2748" w:name="_Toc81499626"/>
      <w:bookmarkStart w:id="2749" w:name="_Toc81499861"/>
      <w:bookmarkStart w:id="2750" w:name="_Toc81652270"/>
      <w:r w:rsidRPr="00791D37">
        <w:t xml:space="preserve">Ilustración </w:t>
      </w:r>
      <w:r w:rsidR="00B854F9">
        <w:fldChar w:fldCharType="begin"/>
      </w:r>
      <w:r w:rsidR="00B854F9">
        <w:instrText xml:space="preserve"> SEQ Ilustración \* ARABIC </w:instrText>
      </w:r>
      <w:r w:rsidR="00B854F9">
        <w:fldChar w:fldCharType="separate"/>
      </w:r>
      <w:ins w:id="2751" w:author="JORGE CONTRERAS ORTIZ" w:date="2021-09-04T12:50:00Z">
        <w:r w:rsidR="00FE1EC4">
          <w:rPr>
            <w:noProof/>
          </w:rPr>
          <w:t>49</w:t>
        </w:r>
      </w:ins>
      <w:del w:id="2752" w:author="JORGE CONTRERAS ORTIZ" w:date="2021-09-04T12:45:00Z">
        <w:r w:rsidR="00593FA6" w:rsidDel="00FE1EC4">
          <w:rPr>
            <w:noProof/>
          </w:rPr>
          <w:delText>49</w:delText>
        </w:r>
      </w:del>
      <w:r w:rsidR="00B854F9">
        <w:rPr>
          <w:noProof/>
        </w:rPr>
        <w:fldChar w:fldCharType="end"/>
      </w:r>
      <w:r w:rsidRPr="00791D37">
        <w:t xml:space="preserve"> Layout Capa TOP</w:t>
      </w:r>
      <w:bookmarkEnd w:id="2748"/>
      <w:bookmarkEnd w:id="2749"/>
      <w:bookmarkEnd w:id="2750"/>
    </w:p>
    <w:p w14:paraId="22C0D62D" w14:textId="77777777" w:rsidR="0074559B" w:rsidRPr="00791D37" w:rsidRDefault="0074559B" w:rsidP="00791D37">
      <w:r w:rsidRPr="00791D37">
        <w:br w:type="page"/>
      </w:r>
    </w:p>
    <w:p w14:paraId="5AE54720" w14:textId="77777777" w:rsidR="0074559B" w:rsidRPr="00791D37" w:rsidRDefault="0074559B" w:rsidP="00791D37">
      <w:pPr>
        <w:pStyle w:val="Ttulo3"/>
      </w:pPr>
      <w:bookmarkStart w:id="2753" w:name="_Toc81499456"/>
      <w:bookmarkStart w:id="2754" w:name="_Toc81650458"/>
      <w:r w:rsidRPr="00791D37">
        <w:lastRenderedPageBreak/>
        <w:t>Layout Capa BOTTOM</w:t>
      </w:r>
      <w:bookmarkEnd w:id="2753"/>
      <w:bookmarkEnd w:id="2754"/>
    </w:p>
    <w:p w14:paraId="28E67B1B" w14:textId="77777777" w:rsidR="0074559B" w:rsidRPr="00791D37" w:rsidRDefault="0074559B" w:rsidP="00791D37"/>
    <w:p w14:paraId="2D0D848A" w14:textId="77777777" w:rsidR="0074559B" w:rsidRPr="00791D37" w:rsidRDefault="0074559B" w:rsidP="00791D37">
      <w:r w:rsidRPr="00791D37">
        <w:t>Como se muestra en la Ilustración 13, en la capa BOTTOM se han posicionado dos conectores verticales y algunas pistas debido a cambios de cara necesarios. A su vez, se ha usado la capa BOTTOM para añadir un plano de masa.</w:t>
      </w:r>
    </w:p>
    <w:p w14:paraId="7AA271C7" w14:textId="77777777" w:rsidR="0074559B" w:rsidRPr="00791D37" w:rsidRDefault="0074559B" w:rsidP="00CA0339">
      <w:pPr>
        <w:jc w:val="center"/>
      </w:pPr>
      <w:r w:rsidRPr="00791D37">
        <w:rPr>
          <w:noProof/>
        </w:rPr>
        <w:drawing>
          <wp:inline distT="0" distB="0" distL="0" distR="0" wp14:anchorId="79BE9FD6" wp14:editId="2106BBD9">
            <wp:extent cx="5962141" cy="4378591"/>
            <wp:effectExtent l="0" t="0" r="635" b="3175"/>
            <wp:docPr id="128" name="Imagen 128" descr="Imagen de la pantalla de un computador&#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Imagen 128" descr="Imagen de la pantalla de un computador&#10;&#10;Descripción generada automáticamente con confianza baja"/>
                    <pic:cNvPicPr/>
                  </pic:nvPicPr>
                  <pic:blipFill>
                    <a:blip r:embed="rId73"/>
                    <a:stretch>
                      <a:fillRect/>
                    </a:stretch>
                  </pic:blipFill>
                  <pic:spPr>
                    <a:xfrm>
                      <a:off x="0" y="0"/>
                      <a:ext cx="5965152" cy="4380802"/>
                    </a:xfrm>
                    <a:prstGeom prst="rect">
                      <a:avLst/>
                    </a:prstGeom>
                  </pic:spPr>
                </pic:pic>
              </a:graphicData>
            </a:graphic>
          </wp:inline>
        </w:drawing>
      </w:r>
    </w:p>
    <w:p w14:paraId="44F3E2B8" w14:textId="380893B4" w:rsidR="0074559B" w:rsidRPr="00791D37" w:rsidRDefault="0074559B" w:rsidP="00CA0339">
      <w:pPr>
        <w:pStyle w:val="Descripcin"/>
        <w:jc w:val="center"/>
      </w:pPr>
      <w:bookmarkStart w:id="2755" w:name="_Toc81499627"/>
      <w:bookmarkStart w:id="2756" w:name="_Toc81499862"/>
      <w:bookmarkStart w:id="2757" w:name="_Toc81652271"/>
      <w:r w:rsidRPr="00791D37">
        <w:t xml:space="preserve">Ilustración </w:t>
      </w:r>
      <w:r w:rsidR="00B854F9">
        <w:fldChar w:fldCharType="begin"/>
      </w:r>
      <w:r w:rsidR="00B854F9">
        <w:instrText xml:space="preserve"> SEQ Ilustración \* ARABIC </w:instrText>
      </w:r>
      <w:r w:rsidR="00B854F9">
        <w:fldChar w:fldCharType="separate"/>
      </w:r>
      <w:ins w:id="2758" w:author="JORGE CONTRERAS ORTIZ" w:date="2021-09-04T12:50:00Z">
        <w:r w:rsidR="00FE1EC4">
          <w:rPr>
            <w:noProof/>
          </w:rPr>
          <w:t>50</w:t>
        </w:r>
      </w:ins>
      <w:del w:id="2759" w:author="JORGE CONTRERAS ORTIZ" w:date="2021-09-04T12:45:00Z">
        <w:r w:rsidR="00593FA6" w:rsidDel="00FE1EC4">
          <w:rPr>
            <w:noProof/>
          </w:rPr>
          <w:delText>50</w:delText>
        </w:r>
      </w:del>
      <w:r w:rsidR="00B854F9">
        <w:rPr>
          <w:noProof/>
        </w:rPr>
        <w:fldChar w:fldCharType="end"/>
      </w:r>
      <w:r w:rsidRPr="00791D37">
        <w:t xml:space="preserve"> Layout Capa BOTTOM</w:t>
      </w:r>
      <w:bookmarkEnd w:id="2755"/>
      <w:bookmarkEnd w:id="2756"/>
      <w:bookmarkEnd w:id="2757"/>
    </w:p>
    <w:p w14:paraId="5B4D7765" w14:textId="77777777" w:rsidR="0074559B" w:rsidRPr="00791D37" w:rsidRDefault="0074559B" w:rsidP="00791D37">
      <w:r w:rsidRPr="00791D37">
        <w:br w:type="page"/>
      </w:r>
    </w:p>
    <w:p w14:paraId="6346ED16" w14:textId="22CE6F4D" w:rsidR="00797426" w:rsidRDefault="00797426" w:rsidP="00797426">
      <w:pPr>
        <w:pStyle w:val="Ttulo3"/>
        <w:rPr>
          <w:ins w:id="2760" w:author="JORGE CONTRERAS ORTIZ" w:date="2021-09-04T08:33:00Z"/>
        </w:rPr>
      </w:pPr>
      <w:bookmarkStart w:id="2761" w:name="_Toc81499457"/>
      <w:bookmarkStart w:id="2762" w:name="_Toc81650459"/>
      <w:ins w:id="2763" w:author="JORGE CONTRERAS ORTIZ" w:date="2021-09-04T08:33:00Z">
        <w:r>
          <w:lastRenderedPageBreak/>
          <w:t>Resultado final del diseño</w:t>
        </w:r>
        <w:bookmarkEnd w:id="2762"/>
      </w:ins>
    </w:p>
    <w:p w14:paraId="6490A9D9" w14:textId="1CD0D19C" w:rsidR="00797426" w:rsidRDefault="00797426" w:rsidP="00797426">
      <w:pPr>
        <w:rPr>
          <w:ins w:id="2764" w:author="JORGE CONTRERAS ORTIZ" w:date="2021-09-04T08:33:00Z"/>
        </w:rPr>
      </w:pPr>
    </w:p>
    <w:p w14:paraId="01EF5B00" w14:textId="7364B4C7" w:rsidR="00EA5ADB" w:rsidRDefault="00425C71" w:rsidP="005B42F0">
      <w:pPr>
        <w:rPr>
          <w:ins w:id="2765" w:author="JORGE CONTRERAS ORTIZ" w:date="2021-09-04T09:04:00Z"/>
        </w:rPr>
      </w:pPr>
      <w:ins w:id="2766" w:author="JORGE CONTRERAS ORTIZ" w:date="2021-09-04T08:52:00Z">
        <w:r>
          <w:t>Una vez finalizado el diseño se mandó fabricar la PCB quedando como se ve en</w:t>
        </w:r>
      </w:ins>
      <w:ins w:id="2767" w:author="JORGE CONTRERAS ORTIZ" w:date="2021-09-04T08:53:00Z">
        <w:r>
          <w:t xml:space="preserve"> Ilustración 5</w:t>
        </w:r>
      </w:ins>
      <w:ins w:id="2768" w:author="JORGE CONTRERAS ORTIZ" w:date="2021-09-04T08:55:00Z">
        <w:r>
          <w:t>1</w:t>
        </w:r>
      </w:ins>
      <w:ins w:id="2769" w:author="JORGE CONTRERAS ORTIZ" w:date="2021-09-04T08:53:00Z">
        <w:r>
          <w:t xml:space="preserve"> e Ilustración 5</w:t>
        </w:r>
      </w:ins>
      <w:ins w:id="2770" w:author="JORGE CONTRERAS ORTIZ" w:date="2021-09-04T08:55:00Z">
        <w:r>
          <w:t>2</w:t>
        </w:r>
      </w:ins>
      <w:ins w:id="2771" w:author="JORGE CONTRERAS ORTIZ" w:date="2021-09-04T08:53:00Z">
        <w:r>
          <w:t>.</w:t>
        </w:r>
      </w:ins>
      <w:ins w:id="2772" w:author="JORGE CONTRERAS ORTIZ" w:date="2021-09-04T08:55:00Z">
        <w:r>
          <w:t xml:space="preserve"> </w:t>
        </w:r>
      </w:ins>
    </w:p>
    <w:p w14:paraId="3FDB736E" w14:textId="04D604D4" w:rsidR="00EA5ADB" w:rsidRDefault="00EA5ADB" w:rsidP="00797426">
      <w:pPr>
        <w:rPr>
          <w:ins w:id="2773" w:author="JORGE CONTRERAS ORTIZ" w:date="2021-09-04T08:53:00Z"/>
        </w:rPr>
      </w:pPr>
      <w:ins w:id="2774" w:author="JORGE CONTRERAS ORTIZ" w:date="2021-09-04T09:06:00Z">
        <w:r>
          <w:t>Bas</w:t>
        </w:r>
      </w:ins>
      <w:ins w:id="2775" w:author="JORGE CONTRERAS ORTIZ" w:date="2021-09-04T09:07:00Z">
        <w:r>
          <w:t>ándose</w:t>
        </w:r>
      </w:ins>
      <w:ins w:id="2776" w:author="JORGE CONTRERAS ORTIZ" w:date="2021-09-04T09:05:00Z">
        <w:r>
          <w:t xml:space="preserve"> en proyectos previos, </w:t>
        </w:r>
      </w:ins>
      <w:ins w:id="2777" w:author="JORGE CONTRERAS ORTIZ" w:date="2021-09-04T09:07:00Z">
        <w:r>
          <w:t>como se ve en Ilustración 51</w:t>
        </w:r>
      </w:ins>
      <w:ins w:id="2778" w:author="JORGE CONTRERAS ORTIZ" w:date="2021-09-04T09:06:00Z">
        <w:r>
          <w:t>,</w:t>
        </w:r>
      </w:ins>
      <w:ins w:id="2779" w:author="JORGE CONTRERAS ORTIZ" w:date="2021-09-04T09:05:00Z">
        <w:r>
          <w:t xml:space="preserve">se ha añadido silicona no conductora al conector USB </w:t>
        </w:r>
      </w:ins>
      <w:ins w:id="2780" w:author="JORGE CONTRERAS ORTIZ" w:date="2021-09-04T09:06:00Z">
        <w:r>
          <w:t xml:space="preserve">para aumentar la fijación del mismo y evitar posibles averías durante el proceso de conexión y desconexión del cable. </w:t>
        </w:r>
      </w:ins>
    </w:p>
    <w:p w14:paraId="26CC477E" w14:textId="77777777" w:rsidR="00425C71" w:rsidRDefault="00425C71">
      <w:pPr>
        <w:keepNext/>
        <w:jc w:val="center"/>
        <w:rPr>
          <w:ins w:id="2781" w:author="JORGE CONTRERAS ORTIZ" w:date="2021-09-04T08:58:00Z"/>
        </w:rPr>
        <w:pPrChange w:id="2782" w:author="JORGE CONTRERAS ORTIZ" w:date="2021-09-04T08:58:00Z">
          <w:pPr>
            <w:jc w:val="center"/>
          </w:pPr>
        </w:pPrChange>
      </w:pPr>
      <w:ins w:id="2783" w:author="JORGE CONTRERAS ORTIZ" w:date="2021-09-04T08:54:00Z">
        <w:r>
          <w:rPr>
            <w:noProof/>
          </w:rPr>
          <w:drawing>
            <wp:inline distT="0" distB="0" distL="0" distR="0" wp14:anchorId="246D84F4" wp14:editId="59FD7D43">
              <wp:extent cx="4252036" cy="2835025"/>
              <wp:effectExtent l="0" t="0" r="0" b="381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4258951" cy="2839636"/>
                      </a:xfrm>
                      <a:prstGeom prst="rect">
                        <a:avLst/>
                      </a:prstGeom>
                      <a:noFill/>
                      <a:ln>
                        <a:noFill/>
                      </a:ln>
                    </pic:spPr>
                  </pic:pic>
                </a:graphicData>
              </a:graphic>
            </wp:inline>
          </w:drawing>
        </w:r>
      </w:ins>
    </w:p>
    <w:p w14:paraId="78B2E277" w14:textId="34BB03B2" w:rsidR="00425C71" w:rsidRPr="00434554" w:rsidRDefault="00425C71">
      <w:pPr>
        <w:pStyle w:val="Descripcin"/>
        <w:jc w:val="center"/>
        <w:rPr>
          <w:ins w:id="2784" w:author="JORGE CONTRERAS ORTIZ" w:date="2021-09-04T08:53:00Z"/>
          <w:lang w:val="en-US"/>
          <w:rPrChange w:id="2785" w:author="JORGE CONTRERAS ORTIZ" w:date="2021-09-04T09:17:00Z">
            <w:rPr>
              <w:ins w:id="2786" w:author="JORGE CONTRERAS ORTIZ" w:date="2021-09-04T08:53:00Z"/>
            </w:rPr>
          </w:rPrChange>
        </w:rPr>
        <w:pPrChange w:id="2787" w:author="JORGE CONTRERAS ORTIZ" w:date="2021-09-04T08:58:00Z">
          <w:pPr/>
        </w:pPrChange>
      </w:pPr>
      <w:bookmarkStart w:id="2788" w:name="_Toc81652272"/>
      <w:ins w:id="2789" w:author="JORGE CONTRERAS ORTIZ" w:date="2021-09-04T08:58:00Z">
        <w:r w:rsidRPr="00434554">
          <w:rPr>
            <w:lang w:val="en-US"/>
            <w:rPrChange w:id="2790" w:author="JORGE CONTRERAS ORTIZ" w:date="2021-09-04T09:17:00Z">
              <w:rPr/>
            </w:rPrChange>
          </w:rPr>
          <w:t xml:space="preserve">Ilustración </w:t>
        </w:r>
        <w:r>
          <w:fldChar w:fldCharType="begin"/>
        </w:r>
        <w:r w:rsidRPr="00434554">
          <w:rPr>
            <w:lang w:val="en-US"/>
            <w:rPrChange w:id="2791" w:author="JORGE CONTRERAS ORTIZ" w:date="2021-09-04T09:17:00Z">
              <w:rPr/>
            </w:rPrChange>
          </w:rPr>
          <w:instrText xml:space="preserve"> SEQ Ilustración \* ARABIC </w:instrText>
        </w:r>
      </w:ins>
      <w:r>
        <w:fldChar w:fldCharType="separate"/>
      </w:r>
      <w:ins w:id="2792" w:author="JORGE CONTRERAS ORTIZ" w:date="2021-09-04T12:50:00Z">
        <w:r w:rsidR="00FE1EC4">
          <w:rPr>
            <w:noProof/>
            <w:lang w:val="en-US"/>
          </w:rPr>
          <w:t>51</w:t>
        </w:r>
      </w:ins>
      <w:ins w:id="2793" w:author="JORGE CONTRERAS ORTIZ" w:date="2021-09-04T08:58:00Z">
        <w:r>
          <w:fldChar w:fldCharType="end"/>
        </w:r>
        <w:r w:rsidRPr="00434554">
          <w:rPr>
            <w:lang w:val="en-US"/>
            <w:rPrChange w:id="2794" w:author="JORGE CONTRERAS ORTIZ" w:date="2021-09-04T09:17:00Z">
              <w:rPr/>
            </w:rPrChange>
          </w:rPr>
          <w:t xml:space="preserve"> PCB Coockie Thread TOP</w:t>
        </w:r>
      </w:ins>
      <w:bookmarkEnd w:id="2788"/>
    </w:p>
    <w:p w14:paraId="7B9B4E4F" w14:textId="3C55B84F" w:rsidR="00425C71" w:rsidRPr="00434554" w:rsidRDefault="00425C71" w:rsidP="00797426">
      <w:pPr>
        <w:rPr>
          <w:ins w:id="2795" w:author="JORGE CONTRERAS ORTIZ" w:date="2021-09-04T08:53:00Z"/>
          <w:lang w:val="en-US"/>
          <w:rPrChange w:id="2796" w:author="JORGE CONTRERAS ORTIZ" w:date="2021-09-04T09:17:00Z">
            <w:rPr>
              <w:ins w:id="2797" w:author="JORGE CONTRERAS ORTIZ" w:date="2021-09-04T08:53:00Z"/>
            </w:rPr>
          </w:rPrChange>
        </w:rPr>
      </w:pPr>
    </w:p>
    <w:p w14:paraId="0799F1EC" w14:textId="77777777" w:rsidR="00425C71" w:rsidRDefault="00425C71">
      <w:pPr>
        <w:keepNext/>
        <w:jc w:val="center"/>
        <w:rPr>
          <w:ins w:id="2798" w:author="JORGE CONTRERAS ORTIZ" w:date="2021-09-04T08:58:00Z"/>
        </w:rPr>
        <w:pPrChange w:id="2799" w:author="JORGE CONTRERAS ORTIZ" w:date="2021-09-04T08:58:00Z">
          <w:pPr>
            <w:jc w:val="center"/>
          </w:pPr>
        </w:pPrChange>
      </w:pPr>
      <w:ins w:id="2800" w:author="JORGE CONTRERAS ORTIZ" w:date="2021-09-04T08:55:00Z">
        <w:r>
          <w:rPr>
            <w:noProof/>
          </w:rPr>
          <w:drawing>
            <wp:inline distT="0" distB="0" distL="0" distR="0" wp14:anchorId="338CB7A5" wp14:editId="6E6F994B">
              <wp:extent cx="4384950" cy="2923644"/>
              <wp:effectExtent l="0" t="0" r="0" b="0"/>
              <wp:docPr id="51" name="Imagen 51" descr="Imagen que contiene circui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51" descr="Imagen que contiene circuito&#10;&#10;Descripción generada automáticamente"/>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4394392" cy="2929939"/>
                      </a:xfrm>
                      <a:prstGeom prst="rect">
                        <a:avLst/>
                      </a:prstGeom>
                      <a:noFill/>
                      <a:ln>
                        <a:noFill/>
                      </a:ln>
                    </pic:spPr>
                  </pic:pic>
                </a:graphicData>
              </a:graphic>
            </wp:inline>
          </w:drawing>
        </w:r>
      </w:ins>
    </w:p>
    <w:p w14:paraId="03F9DC7A" w14:textId="738EAA79" w:rsidR="00425C71" w:rsidRPr="00FE1EC4" w:rsidRDefault="00425C71">
      <w:pPr>
        <w:pStyle w:val="Descripcin"/>
        <w:jc w:val="center"/>
        <w:rPr>
          <w:ins w:id="2801" w:author="JORGE CONTRERAS ORTIZ" w:date="2021-09-04T08:53:00Z"/>
          <w:lang w:val="en-US"/>
          <w:rPrChange w:id="2802" w:author="JORGE CONTRERAS ORTIZ" w:date="2021-09-04T12:46:00Z">
            <w:rPr>
              <w:ins w:id="2803" w:author="JORGE CONTRERAS ORTIZ" w:date="2021-09-04T08:53:00Z"/>
            </w:rPr>
          </w:rPrChange>
        </w:rPr>
        <w:pPrChange w:id="2804" w:author="JORGE CONTRERAS ORTIZ" w:date="2021-09-04T08:58:00Z">
          <w:pPr/>
        </w:pPrChange>
      </w:pPr>
      <w:bookmarkStart w:id="2805" w:name="_Toc81652273"/>
      <w:ins w:id="2806" w:author="JORGE CONTRERAS ORTIZ" w:date="2021-09-04T08:58:00Z">
        <w:r w:rsidRPr="00FE1EC4">
          <w:rPr>
            <w:lang w:val="en-US"/>
            <w:rPrChange w:id="2807" w:author="JORGE CONTRERAS ORTIZ" w:date="2021-09-04T12:46:00Z">
              <w:rPr/>
            </w:rPrChange>
          </w:rPr>
          <w:t xml:space="preserve">Ilustración </w:t>
        </w:r>
        <w:r>
          <w:fldChar w:fldCharType="begin"/>
        </w:r>
        <w:r>
          <w:instrText xml:space="preserve"> SEQ Ilustración \* ARABIC </w:instrText>
        </w:r>
      </w:ins>
      <w:r>
        <w:fldChar w:fldCharType="separate"/>
      </w:r>
      <w:ins w:id="2808" w:author="JORGE CONTRERAS ORTIZ" w:date="2021-09-04T12:50:00Z">
        <w:r w:rsidR="00FE1EC4">
          <w:rPr>
            <w:noProof/>
          </w:rPr>
          <w:t>52</w:t>
        </w:r>
      </w:ins>
      <w:ins w:id="2809" w:author="JORGE CONTRERAS ORTIZ" w:date="2021-09-04T08:58:00Z">
        <w:r>
          <w:fldChar w:fldCharType="end"/>
        </w:r>
        <w:r w:rsidRPr="00FE1EC4">
          <w:rPr>
            <w:lang w:val="en-US"/>
            <w:rPrChange w:id="2810" w:author="JORGE CONTRERAS ORTIZ" w:date="2021-09-04T12:46:00Z">
              <w:rPr/>
            </w:rPrChange>
          </w:rPr>
          <w:t xml:space="preserve"> PCB Coockie Thread TOP</w:t>
        </w:r>
      </w:ins>
      <w:bookmarkEnd w:id="2805"/>
    </w:p>
    <w:p w14:paraId="5C2ABBEC" w14:textId="77777777" w:rsidR="00425C71" w:rsidRPr="00FE1EC4" w:rsidRDefault="00425C71">
      <w:pPr>
        <w:rPr>
          <w:ins w:id="2811" w:author="JORGE CONTRERAS ORTIZ" w:date="2021-09-04T08:32:00Z"/>
          <w:lang w:val="en-US"/>
          <w:rPrChange w:id="2812" w:author="JORGE CONTRERAS ORTIZ" w:date="2021-09-04T12:46:00Z">
            <w:rPr>
              <w:ins w:id="2813" w:author="JORGE CONTRERAS ORTIZ" w:date="2021-09-04T08:32:00Z"/>
            </w:rPr>
          </w:rPrChange>
        </w:rPr>
        <w:pPrChange w:id="2814" w:author="JORGE CONTRERAS ORTIZ" w:date="2021-09-04T08:33:00Z">
          <w:pPr>
            <w:pStyle w:val="Ttulo2"/>
          </w:pPr>
        </w:pPrChange>
      </w:pPr>
    </w:p>
    <w:p w14:paraId="49971D95" w14:textId="2183D99D" w:rsidR="0074559B" w:rsidRDefault="0074559B" w:rsidP="00791D37">
      <w:pPr>
        <w:pStyle w:val="Ttulo2"/>
        <w:rPr>
          <w:ins w:id="2815" w:author="JORGE CONTRERAS ORTIZ" w:date="2021-09-04T09:11:00Z"/>
        </w:rPr>
      </w:pPr>
      <w:bookmarkStart w:id="2816" w:name="_Toc81650460"/>
      <w:r w:rsidRPr="00791D37">
        <w:lastRenderedPageBreak/>
        <w:t>COMPONENTES COMERCIALES UTILIZADOS</w:t>
      </w:r>
      <w:bookmarkEnd w:id="2761"/>
      <w:bookmarkEnd w:id="2816"/>
    </w:p>
    <w:p w14:paraId="5A401009" w14:textId="77777777" w:rsidR="00EA5ADB" w:rsidRPr="005B42F0" w:rsidRDefault="00EA5ADB">
      <w:pPr>
        <w:pPrChange w:id="2817" w:author="JORGE CONTRERAS ORTIZ" w:date="2021-09-04T09:11:00Z">
          <w:pPr>
            <w:pStyle w:val="Ttulo2"/>
          </w:pPr>
        </w:pPrChange>
      </w:pPr>
    </w:p>
    <w:p w14:paraId="4556ABA7" w14:textId="77777777" w:rsidR="0074559B" w:rsidRPr="00791D37" w:rsidRDefault="0074559B" w:rsidP="00791D37">
      <w:pPr>
        <w:pStyle w:val="Ttulo3"/>
      </w:pPr>
      <w:bookmarkStart w:id="2818" w:name="_Toc81499458"/>
      <w:bookmarkStart w:id="2819" w:name="_Toc81650461"/>
      <w:r w:rsidRPr="00791D37">
        <w:t>Elementos Hardware Utilizados</w:t>
      </w:r>
      <w:bookmarkEnd w:id="2818"/>
      <w:bookmarkEnd w:id="2819"/>
    </w:p>
    <w:p w14:paraId="29040D4C" w14:textId="77777777" w:rsidR="0074559B" w:rsidRPr="00791D37" w:rsidRDefault="0074559B" w:rsidP="00791D37"/>
    <w:p w14:paraId="1B7ED81B" w14:textId="77777777" w:rsidR="0074559B" w:rsidRPr="00791D37" w:rsidRDefault="0074559B" w:rsidP="00791D37">
      <w:r w:rsidRPr="00791D37">
        <w:t>Los elementos Hardware comerciales utilizados han sido:</w:t>
      </w:r>
    </w:p>
    <w:p w14:paraId="6C353FD3" w14:textId="381EFAC1" w:rsidR="0074559B" w:rsidRDefault="0074559B" w:rsidP="00791D37">
      <w:pPr>
        <w:pStyle w:val="Prrafodelista"/>
        <w:numPr>
          <w:ilvl w:val="0"/>
          <w:numId w:val="26"/>
        </w:numPr>
      </w:pPr>
      <w:r w:rsidRPr="00791D37">
        <w:rPr>
          <w:b/>
          <w:bCs/>
        </w:rPr>
        <w:t>Kit de Desarrollo STM32F407G-DISC1</w:t>
      </w:r>
      <w:r w:rsidRPr="00791D37">
        <w:t>: Kit de microcontrolador utilizado en primera instancia para el envío de comandos vía UART a los módulos KTDG102 Evaluation Dongle de Kirale. Se ha utilizado 1 unidad.</w:t>
      </w:r>
    </w:p>
    <w:p w14:paraId="51DE6E73" w14:textId="77777777" w:rsidR="0074559B" w:rsidRPr="00791D37" w:rsidRDefault="0074559B" w:rsidP="00F21168">
      <w:pPr>
        <w:pStyle w:val="Prrafodelista"/>
        <w:jc w:val="center"/>
      </w:pPr>
      <w:r w:rsidRPr="00791D37">
        <w:rPr>
          <w:noProof/>
        </w:rPr>
        <w:drawing>
          <wp:inline distT="0" distB="0" distL="0" distR="0" wp14:anchorId="1A6124EA" wp14:editId="65711140">
            <wp:extent cx="2190307" cy="3458139"/>
            <wp:effectExtent l="0" t="0" r="635" b="9525"/>
            <wp:docPr id="134" name="Imagen 134" descr="Un circuit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n 53" descr="Un circuito electrónico&#10;&#10;Descripción generada automáticamente"/>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190307" cy="3458139"/>
                    </a:xfrm>
                    <a:prstGeom prst="rect">
                      <a:avLst/>
                    </a:prstGeom>
                    <a:noFill/>
                    <a:ln>
                      <a:noFill/>
                    </a:ln>
                  </pic:spPr>
                </pic:pic>
              </a:graphicData>
            </a:graphic>
          </wp:inline>
        </w:drawing>
      </w:r>
    </w:p>
    <w:p w14:paraId="5D4001B9" w14:textId="4F0E9D80" w:rsidR="0074559B" w:rsidRPr="00791D37" w:rsidRDefault="0074559B" w:rsidP="00F21168">
      <w:pPr>
        <w:pStyle w:val="Descripcin"/>
        <w:jc w:val="center"/>
      </w:pPr>
      <w:bookmarkStart w:id="2820" w:name="_Toc81499628"/>
      <w:bookmarkStart w:id="2821" w:name="_Toc81499863"/>
      <w:bookmarkStart w:id="2822" w:name="_Toc81652274"/>
      <w:r w:rsidRPr="00791D37">
        <w:t xml:space="preserve">Ilustración </w:t>
      </w:r>
      <w:r w:rsidR="00B854F9">
        <w:fldChar w:fldCharType="begin"/>
      </w:r>
      <w:r w:rsidR="00B854F9">
        <w:instrText xml:space="preserve"> SEQ Ilustración \* ARABIC </w:instrText>
      </w:r>
      <w:r w:rsidR="00B854F9">
        <w:fldChar w:fldCharType="separate"/>
      </w:r>
      <w:ins w:id="2823" w:author="JORGE CONTRERAS ORTIZ" w:date="2021-09-04T12:50:00Z">
        <w:r w:rsidR="00FE1EC4">
          <w:rPr>
            <w:noProof/>
          </w:rPr>
          <w:t>53</w:t>
        </w:r>
      </w:ins>
      <w:del w:id="2824" w:author="JORGE CONTRERAS ORTIZ" w:date="2021-09-04T08:54:00Z">
        <w:r w:rsidR="00CA0339" w:rsidDel="00425C71">
          <w:rPr>
            <w:noProof/>
          </w:rPr>
          <w:delText>51</w:delText>
        </w:r>
      </w:del>
      <w:r w:rsidR="00B854F9">
        <w:rPr>
          <w:noProof/>
        </w:rPr>
        <w:fldChar w:fldCharType="end"/>
      </w:r>
      <w:r w:rsidRPr="00791D37">
        <w:t xml:space="preserve"> Kit de Desarrollo STM32F407G-DISC1</w:t>
      </w:r>
      <w:bookmarkEnd w:id="2820"/>
      <w:bookmarkEnd w:id="2821"/>
      <w:bookmarkEnd w:id="2822"/>
    </w:p>
    <w:p w14:paraId="7B8F0F23" w14:textId="4E86A3F9" w:rsidR="0074559B" w:rsidRDefault="0074559B" w:rsidP="00791D37">
      <w:pPr>
        <w:pStyle w:val="Prrafodelista"/>
        <w:numPr>
          <w:ilvl w:val="0"/>
          <w:numId w:val="26"/>
        </w:numPr>
      </w:pPr>
      <w:r w:rsidRPr="00791D37">
        <w:rPr>
          <w:b/>
          <w:bCs/>
        </w:rPr>
        <w:t xml:space="preserve">KTDG102 Evaluation Dongle: </w:t>
      </w:r>
      <w:r w:rsidRPr="00791D37">
        <w:t>Módulo Thread de Evaluación de Kirale. Se han utilizado 2 unidades.</w:t>
      </w:r>
    </w:p>
    <w:p w14:paraId="1E4D6C8A" w14:textId="77777777" w:rsidR="00F21168" w:rsidRPr="00791D37" w:rsidRDefault="00F21168" w:rsidP="00F21168">
      <w:pPr>
        <w:pStyle w:val="Prrafodelista"/>
      </w:pPr>
    </w:p>
    <w:p w14:paraId="3A44B85D" w14:textId="77777777" w:rsidR="0074559B" w:rsidRPr="00791D37" w:rsidRDefault="0074559B" w:rsidP="00F21168">
      <w:pPr>
        <w:pStyle w:val="Prrafodelista"/>
        <w:jc w:val="center"/>
      </w:pPr>
      <w:r w:rsidRPr="00791D37">
        <w:rPr>
          <w:noProof/>
        </w:rPr>
        <w:drawing>
          <wp:inline distT="0" distB="0" distL="0" distR="0" wp14:anchorId="5C458066" wp14:editId="715BB1A7">
            <wp:extent cx="2858667" cy="2137144"/>
            <wp:effectExtent l="0" t="0" r="0" b="0"/>
            <wp:docPr id="135" name="Imagen 135" descr="Un circuito electrónic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57" descr="Un circuito electrónico&#10;&#10;Descripción generada automáticamente con confianza media"/>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899817" cy="2167908"/>
                    </a:xfrm>
                    <a:prstGeom prst="rect">
                      <a:avLst/>
                    </a:prstGeom>
                    <a:noFill/>
                    <a:ln>
                      <a:noFill/>
                    </a:ln>
                  </pic:spPr>
                </pic:pic>
              </a:graphicData>
            </a:graphic>
          </wp:inline>
        </w:drawing>
      </w:r>
    </w:p>
    <w:p w14:paraId="79618AFE" w14:textId="523930AD" w:rsidR="0074559B" w:rsidRPr="00791D37" w:rsidRDefault="0074559B" w:rsidP="00F21168">
      <w:pPr>
        <w:pStyle w:val="Descripcin"/>
        <w:jc w:val="center"/>
      </w:pPr>
      <w:bookmarkStart w:id="2825" w:name="_Toc81499629"/>
      <w:bookmarkStart w:id="2826" w:name="_Toc81499864"/>
      <w:bookmarkStart w:id="2827" w:name="_Toc81652275"/>
      <w:r w:rsidRPr="00791D37">
        <w:t xml:space="preserve">Ilustración </w:t>
      </w:r>
      <w:r w:rsidR="00B854F9">
        <w:fldChar w:fldCharType="begin"/>
      </w:r>
      <w:r w:rsidR="00B854F9">
        <w:instrText xml:space="preserve"> SEQ Ilustración \* ARABIC </w:instrText>
      </w:r>
      <w:r w:rsidR="00B854F9">
        <w:fldChar w:fldCharType="separate"/>
      </w:r>
      <w:ins w:id="2828" w:author="JORGE CONTRERAS ORTIZ" w:date="2021-09-04T12:50:00Z">
        <w:r w:rsidR="00FE1EC4">
          <w:rPr>
            <w:noProof/>
          </w:rPr>
          <w:t>54</w:t>
        </w:r>
      </w:ins>
      <w:del w:id="2829" w:author="JORGE CONTRERAS ORTIZ" w:date="2021-09-04T08:54:00Z">
        <w:r w:rsidR="00CA0339" w:rsidDel="00425C71">
          <w:rPr>
            <w:noProof/>
          </w:rPr>
          <w:delText>52</w:delText>
        </w:r>
      </w:del>
      <w:r w:rsidR="00B854F9">
        <w:rPr>
          <w:noProof/>
        </w:rPr>
        <w:fldChar w:fldCharType="end"/>
      </w:r>
      <w:r w:rsidRPr="00791D37">
        <w:t xml:space="preserve"> KTDG102 Evaluation Dongle</w:t>
      </w:r>
      <w:bookmarkEnd w:id="2825"/>
      <w:bookmarkEnd w:id="2826"/>
      <w:bookmarkEnd w:id="2827"/>
    </w:p>
    <w:p w14:paraId="2E1E2FDB" w14:textId="77777777" w:rsidR="0074559B" w:rsidRPr="00791D37" w:rsidRDefault="0074559B" w:rsidP="00791D37">
      <w:pPr>
        <w:rPr>
          <w:color w:val="44546A" w:themeColor="text2"/>
          <w:sz w:val="18"/>
          <w:szCs w:val="18"/>
        </w:rPr>
      </w:pPr>
      <w:r w:rsidRPr="00791D37">
        <w:br w:type="page"/>
      </w:r>
    </w:p>
    <w:p w14:paraId="571EA884" w14:textId="77777777" w:rsidR="0074559B" w:rsidRPr="00791D37" w:rsidRDefault="0074559B" w:rsidP="00791D37">
      <w:pPr>
        <w:pStyle w:val="Prrafodelista"/>
        <w:numPr>
          <w:ilvl w:val="0"/>
          <w:numId w:val="26"/>
        </w:numPr>
        <w:rPr>
          <w:b/>
          <w:bCs/>
        </w:rPr>
      </w:pPr>
      <w:r w:rsidRPr="00791D37">
        <w:rPr>
          <w:b/>
          <w:bCs/>
        </w:rPr>
        <w:lastRenderedPageBreak/>
        <w:t xml:space="preserve">Módulo KTWM102: </w:t>
      </w:r>
      <w:r w:rsidRPr="00791D37">
        <w:t>Módulo Thread de Kirale, el cuál se integra en la Coockie PCB</w:t>
      </w:r>
    </w:p>
    <w:p w14:paraId="4E33C67D" w14:textId="77777777" w:rsidR="0074559B" w:rsidRPr="00791D37" w:rsidRDefault="0074559B" w:rsidP="00F21168">
      <w:pPr>
        <w:jc w:val="center"/>
      </w:pPr>
      <w:r w:rsidRPr="00791D37">
        <w:rPr>
          <w:noProof/>
        </w:rPr>
        <w:drawing>
          <wp:inline distT="0" distB="0" distL="0" distR="0" wp14:anchorId="65BB4362" wp14:editId="6F32E561">
            <wp:extent cx="3009014" cy="2215223"/>
            <wp:effectExtent l="0" t="0" r="1270" b="0"/>
            <wp:docPr id="137" name="Imagen 137" descr="Imagen de la pantalla de un celular con letra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n 58" descr="Imagen de la pantalla de un celular con letras&#10;&#10;Descripción generada automáticamente con confianza baja"/>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033082" cy="2232942"/>
                    </a:xfrm>
                    <a:prstGeom prst="rect">
                      <a:avLst/>
                    </a:prstGeom>
                    <a:noFill/>
                    <a:ln>
                      <a:noFill/>
                    </a:ln>
                  </pic:spPr>
                </pic:pic>
              </a:graphicData>
            </a:graphic>
          </wp:inline>
        </w:drawing>
      </w:r>
    </w:p>
    <w:p w14:paraId="335290E3" w14:textId="06846FA9" w:rsidR="0074559B" w:rsidRDefault="0074559B" w:rsidP="00F21168">
      <w:pPr>
        <w:pStyle w:val="Descripcin"/>
        <w:jc w:val="center"/>
      </w:pPr>
      <w:bookmarkStart w:id="2830" w:name="_Toc81499630"/>
      <w:bookmarkStart w:id="2831" w:name="_Toc81499865"/>
      <w:bookmarkStart w:id="2832" w:name="_Toc81652276"/>
      <w:r w:rsidRPr="00791D37">
        <w:t xml:space="preserve">Ilustración </w:t>
      </w:r>
      <w:r w:rsidR="00B854F9">
        <w:fldChar w:fldCharType="begin"/>
      </w:r>
      <w:r w:rsidR="00B854F9">
        <w:instrText xml:space="preserve"> SEQ Ilustración \* ARABIC </w:instrText>
      </w:r>
      <w:r w:rsidR="00B854F9">
        <w:fldChar w:fldCharType="separate"/>
      </w:r>
      <w:ins w:id="2833" w:author="JORGE CONTRERAS ORTIZ" w:date="2021-09-04T12:50:00Z">
        <w:r w:rsidR="00FE1EC4">
          <w:rPr>
            <w:noProof/>
          </w:rPr>
          <w:t>55</w:t>
        </w:r>
      </w:ins>
      <w:del w:id="2834" w:author="JORGE CONTRERAS ORTIZ" w:date="2021-09-04T08:54:00Z">
        <w:r w:rsidR="00CA0339" w:rsidDel="00425C71">
          <w:rPr>
            <w:noProof/>
          </w:rPr>
          <w:delText>53</w:delText>
        </w:r>
      </w:del>
      <w:r w:rsidR="00B854F9">
        <w:rPr>
          <w:noProof/>
        </w:rPr>
        <w:fldChar w:fldCharType="end"/>
      </w:r>
      <w:r w:rsidRPr="00791D37">
        <w:t xml:space="preserve"> Módulo KTWM102</w:t>
      </w:r>
      <w:bookmarkEnd w:id="2830"/>
      <w:bookmarkEnd w:id="2831"/>
      <w:bookmarkEnd w:id="2832"/>
    </w:p>
    <w:p w14:paraId="72611924" w14:textId="77777777" w:rsidR="00F21168" w:rsidRPr="00F21168" w:rsidRDefault="00F21168" w:rsidP="00F21168"/>
    <w:p w14:paraId="018D2863" w14:textId="089AF84C" w:rsidR="0074559B" w:rsidRDefault="0074559B" w:rsidP="00791D37">
      <w:pPr>
        <w:pStyle w:val="Prrafodelista"/>
        <w:numPr>
          <w:ilvl w:val="0"/>
          <w:numId w:val="26"/>
        </w:numPr>
        <w:rPr>
          <w:lang w:val="en-US"/>
        </w:rPr>
      </w:pPr>
      <w:r w:rsidRPr="00791D37">
        <w:rPr>
          <w:b/>
          <w:bCs/>
          <w:lang w:val="en-US"/>
        </w:rPr>
        <w:t xml:space="preserve">Border Router: </w:t>
      </w:r>
      <w:r w:rsidRPr="00791D37">
        <w:rPr>
          <w:lang w:val="en-US"/>
        </w:rPr>
        <w:t>Border Router propio de Kirale.</w:t>
      </w:r>
    </w:p>
    <w:p w14:paraId="3C34293E" w14:textId="77777777" w:rsidR="00F21168" w:rsidRPr="00791D37" w:rsidRDefault="00F21168" w:rsidP="00F21168">
      <w:pPr>
        <w:pStyle w:val="Prrafodelista"/>
        <w:rPr>
          <w:lang w:val="en-US"/>
        </w:rPr>
      </w:pPr>
    </w:p>
    <w:p w14:paraId="1F53223A" w14:textId="77777777" w:rsidR="0074559B" w:rsidRPr="00791D37" w:rsidRDefault="0074559B" w:rsidP="00F21168">
      <w:pPr>
        <w:jc w:val="center"/>
      </w:pPr>
      <w:r w:rsidRPr="00791D37">
        <w:rPr>
          <w:noProof/>
        </w:rPr>
        <w:drawing>
          <wp:inline distT="0" distB="0" distL="0" distR="0" wp14:anchorId="2CB5E9E4" wp14:editId="5C209326">
            <wp:extent cx="2466753" cy="2228512"/>
            <wp:effectExtent l="0" t="0" r="0" b="635"/>
            <wp:docPr id="139" name="Imagen 139" descr="Imagen de la pantalla de un celular con letra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n 59" descr="Imagen de la pantalla de un celular con letras&#10;&#10;Descripción generada automáticamente con confianza baja"/>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514783" cy="2271903"/>
                    </a:xfrm>
                    <a:prstGeom prst="rect">
                      <a:avLst/>
                    </a:prstGeom>
                    <a:noFill/>
                    <a:ln>
                      <a:noFill/>
                    </a:ln>
                  </pic:spPr>
                </pic:pic>
              </a:graphicData>
            </a:graphic>
          </wp:inline>
        </w:drawing>
      </w:r>
    </w:p>
    <w:p w14:paraId="5354D0C1" w14:textId="393AAE6E" w:rsidR="0074559B" w:rsidRDefault="0074559B" w:rsidP="00F21168">
      <w:pPr>
        <w:pStyle w:val="Descripcin"/>
        <w:jc w:val="center"/>
      </w:pPr>
      <w:bookmarkStart w:id="2835" w:name="_Toc81499631"/>
      <w:bookmarkStart w:id="2836" w:name="_Toc81499866"/>
      <w:bookmarkStart w:id="2837" w:name="_Toc81652277"/>
      <w:r w:rsidRPr="00791D37">
        <w:t xml:space="preserve">Ilustración </w:t>
      </w:r>
      <w:r w:rsidR="00B854F9">
        <w:fldChar w:fldCharType="begin"/>
      </w:r>
      <w:r w:rsidR="00B854F9">
        <w:instrText xml:space="preserve"> SEQ Ilustración \* ARABIC </w:instrText>
      </w:r>
      <w:r w:rsidR="00B854F9">
        <w:fldChar w:fldCharType="separate"/>
      </w:r>
      <w:ins w:id="2838" w:author="JORGE CONTRERAS ORTIZ" w:date="2021-09-04T12:50:00Z">
        <w:r w:rsidR="00FE1EC4">
          <w:rPr>
            <w:noProof/>
          </w:rPr>
          <w:t>56</w:t>
        </w:r>
      </w:ins>
      <w:del w:id="2839" w:author="JORGE CONTRERAS ORTIZ" w:date="2021-09-04T08:54:00Z">
        <w:r w:rsidR="00CA0339" w:rsidDel="00425C71">
          <w:rPr>
            <w:noProof/>
          </w:rPr>
          <w:delText>54</w:delText>
        </w:r>
      </w:del>
      <w:r w:rsidR="00B854F9">
        <w:rPr>
          <w:noProof/>
        </w:rPr>
        <w:fldChar w:fldCharType="end"/>
      </w:r>
      <w:r w:rsidRPr="00791D37">
        <w:t xml:space="preserve"> Border Router</w:t>
      </w:r>
      <w:bookmarkEnd w:id="2835"/>
      <w:bookmarkEnd w:id="2836"/>
      <w:bookmarkEnd w:id="2837"/>
    </w:p>
    <w:p w14:paraId="5164833E" w14:textId="180BCC13" w:rsidR="00F21168" w:rsidRDefault="00F21168">
      <w:pPr>
        <w:jc w:val="left"/>
      </w:pPr>
      <w:r>
        <w:br w:type="page"/>
      </w:r>
    </w:p>
    <w:p w14:paraId="77D95E9A" w14:textId="77777777" w:rsidR="0074559B" w:rsidRPr="00791D37" w:rsidRDefault="0074559B" w:rsidP="00791D37">
      <w:pPr>
        <w:pStyle w:val="Prrafodelista"/>
        <w:numPr>
          <w:ilvl w:val="0"/>
          <w:numId w:val="26"/>
        </w:numPr>
      </w:pPr>
      <w:r w:rsidRPr="00791D37">
        <w:rPr>
          <w:b/>
          <w:bCs/>
        </w:rPr>
        <w:lastRenderedPageBreak/>
        <w:t>Coockie:</w:t>
      </w:r>
      <w:r w:rsidRPr="00791D37">
        <w:t xml:space="preserve"> Módulo sobre el que se implementa el diseño final de la PCB realizada.</w:t>
      </w:r>
    </w:p>
    <w:p w14:paraId="690F4469" w14:textId="77777777" w:rsidR="0074559B" w:rsidRPr="00791D37" w:rsidRDefault="0074559B" w:rsidP="00F21168">
      <w:pPr>
        <w:jc w:val="center"/>
      </w:pPr>
      <w:r w:rsidRPr="00791D37">
        <w:rPr>
          <w:noProof/>
        </w:rPr>
        <w:drawing>
          <wp:inline distT="0" distB="0" distL="0" distR="0" wp14:anchorId="3175BBC8" wp14:editId="764CC2D5">
            <wp:extent cx="2594344" cy="3462686"/>
            <wp:effectExtent l="0" t="0" r="0" b="4445"/>
            <wp:docPr id="140" name="Imagen 140" descr="Imagen que contiene electrónica, circui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Imagen 133" descr="Imagen que contiene electrónica, circuito&#10;&#10;Descripción generada automáticamente"/>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flipH="1">
                      <a:off x="0" y="0"/>
                      <a:ext cx="2647178" cy="3533203"/>
                    </a:xfrm>
                    <a:prstGeom prst="rect">
                      <a:avLst/>
                    </a:prstGeom>
                    <a:noFill/>
                    <a:ln>
                      <a:noFill/>
                    </a:ln>
                  </pic:spPr>
                </pic:pic>
              </a:graphicData>
            </a:graphic>
          </wp:inline>
        </w:drawing>
      </w:r>
    </w:p>
    <w:p w14:paraId="09C063C3" w14:textId="3595A6B7" w:rsidR="0074559B" w:rsidRPr="00791D37" w:rsidRDefault="0074559B" w:rsidP="00F21168">
      <w:pPr>
        <w:pStyle w:val="Descripcin"/>
        <w:jc w:val="center"/>
      </w:pPr>
      <w:bookmarkStart w:id="2840" w:name="_Toc81499632"/>
      <w:bookmarkStart w:id="2841" w:name="_Toc81499867"/>
      <w:bookmarkStart w:id="2842" w:name="_Toc81652278"/>
      <w:r w:rsidRPr="00791D37">
        <w:t xml:space="preserve">Ilustración </w:t>
      </w:r>
      <w:r w:rsidR="00B854F9">
        <w:fldChar w:fldCharType="begin"/>
      </w:r>
      <w:r w:rsidR="00B854F9">
        <w:instrText xml:space="preserve"> SEQ Ilustración \* ARABIC </w:instrText>
      </w:r>
      <w:r w:rsidR="00B854F9">
        <w:fldChar w:fldCharType="separate"/>
      </w:r>
      <w:ins w:id="2843" w:author="JORGE CONTRERAS ORTIZ" w:date="2021-09-04T12:50:00Z">
        <w:r w:rsidR="00FE1EC4">
          <w:rPr>
            <w:noProof/>
          </w:rPr>
          <w:t>57</w:t>
        </w:r>
      </w:ins>
      <w:del w:id="2844" w:author="JORGE CONTRERAS ORTIZ" w:date="2021-09-04T08:54:00Z">
        <w:r w:rsidR="00CA0339" w:rsidDel="00425C71">
          <w:rPr>
            <w:noProof/>
          </w:rPr>
          <w:delText>55</w:delText>
        </w:r>
      </w:del>
      <w:r w:rsidR="00B854F9">
        <w:rPr>
          <w:noProof/>
        </w:rPr>
        <w:fldChar w:fldCharType="end"/>
      </w:r>
      <w:r w:rsidRPr="00791D37">
        <w:t xml:space="preserve"> Módulos de Procesamiento y de Alimentación de la Coockie</w:t>
      </w:r>
      <w:bookmarkEnd w:id="2840"/>
      <w:bookmarkEnd w:id="2841"/>
      <w:bookmarkEnd w:id="2842"/>
    </w:p>
    <w:p w14:paraId="34BFEDBB" w14:textId="77777777" w:rsidR="0074559B" w:rsidRPr="00791D37" w:rsidRDefault="0074559B" w:rsidP="00791D37">
      <w:pPr>
        <w:pStyle w:val="Descripcin"/>
      </w:pPr>
      <w:r w:rsidRPr="00791D37">
        <w:tab/>
      </w:r>
    </w:p>
    <w:p w14:paraId="2B5575F5" w14:textId="77777777" w:rsidR="00F21168" w:rsidRDefault="00F21168">
      <w:pPr>
        <w:jc w:val="left"/>
        <w:rPr>
          <w:rFonts w:eastAsiaTheme="majorEastAsia"/>
          <w:color w:val="2F5496" w:themeColor="accent1" w:themeShade="BF"/>
          <w:sz w:val="36"/>
          <w:szCs w:val="36"/>
        </w:rPr>
      </w:pPr>
      <w:bookmarkStart w:id="2845" w:name="_Toc81499459"/>
      <w:r>
        <w:br w:type="page"/>
      </w:r>
    </w:p>
    <w:p w14:paraId="420FFA1F" w14:textId="569EF623" w:rsidR="0074559B" w:rsidRPr="00791D37" w:rsidRDefault="0074559B" w:rsidP="00791D37">
      <w:pPr>
        <w:pStyle w:val="Ttulo1"/>
        <w:numPr>
          <w:ilvl w:val="0"/>
          <w:numId w:val="1"/>
        </w:numPr>
      </w:pPr>
      <w:bookmarkStart w:id="2846" w:name="_Toc81650462"/>
      <w:r w:rsidRPr="00791D37">
        <w:lastRenderedPageBreak/>
        <w:t>PRUEBAS EXPERIMENTALES</w:t>
      </w:r>
      <w:bookmarkEnd w:id="2845"/>
      <w:bookmarkEnd w:id="2846"/>
    </w:p>
    <w:p w14:paraId="79FB5345" w14:textId="77777777" w:rsidR="0074559B" w:rsidRPr="00791D37" w:rsidRDefault="0074559B" w:rsidP="00791D37"/>
    <w:p w14:paraId="39B6805E" w14:textId="77777777" w:rsidR="0074559B" w:rsidRPr="00791D37" w:rsidRDefault="0074559B" w:rsidP="00791D37">
      <w:pPr>
        <w:pStyle w:val="Ttulo2"/>
      </w:pPr>
      <w:bookmarkStart w:id="2847" w:name="_Toc81499460"/>
      <w:bookmarkStart w:id="2848" w:name="_Toc81650463"/>
      <w:r w:rsidRPr="00791D37">
        <w:t>PRIMERA INTERACCIÓN CON DONGLE USB</w:t>
      </w:r>
      <w:bookmarkEnd w:id="2847"/>
      <w:bookmarkEnd w:id="2848"/>
    </w:p>
    <w:p w14:paraId="29676B32" w14:textId="77777777" w:rsidR="0074559B" w:rsidRPr="00791D37" w:rsidRDefault="0074559B" w:rsidP="00791D37"/>
    <w:p w14:paraId="7F8816DB" w14:textId="33C882F2" w:rsidR="0074559B" w:rsidRPr="00791D37" w:rsidRDefault="00F21168" w:rsidP="00791D37">
      <w:r>
        <w:rPr>
          <w:noProof/>
        </w:rPr>
        <mc:AlternateContent>
          <mc:Choice Requires="wps">
            <w:drawing>
              <wp:anchor distT="0" distB="0" distL="114300" distR="114300" simplePos="0" relativeHeight="251679744" behindDoc="1" locked="0" layoutInCell="1" allowOverlap="1" wp14:anchorId="2E543B22" wp14:editId="6F201B2D">
                <wp:simplePos x="0" y="0"/>
                <wp:positionH relativeFrom="column">
                  <wp:posOffset>-721360</wp:posOffset>
                </wp:positionH>
                <wp:positionV relativeFrom="paragraph">
                  <wp:posOffset>3585845</wp:posOffset>
                </wp:positionV>
                <wp:extent cx="6842125" cy="635"/>
                <wp:effectExtent l="0" t="0" r="0" b="0"/>
                <wp:wrapTight wrapText="bothSides">
                  <wp:wrapPolygon edited="0">
                    <wp:start x="0" y="0"/>
                    <wp:lineTo x="0" y="21600"/>
                    <wp:lineTo x="21600" y="21600"/>
                    <wp:lineTo x="21600" y="0"/>
                  </wp:wrapPolygon>
                </wp:wrapTight>
                <wp:docPr id="43" name="Cuadro de texto 43"/>
                <wp:cNvGraphicFramePr/>
                <a:graphic xmlns:a="http://schemas.openxmlformats.org/drawingml/2006/main">
                  <a:graphicData uri="http://schemas.microsoft.com/office/word/2010/wordprocessingShape">
                    <wps:wsp>
                      <wps:cNvSpPr txBox="1"/>
                      <wps:spPr>
                        <a:xfrm>
                          <a:off x="0" y="0"/>
                          <a:ext cx="6842125" cy="635"/>
                        </a:xfrm>
                        <a:prstGeom prst="rect">
                          <a:avLst/>
                        </a:prstGeom>
                        <a:solidFill>
                          <a:prstClr val="white"/>
                        </a:solidFill>
                        <a:ln>
                          <a:noFill/>
                        </a:ln>
                      </wps:spPr>
                      <wps:txbx>
                        <w:txbxContent>
                          <w:p w14:paraId="6B6C460E" w14:textId="157CED26" w:rsidR="00F21168" w:rsidRPr="00FB0B05" w:rsidRDefault="00F21168" w:rsidP="00F21168">
                            <w:pPr>
                              <w:pStyle w:val="Descripcin"/>
                              <w:jc w:val="center"/>
                              <w:rPr>
                                <w:noProof/>
                              </w:rPr>
                            </w:pPr>
                            <w:bookmarkStart w:id="2849" w:name="_Toc81652279"/>
                            <w:r>
                              <w:t xml:space="preserve">Ilustración </w:t>
                            </w:r>
                            <w:r w:rsidR="00B854F9">
                              <w:fldChar w:fldCharType="begin"/>
                            </w:r>
                            <w:r w:rsidR="00B854F9">
                              <w:instrText xml:space="preserve"> SEQ Ilustración \* ARABIC </w:instrText>
                            </w:r>
                            <w:r w:rsidR="00B854F9">
                              <w:fldChar w:fldCharType="separate"/>
                            </w:r>
                            <w:ins w:id="2850" w:author="JORGE CONTRERAS ORTIZ" w:date="2021-09-04T12:50:00Z">
                              <w:r w:rsidR="00FE1EC4">
                                <w:rPr>
                                  <w:noProof/>
                                </w:rPr>
                                <w:t>58</w:t>
                              </w:r>
                            </w:ins>
                            <w:del w:id="2851" w:author="JORGE CONTRERAS ORTIZ" w:date="2021-09-04T08:54:00Z">
                              <w:r w:rsidR="00CA0339" w:rsidDel="00425C71">
                                <w:rPr>
                                  <w:noProof/>
                                </w:rPr>
                                <w:delText>56</w:delText>
                              </w:r>
                            </w:del>
                            <w:r w:rsidR="00B854F9">
                              <w:rPr>
                                <w:noProof/>
                              </w:rPr>
                              <w:fldChar w:fldCharType="end"/>
                            </w:r>
                            <w:r>
                              <w:t xml:space="preserve"> </w:t>
                            </w:r>
                            <w:r w:rsidRPr="00474202">
                              <w:t>Diagrama de conexión PC - Dongle - uC</w:t>
                            </w:r>
                            <w:bookmarkEnd w:id="28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543B22" id="Cuadro de texto 43" o:spid="_x0000_s1031" type="#_x0000_t202" style="position:absolute;left:0;text-align:left;margin-left:-56.8pt;margin-top:282.35pt;width:538.75pt;height:.05pt;z-index:-251636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" stroked="f">
                <v:textbox style="mso-fit-shape-to-text:t" inset="0,0,0,0">
                  <w:txbxContent>
                    <w:p w14:paraId="6B6C460E" w14:textId="157CED26" w:rsidR="00F21168" w:rsidRPr="00FB0B05" w:rsidRDefault="00F21168" w:rsidP="00F21168">
                      <w:pPr>
                        <w:pStyle w:val="Descripcin"/>
                        <w:jc w:val="center"/>
                        <w:rPr>
                          <w:noProof/>
                        </w:rPr>
                      </w:pPr>
                      <w:bookmarkStart w:id="2852" w:name="_Toc81652279"/>
                      <w:r>
                        <w:t xml:space="preserve">Ilustración </w:t>
                      </w:r>
                      <w:r w:rsidR="00B854F9">
                        <w:fldChar w:fldCharType="begin"/>
                      </w:r>
                      <w:r w:rsidR="00B854F9">
                        <w:instrText xml:space="preserve"> SEQ Ilustración \* ARABIC </w:instrText>
                      </w:r>
                      <w:r w:rsidR="00B854F9">
                        <w:fldChar w:fldCharType="separate"/>
                      </w:r>
                      <w:ins w:id="2853" w:author="JORGE CONTRERAS ORTIZ" w:date="2021-09-04T12:50:00Z">
                        <w:r w:rsidR="00FE1EC4">
                          <w:rPr>
                            <w:noProof/>
                          </w:rPr>
                          <w:t>58</w:t>
                        </w:r>
                      </w:ins>
                      <w:del w:id="2854" w:author="JORGE CONTRERAS ORTIZ" w:date="2021-09-04T08:54:00Z">
                        <w:r w:rsidR="00CA0339" w:rsidDel="00425C71">
                          <w:rPr>
                            <w:noProof/>
                          </w:rPr>
                          <w:delText>56</w:delText>
                        </w:r>
                      </w:del>
                      <w:r w:rsidR="00B854F9">
                        <w:rPr>
                          <w:noProof/>
                        </w:rPr>
                        <w:fldChar w:fldCharType="end"/>
                      </w:r>
                      <w:r>
                        <w:t xml:space="preserve"> </w:t>
                      </w:r>
                      <w:r w:rsidRPr="00474202">
                        <w:t>Diagrama de conexión PC - Dongle - uC</w:t>
                      </w:r>
                      <w:bookmarkEnd w:id="2852"/>
                    </w:p>
                  </w:txbxContent>
                </v:textbox>
                <w10:wrap type="tight"/>
              </v:shape>
            </w:pict>
          </mc:Fallback>
        </mc:AlternateContent>
      </w:r>
      <w:r w:rsidRPr="00791D37">
        <w:rPr>
          <w:noProof/>
        </w:rPr>
        <w:drawing>
          <wp:anchor distT="0" distB="0" distL="114300" distR="114300" simplePos="0" relativeHeight="251670528" behindDoc="1" locked="0" layoutInCell="1" allowOverlap="1" wp14:anchorId="7C5FDD11" wp14:editId="32C60F60">
            <wp:simplePos x="0" y="0"/>
            <wp:positionH relativeFrom="margin">
              <wp:align>center</wp:align>
            </wp:positionH>
            <wp:positionV relativeFrom="paragraph">
              <wp:posOffset>892574</wp:posOffset>
            </wp:positionV>
            <wp:extent cx="6842125" cy="2636520"/>
            <wp:effectExtent l="0" t="0" r="0" b="0"/>
            <wp:wrapTight wrapText="bothSides">
              <wp:wrapPolygon edited="0">
                <wp:start x="0" y="0"/>
                <wp:lineTo x="0" y="21382"/>
                <wp:lineTo x="21530" y="21382"/>
                <wp:lineTo x="21530" y="0"/>
                <wp:lineTo x="0" y="0"/>
              </wp:wrapPolygon>
            </wp:wrapTight>
            <wp:docPr id="87" name="Imagen 87" descr="Imagen que contiene circui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44" descr="Imagen que contiene circuito&#10;&#10;Descripción generada automáticamente"/>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6842125" cy="2636520"/>
                    </a:xfrm>
                    <a:prstGeom prst="rect">
                      <a:avLst/>
                    </a:prstGeom>
                    <a:noFill/>
                    <a:ln>
                      <a:noFill/>
                    </a:ln>
                  </pic:spPr>
                </pic:pic>
              </a:graphicData>
            </a:graphic>
            <wp14:sizeRelH relativeFrom="margin">
              <wp14:pctWidth>0</wp14:pctWidth>
            </wp14:sizeRelH>
            <wp14:sizeRelV relativeFrom="margin">
              <wp14:pctHeight>0</wp14:pctHeight>
            </wp14:sizeRelV>
          </wp:anchor>
        </w:drawing>
      </w:r>
      <w:commentRangeStart w:id="2855"/>
      <w:commentRangeEnd w:id="2855"/>
      <w:r w:rsidR="0074559B" w:rsidRPr="00791D37">
        <w:rPr>
          <w:rStyle w:val="Refdecomentario"/>
        </w:rPr>
        <w:commentReference w:id="2855"/>
      </w:r>
      <w:r w:rsidR="0074559B" w:rsidRPr="00791D37">
        <w:t>Esta primera prueba consiste en una primera interacción con el módulo, tanto desde el PC usando la herramienta proporcionada por Kirale de KiTools y usando el puerto USB, como desde un microcontrolador por vía UART. El diagrama de conexión usado ha sido el siguiente:</w:t>
      </w:r>
    </w:p>
    <w:p w14:paraId="22E1CA85" w14:textId="72A2B16A" w:rsidR="0074559B" w:rsidRPr="00791D37" w:rsidRDefault="0074559B" w:rsidP="00791D37"/>
    <w:p w14:paraId="4B2306A4" w14:textId="77777777" w:rsidR="0074559B" w:rsidRPr="00791D37" w:rsidRDefault="0074559B" w:rsidP="00791D37">
      <w:r w:rsidRPr="00791D37">
        <w:t>Esta primera prueba se divide en dos partes:</w:t>
      </w:r>
    </w:p>
    <w:p w14:paraId="19C28F82" w14:textId="77777777" w:rsidR="0074559B" w:rsidRPr="00791D37" w:rsidRDefault="0074559B" w:rsidP="00791D37">
      <w:pPr>
        <w:pStyle w:val="Prrafodelista"/>
        <w:numPr>
          <w:ilvl w:val="0"/>
          <w:numId w:val="21"/>
        </w:numPr>
      </w:pPr>
      <w:r w:rsidRPr="00791D37">
        <w:t>La primera parte se ejecutan los diferentes comandos desde el PC usando la herramienta KiTools con los comandos KSH, comprobando que se ejecutan correctamente según lo esperado.</w:t>
      </w:r>
    </w:p>
    <w:p w14:paraId="58081E1B" w14:textId="77777777" w:rsidR="0074559B" w:rsidRPr="00791D37" w:rsidRDefault="0074559B" w:rsidP="00791D37">
      <w:pPr>
        <w:pStyle w:val="Prrafodelista"/>
      </w:pPr>
    </w:p>
    <w:p w14:paraId="4A77CE45" w14:textId="77777777" w:rsidR="0074559B" w:rsidRPr="00791D37" w:rsidRDefault="0074559B" w:rsidP="00791D37">
      <w:pPr>
        <w:pStyle w:val="Prrafodelista"/>
        <w:numPr>
          <w:ilvl w:val="0"/>
          <w:numId w:val="21"/>
        </w:numPr>
      </w:pPr>
      <w:r w:rsidRPr="00791D37">
        <w:t>Una vez comprobado los comandos KSH, se usa el microcontrolador para el envío de comandos KBI vía puerto UART. Para la comprobación del correcto envío se usan dos maneras:</w:t>
      </w:r>
    </w:p>
    <w:p w14:paraId="71310C73" w14:textId="77777777" w:rsidR="0074559B" w:rsidRPr="00791D37" w:rsidRDefault="0074559B" w:rsidP="00791D37">
      <w:pPr>
        <w:pStyle w:val="Prrafodelista"/>
        <w:numPr>
          <w:ilvl w:val="1"/>
          <w:numId w:val="21"/>
        </w:numPr>
      </w:pPr>
      <w:r w:rsidRPr="00791D37">
        <w:t>La primera es la activación de los modos de debug del módulo en la herramienta KiTools en el PC, pidiéndole al módulo que informe de la actividad en las diferentes capas. Cuando le lleguen mensajes y realice las respectivas respuestas, saltará un log de mensaje por rx y por tx con los bytes recibidos/transmitidos. A su vez, si tenemos un error de Checksum, esta herramienta nos avisará del error.</w:t>
      </w:r>
    </w:p>
    <w:p w14:paraId="01B77A63" w14:textId="77777777" w:rsidR="0074559B" w:rsidRPr="00791D37" w:rsidRDefault="0074559B" w:rsidP="00791D37">
      <w:pPr>
        <w:pStyle w:val="Prrafodelista"/>
      </w:pPr>
    </w:p>
    <w:p w14:paraId="76DEDCF0" w14:textId="77777777" w:rsidR="0074559B" w:rsidRPr="00791D37" w:rsidRDefault="0074559B" w:rsidP="00791D37">
      <w:pPr>
        <w:pStyle w:val="Prrafodelista"/>
        <w:numPr>
          <w:ilvl w:val="1"/>
          <w:numId w:val="21"/>
        </w:numPr>
      </w:pPr>
      <w:r w:rsidRPr="00791D37">
        <w:t>Una vez enviada el comando KBI, recogemos la respuesta enviada por el módulo KTDG102 y analizamos su respuesta.</w:t>
      </w:r>
    </w:p>
    <w:p w14:paraId="5ECECD23" w14:textId="77777777" w:rsidR="0074559B" w:rsidRPr="00791D37" w:rsidRDefault="0074559B" w:rsidP="00791D37">
      <w:r w:rsidRPr="00791D37">
        <w:t>Tras hacerse al envío de comandos de manera correcta, se elabora la secuencia de comandos para la configuración completa de la red para ese módulo KTDG102 con el Rol de LEADER.</w:t>
      </w:r>
    </w:p>
    <w:p w14:paraId="3EA0A27D" w14:textId="77777777" w:rsidR="0074559B" w:rsidRPr="00791D37" w:rsidRDefault="0074559B" w:rsidP="00791D37">
      <w:pPr>
        <w:pStyle w:val="Textoindependiente"/>
      </w:pPr>
    </w:p>
    <w:p w14:paraId="33866908" w14:textId="77777777" w:rsidR="0074559B" w:rsidRPr="00791D37" w:rsidRDefault="0074559B" w:rsidP="00791D37">
      <w:pPr>
        <w:pStyle w:val="Ttulo2"/>
      </w:pPr>
      <w:bookmarkStart w:id="2856" w:name="_Toc81499461"/>
      <w:bookmarkStart w:id="2857" w:name="_Toc81650464"/>
      <w:r w:rsidRPr="00791D37">
        <w:lastRenderedPageBreak/>
        <w:t>RED DE DOS NODOS</w:t>
      </w:r>
      <w:bookmarkEnd w:id="2856"/>
      <w:bookmarkEnd w:id="2857"/>
    </w:p>
    <w:p w14:paraId="467826A8" w14:textId="77777777" w:rsidR="0074559B" w:rsidRPr="00791D37" w:rsidRDefault="0074559B" w:rsidP="00791D37"/>
    <w:p w14:paraId="0A6FD134" w14:textId="77777777" w:rsidR="0074559B" w:rsidRPr="00791D37" w:rsidRDefault="0074559B" w:rsidP="00791D37">
      <w:pPr>
        <w:pStyle w:val="Textoindependiente"/>
      </w:pPr>
      <w:r w:rsidRPr="00791D37">
        <w:t>El siguiente paso ha consistido en la creación de una red con un nodo LEADER y la unión de un nodo MED a dicha red. Para esto se han usado los dos KTDG Evaluation Dongles conectados al PC con la herramienta KiTools por USB y al microcontrolador ARM por vía UART.</w:t>
      </w:r>
    </w:p>
    <w:p w14:paraId="7EB96704" w14:textId="77777777" w:rsidR="0074559B" w:rsidRPr="00791D37" w:rsidRDefault="0074559B" w:rsidP="00791D37">
      <w:pPr>
        <w:pStyle w:val="Textoindependiente"/>
      </w:pPr>
      <w:r w:rsidRPr="00791D37">
        <w:rPr>
          <w:noProof/>
        </w:rPr>
        <mc:AlternateContent>
          <mc:Choice Requires="wps">
            <w:drawing>
              <wp:anchor distT="0" distB="0" distL="114300" distR="114300" simplePos="0" relativeHeight="251673600" behindDoc="1" locked="0" layoutInCell="1" allowOverlap="1" wp14:anchorId="1038AD81" wp14:editId="6964E6A8">
                <wp:simplePos x="0" y="0"/>
                <wp:positionH relativeFrom="column">
                  <wp:posOffset>-215900</wp:posOffset>
                </wp:positionH>
                <wp:positionV relativeFrom="paragraph">
                  <wp:posOffset>2936240</wp:posOffset>
                </wp:positionV>
                <wp:extent cx="6189345" cy="635"/>
                <wp:effectExtent l="0" t="0" r="0" b="0"/>
                <wp:wrapTight wrapText="bothSides">
                  <wp:wrapPolygon edited="0">
                    <wp:start x="0" y="0"/>
                    <wp:lineTo x="0" y="21600"/>
                    <wp:lineTo x="21600" y="21600"/>
                    <wp:lineTo x="21600" y="0"/>
                  </wp:wrapPolygon>
                </wp:wrapTight>
                <wp:docPr id="85" name="Cuadro de texto 85"/>
                <wp:cNvGraphicFramePr/>
                <a:graphic xmlns:a="http://schemas.openxmlformats.org/drawingml/2006/main">
                  <a:graphicData uri="http://schemas.microsoft.com/office/word/2010/wordprocessingShape">
                    <wps:wsp>
                      <wps:cNvSpPr txBox="1"/>
                      <wps:spPr>
                        <a:xfrm>
                          <a:off x="0" y="0"/>
                          <a:ext cx="6189345" cy="635"/>
                        </a:xfrm>
                        <a:prstGeom prst="rect">
                          <a:avLst/>
                        </a:prstGeom>
                        <a:solidFill>
                          <a:prstClr val="white"/>
                        </a:solidFill>
                        <a:ln>
                          <a:noFill/>
                        </a:ln>
                      </wps:spPr>
                      <wps:txbx>
                        <w:txbxContent>
                          <w:p w14:paraId="279BC9B2" w14:textId="1CEAE36A" w:rsidR="0074559B" w:rsidRPr="00AA1DAA" w:rsidRDefault="0074559B" w:rsidP="00F21168">
                            <w:pPr>
                              <w:pStyle w:val="Descripcin"/>
                              <w:jc w:val="center"/>
                              <w:rPr>
                                <w:noProof/>
                              </w:rPr>
                            </w:pPr>
                            <w:bookmarkStart w:id="2858" w:name="_Toc81499634"/>
                            <w:bookmarkStart w:id="2859" w:name="_Toc81499869"/>
                            <w:bookmarkStart w:id="2860" w:name="_Toc81652280"/>
                            <w:r>
                              <w:t xml:space="preserve">Ilustración </w:t>
                            </w:r>
                            <w:r w:rsidR="00B854F9">
                              <w:fldChar w:fldCharType="begin"/>
                            </w:r>
                            <w:r w:rsidR="00B854F9">
                              <w:instrText xml:space="preserve"> SEQ Ilustración \* ARABIC </w:instrText>
                            </w:r>
                            <w:r w:rsidR="00B854F9">
                              <w:fldChar w:fldCharType="separate"/>
                            </w:r>
                            <w:ins w:id="2861" w:author="JORGE CONTRERAS ORTIZ" w:date="2021-09-04T12:50:00Z">
                              <w:r w:rsidR="00FE1EC4">
                                <w:rPr>
                                  <w:noProof/>
                                </w:rPr>
                                <w:t>59</w:t>
                              </w:r>
                            </w:ins>
                            <w:del w:id="2862" w:author="JORGE CONTRERAS ORTIZ" w:date="2021-09-04T08:54:00Z">
                              <w:r w:rsidR="00CA0339" w:rsidDel="00425C71">
                                <w:rPr>
                                  <w:noProof/>
                                </w:rPr>
                                <w:delText>57</w:delText>
                              </w:r>
                            </w:del>
                            <w:r w:rsidR="00B854F9">
                              <w:rPr>
                                <w:noProof/>
                              </w:rPr>
                              <w:fldChar w:fldCharType="end"/>
                            </w:r>
                            <w:r>
                              <w:t xml:space="preserve"> Esquema montaje Red de Dos Nodos</w:t>
                            </w:r>
                            <w:bookmarkEnd w:id="2858"/>
                            <w:bookmarkEnd w:id="2859"/>
                            <w:bookmarkEnd w:id="28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38AD81" id="Cuadro de texto 85" o:spid="_x0000_s1032" type="#_x0000_t202" style="position:absolute;left:0;text-align:left;margin-left:-17pt;margin-top:231.2pt;width:487.35pt;height:.05pt;z-index:-251642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" stroked="f">
                <v:textbox style="mso-fit-shape-to-text:t" inset="0,0,0,0">
                  <w:txbxContent>
                    <w:p w14:paraId="279BC9B2" w14:textId="1CEAE36A" w:rsidR="0074559B" w:rsidRPr="00AA1DAA" w:rsidRDefault="0074559B" w:rsidP="00F21168">
                      <w:pPr>
                        <w:pStyle w:val="Descripcin"/>
                        <w:jc w:val="center"/>
                        <w:rPr>
                          <w:noProof/>
                        </w:rPr>
                      </w:pPr>
                      <w:bookmarkStart w:id="2863" w:name="_Toc81499634"/>
                      <w:bookmarkStart w:id="2864" w:name="_Toc81499869"/>
                      <w:bookmarkStart w:id="2865" w:name="_Toc81652280"/>
                      <w:r>
                        <w:t xml:space="preserve">Ilustración </w:t>
                      </w:r>
                      <w:r w:rsidR="00B854F9">
                        <w:fldChar w:fldCharType="begin"/>
                      </w:r>
                      <w:r w:rsidR="00B854F9">
                        <w:instrText xml:space="preserve"> SEQ Ilustración \* ARABIC </w:instrText>
                      </w:r>
                      <w:r w:rsidR="00B854F9">
                        <w:fldChar w:fldCharType="separate"/>
                      </w:r>
                      <w:ins w:id="2866" w:author="JORGE CONTRERAS ORTIZ" w:date="2021-09-04T12:50:00Z">
                        <w:r w:rsidR="00FE1EC4">
                          <w:rPr>
                            <w:noProof/>
                          </w:rPr>
                          <w:t>59</w:t>
                        </w:r>
                      </w:ins>
                      <w:del w:id="2867" w:author="JORGE CONTRERAS ORTIZ" w:date="2021-09-04T08:54:00Z">
                        <w:r w:rsidR="00CA0339" w:rsidDel="00425C71">
                          <w:rPr>
                            <w:noProof/>
                          </w:rPr>
                          <w:delText>57</w:delText>
                        </w:r>
                      </w:del>
                      <w:r w:rsidR="00B854F9">
                        <w:rPr>
                          <w:noProof/>
                        </w:rPr>
                        <w:fldChar w:fldCharType="end"/>
                      </w:r>
                      <w:r>
                        <w:t xml:space="preserve"> Esquema montaje Red de Dos Nodos</w:t>
                      </w:r>
                      <w:bookmarkEnd w:id="2863"/>
                      <w:bookmarkEnd w:id="2864"/>
                      <w:bookmarkEnd w:id="2865"/>
                    </w:p>
                  </w:txbxContent>
                </v:textbox>
                <w10:wrap type="tight"/>
              </v:shape>
            </w:pict>
          </mc:Fallback>
        </mc:AlternateContent>
      </w:r>
      <w:r w:rsidRPr="00791D37">
        <w:rPr>
          <w:noProof/>
        </w:rPr>
        <w:drawing>
          <wp:anchor distT="0" distB="0" distL="114300" distR="114300" simplePos="0" relativeHeight="251671552" behindDoc="1" locked="0" layoutInCell="1" allowOverlap="1" wp14:anchorId="5EF1AF18" wp14:editId="78D7136B">
            <wp:simplePos x="0" y="0"/>
            <wp:positionH relativeFrom="margin">
              <wp:align>center</wp:align>
            </wp:positionH>
            <wp:positionV relativeFrom="paragraph">
              <wp:posOffset>274586</wp:posOffset>
            </wp:positionV>
            <wp:extent cx="6189345" cy="2604770"/>
            <wp:effectExtent l="0" t="0" r="1905" b="5080"/>
            <wp:wrapTight wrapText="bothSides">
              <wp:wrapPolygon edited="0">
                <wp:start x="0" y="0"/>
                <wp:lineTo x="0" y="21484"/>
                <wp:lineTo x="21540" y="21484"/>
                <wp:lineTo x="21540" y="0"/>
                <wp:lineTo x="0" y="0"/>
              </wp:wrapPolygon>
            </wp:wrapTight>
            <wp:docPr id="88" name="Imagen 88" descr="Imagen de la pantalla de un celular con texto e imágenes&#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40" descr="Imagen de la pantalla de un celular con texto e imágenes&#10;&#10;Descripción generada automáticamente con confianza media"/>
                    <pic:cNvPicPr/>
                  </pic:nvPicPr>
                  <pic:blipFill>
                    <a:blip r:embed="rId81">
                      <a:extLst>
                        <a:ext uri="{28A0092B-C50C-407E-A947-70E740481C1C}">
                          <a14:useLocalDpi xmlns:a14="http://schemas.microsoft.com/office/drawing/2010/main" val="0"/>
                        </a:ext>
                      </a:extLst>
                    </a:blip>
                    <a:stretch>
                      <a:fillRect/>
                    </a:stretch>
                  </pic:blipFill>
                  <pic:spPr>
                    <a:xfrm>
                      <a:off x="0" y="0"/>
                      <a:ext cx="6189345" cy="2604770"/>
                    </a:xfrm>
                    <a:prstGeom prst="rect">
                      <a:avLst/>
                    </a:prstGeom>
                  </pic:spPr>
                </pic:pic>
              </a:graphicData>
            </a:graphic>
            <wp14:sizeRelH relativeFrom="margin">
              <wp14:pctWidth>0</wp14:pctWidth>
            </wp14:sizeRelH>
            <wp14:sizeRelV relativeFrom="margin">
              <wp14:pctHeight>0</wp14:pctHeight>
            </wp14:sizeRelV>
          </wp:anchor>
        </w:drawing>
      </w:r>
      <w:r w:rsidRPr="00791D37">
        <w:t>Se han realizado varias pruebas para las cuales el esquema de montaje ha sido el siguiente:</w:t>
      </w:r>
    </w:p>
    <w:p w14:paraId="29B20E53" w14:textId="77777777" w:rsidR="0074559B" w:rsidRPr="00791D37" w:rsidRDefault="0074559B" w:rsidP="00791D37">
      <w:pPr>
        <w:pStyle w:val="Textoindependiente"/>
      </w:pPr>
    </w:p>
    <w:p w14:paraId="2EDC4205" w14:textId="77777777" w:rsidR="0074559B" w:rsidRPr="00791D37" w:rsidRDefault="0074559B" w:rsidP="00791D37">
      <w:pPr>
        <w:pStyle w:val="Ttulo3"/>
      </w:pPr>
      <w:bookmarkStart w:id="2868" w:name="_Toc81499462"/>
      <w:bookmarkStart w:id="2869" w:name="_Toc81650465"/>
      <w:r w:rsidRPr="00791D37">
        <w:t>Creación de la Red</w:t>
      </w:r>
      <w:bookmarkEnd w:id="2868"/>
      <w:bookmarkEnd w:id="2869"/>
    </w:p>
    <w:p w14:paraId="52DD98AD" w14:textId="77777777" w:rsidR="0074559B" w:rsidRPr="00791D37" w:rsidRDefault="0074559B" w:rsidP="00791D37"/>
    <w:p w14:paraId="1A36FD0A" w14:textId="77777777" w:rsidR="0074559B" w:rsidRPr="00791D37" w:rsidRDefault="0074559B" w:rsidP="00791D37">
      <w:r w:rsidRPr="00791D37">
        <w:t xml:space="preserve">La primera prueba realizada ha sido la creación correcta de la red (de la manera vista en </w:t>
      </w:r>
      <w:hyperlink w:anchor="_Primera_interacción_con" w:history="1">
        <w:r w:rsidRPr="00791D37">
          <w:rPr>
            <w:rStyle w:val="Hipervnculo"/>
          </w:rPr>
          <w:t>Primera interacción con Dongle USB</w:t>
        </w:r>
      </w:hyperlink>
      <w:r w:rsidRPr="00791D37">
        <w:t xml:space="preserve"> ) y la posterior unión del segundo nodo con el rol de MED. La red, para ambos nodos se ha realizado con el modo “Out-of-Band Commissioning” desactivado, pero configurando en ambos casos el PAN ID, el Canal y la Commisioning Credential.</w:t>
      </w:r>
    </w:p>
    <w:p w14:paraId="4A963A74" w14:textId="77777777" w:rsidR="0074559B" w:rsidRPr="00791D37" w:rsidRDefault="0074559B" w:rsidP="00791D37">
      <w:r w:rsidRPr="00791D37">
        <w:t>Para esto, se ha usado la secuencia de creación de red con Rol Leader usada anteriormente para el primer nodo, y una vez creada la red, se volvía a usar esta secuencia modificando el Rol a configurar en el nodo para el segundo nodo.</w:t>
      </w:r>
    </w:p>
    <w:p w14:paraId="004D5B79" w14:textId="77777777" w:rsidR="0074559B" w:rsidRPr="00791D37" w:rsidRDefault="0074559B" w:rsidP="00791D37">
      <w:r w:rsidRPr="00791D37">
        <w:t>Tras ejecutar el primer nodo su secuencia el comando IfUp, se debe dejar un tiempo de alrededor a 7 segundos para que pueda crearse la red definida. A su vez, se comprueba que debe dejarse entre 7 y 9 segundos en el nodo MED después del comando IfUp para que este se una a la red, ya que al ser en modo “Out-of-Band Commissioning” desactivado, y no tener todos los parámetros, este nodo buscará una red de entre las cercanas que tenga los mismos parámetros a los configurados. Cuando este encuentre la red, saltará un aviso en el nodo LEADER en la herramienta de KiTools, de que se está uniendo un nodo.</w:t>
      </w:r>
    </w:p>
    <w:p w14:paraId="32BAD094" w14:textId="77777777" w:rsidR="0074559B" w:rsidRPr="00791D37" w:rsidRDefault="0074559B" w:rsidP="00791D37">
      <w:r w:rsidRPr="00791D37">
        <w:t>Por otro lado, cuando se ejecutaban los comandos y se enviaba respuesta al microcontrolador, este las imprimía por pantalla en el PC, pudiendo así detectar posibles fallos en alguno de los comandos para poder arreglarlos.</w:t>
      </w:r>
    </w:p>
    <w:p w14:paraId="43E08A45" w14:textId="77777777" w:rsidR="0074559B" w:rsidRPr="00791D37" w:rsidRDefault="0074559B" w:rsidP="00791D37">
      <w:pPr>
        <w:pStyle w:val="Textoindependiente"/>
      </w:pPr>
    </w:p>
    <w:p w14:paraId="18254C64" w14:textId="77777777" w:rsidR="0074559B" w:rsidRPr="00791D37" w:rsidRDefault="0074559B" w:rsidP="00791D37">
      <w:pPr>
        <w:pStyle w:val="Ttulo3"/>
      </w:pPr>
      <w:bookmarkStart w:id="2870" w:name="_Toc81499463"/>
      <w:bookmarkStart w:id="2871" w:name="_Toc81650466"/>
      <w:r w:rsidRPr="00791D37">
        <w:t>Ping entre nodos</w:t>
      </w:r>
      <w:bookmarkEnd w:id="2870"/>
      <w:bookmarkEnd w:id="2871"/>
    </w:p>
    <w:p w14:paraId="69F04B34" w14:textId="77777777" w:rsidR="0074559B" w:rsidRPr="00791D37" w:rsidRDefault="0074559B" w:rsidP="00791D37"/>
    <w:p w14:paraId="4281F08B" w14:textId="77777777" w:rsidR="0074559B" w:rsidRPr="00791D37" w:rsidRDefault="0074559B" w:rsidP="00791D37">
      <w:r w:rsidRPr="00791D37">
        <w:t xml:space="preserve">Una vez tenemos los nodos en la misma red, una primera comprobación de la comunicación entre ambos módulos. En este caso, al ser una prueba rápida y sencilla de comprobación, se ha usado la herramienta KiTools, abriendo dos sesiones, una por cada módulo. Una vez en red, se ejecuta el comando </w:t>
      </w:r>
      <w:r w:rsidRPr="00791D37">
        <w:rPr>
          <w:i/>
          <w:iCs/>
        </w:rPr>
        <w:t>show netconfig</w:t>
      </w:r>
      <w:r w:rsidRPr="00791D37">
        <w:t xml:space="preserve"> desde una de las dos sesiones de KiTools. Con esto podemos ver la dirección IP de los módulos.</w:t>
      </w:r>
    </w:p>
    <w:p w14:paraId="0DF5D87E" w14:textId="77777777" w:rsidR="0074559B" w:rsidRPr="00791D37" w:rsidRDefault="0074559B" w:rsidP="00791D37">
      <w:r w:rsidRPr="00791D37">
        <w:t xml:space="preserve">Tras ver la dirección de uno de los módulos Dongle, se ejecutará el comando </w:t>
      </w:r>
      <w:r w:rsidRPr="00791D37">
        <w:rPr>
          <w:i/>
          <w:iCs/>
        </w:rPr>
        <w:t xml:space="preserve">ping &lt;arg&gt; </w:t>
      </w:r>
      <w:r w:rsidRPr="00791D37">
        <w:t xml:space="preserve">en el módulo KTDG102 restante, siendo el argumento una de las direcciones IP que hemos visto del otro módulo KTDG102. </w:t>
      </w:r>
    </w:p>
    <w:p w14:paraId="2B7F2501" w14:textId="77777777" w:rsidR="0074559B" w:rsidRPr="00791D37" w:rsidRDefault="0074559B" w:rsidP="00791D37">
      <w:r w:rsidRPr="00791D37">
        <w:t>En el lado que se realiza el ping saldrán los siguientes Logs en KiTools:</w:t>
      </w:r>
    </w:p>
    <w:p w14:paraId="47BB58ED" w14:textId="77777777" w:rsidR="0074559B" w:rsidRPr="00791D37" w:rsidRDefault="0074559B" w:rsidP="00CA0339">
      <w:pPr>
        <w:jc w:val="center"/>
      </w:pPr>
      <w:r w:rsidRPr="00791D37">
        <w:rPr>
          <w:noProof/>
        </w:rPr>
        <w:drawing>
          <wp:inline distT="0" distB="0" distL="0" distR="0" wp14:anchorId="6E10D8B1" wp14:editId="17560300">
            <wp:extent cx="5400040" cy="609600"/>
            <wp:effectExtent l="0" t="0" r="0" b="0"/>
            <wp:docPr id="8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400040" cy="609600"/>
                    </a:xfrm>
                    <a:prstGeom prst="rect">
                      <a:avLst/>
                    </a:prstGeom>
                  </pic:spPr>
                </pic:pic>
              </a:graphicData>
            </a:graphic>
          </wp:inline>
        </w:drawing>
      </w:r>
    </w:p>
    <w:p w14:paraId="794F5376" w14:textId="2BBB64AC" w:rsidR="0074559B" w:rsidRPr="00791D37" w:rsidRDefault="0074559B" w:rsidP="00CA0339">
      <w:pPr>
        <w:pStyle w:val="Descripcin"/>
        <w:jc w:val="center"/>
      </w:pPr>
      <w:bookmarkStart w:id="2872" w:name="_Toc81499635"/>
      <w:bookmarkStart w:id="2873" w:name="_Toc81499870"/>
      <w:bookmarkStart w:id="2874" w:name="_Toc81652281"/>
      <w:r w:rsidRPr="00791D37">
        <w:t xml:space="preserve">Ilustración </w:t>
      </w:r>
      <w:r w:rsidR="00B854F9">
        <w:fldChar w:fldCharType="begin"/>
      </w:r>
      <w:r w:rsidR="00B854F9">
        <w:instrText xml:space="preserve"> SEQ Ilustración \* ARABIC </w:instrText>
      </w:r>
      <w:r w:rsidR="00B854F9">
        <w:fldChar w:fldCharType="separate"/>
      </w:r>
      <w:ins w:id="2875" w:author="JORGE CONTRERAS ORTIZ" w:date="2021-09-04T12:50:00Z">
        <w:r w:rsidR="00FE1EC4">
          <w:rPr>
            <w:noProof/>
          </w:rPr>
          <w:t>60</w:t>
        </w:r>
      </w:ins>
      <w:del w:id="2876" w:author="JORGE CONTRERAS ORTIZ" w:date="2021-09-04T08:54:00Z">
        <w:r w:rsidR="00CA0339" w:rsidDel="00425C71">
          <w:rPr>
            <w:noProof/>
          </w:rPr>
          <w:delText>58</w:delText>
        </w:r>
      </w:del>
      <w:r w:rsidR="00B854F9">
        <w:rPr>
          <w:noProof/>
        </w:rPr>
        <w:fldChar w:fldCharType="end"/>
      </w:r>
      <w:r w:rsidRPr="00791D37">
        <w:t xml:space="preserve"> Logs KiTools al REALIZAR un Ping</w:t>
      </w:r>
      <w:bookmarkEnd w:id="2872"/>
      <w:bookmarkEnd w:id="2873"/>
      <w:bookmarkEnd w:id="2874"/>
    </w:p>
    <w:p w14:paraId="7341CE20" w14:textId="77777777" w:rsidR="0074559B" w:rsidRPr="00791D37" w:rsidRDefault="0074559B" w:rsidP="00791D37">
      <w:r w:rsidRPr="00791D37">
        <w:t>En cambio en el KiTools del lado que recibimos el ping, saldrán los siguientes Logs:</w:t>
      </w:r>
    </w:p>
    <w:p w14:paraId="3E8D8FFF" w14:textId="77777777" w:rsidR="0074559B" w:rsidRPr="00791D37" w:rsidRDefault="0074559B" w:rsidP="00CA0339">
      <w:pPr>
        <w:jc w:val="center"/>
      </w:pPr>
      <w:r w:rsidRPr="00791D37">
        <w:rPr>
          <w:noProof/>
        </w:rPr>
        <w:drawing>
          <wp:inline distT="0" distB="0" distL="0" distR="0" wp14:anchorId="59BDE4D9" wp14:editId="65014E78">
            <wp:extent cx="5400040" cy="504825"/>
            <wp:effectExtent l="0" t="0" r="0" b="9525"/>
            <wp:docPr id="90" name="Imagen 90" descr="Text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47" descr="Texto&#10;&#10;Descripción generada automáticamente con confianza media"/>
                    <pic:cNvPicPr/>
                  </pic:nvPicPr>
                  <pic:blipFill>
                    <a:blip r:embed="rId83"/>
                    <a:stretch>
                      <a:fillRect/>
                    </a:stretch>
                  </pic:blipFill>
                  <pic:spPr>
                    <a:xfrm>
                      <a:off x="0" y="0"/>
                      <a:ext cx="5400040" cy="504825"/>
                    </a:xfrm>
                    <a:prstGeom prst="rect">
                      <a:avLst/>
                    </a:prstGeom>
                  </pic:spPr>
                </pic:pic>
              </a:graphicData>
            </a:graphic>
          </wp:inline>
        </w:drawing>
      </w:r>
    </w:p>
    <w:p w14:paraId="57D9F28A" w14:textId="5662BD6F" w:rsidR="0074559B" w:rsidRPr="00791D37" w:rsidRDefault="0074559B" w:rsidP="00CA0339">
      <w:pPr>
        <w:pStyle w:val="Descripcin"/>
        <w:jc w:val="center"/>
      </w:pPr>
      <w:bookmarkStart w:id="2877" w:name="_Toc81499636"/>
      <w:bookmarkStart w:id="2878" w:name="_Toc81499871"/>
      <w:bookmarkStart w:id="2879" w:name="_Toc81652282"/>
      <w:r w:rsidRPr="00791D37">
        <w:t xml:space="preserve">Ilustración </w:t>
      </w:r>
      <w:r w:rsidR="00B854F9">
        <w:fldChar w:fldCharType="begin"/>
      </w:r>
      <w:r w:rsidR="00B854F9">
        <w:instrText xml:space="preserve"> SEQ Ilustración \* ARABIC </w:instrText>
      </w:r>
      <w:r w:rsidR="00B854F9">
        <w:fldChar w:fldCharType="separate"/>
      </w:r>
      <w:ins w:id="2880" w:author="JORGE CONTRERAS ORTIZ" w:date="2021-09-04T12:50:00Z">
        <w:r w:rsidR="00FE1EC4">
          <w:rPr>
            <w:noProof/>
          </w:rPr>
          <w:t>61</w:t>
        </w:r>
      </w:ins>
      <w:del w:id="2881" w:author="JORGE CONTRERAS ORTIZ" w:date="2021-09-04T08:54:00Z">
        <w:r w:rsidR="00CA0339" w:rsidDel="00425C71">
          <w:rPr>
            <w:noProof/>
          </w:rPr>
          <w:delText>59</w:delText>
        </w:r>
      </w:del>
      <w:r w:rsidR="00B854F9">
        <w:rPr>
          <w:noProof/>
        </w:rPr>
        <w:fldChar w:fldCharType="end"/>
      </w:r>
      <w:r w:rsidRPr="00791D37">
        <w:t xml:space="preserve"> Logs KiTools al RECIBIRun Ping</w:t>
      </w:r>
      <w:bookmarkEnd w:id="2877"/>
      <w:bookmarkEnd w:id="2878"/>
      <w:bookmarkEnd w:id="2879"/>
    </w:p>
    <w:p w14:paraId="5F3A8E38" w14:textId="77777777" w:rsidR="0074559B" w:rsidRPr="00791D37" w:rsidRDefault="0074559B" w:rsidP="00791D37"/>
    <w:p w14:paraId="646EDE5F" w14:textId="77777777" w:rsidR="0074559B" w:rsidRPr="00791D37" w:rsidRDefault="0074559B" w:rsidP="00791D37">
      <w:pPr>
        <w:pStyle w:val="Ttulo3"/>
      </w:pPr>
      <w:bookmarkStart w:id="2882" w:name="_Toc81499464"/>
      <w:bookmarkStart w:id="2883" w:name="_Toc81650467"/>
      <w:r w:rsidRPr="00791D37">
        <w:t>Envío de mensajes UDP a través de Sockets entre ambos nodos</w:t>
      </w:r>
      <w:bookmarkEnd w:id="2882"/>
      <w:bookmarkEnd w:id="2883"/>
    </w:p>
    <w:p w14:paraId="0C55CF29" w14:textId="77777777" w:rsidR="0074559B" w:rsidRPr="00791D37" w:rsidRDefault="0074559B" w:rsidP="00791D37"/>
    <w:p w14:paraId="52F919E8" w14:textId="77777777" w:rsidR="0074559B" w:rsidRPr="00791D37" w:rsidRDefault="0074559B" w:rsidP="00791D37">
      <w:r w:rsidRPr="00791D37">
        <w:t xml:space="preserve">Una vez se ha comprobado que los dos nodos han tenido una primera comunicación básica mediante el comando ping, el siguiente paso es la prueba del envío de mensajes entre ellos vía Sockets UDP. </w:t>
      </w:r>
    </w:p>
    <w:p w14:paraId="3963B418" w14:textId="77777777" w:rsidR="0074559B" w:rsidRPr="00791D37" w:rsidRDefault="0074559B" w:rsidP="00791D37">
      <w:r w:rsidRPr="00791D37">
        <w:t>Antes de poder enviar y/o recibir un socket, se deberán tener en cuenta dos cosas:</w:t>
      </w:r>
    </w:p>
    <w:p w14:paraId="4100DC41" w14:textId="77777777" w:rsidR="0074559B" w:rsidRPr="00791D37" w:rsidRDefault="0074559B" w:rsidP="00791D37">
      <w:pPr>
        <w:pStyle w:val="Prrafodelista"/>
        <w:numPr>
          <w:ilvl w:val="0"/>
          <w:numId w:val="22"/>
        </w:numPr>
      </w:pPr>
      <w:r w:rsidRPr="00791D37">
        <w:t>A priori, no se puede saber la dirección IP que tendrá el nodo una vez conectado a la red. Por lo que convendrá ejecutar el comando de asignación de IP (en nuestro código llamado como WriteIP) con una dirección IP a elegida arbitrariamente. Este comando debe realizarse una vez se haya unido el nodo a la red. Esto convendrá de cara al posterior envío de los mensajes.</w:t>
      </w:r>
    </w:p>
    <w:p w14:paraId="590E73CB" w14:textId="77777777" w:rsidR="0074559B" w:rsidRPr="00791D37" w:rsidRDefault="0074559B" w:rsidP="00791D37">
      <w:pPr>
        <w:pStyle w:val="Prrafodelista"/>
        <w:numPr>
          <w:ilvl w:val="0"/>
          <w:numId w:val="22"/>
        </w:numPr>
      </w:pPr>
      <w:r w:rsidRPr="00791D37">
        <w:t xml:space="preserve">En esta prueba, al no haber un nodo router como tal, deberá ejecutarse desde el nodo LEADER el comando ROUTE con dirección al nodo MED. Este creará el enlace para los propios mensajes. Debe ejecutarse antes del envío de los mensajes. Como se ha visto en la prueba </w:t>
      </w:r>
      <w:hyperlink w:anchor="_Ping_entre_nodos" w:history="1">
        <w:r w:rsidRPr="00791D37">
          <w:rPr>
            <w:rStyle w:val="Hipervnculo"/>
          </w:rPr>
          <w:t>Ping entre nodos</w:t>
        </w:r>
      </w:hyperlink>
      <w:r w:rsidRPr="00791D37">
        <w:t>, en este caso no hizo falta realizar el comando route, pero a la hora del envío de sockets no se consiguió recibir los mensajes sin este comando previo.</w:t>
      </w:r>
    </w:p>
    <w:p w14:paraId="1A7D05D8" w14:textId="77777777" w:rsidR="0074559B" w:rsidRPr="00791D37" w:rsidRDefault="0074559B" w:rsidP="00791D37">
      <w:r w:rsidRPr="00791D37">
        <w:t>Para enviar un mensaje a través de sockets UDP, se debe:</w:t>
      </w:r>
    </w:p>
    <w:p w14:paraId="4955F3CE" w14:textId="77777777" w:rsidR="0074559B" w:rsidRPr="00791D37" w:rsidRDefault="0074559B" w:rsidP="00791D37">
      <w:pPr>
        <w:pStyle w:val="Prrafodelista"/>
        <w:numPr>
          <w:ilvl w:val="0"/>
          <w:numId w:val="14"/>
        </w:numPr>
      </w:pPr>
      <w:r w:rsidRPr="00791D37">
        <w:lastRenderedPageBreak/>
        <w:t>Abrir un socket en un puerto determinado (por cada nodo). El puerto asociado al socket puede ser diferente en cada nodo.</w:t>
      </w:r>
    </w:p>
    <w:p w14:paraId="0176F27E" w14:textId="77777777" w:rsidR="0074559B" w:rsidRPr="00791D37" w:rsidRDefault="0074559B" w:rsidP="00791D37">
      <w:pPr>
        <w:pStyle w:val="Prrafodelista"/>
        <w:numPr>
          <w:ilvl w:val="0"/>
          <w:numId w:val="14"/>
        </w:numPr>
      </w:pPr>
      <w:r w:rsidRPr="00791D37">
        <w:t>Enviar mensaje a través del puerto asignado al socket del propio nodo, al puerto y dirección IPv6 del nodo receptor.</w:t>
      </w:r>
    </w:p>
    <w:p w14:paraId="4B417848" w14:textId="77777777" w:rsidR="0074559B" w:rsidRPr="00791D37" w:rsidRDefault="0074559B" w:rsidP="00791D37">
      <w:r w:rsidRPr="00791D37">
        <w:t>Para recibir un mensaje a través de sockets UDP, bastará con tan solo abrir un socket en un puerto determinado, en caso de no haberlo abierto para un anterior envío.</w:t>
      </w:r>
    </w:p>
    <w:p w14:paraId="29B037F4" w14:textId="77777777" w:rsidR="0074559B" w:rsidRPr="00791D37" w:rsidRDefault="0074559B" w:rsidP="00791D37">
      <w:r w:rsidRPr="00791D37">
        <w:t>Para la lectura de los mensajes, se recogerá la notificación enviada por puerto UART al microcontrolador, ya que dispondremos de la información del remitente y del mensaje recibido, mientras que por la herramienta KiTools solo dispondremos de la dirección de origen o de destino del mensaje, según veamos la sesión de un nodo u otro.</w:t>
      </w:r>
    </w:p>
    <w:p w14:paraId="685F49C1" w14:textId="77777777" w:rsidR="0074559B" w:rsidRPr="00791D37" w:rsidRDefault="0074559B" w:rsidP="00791D37"/>
    <w:p w14:paraId="2A9D6135" w14:textId="77777777" w:rsidR="0074559B" w:rsidRPr="00791D37" w:rsidRDefault="0074559B" w:rsidP="00791D37">
      <w:pPr>
        <w:pStyle w:val="Ttulo2"/>
      </w:pPr>
      <w:bookmarkStart w:id="2884" w:name="_Toc81499465"/>
      <w:bookmarkStart w:id="2885" w:name="_Toc81650468"/>
      <w:r w:rsidRPr="00791D37">
        <w:t>PRUEBAS CON EL BORDER ROUTER</w:t>
      </w:r>
      <w:bookmarkEnd w:id="2884"/>
      <w:bookmarkEnd w:id="2885"/>
    </w:p>
    <w:p w14:paraId="72A6FDE6" w14:textId="77777777" w:rsidR="0074559B" w:rsidRPr="00791D37" w:rsidRDefault="0074559B" w:rsidP="00791D37"/>
    <w:p w14:paraId="0B6763FC" w14:textId="77777777" w:rsidR="0074559B" w:rsidRPr="00791D37" w:rsidRDefault="0074559B" w:rsidP="00791D37">
      <w:r w:rsidRPr="00791D37">
        <w:t>Una vez generada estas primeras pruebas con los KTDG102, se introduce en la red el Border Router de Kirale.</w:t>
      </w:r>
    </w:p>
    <w:p w14:paraId="18735EBD" w14:textId="77777777" w:rsidR="0074559B" w:rsidRPr="00791D37" w:rsidRDefault="0074559B" w:rsidP="00791D37">
      <w:pPr>
        <w:pStyle w:val="Textoindependiente"/>
      </w:pPr>
    </w:p>
    <w:p w14:paraId="1D06483D" w14:textId="77777777" w:rsidR="0074559B" w:rsidRPr="00791D37" w:rsidRDefault="0074559B" w:rsidP="00791D37">
      <w:pPr>
        <w:pStyle w:val="Ttulo3"/>
      </w:pPr>
      <w:bookmarkStart w:id="2886" w:name="_Toc81499466"/>
      <w:bookmarkStart w:id="2887" w:name="_Toc81650469"/>
      <w:r w:rsidRPr="00791D37">
        <w:t>Introducción a la configuración del Router.</w:t>
      </w:r>
      <w:bookmarkEnd w:id="2886"/>
      <w:bookmarkEnd w:id="2887"/>
    </w:p>
    <w:p w14:paraId="150DFBE4" w14:textId="77777777" w:rsidR="0074559B" w:rsidRPr="00791D37" w:rsidRDefault="0074559B" w:rsidP="00791D37"/>
    <w:p w14:paraId="5485285A" w14:textId="77777777" w:rsidR="0074559B" w:rsidRPr="00791D37" w:rsidRDefault="0074559B" w:rsidP="00CA0339">
      <w:r w:rsidRPr="00791D37">
        <w:t>Esta primera prueba ha consistido en una primera interacción con la interfaz del panel de administración web del Border Router y a su configuración correcta.  El montaje realizado ha sido:</w:t>
      </w:r>
    </w:p>
    <w:p w14:paraId="1369EC53" w14:textId="77777777" w:rsidR="0074559B" w:rsidRPr="00791D37" w:rsidRDefault="0074559B" w:rsidP="00CA0339">
      <w:pPr>
        <w:pStyle w:val="Textoindependiente"/>
        <w:jc w:val="center"/>
      </w:pPr>
      <w:r w:rsidRPr="00791D37">
        <w:rPr>
          <w:noProof/>
        </w:rPr>
        <mc:AlternateContent>
          <mc:Choice Requires="wps">
            <w:drawing>
              <wp:anchor distT="0" distB="0" distL="114300" distR="114300" simplePos="0" relativeHeight="251674624" behindDoc="0" locked="0" layoutInCell="1" allowOverlap="1" wp14:anchorId="7E2C322C" wp14:editId="008DC75C">
                <wp:simplePos x="0" y="0"/>
                <wp:positionH relativeFrom="column">
                  <wp:posOffset>488950</wp:posOffset>
                </wp:positionH>
                <wp:positionV relativeFrom="paragraph">
                  <wp:posOffset>1320800</wp:posOffset>
                </wp:positionV>
                <wp:extent cx="4772660" cy="635"/>
                <wp:effectExtent l="0" t="0" r="0" b="0"/>
                <wp:wrapSquare wrapText="bothSides"/>
                <wp:docPr id="86" name="Cuadro de texto 86"/>
                <wp:cNvGraphicFramePr/>
                <a:graphic xmlns:a="http://schemas.openxmlformats.org/drawingml/2006/main">
                  <a:graphicData uri="http://schemas.microsoft.com/office/word/2010/wordprocessingShape">
                    <wps:wsp>
                      <wps:cNvSpPr txBox="1"/>
                      <wps:spPr>
                        <a:xfrm>
                          <a:off x="0" y="0"/>
                          <a:ext cx="4772660" cy="635"/>
                        </a:xfrm>
                        <a:prstGeom prst="rect">
                          <a:avLst/>
                        </a:prstGeom>
                        <a:solidFill>
                          <a:prstClr val="white"/>
                        </a:solidFill>
                        <a:ln>
                          <a:noFill/>
                        </a:ln>
                      </wps:spPr>
                      <wps:txbx>
                        <w:txbxContent>
                          <w:p w14:paraId="65A078E0" w14:textId="796D2ABF" w:rsidR="0074559B" w:rsidRPr="000061C9" w:rsidRDefault="0074559B" w:rsidP="00CA0339">
                            <w:pPr>
                              <w:pStyle w:val="Descripcin"/>
                              <w:jc w:val="center"/>
                              <w:rPr>
                                <w:noProof/>
                              </w:rPr>
                            </w:pPr>
                            <w:bookmarkStart w:id="2888" w:name="_Toc81499637"/>
                            <w:bookmarkStart w:id="2889" w:name="_Toc81499872"/>
                            <w:bookmarkStart w:id="2890" w:name="_Toc81652283"/>
                            <w:r>
                              <w:t xml:space="preserve">Ilustración </w:t>
                            </w:r>
                            <w:r w:rsidR="00B854F9">
                              <w:fldChar w:fldCharType="begin"/>
                            </w:r>
                            <w:r w:rsidR="00B854F9">
                              <w:instrText xml:space="preserve"> SEQ Ilustración \* ARABIC </w:instrText>
                            </w:r>
                            <w:r w:rsidR="00B854F9">
                              <w:fldChar w:fldCharType="separate"/>
                            </w:r>
                            <w:ins w:id="2891" w:author="JORGE CONTRERAS ORTIZ" w:date="2021-09-04T12:50:00Z">
                              <w:r w:rsidR="00FE1EC4">
                                <w:rPr>
                                  <w:noProof/>
                                </w:rPr>
                                <w:t>62</w:t>
                              </w:r>
                            </w:ins>
                            <w:del w:id="2892" w:author="JORGE CONTRERAS ORTIZ" w:date="2021-09-04T08:54:00Z">
                              <w:r w:rsidR="00CA0339" w:rsidDel="00425C71">
                                <w:rPr>
                                  <w:noProof/>
                                </w:rPr>
                                <w:delText>60</w:delText>
                              </w:r>
                            </w:del>
                            <w:r w:rsidR="00B854F9">
                              <w:rPr>
                                <w:noProof/>
                              </w:rPr>
                              <w:fldChar w:fldCharType="end"/>
                            </w:r>
                            <w:r>
                              <w:t xml:space="preserve"> Montaje Border Router</w:t>
                            </w:r>
                            <w:bookmarkEnd w:id="2888"/>
                            <w:bookmarkEnd w:id="2889"/>
                            <w:bookmarkEnd w:id="28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E2C322C" id="Cuadro de texto 86" o:spid="_x0000_s1033" type="#_x0000_t202" style="position:absolute;left:0;text-align:left;margin-left:38.5pt;margin-top:104pt;width:375.8pt;height:.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" stroked="f">
                <v:textbox style="mso-fit-shape-to-text:t" inset="0,0,0,0">
                  <w:txbxContent>
                    <w:p w14:paraId="65A078E0" w14:textId="796D2ABF" w:rsidR="0074559B" w:rsidRPr="000061C9" w:rsidRDefault="0074559B" w:rsidP="00CA0339">
                      <w:pPr>
                        <w:pStyle w:val="Descripcin"/>
                        <w:jc w:val="center"/>
                        <w:rPr>
                          <w:noProof/>
                        </w:rPr>
                      </w:pPr>
                      <w:bookmarkStart w:id="2893" w:name="_Toc81499637"/>
                      <w:bookmarkStart w:id="2894" w:name="_Toc81499872"/>
                      <w:bookmarkStart w:id="2895" w:name="_Toc81652283"/>
                      <w:r>
                        <w:t xml:space="preserve">Ilustración </w:t>
                      </w:r>
                      <w:r w:rsidR="00B854F9">
                        <w:fldChar w:fldCharType="begin"/>
                      </w:r>
                      <w:r w:rsidR="00B854F9">
                        <w:instrText xml:space="preserve"> SEQ Ilustración \* ARABIC </w:instrText>
                      </w:r>
                      <w:r w:rsidR="00B854F9">
                        <w:fldChar w:fldCharType="separate"/>
                      </w:r>
                      <w:ins w:id="2896" w:author="JORGE CONTRERAS ORTIZ" w:date="2021-09-04T12:50:00Z">
                        <w:r w:rsidR="00FE1EC4">
                          <w:rPr>
                            <w:noProof/>
                          </w:rPr>
                          <w:t>62</w:t>
                        </w:r>
                      </w:ins>
                      <w:del w:id="2897" w:author="JORGE CONTRERAS ORTIZ" w:date="2021-09-04T08:54:00Z">
                        <w:r w:rsidR="00CA0339" w:rsidDel="00425C71">
                          <w:rPr>
                            <w:noProof/>
                          </w:rPr>
                          <w:delText>60</w:delText>
                        </w:r>
                      </w:del>
                      <w:r w:rsidR="00B854F9">
                        <w:rPr>
                          <w:noProof/>
                        </w:rPr>
                        <w:fldChar w:fldCharType="end"/>
                      </w:r>
                      <w:r>
                        <w:t xml:space="preserve"> Montaje Border Router</w:t>
                      </w:r>
                      <w:bookmarkEnd w:id="2893"/>
                      <w:bookmarkEnd w:id="2894"/>
                      <w:bookmarkEnd w:id="2895"/>
                    </w:p>
                  </w:txbxContent>
                </v:textbox>
                <w10:wrap type="square"/>
              </v:shape>
            </w:pict>
          </mc:Fallback>
        </mc:AlternateContent>
      </w:r>
      <w:r w:rsidRPr="00791D37">
        <w:rPr>
          <w:noProof/>
        </w:rPr>
        <w:drawing>
          <wp:anchor distT="0" distB="0" distL="114300" distR="114300" simplePos="0" relativeHeight="251672576" behindDoc="1" locked="0" layoutInCell="1" allowOverlap="1" wp14:anchorId="5A25D42F" wp14:editId="7849FF04">
            <wp:simplePos x="0" y="0"/>
            <wp:positionH relativeFrom="margin">
              <wp:align>center</wp:align>
            </wp:positionH>
            <wp:positionV relativeFrom="paragraph">
              <wp:posOffset>24499</wp:posOffset>
            </wp:positionV>
            <wp:extent cx="4772660" cy="1239520"/>
            <wp:effectExtent l="0" t="0" r="8890" b="0"/>
            <wp:wrapSquare wrapText="bothSides"/>
            <wp:docPr id="91" name="Imagen 91" descr="Imagen de la pantalla de un celular con letras&#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42" descr="Imagen de la pantalla de un celular con letras&#10;&#10;Descripción generada automáticamente con confianza media"/>
                    <pic:cNvPicPr/>
                  </pic:nvPicPr>
                  <pic:blipFill>
                    <a:blip r:embed="rId84">
                      <a:extLst>
                        <a:ext uri="{28A0092B-C50C-407E-A947-70E740481C1C}">
                          <a14:useLocalDpi xmlns:a14="http://schemas.microsoft.com/office/drawing/2010/main" val="0"/>
                        </a:ext>
                      </a:extLst>
                    </a:blip>
                    <a:stretch>
                      <a:fillRect/>
                    </a:stretch>
                  </pic:blipFill>
                  <pic:spPr>
                    <a:xfrm>
                      <a:off x="0" y="0"/>
                      <a:ext cx="4772660" cy="1239520"/>
                    </a:xfrm>
                    <a:prstGeom prst="rect">
                      <a:avLst/>
                    </a:prstGeom>
                  </pic:spPr>
                </pic:pic>
              </a:graphicData>
            </a:graphic>
          </wp:anchor>
        </w:drawing>
      </w:r>
    </w:p>
    <w:p w14:paraId="619BE7A5" w14:textId="77777777" w:rsidR="0074559B" w:rsidRPr="00791D37" w:rsidRDefault="0074559B" w:rsidP="00CA0339">
      <w:pPr>
        <w:pStyle w:val="Textoindependiente"/>
        <w:jc w:val="center"/>
      </w:pPr>
    </w:p>
    <w:p w14:paraId="460FFF7F" w14:textId="77777777" w:rsidR="0074559B" w:rsidRPr="00791D37" w:rsidRDefault="0074559B" w:rsidP="00791D37">
      <w:r w:rsidRPr="00791D37">
        <w:t xml:space="preserve">Para una primera configuración del BR, una vez instalados los drivers USB, se abrió una terminal COM con MobaXterm, para poder acceder al Border Router. Una vez loggeados dentro de la terminal se ha configurado su dirección IPv4 a una dirección dentro de la red que se estaba usando. En este caso la dirección IPv4 configurada para esta prueba y para el futuro funcionamiento ha sido: </w:t>
      </w:r>
      <w:r w:rsidRPr="00791D37">
        <w:rPr>
          <w:b/>
          <w:bCs/>
        </w:rPr>
        <w:t xml:space="preserve">192.168.0.102, </w:t>
      </w:r>
      <w:r w:rsidRPr="00791D37">
        <w:t>con una configuración de IP estática.</w:t>
      </w:r>
    </w:p>
    <w:p w14:paraId="6EC97B62" w14:textId="77777777" w:rsidR="0074559B" w:rsidRPr="00791D37" w:rsidRDefault="0074559B" w:rsidP="00791D37">
      <w:r w:rsidRPr="00791D37">
        <w:t xml:space="preserve">Una vez configurada la dirección IP estática, se podrá acceder también por puerto SSH. Para comprobar también el correcto funcionamiento del BR, se introduce </w:t>
      </w:r>
      <w:r w:rsidRPr="00791D37">
        <w:rPr>
          <w:i/>
          <w:iCs/>
        </w:rPr>
        <w:t>[Dirección IP asignada]:8000</w:t>
      </w:r>
      <w:r w:rsidRPr="00791D37">
        <w:t xml:space="preserve">  en el navegador web y debe mostrarse el Panel de Administración Web del BR.</w:t>
      </w:r>
    </w:p>
    <w:p w14:paraId="428F4D0C" w14:textId="77777777" w:rsidR="0074559B" w:rsidRPr="00791D37" w:rsidRDefault="0074559B" w:rsidP="00791D37">
      <w:r w:rsidRPr="00791D37">
        <w:t xml:space="preserve">Una vez accedidos al sistema, se configura todo el sistema con las DNS y los Gateways a los que se conecta la red local. En este caso se ha configurado los DNS de la red de Movistar en la pestaña de  </w:t>
      </w:r>
      <w:r w:rsidRPr="00791D37">
        <w:rPr>
          <w:b/>
          <w:bCs/>
        </w:rPr>
        <w:t xml:space="preserve">DNS, </w:t>
      </w:r>
      <w:r w:rsidRPr="00791D37">
        <w:t xml:space="preserve">dentro de menú </w:t>
      </w:r>
      <w:r w:rsidRPr="00791D37">
        <w:rPr>
          <w:b/>
          <w:bCs/>
        </w:rPr>
        <w:t>Network</w:t>
      </w:r>
      <w:r w:rsidRPr="00791D37">
        <w:t xml:space="preserve"> y se configura  en la interfaz eth0 dentro de la pestaña </w:t>
      </w:r>
      <w:r w:rsidRPr="00791D37">
        <w:rPr>
          <w:b/>
          <w:bCs/>
        </w:rPr>
        <w:t xml:space="preserve">Network: </w:t>
      </w:r>
      <w:r w:rsidRPr="00791D37">
        <w:t xml:space="preserve">como Gateway el Router de la red local de la casa, la dirección 192.168.0.1 y con máscara de red 255.255.255.0. </w:t>
      </w:r>
    </w:p>
    <w:p w14:paraId="0E8B9550" w14:textId="77777777" w:rsidR="0074559B" w:rsidRPr="00791D37" w:rsidRDefault="0074559B" w:rsidP="00791D37">
      <w:r w:rsidRPr="00791D37">
        <w:lastRenderedPageBreak/>
        <w:t>Finalmente se configura la red Thread a crear y se ejecuta su creación. Se comprueba que desde la CMD de Windows se puede hacer ping a la IPv4 y ping -6 a la dirección IPv6 del Border Router, dando en ambos casos una latencia de 3 ms aproximadamente.</w:t>
      </w:r>
    </w:p>
    <w:p w14:paraId="1BEBCA46" w14:textId="77777777" w:rsidR="0074559B" w:rsidRPr="00791D37" w:rsidRDefault="0074559B" w:rsidP="00791D37">
      <w:r w:rsidRPr="00791D37">
        <w:t>También desde la sesión SSH o COM abierta desde MobaXTerm, se puede probar a hacer el ping a una dirección web como la propia página de Kirale o de Google. En ambos casos daba una latencia mínima de 20 ms.</w:t>
      </w:r>
    </w:p>
    <w:p w14:paraId="3FBB9959" w14:textId="77777777" w:rsidR="0074559B" w:rsidRPr="00791D37" w:rsidRDefault="0074559B" w:rsidP="00791D37"/>
    <w:p w14:paraId="1AF6D4D5" w14:textId="77777777" w:rsidR="0074559B" w:rsidRPr="00791D37" w:rsidRDefault="0074559B" w:rsidP="00791D37">
      <w:pPr>
        <w:pStyle w:val="Ttulo3"/>
      </w:pPr>
      <w:bookmarkStart w:id="2898" w:name="_Toc81499467"/>
      <w:bookmarkStart w:id="2899" w:name="_Toc81650470"/>
      <w:r w:rsidRPr="00791D37">
        <w:t>Prueba de conectividad IP entre la red THREAD y la LAN</w:t>
      </w:r>
      <w:bookmarkEnd w:id="2898"/>
      <w:bookmarkEnd w:id="2899"/>
    </w:p>
    <w:p w14:paraId="0A4FBFA1" w14:textId="77777777" w:rsidR="0074559B" w:rsidRPr="00791D37" w:rsidRDefault="0074559B" w:rsidP="00791D37"/>
    <w:p w14:paraId="30774B92" w14:textId="77777777" w:rsidR="0074559B" w:rsidRPr="00791D37" w:rsidRDefault="0074559B" w:rsidP="00791D37">
      <w:r w:rsidRPr="00791D37">
        <w:t>Para esta prueba se ha usado el BR y uno de los Dongle KTDG102 formando la siguiente topología de red:</w:t>
      </w:r>
    </w:p>
    <w:p w14:paraId="6B9AEFD6" w14:textId="77777777" w:rsidR="0074559B" w:rsidRPr="00791D37" w:rsidRDefault="0074559B" w:rsidP="00CA0339">
      <w:pPr>
        <w:jc w:val="center"/>
      </w:pPr>
      <w:r w:rsidRPr="00791D37">
        <w:rPr>
          <w:noProof/>
        </w:rPr>
        <w:drawing>
          <wp:inline distT="0" distB="0" distL="0" distR="0" wp14:anchorId="49C92FFE" wp14:editId="464300B5">
            <wp:extent cx="5400040" cy="2513965"/>
            <wp:effectExtent l="0" t="0" r="0" b="635"/>
            <wp:docPr id="92" name="Imagen 92"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49" descr="Gráfico, Gráfico de líneas&#10;&#10;Descripción generada automáticamente"/>
                    <pic:cNvPicPr/>
                  </pic:nvPicPr>
                  <pic:blipFill>
                    <a:blip r:embed="rId85"/>
                    <a:stretch>
                      <a:fillRect/>
                    </a:stretch>
                  </pic:blipFill>
                  <pic:spPr>
                    <a:xfrm>
                      <a:off x="0" y="0"/>
                      <a:ext cx="5400040" cy="2513965"/>
                    </a:xfrm>
                    <a:prstGeom prst="rect">
                      <a:avLst/>
                    </a:prstGeom>
                  </pic:spPr>
                </pic:pic>
              </a:graphicData>
            </a:graphic>
          </wp:inline>
        </w:drawing>
      </w:r>
    </w:p>
    <w:p w14:paraId="31EFCFBE" w14:textId="4DE78A47" w:rsidR="0074559B" w:rsidRPr="00791D37" w:rsidRDefault="0074559B" w:rsidP="00CA0339">
      <w:pPr>
        <w:pStyle w:val="Descripcin"/>
        <w:jc w:val="center"/>
      </w:pPr>
      <w:bookmarkStart w:id="2900" w:name="_Toc81499638"/>
      <w:bookmarkStart w:id="2901" w:name="_Toc81499873"/>
      <w:bookmarkStart w:id="2902" w:name="_Toc81652284"/>
      <w:r w:rsidRPr="00791D37">
        <w:t xml:space="preserve">Ilustración </w:t>
      </w:r>
      <w:r w:rsidR="00B854F9">
        <w:fldChar w:fldCharType="begin"/>
      </w:r>
      <w:r w:rsidR="00B854F9">
        <w:instrText xml:space="preserve"> SEQ Ilustración \* ARABIC </w:instrText>
      </w:r>
      <w:r w:rsidR="00B854F9">
        <w:fldChar w:fldCharType="separate"/>
      </w:r>
      <w:ins w:id="2903" w:author="JORGE CONTRERAS ORTIZ" w:date="2021-09-04T12:50:00Z">
        <w:r w:rsidR="00FE1EC4">
          <w:rPr>
            <w:noProof/>
          </w:rPr>
          <w:t>63</w:t>
        </w:r>
      </w:ins>
      <w:del w:id="2904" w:author="JORGE CONTRERAS ORTIZ" w:date="2021-09-04T08:54:00Z">
        <w:r w:rsidR="00CA0339" w:rsidDel="00425C71">
          <w:rPr>
            <w:noProof/>
          </w:rPr>
          <w:delText>61</w:delText>
        </w:r>
      </w:del>
      <w:r w:rsidR="00B854F9">
        <w:rPr>
          <w:noProof/>
        </w:rPr>
        <w:fldChar w:fldCharType="end"/>
      </w:r>
      <w:r w:rsidRPr="00791D37">
        <w:t xml:space="preserve"> Topología de Red 1 nodo con BR</w:t>
      </w:r>
      <w:bookmarkEnd w:id="2900"/>
      <w:bookmarkEnd w:id="2901"/>
      <w:bookmarkEnd w:id="2902"/>
    </w:p>
    <w:p w14:paraId="58016E2F" w14:textId="77777777" w:rsidR="0074559B" w:rsidRPr="00791D37" w:rsidRDefault="0074559B" w:rsidP="00791D37">
      <w:r w:rsidRPr="00791D37">
        <w:t>El Dongle se usará como REED o router, mientras que el BR hará de Leader. En esta prueba se siguen los pasos indicados por Kirale para esta comprobación de conectividad. Los pasos a seguir son los indicados en:</w:t>
      </w:r>
    </w:p>
    <w:p w14:paraId="49ECE9D3" w14:textId="77777777" w:rsidR="0074559B" w:rsidRPr="00791D37" w:rsidRDefault="009449CB" w:rsidP="00791D37">
      <w:pPr>
        <w:pStyle w:val="Prrafodelista"/>
        <w:numPr>
          <w:ilvl w:val="0"/>
          <w:numId w:val="23"/>
        </w:numPr>
      </w:pPr>
      <w:hyperlink r:id="rId86" w:history="1">
        <w:r w:rsidR="0074559B" w:rsidRPr="00791D37">
          <w:rPr>
            <w:rStyle w:val="Hipervnculo"/>
          </w:rPr>
          <w:t>Descripción Genérica y Condiciones Previas</w:t>
        </w:r>
      </w:hyperlink>
    </w:p>
    <w:p w14:paraId="20D31AF2" w14:textId="77777777" w:rsidR="0074559B" w:rsidRPr="00791D37" w:rsidRDefault="009449CB" w:rsidP="00791D37">
      <w:pPr>
        <w:pStyle w:val="Prrafodelista"/>
        <w:numPr>
          <w:ilvl w:val="0"/>
          <w:numId w:val="23"/>
        </w:numPr>
      </w:pPr>
      <w:hyperlink r:id="rId87" w:history="1">
        <w:r w:rsidR="0074559B" w:rsidRPr="00791D37">
          <w:rPr>
            <w:rStyle w:val="Hipervnculo"/>
          </w:rPr>
          <w:t>Conectividad IPv6</w:t>
        </w:r>
      </w:hyperlink>
    </w:p>
    <w:p w14:paraId="5DBD80D7" w14:textId="77777777" w:rsidR="0074559B" w:rsidRPr="00791D37" w:rsidRDefault="009449CB" w:rsidP="00791D37">
      <w:pPr>
        <w:pStyle w:val="Prrafodelista"/>
        <w:numPr>
          <w:ilvl w:val="0"/>
          <w:numId w:val="23"/>
        </w:numPr>
      </w:pPr>
      <w:hyperlink r:id="rId88" w:history="1">
        <w:r w:rsidR="0074559B" w:rsidRPr="00791D37">
          <w:rPr>
            <w:rStyle w:val="Hipervnculo"/>
          </w:rPr>
          <w:t>Conectividad IPv4 a IPv6</w:t>
        </w:r>
      </w:hyperlink>
    </w:p>
    <w:p w14:paraId="4A04AA85" w14:textId="77777777" w:rsidR="0074559B" w:rsidRPr="00791D37" w:rsidRDefault="009449CB" w:rsidP="00791D37">
      <w:pPr>
        <w:pStyle w:val="Prrafodelista"/>
        <w:numPr>
          <w:ilvl w:val="0"/>
          <w:numId w:val="23"/>
        </w:numPr>
      </w:pPr>
      <w:hyperlink r:id="rId89" w:history="1">
        <w:r w:rsidR="0074559B" w:rsidRPr="00791D37">
          <w:rPr>
            <w:rStyle w:val="Hipervnculo"/>
          </w:rPr>
          <w:t>Conectividad IPv6 a IPv4</w:t>
        </w:r>
      </w:hyperlink>
    </w:p>
    <w:p w14:paraId="300E982B" w14:textId="77777777" w:rsidR="0074559B" w:rsidRPr="00791D37" w:rsidRDefault="0074559B" w:rsidP="00791D37">
      <w:r w:rsidRPr="00791D37">
        <w:t>Una vez todos estos pasos han salido correctamente, se confirma el correcto funcionamiento del BR.</w:t>
      </w:r>
    </w:p>
    <w:p w14:paraId="3AF07A05" w14:textId="77777777" w:rsidR="0074559B" w:rsidRPr="00791D37" w:rsidRDefault="0074559B" w:rsidP="00791D37"/>
    <w:p w14:paraId="3685E7D6" w14:textId="77777777" w:rsidR="0074559B" w:rsidRPr="00791D37" w:rsidRDefault="0074559B" w:rsidP="00791D37">
      <w:pPr>
        <w:pStyle w:val="Ttulo3"/>
      </w:pPr>
      <w:bookmarkStart w:id="2905" w:name="_Toc81499468"/>
      <w:bookmarkStart w:id="2906" w:name="_Toc81650471"/>
      <w:r w:rsidRPr="00791D37">
        <w:t>Red con el BR y dos nodos KTDG102</w:t>
      </w:r>
      <w:bookmarkEnd w:id="2905"/>
      <w:bookmarkEnd w:id="2906"/>
      <w:r w:rsidRPr="00791D37">
        <w:t xml:space="preserve"> </w:t>
      </w:r>
    </w:p>
    <w:p w14:paraId="4A1BC44C" w14:textId="77777777" w:rsidR="0074559B" w:rsidRPr="00791D37" w:rsidRDefault="0074559B" w:rsidP="00791D37"/>
    <w:p w14:paraId="2646835C" w14:textId="77777777" w:rsidR="0074559B" w:rsidRPr="00791D37" w:rsidRDefault="0074559B" w:rsidP="00791D37">
      <w:r w:rsidRPr="00791D37">
        <w:t>Una vez configurado correctamente el BR se pasa a la configuración de una red juntando los dos Dongles KTDG102.</w:t>
      </w:r>
    </w:p>
    <w:p w14:paraId="7A2A1B89" w14:textId="77777777" w:rsidR="0074559B" w:rsidRPr="00791D37" w:rsidRDefault="0074559B" w:rsidP="00791D37">
      <w:r w:rsidRPr="00791D37">
        <w:lastRenderedPageBreak/>
        <w:t>Como primera prueba de creación de esta red, se configuró un Dongle como Leader, otro como Med y el BR como REED. Primero se ejecutaban las secuencias de inicio de ambos Dongles y posteriormente se lanzaba el nodo del BR unirse a la red.</w:t>
      </w:r>
    </w:p>
    <w:p w14:paraId="3C6F6309" w14:textId="77777777" w:rsidR="0074559B" w:rsidRPr="00791D37" w:rsidRDefault="0074559B" w:rsidP="00791D37">
      <w:r w:rsidRPr="00791D37">
        <w:t>Al principio de unirse el BR, se observa en el menú de Visual Network la siguiente topología de red:</w:t>
      </w:r>
    </w:p>
    <w:p w14:paraId="18372B4F" w14:textId="77777777" w:rsidR="0074559B" w:rsidRPr="00791D37" w:rsidRDefault="0074559B" w:rsidP="00CA0339">
      <w:pPr>
        <w:jc w:val="center"/>
      </w:pPr>
      <w:r w:rsidRPr="00791D37">
        <w:rPr>
          <w:noProof/>
        </w:rPr>
        <w:drawing>
          <wp:inline distT="0" distB="0" distL="0" distR="0" wp14:anchorId="137F0D01" wp14:editId="0C228C66">
            <wp:extent cx="3730728" cy="2927463"/>
            <wp:effectExtent l="0" t="0" r="3175" b="6350"/>
            <wp:docPr id="93" name="Imagen 93"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43" descr="Diagrama&#10;&#10;Descripción generada automáticamente"/>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3735632" cy="2931311"/>
                    </a:xfrm>
                    <a:prstGeom prst="rect">
                      <a:avLst/>
                    </a:prstGeom>
                    <a:noFill/>
                    <a:ln>
                      <a:noFill/>
                    </a:ln>
                  </pic:spPr>
                </pic:pic>
              </a:graphicData>
            </a:graphic>
          </wp:inline>
        </w:drawing>
      </w:r>
    </w:p>
    <w:p w14:paraId="178543C7" w14:textId="31C5BE14" w:rsidR="0074559B" w:rsidRPr="00791D37" w:rsidRDefault="0074559B" w:rsidP="00CA0339">
      <w:pPr>
        <w:pStyle w:val="Descripcin"/>
        <w:jc w:val="center"/>
      </w:pPr>
      <w:bookmarkStart w:id="2907" w:name="_Toc81499639"/>
      <w:bookmarkStart w:id="2908" w:name="_Toc81499874"/>
      <w:bookmarkStart w:id="2909" w:name="_Toc81652285"/>
      <w:r w:rsidRPr="00791D37">
        <w:t xml:space="preserve">Ilustración </w:t>
      </w:r>
      <w:r w:rsidR="00B854F9">
        <w:fldChar w:fldCharType="begin"/>
      </w:r>
      <w:r w:rsidR="00B854F9">
        <w:instrText xml:space="preserve"> SEQ Ilustración \* ARABIC </w:instrText>
      </w:r>
      <w:r w:rsidR="00B854F9">
        <w:fldChar w:fldCharType="separate"/>
      </w:r>
      <w:ins w:id="2910" w:author="JORGE CONTRERAS ORTIZ" w:date="2021-09-04T12:50:00Z">
        <w:r w:rsidR="00FE1EC4">
          <w:rPr>
            <w:noProof/>
          </w:rPr>
          <w:t>64</w:t>
        </w:r>
      </w:ins>
      <w:del w:id="2911" w:author="JORGE CONTRERAS ORTIZ" w:date="2021-09-04T08:54:00Z">
        <w:r w:rsidR="00CA0339" w:rsidDel="00425C71">
          <w:rPr>
            <w:noProof/>
          </w:rPr>
          <w:delText>62</w:delText>
        </w:r>
      </w:del>
      <w:r w:rsidR="00B854F9">
        <w:rPr>
          <w:noProof/>
        </w:rPr>
        <w:fldChar w:fldCharType="end"/>
      </w:r>
      <w:r w:rsidRPr="00791D37">
        <w:t xml:space="preserve"> Topología 1 de BR con 2 nodos Dongle</w:t>
      </w:r>
      <w:bookmarkEnd w:id="2907"/>
      <w:bookmarkEnd w:id="2908"/>
      <w:bookmarkEnd w:id="2909"/>
    </w:p>
    <w:p w14:paraId="6E85E71B" w14:textId="77777777" w:rsidR="0074559B" w:rsidRPr="00791D37" w:rsidRDefault="0074559B" w:rsidP="00791D37"/>
    <w:p w14:paraId="21FFF165" w14:textId="77777777" w:rsidR="0074559B" w:rsidRPr="00791D37" w:rsidRDefault="0074559B" w:rsidP="00791D37">
      <w:r w:rsidRPr="00791D37">
        <w:t>Siendo el Dongle Leader el de color gris, el MED el azul circular y finalmente el BR el nodo cuadrado morado. El BR tardará un rato en configurarse como router y en tener activos todos los servicios de interfaz con la red LAN o el internet.  Una vez pasa un rato, de aproximadamente 1 o 2 minutos, se observa que el BR cambia a color naranja y hay una reestructuración en la Topología, quedando de la siguiente manera:</w:t>
      </w:r>
    </w:p>
    <w:p w14:paraId="72DC6975" w14:textId="77777777" w:rsidR="0074559B" w:rsidRPr="00791D37" w:rsidRDefault="0074559B" w:rsidP="00CA0339">
      <w:pPr>
        <w:jc w:val="center"/>
      </w:pPr>
      <w:r w:rsidRPr="00791D37">
        <w:rPr>
          <w:noProof/>
        </w:rPr>
        <w:drawing>
          <wp:inline distT="0" distB="0" distL="0" distR="0" wp14:anchorId="2470DEE7" wp14:editId="19240017">
            <wp:extent cx="2956506" cy="2541182"/>
            <wp:effectExtent l="0" t="0" r="9525" b="0"/>
            <wp:docPr id="94" name="Imagen 9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5" descr="Diagrama&#10;&#10;Descripción generada automáticamente"/>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2956506" cy="2541182"/>
                    </a:xfrm>
                    <a:prstGeom prst="rect">
                      <a:avLst/>
                    </a:prstGeom>
                    <a:noFill/>
                    <a:ln>
                      <a:noFill/>
                    </a:ln>
                  </pic:spPr>
                </pic:pic>
              </a:graphicData>
            </a:graphic>
          </wp:inline>
        </w:drawing>
      </w:r>
    </w:p>
    <w:p w14:paraId="0CC6AF6F" w14:textId="107C89DC" w:rsidR="0074559B" w:rsidRPr="00791D37" w:rsidRDefault="0074559B" w:rsidP="00CA0339">
      <w:pPr>
        <w:pStyle w:val="Descripcin"/>
        <w:jc w:val="center"/>
      </w:pPr>
      <w:bookmarkStart w:id="2912" w:name="_Toc81499640"/>
      <w:bookmarkStart w:id="2913" w:name="_Toc81499875"/>
      <w:bookmarkStart w:id="2914" w:name="_Toc81652286"/>
      <w:r w:rsidRPr="00791D37">
        <w:t xml:space="preserve">Ilustración </w:t>
      </w:r>
      <w:r w:rsidR="00B854F9">
        <w:fldChar w:fldCharType="begin"/>
      </w:r>
      <w:r w:rsidR="00B854F9">
        <w:instrText xml:space="preserve"> SEQ Ilustración \* ARABIC </w:instrText>
      </w:r>
      <w:r w:rsidR="00B854F9">
        <w:fldChar w:fldCharType="separate"/>
      </w:r>
      <w:ins w:id="2915" w:author="JORGE CONTRERAS ORTIZ" w:date="2021-09-04T12:50:00Z">
        <w:r w:rsidR="00FE1EC4">
          <w:rPr>
            <w:noProof/>
          </w:rPr>
          <w:t>65</w:t>
        </w:r>
      </w:ins>
      <w:del w:id="2916" w:author="JORGE CONTRERAS ORTIZ" w:date="2021-09-04T08:54:00Z">
        <w:r w:rsidR="00CA0339" w:rsidDel="00425C71">
          <w:rPr>
            <w:noProof/>
          </w:rPr>
          <w:delText>63</w:delText>
        </w:r>
      </w:del>
      <w:r w:rsidR="00B854F9">
        <w:rPr>
          <w:noProof/>
        </w:rPr>
        <w:fldChar w:fldCharType="end"/>
      </w:r>
      <w:r w:rsidRPr="00791D37">
        <w:t xml:space="preserve"> Topología 2 de BR con dos nodos Dongle</w:t>
      </w:r>
      <w:bookmarkEnd w:id="2912"/>
      <w:bookmarkEnd w:id="2913"/>
      <w:bookmarkEnd w:id="2914"/>
    </w:p>
    <w:p w14:paraId="3D44E79A" w14:textId="77777777" w:rsidR="0074559B" w:rsidRPr="00791D37" w:rsidRDefault="0074559B" w:rsidP="00791D37"/>
    <w:p w14:paraId="1775D437" w14:textId="77777777" w:rsidR="0074559B" w:rsidRPr="00791D37" w:rsidRDefault="0074559B" w:rsidP="00791D37">
      <w:r w:rsidRPr="00791D37">
        <w:lastRenderedPageBreak/>
        <w:t>Se observa el cambio de padre del nodo MED.</w:t>
      </w:r>
    </w:p>
    <w:p w14:paraId="1E5B1095" w14:textId="77777777" w:rsidR="0074559B" w:rsidRPr="00791D37" w:rsidRDefault="0074559B" w:rsidP="00791D37">
      <w:pPr>
        <w:rPr>
          <w:iCs/>
        </w:rPr>
      </w:pPr>
      <w:r w:rsidRPr="00791D37">
        <w:t xml:space="preserve">Una vez el Border Router inicia todos sus servicios y la red esta estable, se comprueba la accesibilidad a los nodos desde el PC, haciendo </w:t>
      </w:r>
      <w:r w:rsidRPr="00791D37">
        <w:rPr>
          <w:i/>
        </w:rPr>
        <w:t xml:space="preserve">PING -6 </w:t>
      </w:r>
      <w:r w:rsidRPr="00791D37">
        <w:rPr>
          <w:iCs/>
        </w:rPr>
        <w:t xml:space="preserve"> a las direcciones IPv6 asignadas a los dos Dongle.</w:t>
      </w:r>
    </w:p>
    <w:p w14:paraId="2697EC5D" w14:textId="77777777" w:rsidR="0074559B" w:rsidRPr="00791D37" w:rsidRDefault="0074559B" w:rsidP="00791D37">
      <w:r w:rsidRPr="00791D37">
        <w:rPr>
          <w:b/>
          <w:bCs/>
          <w:i/>
        </w:rPr>
        <w:t>Nota:</w:t>
      </w:r>
      <w:r w:rsidRPr="00791D37">
        <w:t xml:space="preserve"> Para ver las direcciones IP de los Dongle KTDG102, abrir la herramienta KiTools en el PC y ejecutar el comando </w:t>
      </w:r>
      <w:r w:rsidRPr="00791D37">
        <w:rPr>
          <w:i/>
        </w:rPr>
        <w:t>show netconfig</w:t>
      </w:r>
      <w:r w:rsidRPr="00791D37">
        <w:t xml:space="preserve">, de las diferentes direcciones IPv6, se debe coger la que empieza con el prefijo configurado en BR y termina con </w:t>
      </w:r>
      <w:r w:rsidRPr="00791D37">
        <w:rPr>
          <w:b/>
          <w:bCs/>
          <w:i/>
        </w:rPr>
        <w:t>::a2e:XX</w:t>
      </w:r>
      <w:r w:rsidRPr="00791D37">
        <w:t xml:space="preserve">, siendo XX la parte variable de cada módulo.  </w:t>
      </w:r>
    </w:p>
    <w:p w14:paraId="2D536329" w14:textId="77777777" w:rsidR="0074559B" w:rsidRPr="00791D37" w:rsidRDefault="0074559B" w:rsidP="00791D37">
      <w:r w:rsidRPr="00791D37">
        <w:t>Los resultados de estos PING han sido los siguientes:</w:t>
      </w:r>
    </w:p>
    <w:p w14:paraId="730FD849" w14:textId="77777777" w:rsidR="0074559B" w:rsidRPr="00791D37" w:rsidRDefault="0074559B" w:rsidP="00791D37"/>
    <w:p w14:paraId="41E951CB" w14:textId="77777777" w:rsidR="0074559B" w:rsidRPr="00791D37" w:rsidRDefault="0074559B" w:rsidP="00CA0339">
      <w:pPr>
        <w:jc w:val="center"/>
      </w:pPr>
      <w:r w:rsidRPr="00791D37">
        <w:rPr>
          <w:noProof/>
        </w:rPr>
        <w:drawing>
          <wp:inline distT="0" distB="0" distL="0" distR="0" wp14:anchorId="1524205D" wp14:editId="25FA577E">
            <wp:extent cx="5347970" cy="1808461"/>
            <wp:effectExtent l="0" t="0" r="5080" b="1905"/>
            <wp:docPr id="95" name="Imagen 95"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64" descr="Texto&#10;&#10;Descripción generada automáticamente"/>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353957" cy="1810486"/>
                    </a:xfrm>
                    <a:prstGeom prst="rect">
                      <a:avLst/>
                    </a:prstGeom>
                    <a:noFill/>
                    <a:ln>
                      <a:noFill/>
                    </a:ln>
                  </pic:spPr>
                </pic:pic>
              </a:graphicData>
            </a:graphic>
          </wp:inline>
        </w:drawing>
      </w:r>
    </w:p>
    <w:p w14:paraId="2EF3BA87" w14:textId="6AD13F9E" w:rsidR="0074559B" w:rsidRPr="00791D37" w:rsidRDefault="0074559B" w:rsidP="00CA0339">
      <w:pPr>
        <w:pStyle w:val="Descripcin"/>
        <w:jc w:val="center"/>
      </w:pPr>
      <w:bookmarkStart w:id="2917" w:name="_Toc81499641"/>
      <w:bookmarkStart w:id="2918" w:name="_Toc81499876"/>
      <w:bookmarkStart w:id="2919" w:name="_Toc81652287"/>
      <w:r w:rsidRPr="00791D37">
        <w:t xml:space="preserve">Ilustración </w:t>
      </w:r>
      <w:r w:rsidR="00B854F9">
        <w:fldChar w:fldCharType="begin"/>
      </w:r>
      <w:r w:rsidR="00B854F9">
        <w:instrText xml:space="preserve"> SEQ Ilustración \* ARABIC </w:instrText>
      </w:r>
      <w:r w:rsidR="00B854F9">
        <w:fldChar w:fldCharType="separate"/>
      </w:r>
      <w:ins w:id="2920" w:author="JORGE CONTRERAS ORTIZ" w:date="2021-09-04T12:50:00Z">
        <w:r w:rsidR="00FE1EC4">
          <w:rPr>
            <w:noProof/>
          </w:rPr>
          <w:t>66</w:t>
        </w:r>
      </w:ins>
      <w:del w:id="2921" w:author="JORGE CONTRERAS ORTIZ" w:date="2021-09-04T08:54:00Z">
        <w:r w:rsidR="00CA0339" w:rsidDel="00425C71">
          <w:rPr>
            <w:noProof/>
          </w:rPr>
          <w:delText>64</w:delText>
        </w:r>
      </w:del>
      <w:r w:rsidR="00B854F9">
        <w:rPr>
          <w:noProof/>
        </w:rPr>
        <w:fldChar w:fldCharType="end"/>
      </w:r>
      <w:r w:rsidRPr="00791D37">
        <w:t xml:space="preserve"> Ping desde PC a BR</w:t>
      </w:r>
      <w:bookmarkEnd w:id="2917"/>
      <w:bookmarkEnd w:id="2918"/>
      <w:bookmarkEnd w:id="2919"/>
    </w:p>
    <w:p w14:paraId="5747A874" w14:textId="77777777" w:rsidR="0074559B" w:rsidRPr="00791D37" w:rsidRDefault="0074559B" w:rsidP="00CA0339">
      <w:pPr>
        <w:jc w:val="center"/>
      </w:pPr>
      <w:r w:rsidRPr="00791D37">
        <w:rPr>
          <w:noProof/>
        </w:rPr>
        <w:drawing>
          <wp:inline distT="0" distB="0" distL="0" distR="0" wp14:anchorId="0FFB5019" wp14:editId="373C81F6">
            <wp:extent cx="5347970" cy="1743710"/>
            <wp:effectExtent l="0" t="0" r="5080" b="8890"/>
            <wp:docPr id="96" name="Imagen 96" descr="Leader&#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51" descr="Leader&#10;"/>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347970" cy="1743710"/>
                    </a:xfrm>
                    <a:prstGeom prst="rect">
                      <a:avLst/>
                    </a:prstGeom>
                    <a:noFill/>
                    <a:ln>
                      <a:noFill/>
                    </a:ln>
                  </pic:spPr>
                </pic:pic>
              </a:graphicData>
            </a:graphic>
          </wp:inline>
        </w:drawing>
      </w:r>
    </w:p>
    <w:p w14:paraId="73165B0E" w14:textId="2563EAC4" w:rsidR="0074559B" w:rsidRPr="00791D37" w:rsidRDefault="0074559B" w:rsidP="00CA0339">
      <w:pPr>
        <w:pStyle w:val="Descripcin"/>
        <w:jc w:val="center"/>
      </w:pPr>
      <w:bookmarkStart w:id="2922" w:name="_Toc81499642"/>
      <w:bookmarkStart w:id="2923" w:name="_Toc81499877"/>
      <w:bookmarkStart w:id="2924" w:name="_Toc81652288"/>
      <w:r w:rsidRPr="00791D37">
        <w:t xml:space="preserve">Ilustración </w:t>
      </w:r>
      <w:r w:rsidR="00B854F9">
        <w:fldChar w:fldCharType="begin"/>
      </w:r>
      <w:r w:rsidR="00B854F9">
        <w:instrText xml:space="preserve"> SEQ Ilustración \* ARABIC </w:instrText>
      </w:r>
      <w:r w:rsidR="00B854F9">
        <w:fldChar w:fldCharType="separate"/>
      </w:r>
      <w:ins w:id="2925" w:author="JORGE CONTRERAS ORTIZ" w:date="2021-09-04T12:50:00Z">
        <w:r w:rsidR="00FE1EC4">
          <w:rPr>
            <w:noProof/>
          </w:rPr>
          <w:t>67</w:t>
        </w:r>
      </w:ins>
      <w:del w:id="2926" w:author="JORGE CONTRERAS ORTIZ" w:date="2021-09-04T08:54:00Z">
        <w:r w:rsidR="00CA0339" w:rsidDel="00425C71">
          <w:rPr>
            <w:noProof/>
          </w:rPr>
          <w:delText>65</w:delText>
        </w:r>
      </w:del>
      <w:r w:rsidR="00B854F9">
        <w:rPr>
          <w:noProof/>
        </w:rPr>
        <w:fldChar w:fldCharType="end"/>
      </w:r>
      <w:r w:rsidRPr="00791D37">
        <w:t xml:space="preserve"> Ping desde PC a nodo LEADER</w:t>
      </w:r>
      <w:bookmarkEnd w:id="2922"/>
      <w:bookmarkEnd w:id="2923"/>
      <w:bookmarkEnd w:id="2924"/>
    </w:p>
    <w:p w14:paraId="3BB01E06" w14:textId="77777777" w:rsidR="0074559B" w:rsidRPr="00791D37" w:rsidRDefault="0074559B" w:rsidP="00CA0339">
      <w:pPr>
        <w:jc w:val="center"/>
      </w:pPr>
    </w:p>
    <w:p w14:paraId="6E7CA26B" w14:textId="77777777" w:rsidR="0074559B" w:rsidRPr="00791D37" w:rsidRDefault="0074559B" w:rsidP="00CA0339">
      <w:pPr>
        <w:jc w:val="center"/>
      </w:pPr>
      <w:r w:rsidRPr="00791D37">
        <w:rPr>
          <w:noProof/>
        </w:rPr>
        <w:drawing>
          <wp:inline distT="0" distB="0" distL="0" distR="0" wp14:anchorId="27527AA8" wp14:editId="22385307">
            <wp:extent cx="5369960" cy="1743710"/>
            <wp:effectExtent l="0" t="0" r="2540" b="8890"/>
            <wp:docPr id="97" name="Imagen 97" descr="MED&#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52" descr="MED&#10;"/>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385966" cy="1748907"/>
                    </a:xfrm>
                    <a:prstGeom prst="rect">
                      <a:avLst/>
                    </a:prstGeom>
                    <a:noFill/>
                    <a:ln>
                      <a:noFill/>
                    </a:ln>
                  </pic:spPr>
                </pic:pic>
              </a:graphicData>
            </a:graphic>
          </wp:inline>
        </w:drawing>
      </w:r>
    </w:p>
    <w:p w14:paraId="3E6FE5B2" w14:textId="72CFF466" w:rsidR="0074559B" w:rsidRPr="00791D37" w:rsidRDefault="0074559B" w:rsidP="00CA0339">
      <w:pPr>
        <w:pStyle w:val="Descripcin"/>
        <w:jc w:val="center"/>
      </w:pPr>
      <w:bookmarkStart w:id="2927" w:name="_Toc81499643"/>
      <w:bookmarkStart w:id="2928" w:name="_Toc81499878"/>
      <w:bookmarkStart w:id="2929" w:name="_Toc81652289"/>
      <w:r w:rsidRPr="00791D37">
        <w:t xml:space="preserve">Ilustración </w:t>
      </w:r>
      <w:r w:rsidR="00B854F9">
        <w:fldChar w:fldCharType="begin"/>
      </w:r>
      <w:r w:rsidR="00B854F9">
        <w:instrText xml:space="preserve"> SEQ Ilustración \* ARABIC </w:instrText>
      </w:r>
      <w:r w:rsidR="00B854F9">
        <w:fldChar w:fldCharType="separate"/>
      </w:r>
      <w:ins w:id="2930" w:author="JORGE CONTRERAS ORTIZ" w:date="2021-09-04T12:50:00Z">
        <w:r w:rsidR="00FE1EC4">
          <w:rPr>
            <w:noProof/>
          </w:rPr>
          <w:t>68</w:t>
        </w:r>
      </w:ins>
      <w:del w:id="2931" w:author="JORGE CONTRERAS ORTIZ" w:date="2021-09-04T08:54:00Z">
        <w:r w:rsidR="00CA0339" w:rsidDel="00425C71">
          <w:rPr>
            <w:noProof/>
          </w:rPr>
          <w:delText>66</w:delText>
        </w:r>
      </w:del>
      <w:r w:rsidR="00B854F9">
        <w:rPr>
          <w:noProof/>
        </w:rPr>
        <w:fldChar w:fldCharType="end"/>
      </w:r>
      <w:r w:rsidRPr="00791D37">
        <w:t xml:space="preserve"> Ping desde PC a nodo MED</w:t>
      </w:r>
      <w:bookmarkEnd w:id="2927"/>
      <w:bookmarkEnd w:id="2928"/>
      <w:bookmarkEnd w:id="2929"/>
    </w:p>
    <w:p w14:paraId="65CBBD32" w14:textId="77777777" w:rsidR="0074559B" w:rsidRPr="00791D37" w:rsidRDefault="0074559B" w:rsidP="00791D37"/>
    <w:p w14:paraId="542617B5" w14:textId="77777777" w:rsidR="0074559B" w:rsidRPr="00791D37" w:rsidRDefault="0074559B" w:rsidP="00791D37">
      <w:r w:rsidRPr="00791D37">
        <w:t xml:space="preserve">Se observa que ambos Dongles a 1 salto de distancia del BR están alrededor de 20 ms de latencia respecto al BR, estando los 2 a una distancia similar del BR. Se comprueban los ping en dirección contraria, desde los Dongles al PC y desde los Dongles a la web de </w:t>
      </w:r>
      <w:hyperlink r:id="rId95" w:history="1">
        <w:r w:rsidRPr="00791D37">
          <w:rPr>
            <w:rStyle w:val="Hipervnculo"/>
            <w:iCs/>
          </w:rPr>
          <w:t>www.kirale.com</w:t>
        </w:r>
      </w:hyperlink>
      <w:r w:rsidRPr="00791D37">
        <w:t>, comprobando que en ambos nodos recibimos la respuesta a los ping realizados.</w:t>
      </w:r>
    </w:p>
    <w:p w14:paraId="54684DD9" w14:textId="77777777" w:rsidR="0074559B" w:rsidRPr="00791D37" w:rsidRDefault="0074559B" w:rsidP="00791D37">
      <w:r w:rsidRPr="00791D37">
        <w:br w:type="page"/>
      </w:r>
    </w:p>
    <w:p w14:paraId="407F6888" w14:textId="77777777" w:rsidR="0074559B" w:rsidRPr="00791D37" w:rsidRDefault="0074559B" w:rsidP="00791D37">
      <w:pPr>
        <w:pStyle w:val="Ttulo3"/>
      </w:pPr>
      <w:bookmarkStart w:id="2932" w:name="_Toc81499469"/>
      <w:bookmarkStart w:id="2933" w:name="_Toc81650472"/>
      <w:r w:rsidRPr="00791D37">
        <w:lastRenderedPageBreak/>
        <w:t>Envío de mensajes UDP por Sockets entre Dongles y entre PC y Dongles</w:t>
      </w:r>
      <w:bookmarkEnd w:id="2932"/>
      <w:bookmarkEnd w:id="2933"/>
    </w:p>
    <w:p w14:paraId="72D9F60E" w14:textId="77777777" w:rsidR="0074559B" w:rsidRPr="00791D37" w:rsidRDefault="0074559B" w:rsidP="00791D37"/>
    <w:p w14:paraId="2EC17052" w14:textId="77777777" w:rsidR="0074559B" w:rsidRPr="00791D37" w:rsidRDefault="0074559B" w:rsidP="00791D37">
      <w:r w:rsidRPr="00791D37">
        <w:t>En esta prueba, se ha probado el envío de Sockets entre ambos Dongles y entre PC y Dongles. La topología de red utilizada ha sido la siguiente:</w:t>
      </w:r>
    </w:p>
    <w:p w14:paraId="4DFECFBB" w14:textId="77777777" w:rsidR="0074559B" w:rsidRPr="00791D37" w:rsidRDefault="0074559B" w:rsidP="00CA0339">
      <w:pPr>
        <w:jc w:val="center"/>
      </w:pPr>
      <w:r w:rsidRPr="00791D37">
        <w:rPr>
          <w:noProof/>
        </w:rPr>
        <w:drawing>
          <wp:inline distT="0" distB="0" distL="0" distR="0" wp14:anchorId="65D5FEC5" wp14:editId="5D9BB37E">
            <wp:extent cx="3551274" cy="3052398"/>
            <wp:effectExtent l="0" t="0" r="0" b="0"/>
            <wp:docPr id="98" name="Imagen 98"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5" descr="Diagrama&#10;&#10;Descripción generada automáticamente"/>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3594434" cy="3089495"/>
                    </a:xfrm>
                    <a:prstGeom prst="rect">
                      <a:avLst/>
                    </a:prstGeom>
                    <a:noFill/>
                    <a:ln>
                      <a:noFill/>
                    </a:ln>
                  </pic:spPr>
                </pic:pic>
              </a:graphicData>
            </a:graphic>
          </wp:inline>
        </w:drawing>
      </w:r>
    </w:p>
    <w:p w14:paraId="43741FE3" w14:textId="26055E3C" w:rsidR="0074559B" w:rsidRPr="00791D37" w:rsidRDefault="0074559B" w:rsidP="00CA0339">
      <w:pPr>
        <w:pStyle w:val="Descripcin"/>
        <w:jc w:val="center"/>
      </w:pPr>
      <w:bookmarkStart w:id="2934" w:name="_Toc81499644"/>
      <w:bookmarkStart w:id="2935" w:name="_Toc81499879"/>
      <w:bookmarkStart w:id="2936" w:name="_Toc81652290"/>
      <w:r w:rsidRPr="00791D37">
        <w:t xml:space="preserve">Ilustración </w:t>
      </w:r>
      <w:r w:rsidR="00B854F9">
        <w:fldChar w:fldCharType="begin"/>
      </w:r>
      <w:r w:rsidR="00B854F9">
        <w:instrText xml:space="preserve"> SEQ Ilustración \* ARABIC </w:instrText>
      </w:r>
      <w:r w:rsidR="00B854F9">
        <w:fldChar w:fldCharType="separate"/>
      </w:r>
      <w:ins w:id="2937" w:author="JORGE CONTRERAS ORTIZ" w:date="2021-09-04T12:50:00Z">
        <w:r w:rsidR="00FE1EC4">
          <w:rPr>
            <w:noProof/>
          </w:rPr>
          <w:t>69</w:t>
        </w:r>
      </w:ins>
      <w:del w:id="2938" w:author="JORGE CONTRERAS ORTIZ" w:date="2021-09-04T08:54:00Z">
        <w:r w:rsidR="00CA0339" w:rsidDel="00425C71">
          <w:rPr>
            <w:noProof/>
          </w:rPr>
          <w:delText>67</w:delText>
        </w:r>
      </w:del>
      <w:r w:rsidR="00B854F9">
        <w:rPr>
          <w:noProof/>
        </w:rPr>
        <w:fldChar w:fldCharType="end"/>
      </w:r>
      <w:r w:rsidRPr="00791D37">
        <w:t xml:space="preserve"> Topología para envío de mensajes UDP vía Sockets</w:t>
      </w:r>
      <w:bookmarkEnd w:id="2934"/>
      <w:bookmarkEnd w:id="2935"/>
      <w:bookmarkEnd w:id="2936"/>
    </w:p>
    <w:p w14:paraId="58F810F8" w14:textId="77777777" w:rsidR="0074559B" w:rsidRPr="00791D37" w:rsidRDefault="0074559B" w:rsidP="00791D37"/>
    <w:p w14:paraId="3FAFDB33" w14:textId="77777777" w:rsidR="0074559B" w:rsidRPr="00791D37" w:rsidRDefault="0074559B" w:rsidP="00791D37">
      <w:r w:rsidRPr="00791D37">
        <w:t xml:space="preserve">Para esto, como se ha mencionado en </w:t>
      </w:r>
      <w:hyperlink w:anchor="_Envío_de_mensajes" w:history="1">
        <w:r w:rsidRPr="00791D37">
          <w:rPr>
            <w:rStyle w:val="Hipervnculo"/>
          </w:rPr>
          <w:t>Envío de mensajes UDP a través de Sockets entre ambos nodos</w:t>
        </w:r>
      </w:hyperlink>
      <w:r w:rsidRPr="00791D37">
        <w:t xml:space="preserve"> se deberá tener en cuenta el asignar una dirección IP conocida previamente, la cual debe </w:t>
      </w:r>
      <w:r w:rsidRPr="00791D37">
        <w:rPr>
          <w:iCs/>
        </w:rPr>
        <w:t xml:space="preserve">empezar con el prefijo configurado en BR y terminar con </w:t>
      </w:r>
      <w:r w:rsidRPr="00791D37">
        <w:rPr>
          <w:b/>
          <w:bCs/>
          <w:i/>
        </w:rPr>
        <w:t>::a2e:XX</w:t>
      </w:r>
      <w:r w:rsidRPr="00791D37">
        <w:t>. En cuanto al comando Route(), ya no hará falta hacerlo, debido a que se dispone de un router (el BR) que hace automáticamente este enroutado.</w:t>
      </w:r>
    </w:p>
    <w:p w14:paraId="58791CF3" w14:textId="77777777" w:rsidR="0074559B" w:rsidRPr="00791D37" w:rsidRDefault="0074559B" w:rsidP="00791D37">
      <w:r w:rsidRPr="00791D37">
        <w:t>Siguiendo el mismo proceso anteriormente realizado, se comprueba que los sockets llegan correctamente de un nodo a otro pasando por BR como punto intermedio, por lo que se darían dos saltos.</w:t>
      </w:r>
    </w:p>
    <w:p w14:paraId="395885EC" w14:textId="77777777" w:rsidR="0074559B" w:rsidRPr="00791D37" w:rsidRDefault="0074559B" w:rsidP="00791D37">
      <w:r w:rsidRPr="00791D37">
        <w:t xml:space="preserve">Finalmente con un script de Python se ha probado a enviar mensajes UDP vía Sockets. Gracias a la herramienta KiTools, se comprueba el correcto funcionamiento envío a los dos Dongles y que estos los reciben correctamente. Para la lectura por vía UART debe implementarse un código de lectura por interrupciones para poder detectar estas notificaciones. Aunque por interrupciones sea el método más idóneo y correcto, para las pruebas se puede probar dicha recogida con la actual función </w:t>
      </w:r>
      <w:r w:rsidRPr="00791D37">
        <w:rPr>
          <w:i/>
          <w:iCs/>
        </w:rPr>
        <w:t>receive(huart X)</w:t>
      </w:r>
      <w:r w:rsidRPr="00791D37">
        <w:t xml:space="preserve"> implementada en el microcontrolador ARM.</w:t>
      </w:r>
    </w:p>
    <w:p w14:paraId="14167AF1" w14:textId="77777777" w:rsidR="0074559B" w:rsidRPr="00791D37" w:rsidRDefault="0074559B" w:rsidP="00791D37">
      <w:r w:rsidRPr="00791D37">
        <w:t xml:space="preserve">Como última prueba de envío de mensajes, se añade al código del microcontrolador ARM que maneja los dos Dongles, una rutina para enviar mensajes UDP a través de Sockets desde el nodo MED al nodo Leader cada 10 segundos, mientras que desde el PC se ejecuta un script de Python el cuál envía mensajes UDP por Sockets a ambos nodos cada 2 segundos. Esta prueba se hace con una duración de 2 horas y media, observando así la estabilidad de la red ante un largo periodo de envío de mensajes. Tras realizar esta prueba con la misma duración varias veces, se observa que la red suele mantener una estabilidad alta, a pesar de la cuál </w:t>
      </w:r>
      <w:r w:rsidRPr="00791D37">
        <w:lastRenderedPageBreak/>
        <w:t xml:space="preserve">hay ciertos problemas en algunas ocasiones, en las que la red se satura y se dejan de recibir mensajes del nodo MED en el nodo Leader  durante un tiempo. </w:t>
      </w:r>
    </w:p>
    <w:p w14:paraId="3D77189D" w14:textId="77777777" w:rsidR="0074559B" w:rsidRPr="00791D37" w:rsidRDefault="0074559B" w:rsidP="00791D37">
      <w:r w:rsidRPr="00791D37">
        <w:t xml:space="preserve">También durante esta última prueba, se va observando la temperatura de ambos Dongles con el comando </w:t>
      </w:r>
      <w:r w:rsidRPr="00791D37">
        <w:rPr>
          <w:i/>
          <w:iCs/>
        </w:rPr>
        <w:t>show uptime</w:t>
      </w:r>
      <w:r w:rsidRPr="00791D37">
        <w:t xml:space="preserve"> con la herramienta KiTools, se observa que la temperatura del módulo KTWM102 integrado en el Dongle se mantiene constante alrededor de los 33ºC durante toda la prueba.</w:t>
      </w:r>
    </w:p>
    <w:p w14:paraId="1CF80732" w14:textId="77777777" w:rsidR="0074559B" w:rsidRPr="00791D37" w:rsidRDefault="0074559B" w:rsidP="00791D37"/>
    <w:p w14:paraId="7238B991" w14:textId="77777777" w:rsidR="0074559B" w:rsidRPr="00791D37" w:rsidRDefault="0074559B" w:rsidP="00791D37">
      <w:pPr>
        <w:pStyle w:val="Ttulo2"/>
        <w:rPr>
          <w:sz w:val="28"/>
        </w:rPr>
      </w:pPr>
      <w:bookmarkStart w:id="2939" w:name="_Toc81499470"/>
      <w:bookmarkStart w:id="2940" w:name="_Toc81650473"/>
      <w:r w:rsidRPr="00791D37">
        <w:t xml:space="preserve">PRUEBAS CON PCB COOCKIE THREAD COMO CUARTO </w:t>
      </w:r>
      <w:r w:rsidRPr="00791D37">
        <w:rPr>
          <w:sz w:val="28"/>
        </w:rPr>
        <w:t>NODO</w:t>
      </w:r>
      <w:bookmarkEnd w:id="2939"/>
      <w:bookmarkEnd w:id="2940"/>
    </w:p>
    <w:p w14:paraId="0533D68E" w14:textId="77777777" w:rsidR="0074559B" w:rsidRPr="00791D37" w:rsidRDefault="0074559B" w:rsidP="00791D37"/>
    <w:p w14:paraId="30BAC833" w14:textId="77777777" w:rsidR="0074559B" w:rsidRPr="00791D37" w:rsidRDefault="0074559B" w:rsidP="00791D37">
      <w:r w:rsidRPr="00791D37">
        <w:t>Una vez las primeras pruebas con solo los 2 Dongles y el BR, se integra el módulo KTWM102 integrado en la PCB Coockie Thread diseñada. Para unas primeras pruebas del correcto funcionamiento se prueba este nuevo nodo con la herramienta KiTools conectándolo por USB al PC, como los Dongles.</w:t>
      </w:r>
    </w:p>
    <w:p w14:paraId="089F125D" w14:textId="77777777" w:rsidR="0074559B" w:rsidRPr="00791D37" w:rsidRDefault="0074559B" w:rsidP="00791D37">
      <w:r w:rsidRPr="00791D37">
        <w:t>Para estas pruebas se han usado dos topologías:</w:t>
      </w:r>
    </w:p>
    <w:p w14:paraId="59903859" w14:textId="77777777" w:rsidR="0074559B" w:rsidRPr="00791D37" w:rsidRDefault="0074559B" w:rsidP="00791D37">
      <w:pPr>
        <w:pStyle w:val="Prrafodelista"/>
        <w:numPr>
          <w:ilvl w:val="0"/>
          <w:numId w:val="24"/>
        </w:numPr>
      </w:pPr>
      <w:r w:rsidRPr="00791D37">
        <w:t>La primera, configurando 1 Dongle como Leader, el otro como REED o router y el BR como REED o router. Finalmente el nuevo nodo se configura como MED. Quedando una topología como mostramos en la siguiente imagen:</w:t>
      </w:r>
    </w:p>
    <w:p w14:paraId="0CCEA1E0" w14:textId="77777777" w:rsidR="0074559B" w:rsidRPr="00791D37" w:rsidRDefault="0074559B" w:rsidP="00CA0339">
      <w:pPr>
        <w:jc w:val="center"/>
      </w:pPr>
      <w:r w:rsidRPr="00791D37">
        <w:rPr>
          <w:noProof/>
        </w:rPr>
        <w:drawing>
          <wp:inline distT="0" distB="0" distL="0" distR="0" wp14:anchorId="3941C024" wp14:editId="2A74F6FA">
            <wp:extent cx="4340305" cy="2699931"/>
            <wp:effectExtent l="0" t="0" r="3175" b="5715"/>
            <wp:docPr id="99" name="Imagen 99"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n 54" descr="Diagrama&#10;&#10;Descripción generada automáticamente"/>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4349372" cy="2705571"/>
                    </a:xfrm>
                    <a:prstGeom prst="rect">
                      <a:avLst/>
                    </a:prstGeom>
                    <a:noFill/>
                    <a:ln>
                      <a:noFill/>
                    </a:ln>
                  </pic:spPr>
                </pic:pic>
              </a:graphicData>
            </a:graphic>
          </wp:inline>
        </w:drawing>
      </w:r>
    </w:p>
    <w:p w14:paraId="6E24C54C" w14:textId="0C2FF5DF" w:rsidR="0074559B" w:rsidRPr="00791D37" w:rsidRDefault="0074559B" w:rsidP="00CA0339">
      <w:pPr>
        <w:pStyle w:val="Descripcin"/>
        <w:jc w:val="center"/>
      </w:pPr>
      <w:bookmarkStart w:id="2941" w:name="_Toc81499645"/>
      <w:bookmarkStart w:id="2942" w:name="_Toc81499880"/>
      <w:bookmarkStart w:id="2943" w:name="_Toc81652291"/>
      <w:r w:rsidRPr="00791D37">
        <w:t xml:space="preserve">Ilustración </w:t>
      </w:r>
      <w:r w:rsidR="00B854F9">
        <w:fldChar w:fldCharType="begin"/>
      </w:r>
      <w:r w:rsidR="00B854F9">
        <w:instrText xml:space="preserve"> SEQ Ilustración \* ARABIC </w:instrText>
      </w:r>
      <w:r w:rsidR="00B854F9">
        <w:fldChar w:fldCharType="separate"/>
      </w:r>
      <w:ins w:id="2944" w:author="JORGE CONTRERAS ORTIZ" w:date="2021-09-04T12:50:00Z">
        <w:r w:rsidR="00FE1EC4">
          <w:rPr>
            <w:noProof/>
          </w:rPr>
          <w:t>70</w:t>
        </w:r>
      </w:ins>
      <w:del w:id="2945" w:author="JORGE CONTRERAS ORTIZ" w:date="2021-09-04T08:54:00Z">
        <w:r w:rsidR="00CA0339" w:rsidDel="00425C71">
          <w:rPr>
            <w:noProof/>
          </w:rPr>
          <w:delText>68</w:delText>
        </w:r>
      </w:del>
      <w:r w:rsidR="00B854F9">
        <w:rPr>
          <w:noProof/>
        </w:rPr>
        <w:fldChar w:fldCharType="end"/>
      </w:r>
      <w:r w:rsidRPr="00791D37">
        <w:t xml:space="preserve"> Topología 4 nodos con un Dongle como LEADER</w:t>
      </w:r>
      <w:bookmarkEnd w:id="2941"/>
      <w:bookmarkEnd w:id="2942"/>
      <w:bookmarkEnd w:id="2943"/>
    </w:p>
    <w:p w14:paraId="13B1D3EC" w14:textId="77777777" w:rsidR="0074559B" w:rsidRPr="00791D37" w:rsidRDefault="0074559B" w:rsidP="00791D37">
      <w:r w:rsidRPr="00791D37">
        <w:br w:type="page"/>
      </w:r>
    </w:p>
    <w:p w14:paraId="281BBA03" w14:textId="77777777" w:rsidR="0074559B" w:rsidRPr="00791D37" w:rsidRDefault="0074559B" w:rsidP="00791D37">
      <w:pPr>
        <w:pStyle w:val="Prrafodelista"/>
        <w:numPr>
          <w:ilvl w:val="0"/>
          <w:numId w:val="24"/>
        </w:numPr>
      </w:pPr>
      <w:r w:rsidRPr="00791D37">
        <w:lastRenderedPageBreak/>
        <w:t xml:space="preserve">Se configura el BR como Leader de la red, un Dongle se configura como REED o Router y el otro Dongle como MED. Finalmente el nuevo nodo se configura como MED. La topología resultante sería: </w:t>
      </w:r>
    </w:p>
    <w:p w14:paraId="4ABBBE2F" w14:textId="77777777" w:rsidR="0074559B" w:rsidRPr="00791D37" w:rsidRDefault="0074559B" w:rsidP="00CA0339">
      <w:pPr>
        <w:jc w:val="center"/>
      </w:pPr>
      <w:r w:rsidRPr="00791D37">
        <w:rPr>
          <w:noProof/>
        </w:rPr>
        <w:drawing>
          <wp:inline distT="0" distB="0" distL="0" distR="0" wp14:anchorId="64339CC0" wp14:editId="2B1159FA">
            <wp:extent cx="4100055" cy="2998382"/>
            <wp:effectExtent l="0" t="0" r="0" b="0"/>
            <wp:docPr id="100" name="Imagen 100" descr="Imagen que contiene objeto, reloj&#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agen 55" descr="Imagen que contiene objeto, reloj&#10;&#10;Descripción generada automáticamente"/>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4104347" cy="3001521"/>
                    </a:xfrm>
                    <a:prstGeom prst="rect">
                      <a:avLst/>
                    </a:prstGeom>
                    <a:noFill/>
                    <a:ln>
                      <a:noFill/>
                    </a:ln>
                  </pic:spPr>
                </pic:pic>
              </a:graphicData>
            </a:graphic>
          </wp:inline>
        </w:drawing>
      </w:r>
    </w:p>
    <w:p w14:paraId="1F7BFAA7" w14:textId="66B963D7" w:rsidR="0074559B" w:rsidRPr="00791D37" w:rsidRDefault="0074559B" w:rsidP="00CA0339">
      <w:pPr>
        <w:pStyle w:val="Descripcin"/>
        <w:jc w:val="center"/>
      </w:pPr>
      <w:bookmarkStart w:id="2946" w:name="_Toc81499646"/>
      <w:bookmarkStart w:id="2947" w:name="_Toc81499881"/>
      <w:bookmarkStart w:id="2948" w:name="_Toc81652292"/>
      <w:r w:rsidRPr="00791D37">
        <w:t xml:space="preserve">Ilustración </w:t>
      </w:r>
      <w:r w:rsidR="00B854F9">
        <w:fldChar w:fldCharType="begin"/>
      </w:r>
      <w:r w:rsidR="00B854F9">
        <w:instrText xml:space="preserve"> SEQ Ilustración \* ARABIC </w:instrText>
      </w:r>
      <w:r w:rsidR="00B854F9">
        <w:fldChar w:fldCharType="separate"/>
      </w:r>
      <w:ins w:id="2949" w:author="JORGE CONTRERAS ORTIZ" w:date="2021-09-04T12:50:00Z">
        <w:r w:rsidR="00FE1EC4">
          <w:rPr>
            <w:noProof/>
          </w:rPr>
          <w:t>71</w:t>
        </w:r>
      </w:ins>
      <w:del w:id="2950" w:author="JORGE CONTRERAS ORTIZ" w:date="2021-09-04T08:54:00Z">
        <w:r w:rsidR="00CA0339" w:rsidDel="00425C71">
          <w:rPr>
            <w:noProof/>
          </w:rPr>
          <w:delText>69</w:delText>
        </w:r>
      </w:del>
      <w:r w:rsidR="00B854F9">
        <w:rPr>
          <w:noProof/>
        </w:rPr>
        <w:fldChar w:fldCharType="end"/>
      </w:r>
      <w:r w:rsidRPr="00791D37">
        <w:t xml:space="preserve"> Topología 4 nodos con BR como Leader</w:t>
      </w:r>
      <w:bookmarkEnd w:id="2946"/>
      <w:bookmarkEnd w:id="2947"/>
      <w:bookmarkEnd w:id="2948"/>
    </w:p>
    <w:p w14:paraId="724B8985" w14:textId="77777777" w:rsidR="0074559B" w:rsidRPr="00791D37" w:rsidRDefault="0074559B" w:rsidP="00791D37">
      <w:pPr>
        <w:pStyle w:val="Descripcin"/>
      </w:pPr>
    </w:p>
    <w:p w14:paraId="56E79DA3" w14:textId="77777777" w:rsidR="0074559B" w:rsidRPr="00791D37" w:rsidRDefault="0074559B" w:rsidP="00791D37">
      <w:pPr>
        <w:pStyle w:val="Ttulo3"/>
      </w:pPr>
      <w:bookmarkStart w:id="2951" w:name="_Toc81499471"/>
      <w:bookmarkStart w:id="2952" w:name="_Toc81650474"/>
      <w:r w:rsidRPr="00791D37">
        <w:t>Pruebas de conectividad con el cuarto nodo</w:t>
      </w:r>
      <w:bookmarkEnd w:id="2951"/>
      <w:bookmarkEnd w:id="2952"/>
    </w:p>
    <w:p w14:paraId="0E976CD4" w14:textId="77777777" w:rsidR="0074559B" w:rsidRPr="00791D37" w:rsidRDefault="0074559B" w:rsidP="00791D37"/>
    <w:p w14:paraId="6236C918" w14:textId="77777777" w:rsidR="0074559B" w:rsidRPr="00791D37" w:rsidRDefault="0074559B" w:rsidP="00791D37">
      <w:r w:rsidRPr="00791D37">
        <w:t>Una vez formada la red en cualquiera de sus dos topologías con 4 nodos, queda el nodo nuevo, formado por la PCB diseñada con el KTWM102, a 2 saltos de distancia del BR. Para probar la conectividad de este nodo, se realiza ping desde el PC a este nuevo nodo y comprobamos que el resultado medio es de aproximadamente 46 ms:</w:t>
      </w:r>
    </w:p>
    <w:p w14:paraId="6ACD93E1" w14:textId="77777777" w:rsidR="0074559B" w:rsidRPr="00791D37" w:rsidRDefault="0074559B" w:rsidP="00CA0339">
      <w:pPr>
        <w:jc w:val="center"/>
      </w:pPr>
      <w:r w:rsidRPr="00791D37">
        <w:rPr>
          <w:noProof/>
        </w:rPr>
        <w:drawing>
          <wp:inline distT="0" distB="0" distL="0" distR="0" wp14:anchorId="53B598B2" wp14:editId="78AFCC70">
            <wp:extent cx="5262880" cy="2147570"/>
            <wp:effectExtent l="0" t="0" r="0" b="5080"/>
            <wp:docPr id="101" name="Imagen 101"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agen 56" descr="Texto&#10;&#10;Descripción generada automáticamente"/>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262880" cy="2147570"/>
                    </a:xfrm>
                    <a:prstGeom prst="rect">
                      <a:avLst/>
                    </a:prstGeom>
                    <a:noFill/>
                    <a:ln>
                      <a:noFill/>
                    </a:ln>
                  </pic:spPr>
                </pic:pic>
              </a:graphicData>
            </a:graphic>
          </wp:inline>
        </w:drawing>
      </w:r>
    </w:p>
    <w:p w14:paraId="6BAF09BC" w14:textId="28B6D07A" w:rsidR="0074559B" w:rsidRPr="00791D37" w:rsidRDefault="0074559B" w:rsidP="00CA0339">
      <w:pPr>
        <w:pStyle w:val="Descripcin"/>
        <w:jc w:val="center"/>
      </w:pPr>
      <w:bookmarkStart w:id="2953" w:name="_Toc81499647"/>
      <w:bookmarkStart w:id="2954" w:name="_Toc81499882"/>
      <w:bookmarkStart w:id="2955" w:name="_Toc81652293"/>
      <w:r w:rsidRPr="00791D37">
        <w:t xml:space="preserve">Ilustración </w:t>
      </w:r>
      <w:r w:rsidR="00B854F9">
        <w:fldChar w:fldCharType="begin"/>
      </w:r>
      <w:r w:rsidR="00B854F9">
        <w:instrText xml:space="preserve"> SEQ Ilustración \* ARABIC </w:instrText>
      </w:r>
      <w:r w:rsidR="00B854F9">
        <w:fldChar w:fldCharType="separate"/>
      </w:r>
      <w:ins w:id="2956" w:author="JORGE CONTRERAS ORTIZ" w:date="2021-09-04T12:50:00Z">
        <w:r w:rsidR="00FE1EC4">
          <w:rPr>
            <w:noProof/>
          </w:rPr>
          <w:t>72</w:t>
        </w:r>
      </w:ins>
      <w:del w:id="2957" w:author="JORGE CONTRERAS ORTIZ" w:date="2021-09-04T08:54:00Z">
        <w:r w:rsidR="00CA0339" w:rsidDel="00425C71">
          <w:rPr>
            <w:noProof/>
          </w:rPr>
          <w:delText>70</w:delText>
        </w:r>
      </w:del>
      <w:r w:rsidR="00B854F9">
        <w:rPr>
          <w:noProof/>
        </w:rPr>
        <w:fldChar w:fldCharType="end"/>
      </w:r>
      <w:r w:rsidRPr="00791D37">
        <w:t xml:space="preserve"> Ping desde PC a nuevo nodo MED.</w:t>
      </w:r>
      <w:bookmarkEnd w:id="2953"/>
      <w:bookmarkEnd w:id="2954"/>
      <w:bookmarkEnd w:id="2955"/>
    </w:p>
    <w:p w14:paraId="351559D3" w14:textId="77777777" w:rsidR="0074559B" w:rsidRPr="00791D37" w:rsidRDefault="0074559B" w:rsidP="00791D37">
      <w:pPr>
        <w:pStyle w:val="Textoindependiente"/>
      </w:pPr>
      <w:r w:rsidRPr="00791D37">
        <w:t>Teniendo en cuenta que para nodo a un solo salto del BR hay una media de 21-22 ms de ping, podemos ver, que para este nuevo salto se incrementa alrededor de 24 ms.</w:t>
      </w:r>
    </w:p>
    <w:p w14:paraId="0F23B61E" w14:textId="77777777" w:rsidR="0074559B" w:rsidRPr="00791D37" w:rsidRDefault="0074559B" w:rsidP="00791D37">
      <w:pPr>
        <w:pStyle w:val="Textoindependiente"/>
      </w:pPr>
      <w:r w:rsidRPr="00791D37">
        <w:rPr>
          <w:b/>
          <w:bCs/>
        </w:rPr>
        <w:t>Nota:</w:t>
      </w:r>
      <w:r w:rsidRPr="00791D37">
        <w:t xml:space="preserve"> Tener en cuenta que los dos saltos realizados son entre nodos separados la misma distancia de 30 – 35 cm de distancia.</w:t>
      </w:r>
    </w:p>
    <w:p w14:paraId="680E54CB" w14:textId="77777777" w:rsidR="0074559B" w:rsidRPr="00791D37" w:rsidRDefault="0074559B" w:rsidP="00791D37">
      <w:pPr>
        <w:pStyle w:val="Textoindependiente"/>
      </w:pPr>
      <w:r w:rsidRPr="00791D37">
        <w:lastRenderedPageBreak/>
        <w:t xml:space="preserve">Desde el propio nodo se hace ping a </w:t>
      </w:r>
      <w:hyperlink r:id="rId99" w:history="1">
        <w:r w:rsidRPr="00791D37">
          <w:rPr>
            <w:rStyle w:val="Hipervnculo"/>
          </w:rPr>
          <w:t>www.kirale.com</w:t>
        </w:r>
      </w:hyperlink>
      <w:r w:rsidRPr="00791D37">
        <w:t xml:space="preserve">, a </w:t>
      </w:r>
      <w:hyperlink r:id="rId100" w:history="1">
        <w:r w:rsidRPr="00791D37">
          <w:rPr>
            <w:rStyle w:val="Hipervnculo"/>
          </w:rPr>
          <w:t>www.google.com</w:t>
        </w:r>
      </w:hyperlink>
      <w:r w:rsidRPr="00791D37">
        <w:t xml:space="preserve"> , al PC y a los diferentes nodos, y desde todos los puntos se recibe correctamente la respuesta al ping.</w:t>
      </w:r>
    </w:p>
    <w:p w14:paraId="08D7DCEC" w14:textId="77777777" w:rsidR="0074559B" w:rsidRPr="00791D37" w:rsidRDefault="0074559B" w:rsidP="00791D37">
      <w:pPr>
        <w:pStyle w:val="Textoindependiente"/>
      </w:pPr>
    </w:p>
    <w:p w14:paraId="5C42EFCC" w14:textId="77777777" w:rsidR="0074559B" w:rsidRPr="00791D37" w:rsidRDefault="0074559B" w:rsidP="00791D37">
      <w:pPr>
        <w:pStyle w:val="Ttulo3"/>
      </w:pPr>
      <w:r w:rsidRPr="00791D37">
        <w:t xml:space="preserve"> </w:t>
      </w:r>
      <w:bookmarkStart w:id="2958" w:name="_Toc81499472"/>
      <w:bookmarkStart w:id="2959" w:name="_Toc81650475"/>
      <w:r w:rsidRPr="00791D37">
        <w:t>Envío / Recibo de Sockets</w:t>
      </w:r>
      <w:bookmarkEnd w:id="2958"/>
      <w:bookmarkEnd w:id="2959"/>
    </w:p>
    <w:p w14:paraId="0EF64971" w14:textId="77777777" w:rsidR="0074559B" w:rsidRPr="00791D37" w:rsidRDefault="0074559B" w:rsidP="00791D37"/>
    <w:p w14:paraId="196C2FD9" w14:textId="77777777" w:rsidR="0074559B" w:rsidRPr="00791D37" w:rsidRDefault="0074559B" w:rsidP="00791D37">
      <w:r w:rsidRPr="00791D37">
        <w:t xml:space="preserve">Siguiendo con el uso de las dos topologías mencionadas en </w:t>
      </w:r>
      <w:hyperlink w:anchor="_Pruebas_con_PCB" w:history="1">
        <w:r w:rsidRPr="00791D37">
          <w:rPr>
            <w:rStyle w:val="Hipervnculo"/>
          </w:rPr>
          <w:t>Pruebas con PCB Coockie Thread como cuarto nodo</w:t>
        </w:r>
      </w:hyperlink>
      <w:r w:rsidRPr="00791D37">
        <w:t xml:space="preserve"> se prueba la interacción de Sockets. Para el recibo de Sockets se usan los modos de debug de la herramienta KiTools, de la misma manera que se ha usado anteriormente.</w:t>
      </w:r>
    </w:p>
    <w:p w14:paraId="6674495C" w14:textId="77777777" w:rsidR="0074559B" w:rsidRPr="00791D37" w:rsidRDefault="0074559B" w:rsidP="00791D37">
      <w:r w:rsidRPr="00791D37">
        <w:t>En las primeras pruebas se ha probado al envío de Socket entre los diferentes nodos y entre PC y nodos, probando las capacidades multisalto de las redes THREAD. En esta primera parte se ha dejado el nodo de PCB solo recibiendo Sockets, sin ningún envío, comprobándose que se recibían estos Sockets desde la herramienta KiTools.</w:t>
      </w:r>
    </w:p>
    <w:p w14:paraId="162F2ABD" w14:textId="77777777" w:rsidR="0074559B" w:rsidRPr="00791D37" w:rsidRDefault="0074559B" w:rsidP="00791D37">
      <w:r w:rsidRPr="00791D37">
        <w:t xml:space="preserve">En estas pruebas se ve que los envíos de sockets entre distintos nodos llegan correctamente sin pérdidas, o muy ínfimas. </w:t>
      </w:r>
    </w:p>
    <w:p w14:paraId="2A873FBF" w14:textId="77777777" w:rsidR="0074559B" w:rsidRPr="00791D37" w:rsidRDefault="0074559B" w:rsidP="00791D37">
      <w:r w:rsidRPr="00791D37">
        <w:t xml:space="preserve">Como segunda prueba, con la  segunda topología de red indicada en </w:t>
      </w:r>
      <w:hyperlink w:anchor="_Pruebas_con_PCB" w:history="1">
        <w:r w:rsidRPr="00791D37">
          <w:rPr>
            <w:rStyle w:val="Hipervnculo"/>
          </w:rPr>
          <w:t>Pruebas con PCB Coockie Thread como cuarto nodo</w:t>
        </w:r>
      </w:hyperlink>
      <w:r w:rsidRPr="00791D37">
        <w:t xml:space="preserve">, se ejecuta desde el microcontrolador ARM una rutina para enviar mensajes UPD a través de Sockets desde el Dongle con Rol MED al Dongle con Rol REED cada 10 segundos mientras que desde el PC se ejecuta un script de Python para enviar mensajes UDP a través de Sockets al Dongle REED y al módulo MED de la PCB Coockie cada 2 segundos. Esta prueba se realiza con una duración de 2 horas y media, varias veces, observando como en </w:t>
      </w:r>
      <w:hyperlink w:anchor="_Envío_de_mensajes_1" w:history="1">
        <w:r w:rsidRPr="00791D37">
          <w:rPr>
            <w:rStyle w:val="Hipervnculo"/>
          </w:rPr>
          <w:t>Envío de mensajes UDP por Sockets entre Dongles y entre PC y Dongles</w:t>
        </w:r>
      </w:hyperlink>
      <w:r w:rsidRPr="00791D37">
        <w:t xml:space="preserve"> que la red es estable salvo en ciertos momentos en los que la comunicación entre nodos se cae. En algunas ocasiones, se observa en la pestaña de Visual Network, dentro del Panel de Administración Web del sistema KiBRA del BR, que en algunos momentos de la prueba, algún nodo, se desconectaba de la red durante un rato, a partir de lo cual dicho nodo dejaba de enviar y/o recibir mensajes UDP. Para decantar posibles fallos, se prueba la estabilidad de red sin envío de mensajes, y se observa, que todos los nodos permanecen conectados el 100% del tiempo, por lo que puede que se esté saturando la red al enviar información cada tan poco tiempo, provocando que la red se vuelva algo inestable.</w:t>
      </w:r>
    </w:p>
    <w:p w14:paraId="21A546E0" w14:textId="77777777" w:rsidR="0074559B" w:rsidRPr="00791D37" w:rsidRDefault="0074559B" w:rsidP="00FE1EC4">
      <w:pPr>
        <w:pStyle w:val="Ttulo4"/>
      </w:pPr>
      <w:r w:rsidRPr="00791D37">
        <w:br w:type="page"/>
      </w:r>
    </w:p>
    <w:p w14:paraId="5C9CB399" w14:textId="77777777" w:rsidR="0074559B" w:rsidRPr="00791D37" w:rsidRDefault="0074559B" w:rsidP="00791D37">
      <w:pPr>
        <w:pStyle w:val="Ttulo2"/>
      </w:pPr>
      <w:bookmarkStart w:id="2960" w:name="_Toc81499473"/>
      <w:bookmarkStart w:id="2961" w:name="_Toc81650476"/>
      <w:r w:rsidRPr="00791D37">
        <w:lastRenderedPageBreak/>
        <w:t>PRUEBAS DE ESTABILIDAD CON 5 NODOS</w:t>
      </w:r>
      <w:bookmarkEnd w:id="2960"/>
      <w:bookmarkEnd w:id="2961"/>
    </w:p>
    <w:p w14:paraId="02A2E594" w14:textId="77777777" w:rsidR="0074559B" w:rsidRPr="00791D37" w:rsidRDefault="0074559B" w:rsidP="00791D37"/>
    <w:p w14:paraId="3E4E0EF2" w14:textId="77777777" w:rsidR="0074559B" w:rsidRPr="00791D37" w:rsidRDefault="0074559B" w:rsidP="00791D37">
      <w:r w:rsidRPr="00791D37">
        <w:t>Tras validar el funcionamiento de la primera PCB Coockie Thread, se crea el código para el manejo de los módulos KTWM102 desde el kit de la Coockie  y se añade como 5 nodo a la red otra PCB de Coockie Thread, controlada a través de KiTools.</w:t>
      </w:r>
    </w:p>
    <w:p w14:paraId="53A02BE3" w14:textId="77777777" w:rsidR="0074559B" w:rsidRPr="00791D37" w:rsidRDefault="0074559B" w:rsidP="00791D37">
      <w:r w:rsidRPr="00791D37">
        <w:t>En este caso se han probado dos topologías diferentes, en las cuales los nodos se han configurado de la misma manera: El nodo BR como líder, un nodo Dongle como Router/REED, y el resto como MED. Solo ha cambiado el padre al que se conectaban los diferentes nodos.</w:t>
      </w:r>
    </w:p>
    <w:p w14:paraId="42C0895E" w14:textId="77777777" w:rsidR="0074559B" w:rsidRPr="00791D37" w:rsidRDefault="0074559B" w:rsidP="00791D37">
      <w:pPr>
        <w:pStyle w:val="Prrafodelista"/>
        <w:numPr>
          <w:ilvl w:val="0"/>
          <w:numId w:val="25"/>
        </w:numPr>
      </w:pPr>
      <w:r w:rsidRPr="00791D37">
        <w:t>Todos los nodos se han conectado al BR como nodo padre.</w:t>
      </w:r>
    </w:p>
    <w:p w14:paraId="6F62B62F" w14:textId="77777777" w:rsidR="0074559B" w:rsidRPr="00791D37" w:rsidRDefault="0074559B" w:rsidP="00CA0339">
      <w:pPr>
        <w:jc w:val="center"/>
      </w:pPr>
      <w:r w:rsidRPr="00791D37">
        <w:rPr>
          <w:noProof/>
        </w:rPr>
        <w:drawing>
          <wp:inline distT="0" distB="0" distL="0" distR="0" wp14:anchorId="0B42D47C" wp14:editId="1DDE4CD3">
            <wp:extent cx="3492290" cy="2893326"/>
            <wp:effectExtent l="0" t="0" r="0" b="2540"/>
            <wp:docPr id="102" name="Imagen 10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agen 74" descr="Diagrama&#10;&#10;Descripción generada automáticamente"/>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3496728" cy="2897002"/>
                    </a:xfrm>
                    <a:prstGeom prst="rect">
                      <a:avLst/>
                    </a:prstGeom>
                    <a:noFill/>
                    <a:ln>
                      <a:noFill/>
                    </a:ln>
                  </pic:spPr>
                </pic:pic>
              </a:graphicData>
            </a:graphic>
          </wp:inline>
        </w:drawing>
      </w:r>
    </w:p>
    <w:p w14:paraId="38F41D83" w14:textId="10CA9F8C" w:rsidR="0074559B" w:rsidRPr="00791D37" w:rsidRDefault="0074559B" w:rsidP="00CA0339">
      <w:pPr>
        <w:pStyle w:val="Descripcin"/>
        <w:jc w:val="center"/>
      </w:pPr>
      <w:bookmarkStart w:id="2962" w:name="_Toc81499648"/>
      <w:bookmarkStart w:id="2963" w:name="_Toc81499883"/>
      <w:bookmarkStart w:id="2964" w:name="_Toc81652294"/>
      <w:r w:rsidRPr="00791D37">
        <w:t xml:space="preserve">Ilustración </w:t>
      </w:r>
      <w:r w:rsidR="00B854F9">
        <w:fldChar w:fldCharType="begin"/>
      </w:r>
      <w:r w:rsidR="00B854F9">
        <w:instrText xml:space="preserve"> SEQ Ilustración \* ARABIC </w:instrText>
      </w:r>
      <w:r w:rsidR="00B854F9">
        <w:fldChar w:fldCharType="separate"/>
      </w:r>
      <w:ins w:id="2965" w:author="JORGE CONTRERAS ORTIZ" w:date="2021-09-04T12:50:00Z">
        <w:r w:rsidR="00FE1EC4">
          <w:rPr>
            <w:noProof/>
          </w:rPr>
          <w:t>73</w:t>
        </w:r>
      </w:ins>
      <w:del w:id="2966" w:author="JORGE CONTRERAS ORTIZ" w:date="2021-09-04T08:54:00Z">
        <w:r w:rsidR="00CA0339" w:rsidDel="00425C71">
          <w:rPr>
            <w:noProof/>
          </w:rPr>
          <w:delText>71</w:delText>
        </w:r>
      </w:del>
      <w:r w:rsidR="00B854F9">
        <w:rPr>
          <w:noProof/>
        </w:rPr>
        <w:fldChar w:fldCharType="end"/>
      </w:r>
      <w:r w:rsidRPr="00791D37">
        <w:t xml:space="preserve"> Topología A de 5 nodos</w:t>
      </w:r>
      <w:bookmarkEnd w:id="2962"/>
      <w:bookmarkEnd w:id="2963"/>
      <w:bookmarkEnd w:id="2964"/>
      <w:r w:rsidRPr="00791D37">
        <w:br w:type="page"/>
      </w:r>
    </w:p>
    <w:p w14:paraId="081D0EEC" w14:textId="77777777" w:rsidR="0074559B" w:rsidRPr="00791D37" w:rsidRDefault="0074559B" w:rsidP="00791D37">
      <w:pPr>
        <w:pStyle w:val="Prrafodelista"/>
        <w:numPr>
          <w:ilvl w:val="0"/>
          <w:numId w:val="25"/>
        </w:numPr>
      </w:pPr>
      <w:r w:rsidRPr="00791D37">
        <w:lastRenderedPageBreak/>
        <w:t>El nodo REED se conecta al BR como nodo hijo, y el los MED se conectan al REED.</w:t>
      </w:r>
    </w:p>
    <w:p w14:paraId="5DD22F87" w14:textId="77777777" w:rsidR="0074559B" w:rsidRPr="00791D37" w:rsidRDefault="0074559B" w:rsidP="00CA0339">
      <w:pPr>
        <w:jc w:val="center"/>
      </w:pPr>
      <w:r w:rsidRPr="00791D37">
        <w:rPr>
          <w:noProof/>
        </w:rPr>
        <w:drawing>
          <wp:inline distT="0" distB="0" distL="0" distR="0" wp14:anchorId="743601D5" wp14:editId="56F137A5">
            <wp:extent cx="2265346" cy="3558152"/>
            <wp:effectExtent l="0" t="0" r="1905" b="4445"/>
            <wp:docPr id="103" name="Imagen 103"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magen 76" descr="Diagrama&#10;&#10;Descripción generada automáticamente"/>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2274871" cy="3573113"/>
                    </a:xfrm>
                    <a:prstGeom prst="rect">
                      <a:avLst/>
                    </a:prstGeom>
                    <a:noFill/>
                    <a:ln>
                      <a:noFill/>
                    </a:ln>
                  </pic:spPr>
                </pic:pic>
              </a:graphicData>
            </a:graphic>
          </wp:inline>
        </w:drawing>
      </w:r>
    </w:p>
    <w:p w14:paraId="637625EF" w14:textId="209EAC04" w:rsidR="0074559B" w:rsidRPr="00791D37" w:rsidRDefault="0074559B" w:rsidP="00CA0339">
      <w:pPr>
        <w:pStyle w:val="Descripcin"/>
        <w:jc w:val="center"/>
      </w:pPr>
      <w:bookmarkStart w:id="2967" w:name="_Toc81499649"/>
      <w:bookmarkStart w:id="2968" w:name="_Toc81499884"/>
      <w:bookmarkStart w:id="2969" w:name="_Toc81652295"/>
      <w:r w:rsidRPr="00791D37">
        <w:t xml:space="preserve">Ilustración </w:t>
      </w:r>
      <w:r w:rsidR="00B854F9">
        <w:fldChar w:fldCharType="begin"/>
      </w:r>
      <w:r w:rsidR="00B854F9">
        <w:instrText xml:space="preserve"> SEQ Ilustración \* ARABIC </w:instrText>
      </w:r>
      <w:r w:rsidR="00B854F9">
        <w:fldChar w:fldCharType="separate"/>
      </w:r>
      <w:ins w:id="2970" w:author="JORGE CONTRERAS ORTIZ" w:date="2021-09-04T12:50:00Z">
        <w:r w:rsidR="00FE1EC4">
          <w:rPr>
            <w:noProof/>
          </w:rPr>
          <w:t>74</w:t>
        </w:r>
      </w:ins>
      <w:del w:id="2971" w:author="JORGE CONTRERAS ORTIZ" w:date="2021-09-04T08:54:00Z">
        <w:r w:rsidR="00CA0339" w:rsidDel="00425C71">
          <w:rPr>
            <w:noProof/>
          </w:rPr>
          <w:delText>72</w:delText>
        </w:r>
      </w:del>
      <w:r w:rsidR="00B854F9">
        <w:rPr>
          <w:noProof/>
        </w:rPr>
        <w:fldChar w:fldCharType="end"/>
      </w:r>
      <w:r w:rsidRPr="00791D37">
        <w:t xml:space="preserve"> Topología B con 5 nodos</w:t>
      </w:r>
      <w:bookmarkEnd w:id="2967"/>
      <w:bookmarkEnd w:id="2968"/>
      <w:bookmarkEnd w:id="2969"/>
    </w:p>
    <w:p w14:paraId="469A1E23" w14:textId="77777777" w:rsidR="0074559B" w:rsidRPr="00791D37" w:rsidRDefault="0074559B" w:rsidP="00791D37"/>
    <w:p w14:paraId="2182F62A" w14:textId="77777777" w:rsidR="0074559B" w:rsidRPr="00791D37" w:rsidRDefault="0074559B" w:rsidP="00791D37">
      <w:pPr>
        <w:pStyle w:val="Ttulo3"/>
      </w:pPr>
      <w:bookmarkStart w:id="2972" w:name="_Toc81499474"/>
      <w:bookmarkStart w:id="2973" w:name="_Toc81650477"/>
      <w:r w:rsidRPr="00791D37">
        <w:t>Pruebas de conectividad</w:t>
      </w:r>
      <w:bookmarkEnd w:id="2972"/>
      <w:bookmarkEnd w:id="2973"/>
    </w:p>
    <w:p w14:paraId="382A6DBE" w14:textId="77777777" w:rsidR="0074559B" w:rsidRPr="00791D37" w:rsidRDefault="0074559B" w:rsidP="00791D37"/>
    <w:p w14:paraId="4EC0EC9C" w14:textId="77777777" w:rsidR="0074559B" w:rsidRPr="00791D37" w:rsidRDefault="0074559B" w:rsidP="00791D37">
      <w:r w:rsidRPr="00791D37">
        <w:t>Para verificar los datos obtenidos en las pruebas con 4 nodos, se vuelve a verificar la latencia entre el PC y los diferentes nodos.</w:t>
      </w:r>
    </w:p>
    <w:p w14:paraId="5A420DAA" w14:textId="77777777" w:rsidR="0074559B" w:rsidRPr="00791D37" w:rsidRDefault="0074559B" w:rsidP="00791D37">
      <w:r w:rsidRPr="00791D37">
        <w:t>En el caso de la primera topología, al estar todos a un salto de distancia del BR, se verifica que para todos los nodos, la latencia aproximada entre el PC y los nodos MED, es de alrededor de 22 o 23 ms.</w:t>
      </w:r>
    </w:p>
    <w:p w14:paraId="3313094D" w14:textId="77777777" w:rsidR="0074559B" w:rsidRPr="00791D37" w:rsidRDefault="0074559B" w:rsidP="00791D37">
      <w:r w:rsidRPr="00791D37">
        <w:t>En el caso de la segunda topología, para el nodo Router, se sigue observando esa latencia de 22 o 23 ms, mientras que a los nodos MED se ha visto que la latencia sigue siendo alrededor de los 45-46 ms, como en las primeras pruebas.</w:t>
      </w:r>
    </w:p>
    <w:p w14:paraId="7C58A0F1" w14:textId="77777777" w:rsidR="0074559B" w:rsidRPr="00791D37" w:rsidRDefault="0074559B" w:rsidP="00791D37"/>
    <w:p w14:paraId="6F2332D0" w14:textId="77777777" w:rsidR="0074559B" w:rsidRPr="00791D37" w:rsidRDefault="0074559B" w:rsidP="00791D37">
      <w:pPr>
        <w:pStyle w:val="Ttulo3"/>
      </w:pPr>
      <w:bookmarkStart w:id="2974" w:name="_Toc81499475"/>
      <w:bookmarkStart w:id="2975" w:name="_Toc81650478"/>
      <w:r w:rsidRPr="00791D37">
        <w:t>Envío / Recibo de Sockets</w:t>
      </w:r>
      <w:bookmarkEnd w:id="2974"/>
      <w:bookmarkEnd w:id="2975"/>
    </w:p>
    <w:p w14:paraId="346139BE" w14:textId="77777777" w:rsidR="0074559B" w:rsidRPr="00791D37" w:rsidRDefault="0074559B" w:rsidP="00791D37"/>
    <w:p w14:paraId="10F10252" w14:textId="77777777" w:rsidR="0074559B" w:rsidRPr="00791D37" w:rsidRDefault="0074559B" w:rsidP="00791D37">
      <w:r w:rsidRPr="00791D37">
        <w:t>En esta prueba se mandan mensajes UDP por Sockets de la siguiente manera:</w:t>
      </w:r>
    </w:p>
    <w:p w14:paraId="08F2C488" w14:textId="77777777" w:rsidR="0074559B" w:rsidRPr="00791D37" w:rsidRDefault="0074559B" w:rsidP="00791D37">
      <w:pPr>
        <w:pStyle w:val="Prrafodelista"/>
        <w:numPr>
          <w:ilvl w:val="0"/>
          <w:numId w:val="14"/>
        </w:numPr>
      </w:pPr>
      <w:r w:rsidRPr="00791D37">
        <w:t>Los 2 nodos Dongles (1 REED y 1 MED) mandan mensajes a los dos nodos MED formados por las PCBs.</w:t>
      </w:r>
    </w:p>
    <w:p w14:paraId="646A467B" w14:textId="77777777" w:rsidR="0074559B" w:rsidRPr="00791D37" w:rsidRDefault="0074559B" w:rsidP="00791D37">
      <w:pPr>
        <w:pStyle w:val="Prrafodelista"/>
        <w:numPr>
          <w:ilvl w:val="0"/>
          <w:numId w:val="14"/>
        </w:numPr>
      </w:pPr>
      <w:r w:rsidRPr="00791D37">
        <w:t>Nodo formado por la Coockie Completa (PCB Thread + Coockie) envía mensajes al nodo REED formado por el Dongle.</w:t>
      </w:r>
    </w:p>
    <w:p w14:paraId="5C1EDBE9" w14:textId="77777777" w:rsidR="0074559B" w:rsidRPr="00791D37" w:rsidRDefault="0074559B" w:rsidP="00791D37">
      <w:pPr>
        <w:pStyle w:val="Prrafodelista"/>
        <w:numPr>
          <w:ilvl w:val="0"/>
          <w:numId w:val="14"/>
        </w:numPr>
      </w:pPr>
      <w:r w:rsidRPr="00791D37">
        <w:t>PC envía mensajes a todos los nodos salvo al BR.</w:t>
      </w:r>
    </w:p>
    <w:p w14:paraId="26E763D2" w14:textId="77777777" w:rsidR="0074559B" w:rsidRPr="00791D37" w:rsidRDefault="0074559B" w:rsidP="00791D37">
      <w:pPr>
        <w:pStyle w:val="Prrafodelista"/>
        <w:numPr>
          <w:ilvl w:val="0"/>
          <w:numId w:val="14"/>
        </w:numPr>
      </w:pPr>
      <w:r w:rsidRPr="00791D37">
        <w:t>El último nodo MED, formado por la PCB Coockie Thread, al no disponer de un microcontrolador que envíe los comandos a ejecutar, solo recibirá mensajes.</w:t>
      </w:r>
    </w:p>
    <w:p w14:paraId="15ED3187" w14:textId="77777777" w:rsidR="0074559B" w:rsidRPr="00791D37" w:rsidRDefault="0074559B" w:rsidP="00791D37">
      <w:r w:rsidRPr="00791D37">
        <w:lastRenderedPageBreak/>
        <w:t>En el caso de la primera topología, todos los mensajes entre nodos darán dos saltos, el primero al BR y el segundo al nodo correspondiente, mientras que los mensajes recibidos desde el PC, solo darán un único salto dentro de la red Thread, desde el BR al nodo correspondiente. Al no poderse debuggear el BR desde las herramientas KiTools, no se ha podido ver forma sencilla de ver esa gestión de los mensajes que le llegan de un nodo a otro, solo podemos ver el aviso de recibo en el nodo receptor.</w:t>
      </w:r>
    </w:p>
    <w:p w14:paraId="4791D166" w14:textId="77777777" w:rsidR="0074559B" w:rsidRPr="00791D37" w:rsidRDefault="0074559B" w:rsidP="00791D37">
      <w:r w:rsidRPr="00791D37">
        <w:t>En cuanto a la segunda topología, todos los mensajes que se envíen a los nodos MED darán dos saltos, el primero al REED y el segundo al nodo correspondiente. Los mensajes que vayan al REED solo darán un salto dentro de la propia red Thread. En los casos de los mensaje con dos saltos dentro de la red Thread, podemos ver que en el nodo intermedio, el nodo REED en este caso, se dan dos mensajes de debug en la herramienta KiTools:</w:t>
      </w:r>
    </w:p>
    <w:p w14:paraId="401B093A" w14:textId="77777777" w:rsidR="0074559B" w:rsidRPr="00791D37" w:rsidRDefault="0074559B" w:rsidP="00791D37">
      <w:pPr>
        <w:pStyle w:val="Prrafodelista"/>
        <w:numPr>
          <w:ilvl w:val="0"/>
          <w:numId w:val="14"/>
        </w:numPr>
      </w:pPr>
      <w:r w:rsidRPr="00791D37">
        <w:t>El primero es un mensaje de RX con la dirección RLOC16 del nodo emisor. En caso de haber más saltos anteriores, la dirección RLOC16 que se muestra en este aviso es la del anterior nodo al actual.</w:t>
      </w:r>
    </w:p>
    <w:p w14:paraId="683DC15F" w14:textId="77777777" w:rsidR="0074559B" w:rsidRPr="00791D37" w:rsidRDefault="0074559B" w:rsidP="00791D37">
      <w:pPr>
        <w:pStyle w:val="Prrafodelista"/>
        <w:numPr>
          <w:ilvl w:val="0"/>
          <w:numId w:val="14"/>
        </w:numPr>
      </w:pPr>
      <w:r w:rsidRPr="00791D37">
        <w:t>El segundo es un mensaje de TX con la dirección RLOC16 del siguiente nodo receptor al que manda el mensaje, ya sea para gestionar otro salto o su recepción final.</w:t>
      </w:r>
    </w:p>
    <w:p w14:paraId="24304868" w14:textId="77777777" w:rsidR="0074559B" w:rsidRPr="00791D37" w:rsidRDefault="0074559B" w:rsidP="00791D37">
      <w:r w:rsidRPr="00791D37">
        <w:t>Con ambas topologías se dejó la prueba de envío y recibo de mensajes durante 2 horas y media cada una, viendo que siempre había una buena estabilidad de red sin ningún cambio en las uniones. Los mensajes enviados eran de 6 bytes desde los Dongles o la PCB o de 13 bytes en el caso de los mensajes enviados a través del PC. Al estar los nodos relativamente cercanos, no había ninguna perdida de bytes en los diferentes altos.</w:t>
      </w:r>
    </w:p>
    <w:p w14:paraId="6B569106" w14:textId="77777777" w:rsidR="0074559B" w:rsidRPr="00791D37" w:rsidRDefault="0074559B" w:rsidP="00791D37"/>
    <w:p w14:paraId="73068BD0" w14:textId="77777777" w:rsidR="0074559B" w:rsidRPr="00791D37" w:rsidRDefault="0074559B" w:rsidP="00791D37">
      <w:pPr>
        <w:rPr>
          <w:rFonts w:eastAsiaTheme="majorEastAsia"/>
          <w:color w:val="1F3763" w:themeColor="accent1" w:themeShade="7F"/>
          <w:sz w:val="26"/>
          <w:szCs w:val="24"/>
          <w:highlight w:val="lightGray"/>
        </w:rPr>
      </w:pPr>
      <w:r w:rsidRPr="00791D37">
        <w:rPr>
          <w:highlight w:val="lightGray"/>
        </w:rPr>
        <w:br w:type="page"/>
      </w:r>
    </w:p>
    <w:p w14:paraId="5D2E957C" w14:textId="77777777" w:rsidR="0074559B" w:rsidRPr="00791D37" w:rsidRDefault="0074559B" w:rsidP="00791D37">
      <w:pPr>
        <w:pStyle w:val="Ttulo2"/>
      </w:pPr>
      <w:bookmarkStart w:id="2976" w:name="_Toc81499476"/>
      <w:bookmarkStart w:id="2977" w:name="_Toc81650479"/>
      <w:r w:rsidRPr="00791D37">
        <w:lastRenderedPageBreak/>
        <w:t>PRUEBAS CON 6 NODOS Y CON ENVÍO DE MENSAJES CON MULTISALTO</w:t>
      </w:r>
      <w:bookmarkEnd w:id="2976"/>
      <w:bookmarkEnd w:id="2977"/>
    </w:p>
    <w:p w14:paraId="5F2997AD" w14:textId="77777777" w:rsidR="0074559B" w:rsidRPr="00791D37" w:rsidRDefault="0074559B" w:rsidP="00791D37"/>
    <w:p w14:paraId="59ACBBB0" w14:textId="77777777" w:rsidR="0074559B" w:rsidRPr="00791D37" w:rsidRDefault="0074559B" w:rsidP="00791D37">
      <w:r w:rsidRPr="00CA0339">
        <w:t xml:space="preserve">Viendo que con 5 nodos ya hay buena estabilidad en cuanto a la red, se incrementa el número de nodos a 6 añadiendo una PCB Coockie Thread controlada desde el PC Se ha configurado la red con el BR como nodo Líder, un Dongle KTDG102 y una PCB Coockie Thread como REEDs o Routers, y las otras dos PCB (una de ellas con la Coockie </w:t>
      </w:r>
      <w:r w:rsidRPr="00791D37">
        <w:t>Completa) y el Dongle restantes como MED.</w:t>
      </w:r>
    </w:p>
    <w:p w14:paraId="52A921BC" w14:textId="77777777" w:rsidR="0074559B" w:rsidRPr="00791D37" w:rsidRDefault="0074559B" w:rsidP="00791D37">
      <w:r w:rsidRPr="00791D37">
        <w:t xml:space="preserve">Para buscar el mayor número de saltos entre nodos MED, se distanciaron tanto el BR, como los dos Routers lo máximo posible entre sí y posteriormente se configuraron los nodos MED con una potencia de transmisión de -17 dBm, para que al conectarse a la red, solo viera como potencial nodo padre a uno de todos los posibles. </w:t>
      </w:r>
    </w:p>
    <w:p w14:paraId="3D7FF81F" w14:textId="77777777" w:rsidR="0074559B" w:rsidRPr="00791D37" w:rsidRDefault="0074559B" w:rsidP="00791D37">
      <w:r w:rsidRPr="00791D37">
        <w:t>Haciendo esto en los 3 nodos MED, se creó la siguiente topología:</w:t>
      </w:r>
    </w:p>
    <w:p w14:paraId="715E9A65" w14:textId="77777777" w:rsidR="0074559B" w:rsidRPr="00791D37" w:rsidRDefault="0074559B" w:rsidP="00CA0339">
      <w:pPr>
        <w:jc w:val="center"/>
      </w:pPr>
      <w:r w:rsidRPr="00791D37">
        <w:rPr>
          <w:noProof/>
        </w:rPr>
        <w:drawing>
          <wp:inline distT="0" distB="0" distL="0" distR="0" wp14:anchorId="7EF0AB1A" wp14:editId="71E0EF71">
            <wp:extent cx="4619625" cy="3342224"/>
            <wp:effectExtent l="0" t="0" r="0" b="0"/>
            <wp:docPr id="104" name="Imagen 104" descr="Gráfico, Gráfico radia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Imagen 77" descr="Gráfico, Gráfico radial&#10;&#10;Descripción generada automáticamente"/>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4665669" cy="3375536"/>
                    </a:xfrm>
                    <a:prstGeom prst="rect">
                      <a:avLst/>
                    </a:prstGeom>
                    <a:noFill/>
                    <a:ln>
                      <a:noFill/>
                    </a:ln>
                  </pic:spPr>
                </pic:pic>
              </a:graphicData>
            </a:graphic>
          </wp:inline>
        </w:drawing>
      </w:r>
    </w:p>
    <w:p w14:paraId="55560C6D" w14:textId="490686C6" w:rsidR="0074559B" w:rsidRPr="00791D37" w:rsidRDefault="0074559B" w:rsidP="00CA0339">
      <w:pPr>
        <w:pStyle w:val="Descripcin"/>
        <w:jc w:val="center"/>
      </w:pPr>
      <w:bookmarkStart w:id="2978" w:name="_Toc81499650"/>
      <w:bookmarkStart w:id="2979" w:name="_Toc81499885"/>
      <w:bookmarkStart w:id="2980" w:name="_Toc81652296"/>
      <w:r w:rsidRPr="00791D37">
        <w:t xml:space="preserve">Ilustración </w:t>
      </w:r>
      <w:r w:rsidR="00B854F9">
        <w:fldChar w:fldCharType="begin"/>
      </w:r>
      <w:r w:rsidR="00B854F9">
        <w:instrText xml:space="preserve"> SEQ Ilustración \* ARABIC </w:instrText>
      </w:r>
      <w:r w:rsidR="00B854F9">
        <w:fldChar w:fldCharType="separate"/>
      </w:r>
      <w:ins w:id="2981" w:author="JORGE CONTRERAS ORTIZ" w:date="2021-09-04T12:50:00Z">
        <w:r w:rsidR="00FE1EC4">
          <w:rPr>
            <w:noProof/>
          </w:rPr>
          <w:t>75</w:t>
        </w:r>
      </w:ins>
      <w:del w:id="2982" w:author="JORGE CONTRERAS ORTIZ" w:date="2021-09-04T08:54:00Z">
        <w:r w:rsidR="00CA0339" w:rsidDel="00425C71">
          <w:rPr>
            <w:noProof/>
          </w:rPr>
          <w:delText>73</w:delText>
        </w:r>
      </w:del>
      <w:r w:rsidR="00B854F9">
        <w:rPr>
          <w:noProof/>
        </w:rPr>
        <w:fldChar w:fldCharType="end"/>
      </w:r>
      <w:r w:rsidRPr="00791D37">
        <w:t xml:space="preserve"> Topología con 6 nodos</w:t>
      </w:r>
      <w:bookmarkEnd w:id="2978"/>
      <w:bookmarkEnd w:id="2979"/>
      <w:bookmarkEnd w:id="2980"/>
    </w:p>
    <w:p w14:paraId="612795A0" w14:textId="77777777" w:rsidR="0074559B" w:rsidRPr="00791D37" w:rsidRDefault="0074559B" w:rsidP="00791D37">
      <w:r w:rsidRPr="00791D37">
        <w:rPr>
          <w:b/>
          <w:bCs/>
        </w:rPr>
        <w:t>Nota:</w:t>
      </w:r>
      <w:r w:rsidRPr="00791D37">
        <w:t xml:space="preserve"> Las direcciones RLOC16 indicadas en esta topología serán usadas para una mejor identificación de los nodos en el desarrollo y documentación de la prueba. Estas direcciones cambiarán cada vez que se vuelva a iniciar la red, por lo que no se deberán tomar como valores de referencia.</w:t>
      </w:r>
    </w:p>
    <w:p w14:paraId="46A407C5" w14:textId="77777777" w:rsidR="0074559B" w:rsidRPr="00791D37" w:rsidRDefault="0074559B" w:rsidP="00791D37">
      <w:r w:rsidRPr="00791D37">
        <w:t>En este casó los dos nodos MED formados por las PCB se unieron a la red como nodos hijo del Router con RLOC16 0x2400, el nodo Router formado por la tercera PCB, mientras que el nodo MED Dongle es el nodo hijo del otro nodo Router Dongle con dirección RLOC16 0x6800.</w:t>
      </w:r>
    </w:p>
    <w:p w14:paraId="1DCAF8F2" w14:textId="77777777" w:rsidR="0074559B" w:rsidRPr="00791D37" w:rsidRDefault="0074559B" w:rsidP="00791D37">
      <w:r w:rsidRPr="00791D37">
        <w:t>En esta prueba, las diferentes rutas de envío de mensajes UDP a través de sockets han sido:</w:t>
      </w:r>
    </w:p>
    <w:p w14:paraId="0EBD105E" w14:textId="77777777" w:rsidR="0074559B" w:rsidRPr="00791D37" w:rsidRDefault="0074559B" w:rsidP="00791D37">
      <w:pPr>
        <w:pStyle w:val="Prrafodelista"/>
        <w:numPr>
          <w:ilvl w:val="0"/>
          <w:numId w:val="14"/>
        </w:numPr>
      </w:pPr>
      <w:r w:rsidRPr="00791D37">
        <w:rPr>
          <w:b/>
          <w:bCs/>
        </w:rPr>
        <w:t>Nodo MED Dongle (0x6802):</w:t>
      </w:r>
      <w:r w:rsidRPr="00791D37">
        <w:t xml:space="preserve"> Envía a los 3 nodos de PCB Cookie, teniendo que dar 2 saltos en caso de enviar al nodo REED (0x2400), y 3 saltos a los otros dos nodos MED de PCB (0x2401 y 0x2402).</w:t>
      </w:r>
    </w:p>
    <w:p w14:paraId="06299F53" w14:textId="77777777" w:rsidR="0074559B" w:rsidRPr="00791D37" w:rsidRDefault="0074559B" w:rsidP="00791D37">
      <w:pPr>
        <w:pStyle w:val="Prrafodelista"/>
        <w:numPr>
          <w:ilvl w:val="0"/>
          <w:numId w:val="14"/>
        </w:numPr>
      </w:pPr>
      <w:r w:rsidRPr="00791D37">
        <w:rPr>
          <w:b/>
          <w:bCs/>
        </w:rPr>
        <w:lastRenderedPageBreak/>
        <w:t>Nodo REED Dongle (0x6800)</w:t>
      </w:r>
      <w:r w:rsidRPr="00791D37">
        <w:t>: Envía a los 3 nodos de PCB, teniendo 1 y 2 saltos respectivamente.</w:t>
      </w:r>
    </w:p>
    <w:p w14:paraId="05D1D6F9" w14:textId="77777777" w:rsidR="0074559B" w:rsidRPr="00791D37" w:rsidRDefault="0074559B" w:rsidP="00791D37">
      <w:pPr>
        <w:pStyle w:val="Prrafodelista"/>
        <w:numPr>
          <w:ilvl w:val="0"/>
          <w:numId w:val="14"/>
        </w:numPr>
      </w:pPr>
      <w:r w:rsidRPr="00791D37">
        <w:rPr>
          <w:b/>
          <w:bCs/>
        </w:rPr>
        <w:t>Nodo MED Coockie Completa (0x2402)</w:t>
      </w:r>
      <w:r w:rsidRPr="00791D37">
        <w:t>: Envía al nodo REED formado por el Dongle.</w:t>
      </w:r>
    </w:p>
    <w:p w14:paraId="5E30BB30" w14:textId="77777777" w:rsidR="0074559B" w:rsidRPr="00791D37" w:rsidRDefault="0074559B" w:rsidP="00791D37">
      <w:pPr>
        <w:pStyle w:val="Prrafodelista"/>
        <w:numPr>
          <w:ilvl w:val="0"/>
          <w:numId w:val="14"/>
        </w:numPr>
      </w:pPr>
      <w:r w:rsidRPr="00791D37">
        <w:rPr>
          <w:b/>
          <w:bCs/>
        </w:rPr>
        <w:t>Nodos MED (0x2401) y REED (0x2400)</w:t>
      </w:r>
      <w:r w:rsidRPr="00791D37">
        <w:t xml:space="preserve"> de PCB Coockie restantes solo reciben.</w:t>
      </w:r>
    </w:p>
    <w:p w14:paraId="0E8A0B24" w14:textId="77777777" w:rsidR="0074559B" w:rsidRPr="00791D37" w:rsidRDefault="0074559B" w:rsidP="00791D37">
      <w:pPr>
        <w:pStyle w:val="Prrafodelista"/>
        <w:numPr>
          <w:ilvl w:val="0"/>
          <w:numId w:val="14"/>
        </w:numPr>
      </w:pPr>
      <w:r w:rsidRPr="00791D37">
        <w:rPr>
          <w:b/>
          <w:bCs/>
        </w:rPr>
        <w:t>PC</w:t>
      </w:r>
      <w:r w:rsidRPr="00791D37">
        <w:t>: Envía a todos los nodos, teniendo 1 y 2 saltos dentro de la red Thread.</w:t>
      </w:r>
    </w:p>
    <w:p w14:paraId="60DA0A5D" w14:textId="77777777" w:rsidR="0074559B" w:rsidRPr="00791D37" w:rsidRDefault="0074559B" w:rsidP="00791D37">
      <w:r w:rsidRPr="00791D37">
        <w:t>Los mensajes enviados han sido de 6 bytes, los enviados desde los nodos, y de entre 13 y 100 bytes en el caso de los enviados desde el PC. Esto se debe a la mayor facilidad del cambio en el tamaño de los mensajes en el caso de los enviados desde el PC, debido a que evita que al modificar el programa del microcontrolador, el nodo deje no solo de enviar mensajes si no que pueda desconectarse de la red por algún envío erróneo desde el microcontrolador.</w:t>
      </w:r>
    </w:p>
    <w:p w14:paraId="27CC8B05" w14:textId="77777777" w:rsidR="0074559B" w:rsidRPr="00791D37" w:rsidRDefault="0074559B" w:rsidP="00791D37">
      <w:r w:rsidRPr="00791D37">
        <w:t>Esta prueba se realizó durante 5 horas varias veces. En una de las ocasiones se observa que en ocasiones alguno de los REED cambian su dirección RLOC16. Al cambiar la dirección RLOC16, el enlace con el nodo hijo se pierde y este último se pasa a ser nodo hijo del otro nodo REED, que era más cercano que el BR. Alrededor de los 5 minutos, los nodos que habían cambiado de nodo padre, vuelven a conectarse al nodo padre REED inicial. En los dos cambios de nodo padre, los mensajes UDP enviados, se siguen recibiendo correctamente sin ningún problema, por lo que se puede apreciar como la red Thread es capaz de reajustarse correctamente cuando un nodo se cae o se reconecta.</w:t>
      </w:r>
    </w:p>
    <w:p w14:paraId="6CFE149B" w14:textId="77777777" w:rsidR="0074559B" w:rsidRPr="00791D37" w:rsidRDefault="0074559B" w:rsidP="00791D37">
      <w:r w:rsidRPr="00791D37">
        <w:t>Con el cambio del tamaño de los mensajes enviados desde el PC, se observa que, incluso para mensajes largos de 100 bytes, la red sigue siendo estable durante largo tiempo sin problemas de perdidas de datos en los nodos receptores.</w:t>
      </w:r>
    </w:p>
    <w:p w14:paraId="6A697DAF" w14:textId="77777777" w:rsidR="0074559B" w:rsidRPr="00791D37" w:rsidRDefault="0074559B" w:rsidP="00791D37">
      <w:r w:rsidRPr="00791D37">
        <w:t xml:space="preserve">Al igual que en </w:t>
      </w:r>
      <w:hyperlink w:anchor="_4.3.5.2._Envío_/" w:history="1">
        <w:r w:rsidRPr="00791D37">
          <w:rPr>
            <w:rStyle w:val="Hipervnculo"/>
          </w:rPr>
          <w:t>Envío / Recibo de Sockets</w:t>
        </w:r>
      </w:hyperlink>
      <w:r w:rsidRPr="00791D37">
        <w:t>, se observa que, cuando un mensaje UDP pasa por uno de los nodos intermedios, este nodo intermedio da un aviso por la herramienta KiTools indicando el nodo del que proviene el mensaje y el nodo al que se envía. Por ejemplo:</w:t>
      </w:r>
    </w:p>
    <w:p w14:paraId="6C079AAF" w14:textId="77777777" w:rsidR="0074559B" w:rsidRPr="00791D37" w:rsidRDefault="0074559B" w:rsidP="00791D37">
      <w:r w:rsidRPr="00791D37">
        <w:t>En el caso de los mensajes enviados desde en nodo MED (0x6802) al nodo MED 0x2401, el mensaje daría 3 saltos para llegar desde el emisor al receptor, teniendo 2 puntos medios, los dos REED.</w:t>
      </w:r>
    </w:p>
    <w:p w14:paraId="7AC60BEE" w14:textId="77777777" w:rsidR="0074559B" w:rsidRPr="00791D37" w:rsidRDefault="0074559B" w:rsidP="00791D37">
      <w:pPr>
        <w:pStyle w:val="Prrafodelista"/>
        <w:numPr>
          <w:ilvl w:val="0"/>
          <w:numId w:val="14"/>
        </w:numPr>
      </w:pPr>
      <w:r w:rsidRPr="00791D37">
        <w:t>En el primer REED por donde pasa el mensaje, nodo 0x6800, indicará que se reciben datos por el RX provenientes del nodo 0x6802, y que se envían por el TX al nodo 0x2400, el siguiente REED.</w:t>
      </w:r>
    </w:p>
    <w:p w14:paraId="1AC49A15" w14:textId="77777777" w:rsidR="0074559B" w:rsidRPr="00791D37" w:rsidRDefault="0074559B" w:rsidP="00791D37">
      <w:pPr>
        <w:pStyle w:val="Prrafodelista"/>
        <w:numPr>
          <w:ilvl w:val="0"/>
          <w:numId w:val="14"/>
        </w:numPr>
      </w:pPr>
      <w:r w:rsidRPr="00791D37">
        <w:t>En el segundo REED por donde pasa el mensaje, nodo 0x2400, indicará que se reciben datos por el RX provenientes del nodo 0x6800 y se envían por el TX al nodo 0x2401.</w:t>
      </w:r>
    </w:p>
    <w:p w14:paraId="0357CB69" w14:textId="77777777" w:rsidR="0074559B" w:rsidRPr="00791D37" w:rsidRDefault="0074559B" w:rsidP="00791D37">
      <w:pPr>
        <w:pStyle w:val="Prrafodelista"/>
        <w:numPr>
          <w:ilvl w:val="0"/>
          <w:numId w:val="14"/>
        </w:numPr>
      </w:pPr>
      <w:r w:rsidRPr="00791D37">
        <w:t xml:space="preserve">El nodo MED 0x2401, al recibir el mensaje UDP, y al ser el receptor, dará un aviso por UART, en caso de tener un host conectado por puerto UART, con los datos de la IP del emisor (nodo 0x6802) y con el mensaje recibido. También se mostrará por la herramienta KiTools que se han recibido datos por el RX de la dirección IP del emisor y el tamaño en bytes del mensaje recibido. </w:t>
      </w:r>
    </w:p>
    <w:p w14:paraId="5A231BF6" w14:textId="77777777" w:rsidR="0074559B" w:rsidRPr="00791D37" w:rsidRDefault="0074559B" w:rsidP="00791D37"/>
    <w:p w14:paraId="36038BF1" w14:textId="265116B5" w:rsidR="0074559B" w:rsidRPr="00791D37" w:rsidRDefault="0074559B" w:rsidP="00791D37">
      <w:pPr>
        <w:pStyle w:val="Ttulo1"/>
        <w:numPr>
          <w:ilvl w:val="0"/>
          <w:numId w:val="1"/>
        </w:numPr>
      </w:pPr>
      <w:bookmarkStart w:id="2983" w:name="_Toc81499477"/>
      <w:bookmarkStart w:id="2984" w:name="_Toc81650480"/>
      <w:r w:rsidRPr="00791D37">
        <w:t>CONCLUSIONE</w:t>
      </w:r>
      <w:bookmarkEnd w:id="2983"/>
      <w:r w:rsidR="00D6148E" w:rsidRPr="00791D37">
        <w:t>S Y LÍNEAS FUTURAS</w:t>
      </w:r>
      <w:bookmarkEnd w:id="2984"/>
    </w:p>
    <w:p w14:paraId="411C5A38" w14:textId="77777777" w:rsidR="0074559B" w:rsidRPr="00791D37" w:rsidRDefault="0074559B" w:rsidP="00791D37"/>
    <w:p w14:paraId="77BDDCA0" w14:textId="77777777" w:rsidR="0074559B" w:rsidRPr="00791D37" w:rsidRDefault="0074559B" w:rsidP="00791D37">
      <w:r w:rsidRPr="00791D37">
        <w:t xml:space="preserve">En este proyecto se ha buscado la viabilidad de la implementación de las comunicaciones THREAD en el sistema de la Coockie. Aparte de su viabilidad, se buscaba un diseño simple para integrar el dispositivo KTWM102, para implementar este tipo de comunicaciones y </w:t>
      </w:r>
      <w:r w:rsidRPr="00791D37">
        <w:lastRenderedPageBreak/>
        <w:t>estudiar las diferentes formas de configuración de redes, buscando la configuración idónea para una red THREAD adaptada a las necesidades del proyecto.</w:t>
      </w:r>
    </w:p>
    <w:p w14:paraId="49C5CE80" w14:textId="77777777" w:rsidR="0074559B" w:rsidRPr="00791D37" w:rsidRDefault="0074559B" w:rsidP="00791D37">
      <w:r w:rsidRPr="00791D37">
        <w:t>Tras las diferentes pruebas realizadas, se ha visto que:</w:t>
      </w:r>
    </w:p>
    <w:p w14:paraId="448FDF63" w14:textId="77777777" w:rsidR="0074559B" w:rsidRPr="00791D37" w:rsidRDefault="0074559B" w:rsidP="00791D37">
      <w:pPr>
        <w:pStyle w:val="Prrafodelista"/>
        <w:numPr>
          <w:ilvl w:val="0"/>
          <w:numId w:val="14"/>
        </w:numPr>
      </w:pPr>
      <w:r w:rsidRPr="00791D37">
        <w:t>Las redes THREAD son redes bastante estables y con una buena capacidad multisalto entre nodos con muy escasa pérdida de la información enviada.</w:t>
      </w:r>
    </w:p>
    <w:p w14:paraId="5E79BF77" w14:textId="77777777" w:rsidR="0074559B" w:rsidRPr="00791D37" w:rsidRDefault="0074559B" w:rsidP="00791D37">
      <w:pPr>
        <w:pStyle w:val="Prrafodelista"/>
      </w:pPr>
    </w:p>
    <w:p w14:paraId="7FB324A6" w14:textId="77777777" w:rsidR="0074559B" w:rsidRPr="00791D37" w:rsidRDefault="0074559B" w:rsidP="00791D37">
      <w:pPr>
        <w:pStyle w:val="Prrafodelista"/>
        <w:numPr>
          <w:ilvl w:val="0"/>
          <w:numId w:val="14"/>
        </w:numPr>
      </w:pPr>
      <w:r w:rsidRPr="00791D37">
        <w:t>Variedad de opciones en las configuraciones disponibles a la hora de configurar tanto la red como los diferentes nodos que la compondrán.</w:t>
      </w:r>
    </w:p>
    <w:p w14:paraId="1691EE24" w14:textId="77777777" w:rsidR="0074559B" w:rsidRPr="00791D37" w:rsidRDefault="0074559B" w:rsidP="00791D37">
      <w:pPr>
        <w:pStyle w:val="Prrafodelista"/>
      </w:pPr>
    </w:p>
    <w:p w14:paraId="77699C0A" w14:textId="77777777" w:rsidR="0074559B" w:rsidRPr="00791D37" w:rsidRDefault="0074559B" w:rsidP="00791D37">
      <w:pPr>
        <w:pStyle w:val="Prrafodelista"/>
        <w:numPr>
          <w:ilvl w:val="0"/>
          <w:numId w:val="14"/>
        </w:numPr>
      </w:pPr>
      <w:r w:rsidRPr="00791D37">
        <w:t>Sencillez a la hora de crear la red y de configurar los nodos para su unión gracias a la herramienta KiTools y los comandos KSH, los cuáles son con una interfaz sencilla con lenguaje humano.</w:t>
      </w:r>
    </w:p>
    <w:p w14:paraId="299417FB" w14:textId="77777777" w:rsidR="0074559B" w:rsidRPr="00791D37" w:rsidRDefault="0074559B" w:rsidP="00791D37">
      <w:pPr>
        <w:pStyle w:val="Prrafodelista"/>
      </w:pPr>
    </w:p>
    <w:p w14:paraId="3168C4D6" w14:textId="77777777" w:rsidR="0074559B" w:rsidRPr="00791D37" w:rsidRDefault="0074559B" w:rsidP="00791D37">
      <w:pPr>
        <w:pStyle w:val="Prrafodelista"/>
        <w:numPr>
          <w:ilvl w:val="0"/>
          <w:numId w:val="14"/>
        </w:numPr>
      </w:pPr>
      <w:r w:rsidRPr="00791D37">
        <w:t xml:space="preserve">Estabilidad térmica de los Dongles USB (dispositivos KTDG102) y en la PCB diseñada con el KTWM102. Se aumenta 1 o 2 grados la temperatura del KTWM102 a lo largo de pruebas de 2 horas con un alto funcionamiento en los nodos y en ambientes con el sol impactando directamente sobre dichos nodos. Por lo que en ambientes normales sin mucha carga de trabajo sobre el nodo, no habrá problema con los nodos.  </w:t>
      </w:r>
    </w:p>
    <w:p w14:paraId="1B54189E" w14:textId="06D5E14A" w:rsidR="0074559B" w:rsidRPr="00791D37" w:rsidRDefault="0074559B" w:rsidP="00791D37"/>
    <w:p w14:paraId="1CE2BBD3" w14:textId="77777777" w:rsidR="00D6148E" w:rsidRPr="00791D37" w:rsidRDefault="00D6148E" w:rsidP="00791D37">
      <w:r w:rsidRPr="00791D37">
        <w:t>Un posible desarrollo futuro para este proyecto es la integración de la capa de sensores a los nodos desarrollados. A su vez se podría desarrollar una plataforma Web donde se puedan enviar por mensajes UDP mediante Sockets las medidas tomadas por los diferentes nodos y se pueda ir gestionando la red mediante esta Web, ya sea desde la configuración de los tiempos de envío de las medidas desde los nodos, el poder ver el estados de cada nodo, etc.</w:t>
      </w:r>
    </w:p>
    <w:p w14:paraId="414C427A" w14:textId="77777777" w:rsidR="00D6148E" w:rsidRPr="00791D37" w:rsidRDefault="00D6148E" w:rsidP="00791D37">
      <w:r w:rsidRPr="00791D37">
        <w:t>Esta propuesta de añadir una plataforma Web de gestión, ayudaría a una gestión mucho más fácil de los nodos, ya que el panel de Administración Web proporcionado por el Border Router solo aporta como datos el rol y la dirección IP de los nodos conectados, a la vez que la topología de red generada, mientras que con una plataforma Web creada en específico podría mostrar datos como las medidas de los sensores, el estado de la batería de cada nodo, etc.</w:t>
      </w:r>
    </w:p>
    <w:p w14:paraId="56307AC5" w14:textId="77777777" w:rsidR="00D6148E" w:rsidRPr="00791D37" w:rsidRDefault="00D6148E" w:rsidP="00791D37"/>
    <w:p w14:paraId="044114D5" w14:textId="77777777" w:rsidR="0074559B" w:rsidRPr="00791D37" w:rsidRDefault="0074559B" w:rsidP="00791D37">
      <w:pPr>
        <w:pStyle w:val="Prrafodelista"/>
      </w:pPr>
    </w:p>
    <w:p w14:paraId="7063EDC7" w14:textId="645B7ED0" w:rsidR="0074559B" w:rsidRPr="00791D37" w:rsidRDefault="0074559B" w:rsidP="00791D37"/>
    <w:p w14:paraId="44A5DDEF" w14:textId="77777777" w:rsidR="0074559B" w:rsidRPr="00791D37" w:rsidRDefault="0074559B" w:rsidP="00791D37">
      <w:pPr>
        <w:rPr>
          <w:rFonts w:eastAsiaTheme="majorEastAsia"/>
          <w:color w:val="2F5496" w:themeColor="accent1" w:themeShade="BF"/>
          <w:sz w:val="32"/>
          <w:szCs w:val="32"/>
        </w:rPr>
      </w:pPr>
      <w:r w:rsidRPr="00791D37">
        <w:br w:type="page"/>
      </w:r>
    </w:p>
    <w:p w14:paraId="62AB2C29" w14:textId="77777777" w:rsidR="0074559B" w:rsidRPr="00791D37" w:rsidRDefault="0074559B" w:rsidP="00791D37">
      <w:pPr>
        <w:pStyle w:val="Ttulo1"/>
        <w:numPr>
          <w:ilvl w:val="0"/>
          <w:numId w:val="1"/>
        </w:numPr>
      </w:pPr>
      <w:bookmarkStart w:id="2985" w:name="_Toc81499480"/>
      <w:bookmarkStart w:id="2986" w:name="_Toc81650481"/>
      <w:r w:rsidRPr="00791D37">
        <w:lastRenderedPageBreak/>
        <w:t>BIBLIOGRAFÍA</w:t>
      </w:r>
      <w:bookmarkEnd w:id="2985"/>
      <w:bookmarkEnd w:id="2986"/>
    </w:p>
    <w:p w14:paraId="5BCA0513" w14:textId="04766E34" w:rsidR="0074559B" w:rsidRPr="00791D37" w:rsidRDefault="0074559B" w:rsidP="00791D37"/>
    <w:p w14:paraId="1B67A29B" w14:textId="607A1EE8" w:rsidR="006242EF" w:rsidRPr="006242EF" w:rsidRDefault="00AD1498" w:rsidP="006242EF">
      <w:pPr>
        <w:widowControl w:val="0"/>
        <w:autoSpaceDE w:val="0"/>
        <w:autoSpaceDN w:val="0"/>
        <w:adjustRightInd w:val="0"/>
        <w:spacing w:line="240" w:lineRule="auto"/>
        <w:ind w:left="640" w:hanging="640"/>
        <w:rPr>
          <w:noProof/>
          <w:szCs w:val="24"/>
          <w:lang w:val="en-US"/>
        </w:rPr>
      </w:pPr>
      <w:r w:rsidRPr="00791D37">
        <w:fldChar w:fldCharType="begin" w:fldLock="1"/>
      </w:r>
      <w:r w:rsidRPr="00791D37">
        <w:rPr>
          <w:lang w:val="en-US"/>
        </w:rPr>
        <w:instrText xml:space="preserve">ADDIN Mendeley Bibliography CSL_BIBLIOGRAPHY </w:instrText>
      </w:r>
      <w:r w:rsidRPr="00791D37">
        <w:fldChar w:fldCharType="separate"/>
      </w:r>
      <w:r w:rsidR="006242EF" w:rsidRPr="006242EF">
        <w:rPr>
          <w:noProof/>
          <w:szCs w:val="24"/>
          <w:lang w:val="en-US"/>
        </w:rPr>
        <w:t>[1]</w:t>
      </w:r>
      <w:r w:rsidR="006242EF" w:rsidRPr="006242EF">
        <w:rPr>
          <w:noProof/>
          <w:szCs w:val="24"/>
          <w:lang w:val="en-US"/>
        </w:rPr>
        <w:tab/>
        <w:t xml:space="preserve">S. Li, L. Da Xu, and S. Zhao, “5G Internet of Things: A survey,” </w:t>
      </w:r>
      <w:r w:rsidR="006242EF" w:rsidRPr="006242EF">
        <w:rPr>
          <w:i/>
          <w:iCs/>
          <w:noProof/>
          <w:szCs w:val="24"/>
          <w:lang w:val="en-US"/>
        </w:rPr>
        <w:t>J. Ind. Inf. Integr.</w:t>
      </w:r>
      <w:r w:rsidR="006242EF" w:rsidRPr="006242EF">
        <w:rPr>
          <w:noProof/>
          <w:szCs w:val="24"/>
          <w:lang w:val="en-US"/>
        </w:rPr>
        <w:t>, vol. 10, no. February, pp. 1–9, 2018, doi: 10.1016/j.jii.2018.01.005.</w:t>
      </w:r>
    </w:p>
    <w:p w14:paraId="71D5DA84"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w:t>
      </w:r>
      <w:r w:rsidRPr="006242EF">
        <w:rPr>
          <w:noProof/>
          <w:szCs w:val="24"/>
          <w:lang w:val="en-US"/>
        </w:rPr>
        <w:tab/>
        <w:t xml:space="preserve">R. M. Gomathi, G. H. S. Krishna, E. Brumancia, and Y. M. Dhas, “A Survey on IoT Technologies, Evolution and Architecture,” </w:t>
      </w:r>
      <w:r w:rsidRPr="006242EF">
        <w:rPr>
          <w:i/>
          <w:iCs/>
          <w:noProof/>
          <w:szCs w:val="24"/>
          <w:lang w:val="en-US"/>
        </w:rPr>
        <w:t>2nd Int. Conf. Comput. Commun. Signal Process. Spec. Focus Technol. Innov. Smart Environ. ICCCSP 2018</w:t>
      </w:r>
      <w:r w:rsidRPr="006242EF">
        <w:rPr>
          <w:noProof/>
          <w:szCs w:val="24"/>
          <w:lang w:val="en-US"/>
        </w:rPr>
        <w:t>, no. Icccsp, pp. 1–5, 2018, doi: 10.1109/ICCCSP.2018.8452820.</w:t>
      </w:r>
    </w:p>
    <w:p w14:paraId="342CDB5C"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3]</w:t>
      </w:r>
      <w:r w:rsidRPr="006242EF">
        <w:rPr>
          <w:noProof/>
          <w:szCs w:val="24"/>
          <w:lang w:val="en-US"/>
        </w:rPr>
        <w:tab/>
        <w:t xml:space="preserve">L. Da Xu, W. He, and S. Li, “Internet of things in industries: A survey,” </w:t>
      </w:r>
      <w:r w:rsidRPr="006242EF">
        <w:rPr>
          <w:i/>
          <w:iCs/>
          <w:noProof/>
          <w:szCs w:val="24"/>
          <w:lang w:val="en-US"/>
        </w:rPr>
        <w:t>IEEE Trans. Ind. Informatics</w:t>
      </w:r>
      <w:r w:rsidRPr="006242EF">
        <w:rPr>
          <w:noProof/>
          <w:szCs w:val="24"/>
          <w:lang w:val="en-US"/>
        </w:rPr>
        <w:t>, vol. 10, no. 4, pp. 2233–2243, 2014, doi: 10.1109/TII.2014.2300753.</w:t>
      </w:r>
    </w:p>
    <w:p w14:paraId="37E8375B"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4]</w:t>
      </w:r>
      <w:r w:rsidRPr="006242EF">
        <w:rPr>
          <w:noProof/>
          <w:szCs w:val="24"/>
          <w:lang w:val="en-US"/>
        </w:rPr>
        <w:tab/>
        <w:t xml:space="preserve">A. J. Albarakati, J. Qayyum, and K. a. Fakeeh, “A Survey on 6LowPAN &amp; its Future Research Challenges,” </w:t>
      </w:r>
      <w:r w:rsidRPr="006242EF">
        <w:rPr>
          <w:i/>
          <w:iCs/>
          <w:noProof/>
          <w:szCs w:val="24"/>
          <w:lang w:val="en-US"/>
        </w:rPr>
        <w:t>Int. J. Comput. Sci. Mob. Comput.</w:t>
      </w:r>
      <w:r w:rsidRPr="006242EF">
        <w:rPr>
          <w:noProof/>
          <w:szCs w:val="24"/>
          <w:lang w:val="en-US"/>
        </w:rPr>
        <w:t>, vol. 3, no. 10, pp. 558–570, 2014.</w:t>
      </w:r>
    </w:p>
    <w:p w14:paraId="62A07D37"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5]</w:t>
      </w:r>
      <w:r w:rsidRPr="006242EF">
        <w:rPr>
          <w:noProof/>
          <w:szCs w:val="24"/>
          <w:lang w:val="en-US"/>
        </w:rPr>
        <w:tab/>
        <w:t xml:space="preserve">Y. Chen </w:t>
      </w:r>
      <w:r w:rsidRPr="006242EF">
        <w:rPr>
          <w:i/>
          <w:iCs/>
          <w:noProof/>
          <w:szCs w:val="24"/>
          <w:lang w:val="en-US"/>
        </w:rPr>
        <w:t>et al.</w:t>
      </w:r>
      <w:r w:rsidRPr="006242EF">
        <w:rPr>
          <w:noProof/>
          <w:szCs w:val="24"/>
          <w:lang w:val="en-US"/>
        </w:rPr>
        <w:t xml:space="preserve">, “6LoWPAN stacks: A survey,” </w:t>
      </w:r>
      <w:r w:rsidRPr="006242EF">
        <w:rPr>
          <w:i/>
          <w:iCs/>
          <w:noProof/>
          <w:szCs w:val="24"/>
          <w:lang w:val="en-US"/>
        </w:rPr>
        <w:t>7th Int. Conf. Wirel. Commun. Netw. Mob. Comput. WiCOM 2011</w:t>
      </w:r>
      <w:r w:rsidRPr="006242EF">
        <w:rPr>
          <w:noProof/>
          <w:szCs w:val="24"/>
          <w:lang w:val="en-US"/>
        </w:rPr>
        <w:t>, pp. 6–9, 2011, doi: 10.1109/wicom.2011.6040344.</w:t>
      </w:r>
    </w:p>
    <w:p w14:paraId="41F09B0B"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6]</w:t>
      </w:r>
      <w:r w:rsidRPr="006242EF">
        <w:rPr>
          <w:noProof/>
          <w:szCs w:val="24"/>
          <w:lang w:val="en-US"/>
        </w:rPr>
        <w:tab/>
        <w:t xml:space="preserve">Z. Shelby and C. Bormann, </w:t>
      </w:r>
      <w:r w:rsidRPr="006242EF">
        <w:rPr>
          <w:i/>
          <w:iCs/>
          <w:noProof/>
          <w:szCs w:val="24"/>
          <w:lang w:val="en-US"/>
        </w:rPr>
        <w:t>6LoWPAN: The Wireless Embedded Internet</w:t>
      </w:r>
      <w:r w:rsidRPr="006242EF">
        <w:rPr>
          <w:noProof/>
          <w:szCs w:val="24"/>
          <w:lang w:val="en-US"/>
        </w:rPr>
        <w:t>, no. c. 2009.</w:t>
      </w:r>
    </w:p>
    <w:p w14:paraId="4678DCB2"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7]</w:t>
      </w:r>
      <w:r w:rsidRPr="006242EF">
        <w:rPr>
          <w:noProof/>
          <w:szCs w:val="24"/>
          <w:lang w:val="en-US"/>
        </w:rPr>
        <w:tab/>
        <w:t xml:space="preserve">Z. Yang and C. H. Chang, “6LoWPAN overview and implementations,” </w:t>
      </w:r>
      <w:r w:rsidRPr="006242EF">
        <w:rPr>
          <w:i/>
          <w:iCs/>
          <w:noProof/>
          <w:szCs w:val="24"/>
          <w:lang w:val="en-US"/>
        </w:rPr>
        <w:t>Proc. 2019 Int. Conf. Embed. Wirel. Syst. Networks</w:t>
      </w:r>
      <w:r w:rsidRPr="006242EF">
        <w:rPr>
          <w:noProof/>
          <w:szCs w:val="24"/>
          <w:lang w:val="en-US"/>
        </w:rPr>
        <w:t>, pp. 357–361, 2019, [Online]. Available: https://dl.acm.org/doi/10.5555/3324320.3324409.</w:t>
      </w:r>
    </w:p>
    <w:p w14:paraId="25B7817E"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8]</w:t>
      </w:r>
      <w:r w:rsidRPr="006242EF">
        <w:rPr>
          <w:noProof/>
          <w:szCs w:val="24"/>
          <w:lang w:val="en-US"/>
        </w:rPr>
        <w:tab/>
        <w:t xml:space="preserve">W. Rzepecki, L. Iwanecki, and P. Ryba, “IEEE 802.15.4 thread mesh network - Data transmission in harsh environment,” </w:t>
      </w:r>
      <w:r w:rsidRPr="006242EF">
        <w:rPr>
          <w:i/>
          <w:iCs/>
          <w:noProof/>
          <w:szCs w:val="24"/>
          <w:lang w:val="en-US"/>
        </w:rPr>
        <w:t>Proc. - 2018 IEEE 6th Int. Conf. Futur. Internet Things Cloud Work. W-FiCloud 2018</w:t>
      </w:r>
      <w:r w:rsidRPr="006242EF">
        <w:rPr>
          <w:noProof/>
          <w:szCs w:val="24"/>
          <w:lang w:val="en-US"/>
        </w:rPr>
        <w:t>, pp. 42–47, 2018, doi: 10.1109/W-FiCloud.2018.00013.</w:t>
      </w:r>
    </w:p>
    <w:p w14:paraId="0BEF76AC"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9]</w:t>
      </w:r>
      <w:r w:rsidRPr="006242EF">
        <w:rPr>
          <w:noProof/>
          <w:szCs w:val="24"/>
          <w:lang w:val="en-US"/>
        </w:rPr>
        <w:tab/>
        <w:t>Thread Group, “Thread 1.1. 1 Specification.” Thread Group, 2017.</w:t>
      </w:r>
    </w:p>
    <w:p w14:paraId="7CA86B4A"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0]</w:t>
      </w:r>
      <w:r w:rsidRPr="006242EF">
        <w:rPr>
          <w:noProof/>
          <w:szCs w:val="24"/>
          <w:lang w:val="en-US"/>
        </w:rPr>
        <w:tab/>
        <w:t>Kirale, “KTWM102 Thread NCP module.” pp. 1–17, [Online]. Available: www.kirale.com.</w:t>
      </w:r>
    </w:p>
    <w:p w14:paraId="6428E8AC"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1]</w:t>
      </w:r>
      <w:r w:rsidRPr="006242EF">
        <w:rPr>
          <w:noProof/>
          <w:szCs w:val="24"/>
          <w:lang w:val="en-US"/>
        </w:rPr>
        <w:tab/>
        <w:t>Kirale, “Kirale Command-Line Shell,” 2019.</w:t>
      </w:r>
    </w:p>
    <w:p w14:paraId="1072F2D1"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2]</w:t>
      </w:r>
      <w:r w:rsidRPr="006242EF">
        <w:rPr>
          <w:noProof/>
          <w:szCs w:val="24"/>
          <w:lang w:val="en-US"/>
        </w:rPr>
        <w:tab/>
        <w:t xml:space="preserve">I. Unwala, Z. Taqvi, and J. Lu, “Thread: An IoT protocol,” </w:t>
      </w:r>
      <w:r w:rsidRPr="006242EF">
        <w:rPr>
          <w:i/>
          <w:iCs/>
          <w:noProof/>
          <w:szCs w:val="24"/>
          <w:lang w:val="en-US"/>
        </w:rPr>
        <w:t>IEEE Green Technol. Conf.</w:t>
      </w:r>
      <w:r w:rsidRPr="006242EF">
        <w:rPr>
          <w:noProof/>
          <w:szCs w:val="24"/>
          <w:lang w:val="en-US"/>
        </w:rPr>
        <w:t>, vol. 2018-April, pp. 161–167, 2018, doi: 10.1109/GreenTech.2018.00037.</w:t>
      </w:r>
    </w:p>
    <w:p w14:paraId="24D9F7B8"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3]</w:t>
      </w:r>
      <w:r w:rsidRPr="006242EF">
        <w:rPr>
          <w:noProof/>
          <w:szCs w:val="24"/>
          <w:lang w:val="en-US"/>
        </w:rPr>
        <w:tab/>
        <w:t xml:space="preserve">J. Gopaluni, I. Unwala, J. Lu, and X. Yang, “Implementation of GUI for open thread,” </w:t>
      </w:r>
      <w:r w:rsidRPr="006242EF">
        <w:rPr>
          <w:i/>
          <w:iCs/>
          <w:noProof/>
          <w:szCs w:val="24"/>
          <w:lang w:val="en-US"/>
        </w:rPr>
        <w:t>Proc. - 2018 Int. Conf. Comput. Sci. Comput. Intell. CSCI 2018</w:t>
      </w:r>
      <w:r w:rsidRPr="006242EF">
        <w:rPr>
          <w:noProof/>
          <w:szCs w:val="24"/>
          <w:lang w:val="en-US"/>
        </w:rPr>
        <w:t>, pp. 1015–1018, 2018, doi: 10.1109/CSCI46756.2018.00196.</w:t>
      </w:r>
    </w:p>
    <w:p w14:paraId="590125BC"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4]</w:t>
      </w:r>
      <w:r w:rsidRPr="006242EF">
        <w:rPr>
          <w:noProof/>
          <w:szCs w:val="24"/>
          <w:lang w:val="en-US"/>
        </w:rPr>
        <w:tab/>
        <w:t xml:space="preserve">I. Unwala, Z. Taqvi, and J. Lu, “IoT security: ZWave and thread,” </w:t>
      </w:r>
      <w:r w:rsidRPr="006242EF">
        <w:rPr>
          <w:i/>
          <w:iCs/>
          <w:noProof/>
          <w:szCs w:val="24"/>
          <w:lang w:val="en-US"/>
        </w:rPr>
        <w:t>IEEE Green Technol. Conf.</w:t>
      </w:r>
      <w:r w:rsidRPr="006242EF">
        <w:rPr>
          <w:noProof/>
          <w:szCs w:val="24"/>
          <w:lang w:val="en-US"/>
        </w:rPr>
        <w:t>, vol. 2018-April, pp. 176–182, 2018, doi: 10.1109/GreenTech.2018.00040.</w:t>
      </w:r>
    </w:p>
    <w:p w14:paraId="1C11799C"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5]</w:t>
      </w:r>
      <w:r w:rsidRPr="006242EF">
        <w:rPr>
          <w:noProof/>
          <w:szCs w:val="24"/>
          <w:lang w:val="en-US"/>
        </w:rPr>
        <w:tab/>
        <w:t>IEEE Std 802.15.4, “IEEE Standards, Part 15.4: Wireless Medium Access Control (MAC) and Physical Layer (PHY) Specifications for Low- Rate Wireless Personal Area Networks (WPANs),” 2006.</w:t>
      </w:r>
    </w:p>
    <w:p w14:paraId="6573271E"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6]</w:t>
      </w:r>
      <w:r w:rsidRPr="006242EF">
        <w:rPr>
          <w:noProof/>
          <w:szCs w:val="24"/>
          <w:lang w:val="en-US"/>
        </w:rPr>
        <w:tab/>
        <w:t>“RFC 4944, “Transmission of IPv6 Packets over IEEE 802.15.4 Networks",” 2007. https://tools.ietf.org/html/rfc4944.</w:t>
      </w:r>
    </w:p>
    <w:p w14:paraId="0DB094C0"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7]</w:t>
      </w:r>
      <w:r w:rsidRPr="006242EF">
        <w:rPr>
          <w:noProof/>
          <w:szCs w:val="24"/>
          <w:lang w:val="en-US"/>
        </w:rPr>
        <w:tab/>
        <w:t>“RFC 6282 ‘Compression Format for IPv6 Datagrams over IEEE 802.15.4-Based Networks,’” 2019. https://tools.ietf.org/html/rfc6282.</w:t>
      </w:r>
    </w:p>
    <w:p w14:paraId="4A473DFA"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8]</w:t>
      </w:r>
      <w:r w:rsidRPr="006242EF">
        <w:rPr>
          <w:noProof/>
          <w:szCs w:val="24"/>
          <w:lang w:val="en-US"/>
        </w:rPr>
        <w:tab/>
        <w:t>“RFC 2460 ‘Internet Protocol, Version 6 (IPv6) Specification,’” 1998. .</w:t>
      </w:r>
    </w:p>
    <w:p w14:paraId="2A216A73"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9]</w:t>
      </w:r>
      <w:r w:rsidRPr="006242EF">
        <w:rPr>
          <w:noProof/>
          <w:szCs w:val="24"/>
          <w:lang w:val="en-US"/>
        </w:rPr>
        <w:tab/>
        <w:t xml:space="preserve">“RFC 4291 ‘IP Version 6 Addressing Architecture,’” 2006. </w:t>
      </w:r>
      <w:r w:rsidRPr="006242EF">
        <w:rPr>
          <w:noProof/>
          <w:szCs w:val="24"/>
          <w:lang w:val="en-US"/>
        </w:rPr>
        <w:lastRenderedPageBreak/>
        <w:t>https://www.ietf.org/rfc/rfc4291.</w:t>
      </w:r>
    </w:p>
    <w:p w14:paraId="5EFD9451"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0]</w:t>
      </w:r>
      <w:r w:rsidRPr="006242EF">
        <w:rPr>
          <w:noProof/>
          <w:szCs w:val="24"/>
          <w:lang w:val="en-US"/>
        </w:rPr>
        <w:tab/>
        <w:t>“RFC 4443 ‘Internet Control Message Protocol (ICMPv6) for the Internet Protocol Version 6 (IPv6) Specification,’” 2006. https://tools.ietf.org/html/rfc4443.</w:t>
      </w:r>
    </w:p>
    <w:p w14:paraId="412FDFC3"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1]</w:t>
      </w:r>
      <w:r w:rsidRPr="006242EF">
        <w:rPr>
          <w:noProof/>
          <w:szCs w:val="24"/>
          <w:lang w:val="en-US"/>
        </w:rPr>
        <w:tab/>
        <w:t>“RFC 768 ‘ User Datagram Protocol,’” 1980. https://tools.ietf.org/html/rfc768.</w:t>
      </w:r>
    </w:p>
    <w:p w14:paraId="64A80ABD"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2]</w:t>
      </w:r>
      <w:r w:rsidRPr="006242EF">
        <w:rPr>
          <w:noProof/>
          <w:szCs w:val="24"/>
          <w:lang w:val="en-US"/>
        </w:rPr>
        <w:tab/>
        <w:t>“RFC 1122 ‘Requirements for Internet Hosts -- Communication Layers,’” 1989. https://tools.ietf.org/html/rfc1122.</w:t>
      </w:r>
    </w:p>
    <w:p w14:paraId="1DB0D8C4"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3]</w:t>
      </w:r>
      <w:r w:rsidRPr="006242EF">
        <w:rPr>
          <w:noProof/>
          <w:szCs w:val="24"/>
          <w:lang w:val="en-US"/>
        </w:rPr>
        <w:tab/>
        <w:t xml:space="preserve">M. B. Tamboli and D. D. Ambawade, “Secure and efficient CoAP based authentication and access control for internet of things (IoT),” </w:t>
      </w:r>
      <w:r w:rsidRPr="006242EF">
        <w:rPr>
          <w:i/>
          <w:iCs/>
          <w:noProof/>
          <w:szCs w:val="24"/>
          <w:lang w:val="en-US"/>
        </w:rPr>
        <w:t>2016 IEEE Int. Conf. Recent Trends Electron. Inf. Commun. Technol. RTEICT 2016 - Proc.</w:t>
      </w:r>
      <w:r w:rsidRPr="006242EF">
        <w:rPr>
          <w:noProof/>
          <w:szCs w:val="24"/>
          <w:lang w:val="en-US"/>
        </w:rPr>
        <w:t>, pp. 1245–1250, 2017, doi: 10.1109/RTEICT.2016.7808031.</w:t>
      </w:r>
    </w:p>
    <w:p w14:paraId="2478A475"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4]</w:t>
      </w:r>
      <w:r w:rsidRPr="006242EF">
        <w:rPr>
          <w:noProof/>
          <w:szCs w:val="24"/>
          <w:lang w:val="en-US"/>
        </w:rPr>
        <w:tab/>
        <w:t xml:space="preserve">C. Bormann, A. P. Castellani, and Z. Shelby, “CoAP: An application protocol for billions of tiny internet nodes,” </w:t>
      </w:r>
      <w:r w:rsidRPr="006242EF">
        <w:rPr>
          <w:i/>
          <w:iCs/>
          <w:noProof/>
          <w:szCs w:val="24"/>
          <w:lang w:val="en-US"/>
        </w:rPr>
        <w:t>IEEE Internet Comput.</w:t>
      </w:r>
      <w:r w:rsidRPr="006242EF">
        <w:rPr>
          <w:noProof/>
          <w:szCs w:val="24"/>
          <w:lang w:val="en-US"/>
        </w:rPr>
        <w:t>, vol. 16, no. 2, pp. 62–67, 2012, doi: 10.1109/MIC.2012.29.</w:t>
      </w:r>
    </w:p>
    <w:p w14:paraId="4349DA65"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5]</w:t>
      </w:r>
      <w:r w:rsidRPr="006242EF">
        <w:rPr>
          <w:noProof/>
          <w:szCs w:val="24"/>
          <w:lang w:val="en-US"/>
        </w:rPr>
        <w:tab/>
        <w:t>“RFC 6347 ‘Datagram Transport Layer Security Version 1.2,’” 2012. https://tools.ietf.org/html/rfc6347.</w:t>
      </w:r>
    </w:p>
    <w:p w14:paraId="034C2FE2"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6]</w:t>
      </w:r>
      <w:r w:rsidRPr="006242EF">
        <w:rPr>
          <w:noProof/>
          <w:szCs w:val="24"/>
          <w:lang w:val="en-US"/>
        </w:rPr>
        <w:tab/>
        <w:t>“RFC 7250 ‘Using Raw Public Keys in Transport Layer Security (TLS) and Datagram Transport Layer Security (DTLS),’” 2014. https://tools.ietf.org/html/rfc7250.</w:t>
      </w:r>
    </w:p>
    <w:p w14:paraId="1CD5A6C1" w14:textId="77777777" w:rsidR="006242EF" w:rsidRPr="006242EF" w:rsidRDefault="006242EF" w:rsidP="006242EF">
      <w:pPr>
        <w:widowControl w:val="0"/>
        <w:autoSpaceDE w:val="0"/>
        <w:autoSpaceDN w:val="0"/>
        <w:adjustRightInd w:val="0"/>
        <w:spacing w:line="240" w:lineRule="auto"/>
        <w:ind w:left="640" w:hanging="640"/>
        <w:rPr>
          <w:noProof/>
          <w:lang w:val="en-US"/>
        </w:rPr>
      </w:pPr>
      <w:r w:rsidRPr="006242EF">
        <w:rPr>
          <w:noProof/>
          <w:szCs w:val="24"/>
          <w:lang w:val="en-US"/>
        </w:rPr>
        <w:t>[27]</w:t>
      </w:r>
      <w:r w:rsidRPr="006242EF">
        <w:rPr>
          <w:noProof/>
          <w:szCs w:val="24"/>
          <w:lang w:val="en-US"/>
        </w:rPr>
        <w:tab/>
        <w:t>“RFC 5246 ‘The Transport Layer Security (TLS) Protocol Version 1.2,’” 2008. https://tools.ietf.org/html/rfc5246.</w:t>
      </w:r>
    </w:p>
    <w:p w14:paraId="4E6E79FC" w14:textId="19FB218A" w:rsidR="00AD1498" w:rsidRPr="00791D37" w:rsidRDefault="00AD1498" w:rsidP="00791D37">
      <w:r w:rsidRPr="00791D37">
        <w:fldChar w:fldCharType="end"/>
      </w:r>
    </w:p>
    <w:sectPr w:rsidR="00AD1498" w:rsidRPr="00791D37" w:rsidSect="00593FA6">
      <w:headerReference w:type="default" r:id="rId104"/>
      <w:footerReference w:type="default" r:id="rId105"/>
      <w:type w:val="continuous"/>
      <w:pgSz w:w="11906" w:h="16838"/>
      <w:pgMar w:top="1418" w:right="1418" w:bottom="1418" w:left="141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708" w:author="GABRIEL NOE MUJICA ROJAS" w:date="2021-09-02T12:11:00Z" w:initials="GNMR">
    <w:p w14:paraId="40D8322C" w14:textId="77777777" w:rsidR="00D6148E" w:rsidRDefault="00DA3B27" w:rsidP="00791D37">
      <w:r>
        <w:rPr>
          <w:rStyle w:val="Refdecomentario"/>
        </w:rPr>
        <w:annotationRef/>
      </w:r>
      <w:r>
        <w:t>Aquí hay que incluir los objetivos y alcance del trabajo</w:t>
      </w:r>
      <w:r w:rsidR="00D6148E">
        <w:t xml:space="preserve"> La estructura del documento debe ser:</w:t>
      </w:r>
    </w:p>
    <w:p w14:paraId="4109A81D" w14:textId="77777777" w:rsidR="00D6148E" w:rsidRPr="008F166F" w:rsidRDefault="00D6148E" w:rsidP="00791D37">
      <w:pPr>
        <w:pStyle w:val="Prrafodelista"/>
        <w:numPr>
          <w:ilvl w:val="0"/>
          <w:numId w:val="8"/>
        </w:numPr>
        <w:rPr>
          <w:rFonts w:eastAsiaTheme="majorEastAsia"/>
          <w:color w:val="2F5496" w:themeColor="accent1" w:themeShade="BF"/>
          <w:sz w:val="32"/>
          <w:szCs w:val="32"/>
        </w:rPr>
      </w:pPr>
      <w:r>
        <w:t>Introducción y objetivos del trabajo</w:t>
      </w:r>
    </w:p>
    <w:p w14:paraId="2A832A1E" w14:textId="77777777" w:rsidR="00D6148E" w:rsidRPr="008F166F" w:rsidRDefault="00D6148E" w:rsidP="00791D37">
      <w:pPr>
        <w:pStyle w:val="Prrafodelista"/>
        <w:numPr>
          <w:ilvl w:val="0"/>
          <w:numId w:val="8"/>
        </w:numPr>
        <w:rPr>
          <w:rFonts w:eastAsiaTheme="majorEastAsia"/>
          <w:color w:val="2F5496" w:themeColor="accent1" w:themeShade="BF"/>
          <w:sz w:val="32"/>
          <w:szCs w:val="32"/>
        </w:rPr>
      </w:pPr>
      <w:r>
        <w:t>Estado del arte</w:t>
      </w:r>
    </w:p>
    <w:p w14:paraId="04F3829D" w14:textId="77777777" w:rsidR="00D6148E" w:rsidRPr="008F166F" w:rsidRDefault="00D6148E" w:rsidP="00791D37">
      <w:pPr>
        <w:pStyle w:val="Prrafodelista"/>
        <w:numPr>
          <w:ilvl w:val="0"/>
          <w:numId w:val="8"/>
        </w:numPr>
        <w:rPr>
          <w:rFonts w:eastAsiaTheme="majorEastAsia"/>
          <w:color w:val="2F5496" w:themeColor="accent1" w:themeShade="BF"/>
          <w:sz w:val="32"/>
          <w:szCs w:val="32"/>
        </w:rPr>
      </w:pPr>
      <w:r>
        <w:t>Análisis de la tecnología Thread y configuración de dispositivos</w:t>
      </w:r>
    </w:p>
    <w:p w14:paraId="0CE67FFA" w14:textId="77777777" w:rsidR="00D6148E" w:rsidRPr="008F166F" w:rsidRDefault="00D6148E" w:rsidP="00791D37">
      <w:pPr>
        <w:pStyle w:val="Prrafodelista"/>
        <w:numPr>
          <w:ilvl w:val="0"/>
          <w:numId w:val="8"/>
        </w:numPr>
        <w:rPr>
          <w:rFonts w:eastAsiaTheme="majorEastAsia"/>
          <w:color w:val="2F5496" w:themeColor="accent1" w:themeShade="BF"/>
          <w:sz w:val="32"/>
          <w:szCs w:val="32"/>
        </w:rPr>
      </w:pPr>
      <w:r>
        <w:t>Diseño e implementación hardware</w:t>
      </w:r>
    </w:p>
    <w:p w14:paraId="01C8637B" w14:textId="77777777" w:rsidR="00D6148E" w:rsidRPr="008F166F" w:rsidRDefault="00D6148E" w:rsidP="00791D37">
      <w:pPr>
        <w:pStyle w:val="Prrafodelista"/>
        <w:numPr>
          <w:ilvl w:val="0"/>
          <w:numId w:val="8"/>
        </w:numPr>
        <w:rPr>
          <w:rFonts w:eastAsiaTheme="majorEastAsia"/>
          <w:color w:val="2F5496" w:themeColor="accent1" w:themeShade="BF"/>
          <w:sz w:val="32"/>
          <w:szCs w:val="32"/>
        </w:rPr>
      </w:pPr>
      <w:r>
        <w:t>Pruebas experimentales</w:t>
      </w:r>
    </w:p>
    <w:p w14:paraId="7F9D07FF" w14:textId="77777777" w:rsidR="00D6148E" w:rsidRPr="008F166F" w:rsidRDefault="00D6148E" w:rsidP="00791D37">
      <w:pPr>
        <w:pStyle w:val="Prrafodelista"/>
        <w:numPr>
          <w:ilvl w:val="0"/>
          <w:numId w:val="8"/>
        </w:numPr>
        <w:rPr>
          <w:rFonts w:eastAsiaTheme="majorEastAsia"/>
          <w:color w:val="2F5496" w:themeColor="accent1" w:themeShade="BF"/>
          <w:sz w:val="32"/>
          <w:szCs w:val="32"/>
        </w:rPr>
      </w:pPr>
      <w:r>
        <w:t>Conclusiones y líneas futuras</w:t>
      </w:r>
    </w:p>
    <w:p w14:paraId="5872E4DA" w14:textId="4648C92F" w:rsidR="00DA3B27" w:rsidRDefault="00DA3B27" w:rsidP="00791D37">
      <w:pPr>
        <w:pStyle w:val="Textocomentario"/>
      </w:pPr>
    </w:p>
  </w:comment>
  <w:comment w:id="1709" w:author="GABRIEL NOE MUJICA ROJAS" w:date="2021-09-02T12:18:00Z" w:initials="GNMR">
    <w:p w14:paraId="4AC2537D" w14:textId="77777777" w:rsidR="00DA3B27" w:rsidRDefault="00DA3B27" w:rsidP="00791D37">
      <w:pPr>
        <w:pStyle w:val="Textocomentario"/>
      </w:pPr>
      <w:r>
        <w:rPr>
          <w:rStyle w:val="Refdecomentario"/>
        </w:rPr>
        <w:annotationRef/>
      </w:r>
      <w:r>
        <w:t>Estos son los objetivos específicos, pero hay que incluir un par de párrafo con los objetivos generales del trabajo, que tienen que ver con la exploración, análisis/estudio del protocolo Thread para se integrado en la plataforma Cookies, mediante la implementación de una nueva capa hardware de comunicaciones</w:t>
      </w:r>
    </w:p>
  </w:comment>
  <w:comment w:id="1717" w:author="GABRIEL NOE MUJICA ROJAS" w:date="2021-09-02T11:57:00Z" w:initials="GNMR">
    <w:p w14:paraId="3E847E08" w14:textId="77777777" w:rsidR="00DA3B27" w:rsidRDefault="00DA3B27" w:rsidP="00791D37">
      <w:pPr>
        <w:pStyle w:val="Textocomentario"/>
      </w:pPr>
      <w:r>
        <w:rPr>
          <w:rStyle w:val="Refdecomentario"/>
        </w:rPr>
        <w:annotationRef/>
      </w:r>
      <w:r>
        <w:t xml:space="preserve">No tiene relación con la frase relacionada con WSN. En general, los conceptos están muy desconectados entre sí. </w:t>
      </w:r>
    </w:p>
  </w:comment>
  <w:comment w:id="1716" w:author="GABRIEL NOE MUJICA ROJAS" w:date="2021-09-02T12:00:00Z" w:initials="GNMR">
    <w:p w14:paraId="7BE3D1C5" w14:textId="77777777" w:rsidR="00DA3B27" w:rsidRDefault="00DA3B27" w:rsidP="00791D37">
      <w:pPr>
        <w:pStyle w:val="Textocomentario"/>
      </w:pPr>
      <w:r>
        <w:rPr>
          <w:rStyle w:val="Refdecomentario"/>
        </w:rPr>
        <w:annotationRef/>
      </w:r>
      <w:r>
        <w:t xml:space="preserve">Estas traduciendo de forma literal el paper que referencias y eso no es correcto. Puedes referenciar conceptos importantes de artículos que sean de interés para el documento, pero no copiar o traducir literalmente. Además, el artículo que referencias es de una calidad baja, muy general. </w:t>
      </w:r>
    </w:p>
  </w:comment>
  <w:comment w:id="1724" w:author="GABRIEL NOE MUJICA ROJAS" w:date="2021-09-02T12:05:00Z" w:initials="GNMR">
    <w:p w14:paraId="6DF35CBD" w14:textId="77777777" w:rsidR="00DA3B27" w:rsidRDefault="00DA3B27" w:rsidP="00791D37">
      <w:pPr>
        <w:pStyle w:val="Textocomentario"/>
      </w:pPr>
      <w:r>
        <w:rPr>
          <w:rStyle w:val="Refdecomentario"/>
        </w:rPr>
        <w:annotationRef/>
      </w:r>
      <w:r>
        <w:t>Copia del paper traducido al español</w:t>
      </w:r>
    </w:p>
  </w:comment>
  <w:comment w:id="1773" w:author="GABRIEL NOE MUJICA ROJAS" w:date="2021-09-02T12:12:00Z" w:initials="GNMR">
    <w:p w14:paraId="2C39A756" w14:textId="77777777" w:rsidR="00DA3B27" w:rsidRDefault="00DA3B27" w:rsidP="00791D37">
      <w:pPr>
        <w:pStyle w:val="Textocomentario"/>
      </w:pPr>
      <w:r>
        <w:rPr>
          <w:rStyle w:val="Refdecomentario"/>
        </w:rPr>
        <w:annotationRef/>
      </w:r>
      <w:r>
        <w:t>Muchas partes del documento están escritas con un lenguaje poco técnico. Hay que mejorar la redacción de este tipo de frases.</w:t>
      </w:r>
    </w:p>
    <w:p w14:paraId="3AD55EA4" w14:textId="77777777" w:rsidR="00DA3B27" w:rsidRDefault="00DA3B27" w:rsidP="00791D37">
      <w:pPr>
        <w:pStyle w:val="Textocomentario"/>
      </w:pPr>
    </w:p>
  </w:comment>
  <w:comment w:id="1792" w:author="GABRIEL NOE MUJICA ROJAS" w:date="2021-09-02T12:10:00Z" w:initials="GNMR">
    <w:p w14:paraId="4F1DC9CF" w14:textId="77777777" w:rsidR="00B62082" w:rsidRDefault="00B62082" w:rsidP="00791D37">
      <w:pPr>
        <w:pStyle w:val="Textocomentario"/>
      </w:pPr>
      <w:r>
        <w:rPr>
          <w:rStyle w:val="Refdecomentario"/>
        </w:rPr>
        <w:annotationRef/>
      </w:r>
      <w:r>
        <w:t>Aquí hay que incluir al menos un párrafo de introducción a Thread y puesto que es el protocolo seleccionado se profundizará en la sección 2.3</w:t>
      </w:r>
    </w:p>
  </w:comment>
  <w:comment w:id="1798" w:author="GABRIEL NOE MUJICA ROJAS" w:date="2021-09-02T12:14:00Z" w:initials="GNMR">
    <w:p w14:paraId="44D3EC21" w14:textId="77777777" w:rsidR="00B62082" w:rsidRDefault="00B62082" w:rsidP="00791D37">
      <w:pPr>
        <w:pStyle w:val="Textocomentario"/>
      </w:pPr>
      <w:r>
        <w:rPr>
          <w:rStyle w:val="Refdecomentario"/>
        </w:rPr>
        <w:annotationRef/>
      </w:r>
      <w:r>
        <w:t>En general, si hay secciones enteras con copia literal hay que reescribirlas.</w:t>
      </w:r>
    </w:p>
  </w:comment>
  <w:comment w:id="1809" w:author="GABRIEL NOE MUJICA ROJAS" w:date="2021-09-02T12:16:00Z" w:initials="GNMR">
    <w:p w14:paraId="11169757" w14:textId="77777777" w:rsidR="00B62082" w:rsidRDefault="00B62082" w:rsidP="00791D37">
      <w:pPr>
        <w:pStyle w:val="Textocomentario"/>
      </w:pPr>
      <w:r>
        <w:rPr>
          <w:rStyle w:val="Refdecomentario"/>
        </w:rPr>
        <w:annotationRef/>
      </w:r>
      <w:r>
        <w:t>Mejorar la calidad de las imágenes</w:t>
      </w:r>
    </w:p>
  </w:comment>
  <w:comment w:id="1833" w:author="GABRIEL NOE MUJICA ROJAS" w:date="2021-09-02T12:16:00Z" w:initials="GNMR">
    <w:p w14:paraId="2AB8A6EB" w14:textId="77777777" w:rsidR="00B62082" w:rsidRDefault="00B62082" w:rsidP="00791D37">
      <w:pPr>
        <w:pStyle w:val="Textocomentario"/>
      </w:pPr>
      <w:r>
        <w:rPr>
          <w:rStyle w:val="Refdecomentario"/>
        </w:rPr>
        <w:annotationRef/>
      </w:r>
      <w:r>
        <w:t>Traducción literal. Utiliza el término en inglés Commissioning</w:t>
      </w:r>
    </w:p>
  </w:comment>
  <w:comment w:id="1836" w:author="GABRIEL NOE MUJICA ROJAS" w:date="2021-09-02T12:20:00Z" w:initials="GNMR">
    <w:p w14:paraId="5E62ADAA" w14:textId="77777777" w:rsidR="00571788" w:rsidRDefault="00571788" w:rsidP="00791D37">
      <w:pPr>
        <w:pStyle w:val="Textocomentario"/>
      </w:pPr>
      <w:r>
        <w:rPr>
          <w:rStyle w:val="Refdecomentario"/>
        </w:rPr>
        <w:annotationRef/>
      </w:r>
      <w:r>
        <w:t xml:space="preserve">Esta sección se tiene que llamar, por ejemplo, “Análisis de tecnología Thread” y hay que incluir un análisis inicial de porqué seleccionamos estos módulos y mencionar alguno más disponible en el mercado. </w:t>
      </w:r>
    </w:p>
    <w:p w14:paraId="0AAD3930" w14:textId="79BF76C1" w:rsidR="00571788" w:rsidRDefault="00571788" w:rsidP="00791D37">
      <w:pPr>
        <w:pStyle w:val="Textocomentario"/>
      </w:pPr>
      <w:r>
        <w:t>Luego se pasa a la explicación de su funcionamient</w:t>
      </w:r>
      <w:r w:rsidR="00151189">
        <w:t>o</w:t>
      </w:r>
      <w:r>
        <w:t xml:space="preserve"> y las configuraciones. </w:t>
      </w:r>
    </w:p>
  </w:comment>
  <w:comment w:id="1837" w:author="JORGE CONTRERAS ORTIZ" w:date="2021-09-03T23:34:00Z" w:initials="JCO">
    <w:p w14:paraId="2F070BC2" w14:textId="3C634C20" w:rsidR="00890963" w:rsidRPr="00151189" w:rsidRDefault="00890963">
      <w:pPr>
        <w:pStyle w:val="Textocomentario"/>
      </w:pPr>
      <w:r>
        <w:rPr>
          <w:rStyle w:val="Refdecomentario"/>
        </w:rPr>
        <w:annotationRef/>
      </w:r>
    </w:p>
  </w:comment>
  <w:comment w:id="1841" w:author="JORGE CONTRERAS ORTIZ" w:date="2021-09-04T00:16:00Z" w:initials="JCO">
    <w:p w14:paraId="1C99FEAE" w14:textId="075BEE11" w:rsidR="006F13B4" w:rsidRDefault="006F13B4">
      <w:pPr>
        <w:pStyle w:val="Textocomentario"/>
      </w:pPr>
      <w:r>
        <w:rPr>
          <w:rStyle w:val="Refdecomentario"/>
        </w:rPr>
        <w:annotationRef/>
      </w:r>
      <w:r>
        <w:t>Añadido un pequeño análisis del mercado</w:t>
      </w:r>
    </w:p>
  </w:comment>
  <w:comment w:id="2045" w:author="GABRIEL NOE MUJICA ROJAS" w:date="2021-09-02T12:25:00Z" w:initials="GNMR">
    <w:p w14:paraId="3277A587" w14:textId="77777777" w:rsidR="00571788" w:rsidRDefault="00571788" w:rsidP="00791D37">
      <w:pPr>
        <w:pStyle w:val="Textocomentario"/>
      </w:pPr>
      <w:r>
        <w:rPr>
          <w:rStyle w:val="Refdecomentario"/>
        </w:rPr>
        <w:annotationRef/>
      </w:r>
      <w:r>
        <w:t xml:space="preserve">Hay que hablar de las características tecnológicas del módulo seleccionado, y cómo implementa las funcionalidades del protocolo Thread, para luego pasar a los detalles de configuración. </w:t>
      </w:r>
    </w:p>
  </w:comment>
  <w:comment w:id="2044" w:author="JORGE CONTRERAS ORTIZ" w:date="2021-09-03T18:18:00Z" w:initials="JCO">
    <w:p w14:paraId="4889959B" w14:textId="1BBEF26A" w:rsidR="00537564" w:rsidRDefault="00537564" w:rsidP="00791D37">
      <w:pPr>
        <w:pStyle w:val="Textocomentario"/>
      </w:pPr>
      <w:r>
        <w:rPr>
          <w:rStyle w:val="Refdecomentario"/>
        </w:rPr>
        <w:annotationRef/>
      </w:r>
      <w:r>
        <w:t>Se añaden justo encima</w:t>
      </w:r>
    </w:p>
  </w:comment>
  <w:comment w:id="2115" w:author="GABRIEL NOE MUJICA ROJAS" w:date="2021-09-02T12:22:00Z" w:initials="GNMR">
    <w:p w14:paraId="5DE6AAA7" w14:textId="77777777" w:rsidR="00571788" w:rsidRDefault="00571788" w:rsidP="00791D37">
      <w:pPr>
        <w:pStyle w:val="Textocomentario"/>
      </w:pPr>
      <w:r>
        <w:rPr>
          <w:rStyle w:val="Refdecomentario"/>
        </w:rPr>
        <w:annotationRef/>
      </w:r>
      <w:r>
        <w:t>Esto está en primera persona y es muy coloquial. Es un documento de TFM y no un tutorial, por lo que hay que escribirlo de manera formal.</w:t>
      </w:r>
    </w:p>
  </w:comment>
  <w:comment w:id="2547" w:author="JORGE CONTRERAS ORTIZ" w:date="2021-09-04T12:52:00Z" w:initials="JCO">
    <w:p w14:paraId="745875FF" w14:textId="00B3B1ED" w:rsidR="00FE1EC4" w:rsidRDefault="00FE1EC4">
      <w:pPr>
        <w:pStyle w:val="Textocomentario"/>
      </w:pPr>
      <w:r>
        <w:rPr>
          <w:rStyle w:val="Refdecomentario"/>
        </w:rPr>
        <w:annotationRef/>
      </w:r>
    </w:p>
  </w:comment>
  <w:comment w:id="2738" w:author="GABRIEL NOE MUJICA ROJAS" w:date="2021-09-02T12:38:00Z" w:initials="GNMR">
    <w:p w14:paraId="5D4EAA93" w14:textId="77777777" w:rsidR="0074559B" w:rsidRDefault="0074559B" w:rsidP="00791D37">
      <w:pPr>
        <w:pStyle w:val="Textocomentario"/>
      </w:pPr>
      <w:r>
        <w:rPr>
          <w:rStyle w:val="Refdecomentario"/>
        </w:rPr>
        <w:annotationRef/>
      </w:r>
      <w:r>
        <w:t>Incluir fotos de la plada real fabricada y montada</w:t>
      </w:r>
    </w:p>
  </w:comment>
  <w:comment w:id="2855" w:author="GABRIEL NOE MUJICA ROJAS" w:date="2021-09-02T12:31:00Z" w:initials="GNMR">
    <w:p w14:paraId="2DF2B23A" w14:textId="77777777" w:rsidR="0074559B" w:rsidRDefault="0074559B" w:rsidP="00791D37">
      <w:pPr>
        <w:pStyle w:val="Textocomentario"/>
      </w:pPr>
      <w:r>
        <w:rPr>
          <w:rStyle w:val="Refdecomentario"/>
        </w:rPr>
        <w:annotationRef/>
      </w:r>
      <w:r>
        <w:t xml:space="preserve">Falta título de figura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872E4DA" w15:done="0"/>
  <w15:commentEx w15:paraId="4AC2537D" w15:done="0"/>
  <w15:commentEx w15:paraId="3E847E08" w15:done="0"/>
  <w15:commentEx w15:paraId="7BE3D1C5" w15:done="0"/>
  <w15:commentEx w15:paraId="6DF35CBD" w15:done="0"/>
  <w15:commentEx w15:paraId="3AD55EA4" w15:done="0"/>
  <w15:commentEx w15:paraId="4F1DC9CF" w15:done="0"/>
  <w15:commentEx w15:paraId="44D3EC21" w15:done="0"/>
  <w15:commentEx w15:paraId="11169757" w15:done="0"/>
  <w15:commentEx w15:paraId="2AB8A6EB" w15:done="0"/>
  <w15:commentEx w15:paraId="0AAD3930" w15:done="0"/>
  <w15:commentEx w15:paraId="2F070BC2" w15:paraIdParent="0AAD3930" w15:done="0"/>
  <w15:commentEx w15:paraId="1C99FEAE" w15:done="0"/>
  <w15:commentEx w15:paraId="3277A587" w15:done="0"/>
  <w15:commentEx w15:paraId="4889959B" w15:paraIdParent="3277A587" w15:done="0"/>
  <w15:commentEx w15:paraId="5DE6AAA7" w15:done="0"/>
  <w15:commentEx w15:paraId="745875FF" w15:done="0"/>
  <w15:commentEx w15:paraId="5D4EAA93" w15:done="0"/>
  <w15:commentEx w15:paraId="2DF2B23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DB3DE1" w16cex:dateUtc="2021-09-02T10:11:00Z"/>
  <w16cex:commentExtensible w16cex:durableId="24DB8395" w16cex:dateUtc="2021-09-02T10:18:00Z"/>
  <w16cex:commentExtensible w16cex:durableId="24DB3ABD" w16cex:dateUtc="2021-09-02T09:57:00Z"/>
  <w16cex:commentExtensible w16cex:durableId="24DB3B42" w16cex:dateUtc="2021-09-02T10:00:00Z"/>
  <w16cex:commentExtensible w16cex:durableId="24DB3C72" w16cex:dateUtc="2021-09-02T10:05:00Z"/>
  <w16cex:commentExtensible w16cex:durableId="24DB3E1F" w16cex:dateUtc="2021-09-02T10:12:00Z"/>
  <w16cex:commentExtensible w16cex:durableId="24DB3D9B" w16cex:dateUtc="2021-09-02T10:10:00Z"/>
  <w16cex:commentExtensible w16cex:durableId="24DB3E8B" w16cex:dateUtc="2021-09-02T10:14:00Z"/>
  <w16cex:commentExtensible w16cex:durableId="24DB3F07" w16cex:dateUtc="2021-09-02T10:16:00Z"/>
  <w16cex:commentExtensible w16cex:durableId="24DB3F33" w16cex:dateUtc="2021-09-02T10:16:00Z"/>
  <w16cex:commentExtensible w16cex:durableId="24DB4016" w16cex:dateUtc="2021-09-02T10:20:00Z"/>
  <w16cex:commentExtensible w16cex:durableId="24DD2F96" w16cex:dateUtc="2021-09-03T21:34:00Z"/>
  <w16cex:commentExtensible w16cex:durableId="24DD3946" w16cex:dateUtc="2021-09-03T22:16:00Z"/>
  <w16cex:commentExtensible w16cex:durableId="24DB4151" w16cex:dateUtc="2021-09-02T10:25:00Z"/>
  <w16cex:commentExtensible w16cex:durableId="24DCE579" w16cex:dateUtc="2021-09-03T16:18:00Z"/>
  <w16cex:commentExtensible w16cex:durableId="24DB409F" w16cex:dateUtc="2021-09-02T10:22:00Z"/>
  <w16cex:commentExtensible w16cex:durableId="24DDEA7B" w16cex:dateUtc="2021-09-04T10:52:00Z"/>
  <w16cex:commentExtensible w16cex:durableId="24DB9477" w16cex:dateUtc="2021-09-02T10:38:00Z"/>
  <w16cex:commentExtensible w16cex:durableId="24DB8836" w16cex:dateUtc="2021-09-02T10: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872E4DA" w16cid:durableId="24DB3DE1"/>
  <w16cid:commentId w16cid:paraId="4AC2537D" w16cid:durableId="24DB8395"/>
  <w16cid:commentId w16cid:paraId="3E847E08" w16cid:durableId="24DB3ABD"/>
  <w16cid:commentId w16cid:paraId="7BE3D1C5" w16cid:durableId="24DB3B42"/>
  <w16cid:commentId w16cid:paraId="6DF35CBD" w16cid:durableId="24DB3C72"/>
  <w16cid:commentId w16cid:paraId="3AD55EA4" w16cid:durableId="24DB3E1F"/>
  <w16cid:commentId w16cid:paraId="4F1DC9CF" w16cid:durableId="24DB3D9B"/>
  <w16cid:commentId w16cid:paraId="44D3EC21" w16cid:durableId="24DB3E8B"/>
  <w16cid:commentId w16cid:paraId="11169757" w16cid:durableId="24DB3F07"/>
  <w16cid:commentId w16cid:paraId="2AB8A6EB" w16cid:durableId="24DB3F33"/>
  <w16cid:commentId w16cid:paraId="0AAD3930" w16cid:durableId="24DB4016"/>
  <w16cid:commentId w16cid:paraId="2F070BC2" w16cid:durableId="24DD2F96"/>
  <w16cid:commentId w16cid:paraId="1C99FEAE" w16cid:durableId="24DD3946"/>
  <w16cid:commentId w16cid:paraId="3277A587" w16cid:durableId="24DB4151"/>
  <w16cid:commentId w16cid:paraId="4889959B" w16cid:durableId="24DCE579"/>
  <w16cid:commentId w16cid:paraId="5DE6AAA7" w16cid:durableId="24DB409F"/>
  <w16cid:commentId w16cid:paraId="745875FF" w16cid:durableId="24DDEA7B"/>
  <w16cid:commentId w16cid:paraId="5D4EAA93" w16cid:durableId="24DB9477"/>
  <w16cid:commentId w16cid:paraId="2DF2B23A" w16cid:durableId="24DB883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EF1B63" w14:textId="77777777" w:rsidR="00B854F9" w:rsidRDefault="00B854F9" w:rsidP="00EA5ADB">
      <w:pPr>
        <w:spacing w:after="0" w:line="240" w:lineRule="auto"/>
      </w:pPr>
      <w:r>
        <w:separator/>
      </w:r>
    </w:p>
  </w:endnote>
  <w:endnote w:type="continuationSeparator" w:id="0">
    <w:p w14:paraId="26A9DE07" w14:textId="77777777" w:rsidR="00B854F9" w:rsidRDefault="00B854F9" w:rsidP="00EA5A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0" w:author="JORGE CONTRERAS ORTIZ" w:date="2021-09-04T11:53:00Z"/>
  <w:sdt>
    <w:sdtPr>
      <w:id w:val="719169437"/>
      <w:docPartObj>
        <w:docPartGallery w:val="Page Numbers (Bottom of Page)"/>
        <w:docPartUnique/>
      </w:docPartObj>
    </w:sdtPr>
    <w:sdtContent>
      <w:customXmlInsRangeEnd w:id="0"/>
      <w:p w14:paraId="159D7300" w14:textId="5697B7B0" w:rsidR="00675D4D" w:rsidRDefault="00675D4D">
        <w:pPr>
          <w:pStyle w:val="Piedepgina"/>
          <w:rPr>
            <w:ins w:id="1" w:author="JORGE CONTRERAS ORTIZ" w:date="2021-09-04T11:53:00Z"/>
          </w:rPr>
        </w:pPr>
        <w:ins w:id="2" w:author="JORGE CONTRERAS ORTIZ" w:date="2021-09-04T11:53:00Z">
          <w:r>
            <w:fldChar w:fldCharType="begin"/>
          </w:r>
          <w:r>
            <w:instrText>PAGE   \* MERGEFORMAT</w:instrText>
          </w:r>
          <w:r>
            <w:fldChar w:fldCharType="separate"/>
          </w:r>
          <w:r>
            <w:t>2</w:t>
          </w:r>
          <w:r>
            <w:fldChar w:fldCharType="end"/>
          </w:r>
        </w:ins>
      </w:p>
      <w:customXmlInsRangeStart w:id="3" w:author="JORGE CONTRERAS ORTIZ" w:date="2021-09-04T11:53:00Z"/>
    </w:sdtContent>
  </w:sdt>
  <w:customXmlInsRangeEnd w:id="3"/>
  <w:p w14:paraId="3F4AA5DE" w14:textId="3E567398" w:rsidR="00675D4D" w:rsidRDefault="00675D4D">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5" w:author="JORGE CONTRERAS ORTIZ" w:date="2021-09-04T09:15:00Z"/>
  <w:sdt>
    <w:sdtPr>
      <w:id w:val="-1912999173"/>
      <w:docPartObj>
        <w:docPartGallery w:val="Page Numbers (Bottom of Page)"/>
        <w:docPartUnique/>
      </w:docPartObj>
    </w:sdtPr>
    <w:sdtEndPr/>
    <w:sdtContent>
      <w:customXmlInsRangeEnd w:id="5"/>
      <w:p w14:paraId="71B8C0DB" w14:textId="6580569C" w:rsidR="00434554" w:rsidRDefault="00B854F9">
        <w:pPr>
          <w:pStyle w:val="Piedepgina"/>
          <w:jc w:val="right"/>
          <w:rPr>
            <w:ins w:id="6" w:author="JORGE CONTRERAS ORTIZ" w:date="2021-09-04T09:15:00Z"/>
          </w:rPr>
        </w:pPr>
      </w:p>
      <w:customXmlInsRangeStart w:id="7" w:author="JORGE CONTRERAS ORTIZ" w:date="2021-09-04T09:15:00Z"/>
    </w:sdtContent>
  </w:sdt>
  <w:customXmlInsRangeEnd w:id="7"/>
  <w:p w14:paraId="57CB8A44" w14:textId="77777777" w:rsidR="00434554" w:rsidRDefault="00434554">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1701" w:author="JORGE CONTRERAS ORTIZ" w:date="2021-09-04T09:15:00Z"/>
  <w:sdt>
    <w:sdtPr>
      <w:id w:val="1230808660"/>
      <w:docPartObj>
        <w:docPartGallery w:val="Page Numbers (Bottom of Page)"/>
        <w:docPartUnique/>
      </w:docPartObj>
    </w:sdtPr>
    <w:sdtEndPr/>
    <w:sdtContent>
      <w:customXmlInsRangeEnd w:id="1701"/>
      <w:p w14:paraId="19DF6A7A" w14:textId="77777777" w:rsidR="00434554" w:rsidRDefault="00434554">
        <w:pPr>
          <w:pStyle w:val="Piedepgina"/>
          <w:jc w:val="right"/>
          <w:rPr>
            <w:ins w:id="1702" w:author="JORGE CONTRERAS ORTIZ" w:date="2021-09-04T09:15:00Z"/>
          </w:rPr>
        </w:pPr>
        <w:ins w:id="1703" w:author="JORGE CONTRERAS ORTIZ" w:date="2021-09-04T09:17:00Z">
          <w:r>
            <w:fldChar w:fldCharType="begin"/>
          </w:r>
          <w:r>
            <w:instrText xml:space="preserve"> PAGE   \* MERGEFORMAT </w:instrText>
          </w:r>
        </w:ins>
        <w:r>
          <w:fldChar w:fldCharType="separate"/>
        </w:r>
        <w:r>
          <w:rPr>
            <w:noProof/>
          </w:rPr>
          <w:t>II</w:t>
        </w:r>
        <w:ins w:id="1704" w:author="JORGE CONTRERAS ORTIZ" w:date="2021-09-04T09:17:00Z">
          <w:r>
            <w:fldChar w:fldCharType="end"/>
          </w:r>
        </w:ins>
      </w:p>
      <w:customXmlInsRangeStart w:id="1705" w:author="JORGE CONTRERAS ORTIZ" w:date="2021-09-04T09:15:00Z"/>
    </w:sdtContent>
  </w:sdt>
  <w:customXmlInsRangeEnd w:id="1705"/>
  <w:p w14:paraId="2B04781A" w14:textId="77777777" w:rsidR="00434554" w:rsidRDefault="00434554">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2987" w:author="JORGE CONTRERAS ORTIZ" w:date="2021-09-04T09:24:00Z"/>
  <w:sdt>
    <w:sdtPr>
      <w:id w:val="-103726123"/>
      <w:docPartObj>
        <w:docPartGallery w:val="Page Numbers (Bottom of Page)"/>
        <w:docPartUnique/>
      </w:docPartObj>
    </w:sdtPr>
    <w:sdtEndPr>
      <w:rPr>
        <w:b/>
        <w:bCs/>
      </w:rPr>
    </w:sdtEndPr>
    <w:sdtContent>
      <w:customXmlInsRangeEnd w:id="2987"/>
      <w:p w14:paraId="520083D5" w14:textId="2343D905" w:rsidR="005B42F0" w:rsidRDefault="005B42F0">
        <w:pPr>
          <w:pStyle w:val="Piedepgina"/>
          <w:jc w:val="right"/>
          <w:rPr>
            <w:ins w:id="2988" w:author="JORGE CONTRERAS ORTIZ" w:date="2021-09-04T09:24:00Z"/>
          </w:rPr>
        </w:pPr>
        <w:ins w:id="2989" w:author="JORGE CONTRERAS ORTIZ" w:date="2021-09-04T09:24:00Z">
          <w:r>
            <w:fldChar w:fldCharType="begin"/>
          </w:r>
          <w:r>
            <w:instrText>PAGE   \* MERGEFORMAT</w:instrText>
          </w:r>
          <w:r>
            <w:fldChar w:fldCharType="separate"/>
          </w:r>
          <w:r>
            <w:t>2</w:t>
          </w:r>
          <w:r>
            <w:fldChar w:fldCharType="end"/>
          </w:r>
        </w:ins>
      </w:p>
      <w:customXmlInsRangeStart w:id="2990" w:author="JORGE CONTRERAS ORTIZ" w:date="2021-09-04T09:24:00Z"/>
    </w:sdtContent>
  </w:sdt>
  <w:customXmlInsRangeEnd w:id="2990"/>
  <w:p w14:paraId="10C003DA" w14:textId="77777777" w:rsidR="00434554" w:rsidRDefault="00434554">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BA7B55" w14:textId="77777777" w:rsidR="00B854F9" w:rsidRDefault="00B854F9" w:rsidP="00EA5ADB">
      <w:pPr>
        <w:spacing w:after="0" w:line="240" w:lineRule="auto"/>
      </w:pPr>
      <w:r>
        <w:separator/>
      </w:r>
    </w:p>
  </w:footnote>
  <w:footnote w:type="continuationSeparator" w:id="0">
    <w:p w14:paraId="63763218" w14:textId="77777777" w:rsidR="00B854F9" w:rsidRDefault="00B854F9" w:rsidP="00EA5AD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BB4B0A" w14:textId="77777777" w:rsidR="00327D33" w:rsidRDefault="00327D33">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86CCD"/>
    <w:multiLevelType w:val="hybridMultilevel"/>
    <w:tmpl w:val="1E840394"/>
    <w:lvl w:ilvl="0" w:tplc="0C0A0011">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068A7CEE"/>
    <w:multiLevelType w:val="multilevel"/>
    <w:tmpl w:val="ECD67132"/>
    <w:lvl w:ilvl="0">
      <w:start w:val="1"/>
      <w:numFmt w:val="decimal"/>
      <w:lvlText w:val="%1."/>
      <w:lvlJc w:val="left"/>
      <w:pPr>
        <w:ind w:left="720" w:hanging="360"/>
      </w:pPr>
      <w:rPr>
        <w:rFonts w:hint="default"/>
      </w:rPr>
    </w:lvl>
    <w:lvl w:ilvl="1">
      <w:start w:val="1"/>
      <w:numFmt w:val="decimal"/>
      <w:pStyle w:val="Ttulo2"/>
      <w:isLgl/>
      <w:lvlText w:val="%1.%2."/>
      <w:lvlJc w:val="left"/>
      <w:pPr>
        <w:ind w:left="1080" w:hanging="720"/>
      </w:pPr>
      <w:rPr>
        <w:rFonts w:hint="default"/>
      </w:rPr>
    </w:lvl>
    <w:lvl w:ilvl="2">
      <w:start w:val="1"/>
      <w:numFmt w:val="decimal"/>
      <w:pStyle w:val="Ttulo3"/>
      <w:isLgl/>
      <w:lvlText w:val="%1.%2.%3."/>
      <w:lvlJc w:val="left"/>
      <w:pPr>
        <w:ind w:left="1080" w:hanging="720"/>
      </w:pPr>
      <w:rPr>
        <w:rFonts w:ascii="Arial" w:hAnsi="Arial" w:cs="Arial" w:hint="default"/>
        <w:sz w:val="26"/>
        <w:szCs w:val="26"/>
      </w:rPr>
    </w:lvl>
    <w:lvl w:ilvl="3">
      <w:start w:val="1"/>
      <w:numFmt w:val="decimal"/>
      <w:pStyle w:val="Ttulo4"/>
      <w:isLgl/>
      <w:lvlText w:val="%1.%2.%3.%4."/>
      <w:lvlJc w:val="left"/>
      <w:pPr>
        <w:ind w:left="1440" w:hanging="108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Ttulo5"/>
      <w:isLgl/>
      <w:lvlText w:val="%1.%2.%3.%4.%5."/>
      <w:lvlJc w:val="left"/>
      <w:pPr>
        <w:ind w:left="1440" w:hanging="1080"/>
      </w:pPr>
      <w:rPr>
        <w:rFonts w:hint="default"/>
      </w:rPr>
    </w:lvl>
    <w:lvl w:ilvl="5">
      <w:start w:val="1"/>
      <w:numFmt w:val="decimal"/>
      <w:pStyle w:val="Ttulo6"/>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9BB0E0E"/>
    <w:multiLevelType w:val="hybridMultilevel"/>
    <w:tmpl w:val="246832CC"/>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D6801C7"/>
    <w:multiLevelType w:val="multilevel"/>
    <w:tmpl w:val="308E08A2"/>
    <w:lvl w:ilvl="0">
      <w:start w:val="1"/>
      <w:numFmt w:val="decimal"/>
      <w:lvlText w:val="%1."/>
      <w:lvlJc w:val="left"/>
      <w:pPr>
        <w:ind w:left="720" w:hanging="360"/>
      </w:pPr>
      <w:rPr>
        <w:rFonts w:hint="default"/>
      </w:rPr>
    </w:lvl>
    <w:lvl w:ilvl="1">
      <w:start w:val="3"/>
      <w:numFmt w:val="decimal"/>
      <w:isLgl/>
      <w:lvlText w:val="%1.%2."/>
      <w:lvlJc w:val="left"/>
      <w:pPr>
        <w:ind w:left="1065" w:hanging="705"/>
      </w:pPr>
      <w:rPr>
        <w:rFonts w:hint="default"/>
      </w:rPr>
    </w:lvl>
    <w:lvl w:ilvl="2">
      <w:start w:val="3"/>
      <w:numFmt w:val="decimal"/>
      <w:isLgl/>
      <w:lvlText w:val="%1.%2.%3."/>
      <w:lvlJc w:val="left"/>
      <w:pPr>
        <w:ind w:left="1080" w:hanging="720"/>
      </w:pPr>
      <w:rPr>
        <w:rFonts w:hint="default"/>
      </w:rPr>
    </w:lvl>
    <w:lvl w:ilvl="3">
      <w:start w:val="3"/>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0ED412E9"/>
    <w:multiLevelType w:val="hybridMultilevel"/>
    <w:tmpl w:val="4D7CE6C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A847DF2"/>
    <w:multiLevelType w:val="hybridMultilevel"/>
    <w:tmpl w:val="1C3A20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C0C26FC"/>
    <w:multiLevelType w:val="hybridMultilevel"/>
    <w:tmpl w:val="7BC80D7E"/>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1DFC05DF"/>
    <w:multiLevelType w:val="hybridMultilevel"/>
    <w:tmpl w:val="810662A2"/>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20825820"/>
    <w:multiLevelType w:val="hybridMultilevel"/>
    <w:tmpl w:val="D1206E7A"/>
    <w:lvl w:ilvl="0" w:tplc="0C0A0011">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BA18A952">
      <w:start w:val="1"/>
      <w:numFmt w:val="lowerLetter"/>
      <w:lvlText w:val="%3)"/>
      <w:lvlJc w:val="left"/>
      <w:pPr>
        <w:ind w:left="2340" w:hanging="360"/>
      </w:pPr>
      <w:rPr>
        <w:rFonts w:hint="default"/>
      </w:r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20F6315E"/>
    <w:multiLevelType w:val="hybridMultilevel"/>
    <w:tmpl w:val="6E788408"/>
    <w:lvl w:ilvl="0" w:tplc="578E7644">
      <w:start w:val="1"/>
      <w:numFmt w:val="decimal"/>
      <w:lvlText w:val="%1)"/>
      <w:lvlJc w:val="left"/>
      <w:pPr>
        <w:ind w:left="720" w:hanging="360"/>
      </w:pPr>
      <w:rPr>
        <w:rFonts w:hint="default"/>
        <w:b/>
        <w:i/>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27A23544"/>
    <w:multiLevelType w:val="hybridMultilevel"/>
    <w:tmpl w:val="8E6C3936"/>
    <w:lvl w:ilvl="0" w:tplc="851C0008">
      <w:start w:val="1"/>
      <w:numFmt w:val="bullet"/>
      <w:lvlText w:val="-"/>
      <w:lvlJc w:val="left"/>
      <w:pPr>
        <w:ind w:left="720" w:hanging="360"/>
      </w:pPr>
      <w:rPr>
        <w:rFonts w:ascii="Calibri" w:eastAsiaTheme="minorHAnsi" w:hAnsi="Calibri" w:cs="Calibri"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3F2529BE"/>
    <w:multiLevelType w:val="hybridMultilevel"/>
    <w:tmpl w:val="FF889A7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4A3C147E"/>
    <w:multiLevelType w:val="hybridMultilevel"/>
    <w:tmpl w:val="7A5A407A"/>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554A302D"/>
    <w:multiLevelType w:val="hybridMultilevel"/>
    <w:tmpl w:val="105600B0"/>
    <w:lvl w:ilvl="0" w:tplc="84702CAC">
      <w:numFmt w:val="bullet"/>
      <w:lvlText w:val="-"/>
      <w:lvlJc w:val="left"/>
      <w:pPr>
        <w:ind w:left="720" w:hanging="360"/>
      </w:pPr>
      <w:rPr>
        <w:rFonts w:ascii="Arial" w:eastAsiaTheme="minorHAnsi" w:hAnsi="Arial" w:cs="Arial" w:hint="default"/>
        <w:color w:val="auto"/>
        <w:sz w:val="22"/>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55CF212B"/>
    <w:multiLevelType w:val="hybridMultilevel"/>
    <w:tmpl w:val="574699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589D3A20"/>
    <w:multiLevelType w:val="multilevel"/>
    <w:tmpl w:val="1868B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ascii="Arial" w:hAnsi="Arial" w:cs="Arial" w:hint="default"/>
        <w:sz w:val="26"/>
        <w:szCs w:val="26"/>
      </w:rPr>
    </w:lvl>
    <w:lvl w:ilvl="3">
      <w:start w:val="1"/>
      <w:numFmt w:val="decimal"/>
      <w:isLgl/>
      <w:lvlText w:val="%1.%2.%3.%4."/>
      <w:lvlJc w:val="left"/>
      <w:pPr>
        <w:ind w:left="1440" w:hanging="1080"/>
      </w:pPr>
      <w:rPr>
        <w:rFonts w:ascii="Arial" w:hAnsi="Arial" w:cs="Arial"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5C96402F"/>
    <w:multiLevelType w:val="hybridMultilevel"/>
    <w:tmpl w:val="321EFBB2"/>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15:restartNumberingAfterBreak="0">
    <w:nsid w:val="5E1D3ED9"/>
    <w:multiLevelType w:val="hybridMultilevel"/>
    <w:tmpl w:val="7570C5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5E757748"/>
    <w:multiLevelType w:val="hybridMultilevel"/>
    <w:tmpl w:val="4C8878EE"/>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15:restartNumberingAfterBreak="0">
    <w:nsid w:val="5F5D4B52"/>
    <w:multiLevelType w:val="hybridMultilevel"/>
    <w:tmpl w:val="A1301604"/>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15:restartNumberingAfterBreak="0">
    <w:nsid w:val="61362001"/>
    <w:multiLevelType w:val="hybridMultilevel"/>
    <w:tmpl w:val="718EB3BE"/>
    <w:lvl w:ilvl="0" w:tplc="8C9CAEB8">
      <w:numFmt w:val="bullet"/>
      <w:lvlText w:val="-"/>
      <w:lvlJc w:val="left"/>
      <w:pPr>
        <w:ind w:left="720" w:hanging="360"/>
      </w:pPr>
      <w:rPr>
        <w:rFonts w:ascii="Arial" w:eastAsiaTheme="minorHAnsi" w:hAnsi="Arial" w:cs="Aria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6C97207E"/>
    <w:multiLevelType w:val="hybridMultilevel"/>
    <w:tmpl w:val="6928995E"/>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15:restartNumberingAfterBreak="0">
    <w:nsid w:val="6CD74941"/>
    <w:multiLevelType w:val="hybridMultilevel"/>
    <w:tmpl w:val="67BAA19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15:restartNumberingAfterBreak="0">
    <w:nsid w:val="6D965D85"/>
    <w:multiLevelType w:val="hybridMultilevel"/>
    <w:tmpl w:val="ED72C4F2"/>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4" w15:restartNumberingAfterBreak="0">
    <w:nsid w:val="771B0D64"/>
    <w:multiLevelType w:val="hybridMultilevel"/>
    <w:tmpl w:val="748233DE"/>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7DD52A24"/>
    <w:multiLevelType w:val="hybridMultilevel"/>
    <w:tmpl w:val="A80EB5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
  </w:num>
  <w:num w:numId="2">
    <w:abstractNumId w:val="20"/>
  </w:num>
  <w:num w:numId="3">
    <w:abstractNumId w:val="19"/>
  </w:num>
  <w:num w:numId="4">
    <w:abstractNumId w:val="22"/>
  </w:num>
  <w:num w:numId="5">
    <w:abstractNumId w:val="24"/>
  </w:num>
  <w:num w:numId="6">
    <w:abstractNumId w:val="18"/>
  </w:num>
  <w:num w:numId="7">
    <w:abstractNumId w:val="5"/>
  </w:num>
  <w:num w:numId="8">
    <w:abstractNumId w:val="13"/>
  </w:num>
  <w:num w:numId="9">
    <w:abstractNumId w:val="17"/>
  </w:num>
  <w:num w:numId="10">
    <w:abstractNumId w:val="14"/>
  </w:num>
  <w:num w:numId="11">
    <w:abstractNumId w:val="6"/>
  </w:num>
  <w:num w:numId="12">
    <w:abstractNumId w:val="25"/>
  </w:num>
  <w:num w:numId="13">
    <w:abstractNumId w:val="4"/>
  </w:num>
  <w:num w:numId="14">
    <w:abstractNumId w:val="10"/>
  </w:num>
  <w:num w:numId="15">
    <w:abstractNumId w:val="15"/>
  </w:num>
  <w:num w:numId="16">
    <w:abstractNumId w:val="0"/>
  </w:num>
  <w:num w:numId="17">
    <w:abstractNumId w:val="23"/>
  </w:num>
  <w:num w:numId="18">
    <w:abstractNumId w:val="7"/>
  </w:num>
  <w:num w:numId="19">
    <w:abstractNumId w:val="9"/>
  </w:num>
  <w:num w:numId="20">
    <w:abstractNumId w:val="12"/>
  </w:num>
  <w:num w:numId="21">
    <w:abstractNumId w:val="8"/>
  </w:num>
  <w:num w:numId="22">
    <w:abstractNumId w:val="11"/>
  </w:num>
  <w:num w:numId="23">
    <w:abstractNumId w:val="3"/>
  </w:num>
  <w:num w:numId="24">
    <w:abstractNumId w:val="16"/>
  </w:num>
  <w:num w:numId="25">
    <w:abstractNumId w:val="21"/>
  </w:num>
  <w:num w:numId="2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RGE CONTRERAS ORTIZ">
    <w15:presenceInfo w15:providerId="None" w15:userId="JORGE CONTRERAS ORTIZ"/>
  </w15:person>
  <w15:person w15:author="GABRIEL NOE MUJICA ROJAS">
    <w15:presenceInfo w15:providerId="None" w15:userId="GABRIEL NOE MUJICA ROJA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trackRevisions/>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A3B27"/>
    <w:rsid w:val="00081A1E"/>
    <w:rsid w:val="000A0AF3"/>
    <w:rsid w:val="00151189"/>
    <w:rsid w:val="002330D3"/>
    <w:rsid w:val="00247D58"/>
    <w:rsid w:val="002C3A3D"/>
    <w:rsid w:val="00327D33"/>
    <w:rsid w:val="00363231"/>
    <w:rsid w:val="003D660C"/>
    <w:rsid w:val="003E2792"/>
    <w:rsid w:val="00425C71"/>
    <w:rsid w:val="004272D2"/>
    <w:rsid w:val="00434554"/>
    <w:rsid w:val="004A3A88"/>
    <w:rsid w:val="00522221"/>
    <w:rsid w:val="00537564"/>
    <w:rsid w:val="00571788"/>
    <w:rsid w:val="00593FA6"/>
    <w:rsid w:val="005B42F0"/>
    <w:rsid w:val="006242EF"/>
    <w:rsid w:val="00672BD4"/>
    <w:rsid w:val="00675D4D"/>
    <w:rsid w:val="006B360E"/>
    <w:rsid w:val="006F13B4"/>
    <w:rsid w:val="007127DD"/>
    <w:rsid w:val="00741EF7"/>
    <w:rsid w:val="0074559B"/>
    <w:rsid w:val="00791D37"/>
    <w:rsid w:val="00797426"/>
    <w:rsid w:val="007B782F"/>
    <w:rsid w:val="007E2B99"/>
    <w:rsid w:val="00890963"/>
    <w:rsid w:val="008E3912"/>
    <w:rsid w:val="008F301F"/>
    <w:rsid w:val="00933E5F"/>
    <w:rsid w:val="009449CB"/>
    <w:rsid w:val="0098005E"/>
    <w:rsid w:val="009979DA"/>
    <w:rsid w:val="009E4081"/>
    <w:rsid w:val="00A60C70"/>
    <w:rsid w:val="00A73883"/>
    <w:rsid w:val="00AD1498"/>
    <w:rsid w:val="00AF4313"/>
    <w:rsid w:val="00B234ED"/>
    <w:rsid w:val="00B62082"/>
    <w:rsid w:val="00B83329"/>
    <w:rsid w:val="00B854F9"/>
    <w:rsid w:val="00BA0D46"/>
    <w:rsid w:val="00C55CDD"/>
    <w:rsid w:val="00CA0339"/>
    <w:rsid w:val="00CA4A46"/>
    <w:rsid w:val="00CD0C5B"/>
    <w:rsid w:val="00D46385"/>
    <w:rsid w:val="00D6148E"/>
    <w:rsid w:val="00DA3B27"/>
    <w:rsid w:val="00DF2718"/>
    <w:rsid w:val="00E42FF4"/>
    <w:rsid w:val="00EA5ADB"/>
    <w:rsid w:val="00EB625C"/>
    <w:rsid w:val="00ED1700"/>
    <w:rsid w:val="00EF2EE1"/>
    <w:rsid w:val="00F000F5"/>
    <w:rsid w:val="00F21168"/>
    <w:rsid w:val="00FE1EC4"/>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A79FA9"/>
  <w15:chartTrackingRefBased/>
  <w15:docId w15:val="{0A020E35-D0E3-4ED3-9F22-5A44A5A4B5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1D37"/>
    <w:pPr>
      <w:jc w:val="both"/>
    </w:pPr>
    <w:rPr>
      <w:rFonts w:ascii="Arial" w:hAnsi="Arial" w:cs="Arial"/>
    </w:rPr>
  </w:style>
  <w:style w:type="paragraph" w:styleId="Ttulo1">
    <w:name w:val="heading 1"/>
    <w:basedOn w:val="Normal"/>
    <w:next w:val="Normal"/>
    <w:link w:val="Ttulo1Car"/>
    <w:uiPriority w:val="9"/>
    <w:qFormat/>
    <w:rsid w:val="00791D37"/>
    <w:pPr>
      <w:keepNext/>
      <w:keepLines/>
      <w:spacing w:before="240" w:after="0"/>
      <w:outlineLvl w:val="0"/>
    </w:pPr>
    <w:rPr>
      <w:rFonts w:eastAsiaTheme="majorEastAsia"/>
      <w:color w:val="2F5496" w:themeColor="accent1" w:themeShade="BF"/>
      <w:sz w:val="36"/>
      <w:szCs w:val="36"/>
    </w:rPr>
  </w:style>
  <w:style w:type="paragraph" w:styleId="Ttulo2">
    <w:name w:val="heading 2"/>
    <w:basedOn w:val="Normal"/>
    <w:next w:val="Normal"/>
    <w:link w:val="Ttulo2Car"/>
    <w:uiPriority w:val="9"/>
    <w:unhideWhenUsed/>
    <w:qFormat/>
    <w:rsid w:val="00363231"/>
    <w:pPr>
      <w:keepNext/>
      <w:keepLines/>
      <w:numPr>
        <w:ilvl w:val="1"/>
        <w:numId w:val="1"/>
      </w:numPr>
      <w:spacing w:before="40" w:after="0"/>
      <w:outlineLvl w:val="1"/>
    </w:pPr>
    <w:rPr>
      <w:rFonts w:eastAsiaTheme="majorEastAsia"/>
      <w:color w:val="2F5496" w:themeColor="accent1" w:themeShade="BF"/>
      <w:sz w:val="26"/>
      <w:szCs w:val="26"/>
    </w:rPr>
  </w:style>
  <w:style w:type="paragraph" w:styleId="Ttulo3">
    <w:name w:val="heading 3"/>
    <w:basedOn w:val="Normal"/>
    <w:next w:val="Normal"/>
    <w:link w:val="Ttulo3Car"/>
    <w:uiPriority w:val="9"/>
    <w:unhideWhenUsed/>
    <w:qFormat/>
    <w:rsid w:val="00791D37"/>
    <w:pPr>
      <w:keepNext/>
      <w:keepLines/>
      <w:numPr>
        <w:ilvl w:val="2"/>
        <w:numId w:val="1"/>
      </w:numPr>
      <w:spacing w:before="40" w:after="0"/>
      <w:outlineLvl w:val="2"/>
    </w:pPr>
    <w:rPr>
      <w:rFonts w:eastAsiaTheme="majorEastAsia"/>
      <w:color w:val="1F3763" w:themeColor="accent1" w:themeShade="7F"/>
      <w:sz w:val="24"/>
      <w:szCs w:val="24"/>
    </w:rPr>
  </w:style>
  <w:style w:type="paragraph" w:styleId="Ttulo4">
    <w:name w:val="heading 4"/>
    <w:basedOn w:val="Normal"/>
    <w:next w:val="Normal"/>
    <w:link w:val="Ttulo4Car"/>
    <w:uiPriority w:val="9"/>
    <w:unhideWhenUsed/>
    <w:qFormat/>
    <w:rsid w:val="00B83329"/>
    <w:pPr>
      <w:keepNext/>
      <w:keepLines/>
      <w:numPr>
        <w:ilvl w:val="3"/>
        <w:numId w:val="1"/>
      </w:numPr>
      <w:spacing w:before="40" w:after="0"/>
      <w:outlineLvl w:val="3"/>
    </w:pPr>
    <w:rPr>
      <w:rFonts w:eastAsiaTheme="majorEastAsia"/>
      <w:i/>
      <w:iCs/>
      <w:color w:val="2F5496" w:themeColor="accent1" w:themeShade="BF"/>
    </w:rPr>
  </w:style>
  <w:style w:type="paragraph" w:styleId="Ttulo5">
    <w:name w:val="heading 5"/>
    <w:basedOn w:val="Normal"/>
    <w:next w:val="Normal"/>
    <w:link w:val="Ttulo5Car"/>
    <w:uiPriority w:val="9"/>
    <w:unhideWhenUsed/>
    <w:qFormat/>
    <w:rsid w:val="002C3A3D"/>
    <w:pPr>
      <w:keepNext/>
      <w:keepLines/>
      <w:numPr>
        <w:ilvl w:val="4"/>
        <w:numId w:val="1"/>
      </w:numPr>
      <w:spacing w:before="40" w:after="0"/>
      <w:outlineLvl w:val="4"/>
    </w:pPr>
    <w:rPr>
      <w:rFonts w:eastAsiaTheme="majorEastAsia"/>
      <w:color w:val="2F5496" w:themeColor="accent1" w:themeShade="BF"/>
    </w:rPr>
  </w:style>
  <w:style w:type="paragraph" w:styleId="Ttulo6">
    <w:name w:val="heading 6"/>
    <w:basedOn w:val="Normal"/>
    <w:next w:val="Normal"/>
    <w:link w:val="Ttulo6Car"/>
    <w:uiPriority w:val="9"/>
    <w:unhideWhenUsed/>
    <w:qFormat/>
    <w:rsid w:val="002C3A3D"/>
    <w:pPr>
      <w:keepNext/>
      <w:keepLines/>
      <w:numPr>
        <w:ilvl w:val="5"/>
        <w:numId w:val="1"/>
      </w:numPr>
      <w:spacing w:before="40" w:after="0"/>
      <w:outlineLvl w:val="5"/>
    </w:pPr>
    <w:rPr>
      <w:rFonts w:eastAsiaTheme="majorEastAsia"/>
      <w:color w:val="1F3763" w:themeColor="accent1" w:themeShade="7F"/>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791D37"/>
    <w:rPr>
      <w:rFonts w:ascii="Arial" w:eastAsiaTheme="majorEastAsia" w:hAnsi="Arial" w:cs="Arial"/>
      <w:color w:val="2F5496" w:themeColor="accent1" w:themeShade="BF"/>
      <w:sz w:val="36"/>
      <w:szCs w:val="36"/>
    </w:rPr>
  </w:style>
  <w:style w:type="paragraph" w:styleId="Descripcin">
    <w:name w:val="caption"/>
    <w:basedOn w:val="Normal"/>
    <w:next w:val="Normal"/>
    <w:uiPriority w:val="35"/>
    <w:unhideWhenUsed/>
    <w:qFormat/>
    <w:rsid w:val="00DA3B27"/>
    <w:pPr>
      <w:spacing w:after="200" w:line="240" w:lineRule="auto"/>
    </w:pPr>
    <w:rPr>
      <w:i/>
      <w:iCs/>
      <w:color w:val="44546A" w:themeColor="text2"/>
      <w:sz w:val="18"/>
      <w:szCs w:val="18"/>
    </w:rPr>
  </w:style>
  <w:style w:type="character" w:customStyle="1" w:styleId="Ttulo2Car">
    <w:name w:val="Título 2 Car"/>
    <w:basedOn w:val="Fuentedeprrafopredeter"/>
    <w:link w:val="Ttulo2"/>
    <w:uiPriority w:val="9"/>
    <w:rsid w:val="00363231"/>
    <w:rPr>
      <w:rFonts w:ascii="Arial" w:eastAsiaTheme="majorEastAsia" w:hAnsi="Arial" w:cs="Arial"/>
      <w:color w:val="2F5496" w:themeColor="accent1" w:themeShade="BF"/>
      <w:sz w:val="26"/>
      <w:szCs w:val="26"/>
    </w:rPr>
  </w:style>
  <w:style w:type="character" w:customStyle="1" w:styleId="Ttulo3Car">
    <w:name w:val="Título 3 Car"/>
    <w:basedOn w:val="Fuentedeprrafopredeter"/>
    <w:link w:val="Ttulo3"/>
    <w:uiPriority w:val="9"/>
    <w:rsid w:val="00791D37"/>
    <w:rPr>
      <w:rFonts w:ascii="Arial" w:eastAsiaTheme="majorEastAsia" w:hAnsi="Arial" w:cs="Arial"/>
      <w:color w:val="1F3763" w:themeColor="accent1" w:themeShade="7F"/>
      <w:sz w:val="24"/>
      <w:szCs w:val="24"/>
    </w:rPr>
  </w:style>
  <w:style w:type="character" w:customStyle="1" w:styleId="Ttulo4Car">
    <w:name w:val="Título 4 Car"/>
    <w:basedOn w:val="Fuentedeprrafopredeter"/>
    <w:link w:val="Ttulo4"/>
    <w:uiPriority w:val="9"/>
    <w:rsid w:val="00B83329"/>
    <w:rPr>
      <w:rFonts w:ascii="Arial" w:eastAsiaTheme="majorEastAsia" w:hAnsi="Arial" w:cs="Arial"/>
      <w:i/>
      <w:iCs/>
      <w:color w:val="2F5496" w:themeColor="accent1" w:themeShade="BF"/>
    </w:rPr>
  </w:style>
  <w:style w:type="paragraph" w:styleId="TDC3">
    <w:name w:val="toc 3"/>
    <w:basedOn w:val="Normal"/>
    <w:next w:val="Normal"/>
    <w:autoRedefine/>
    <w:uiPriority w:val="39"/>
    <w:unhideWhenUsed/>
    <w:rsid w:val="006242EF"/>
    <w:pPr>
      <w:tabs>
        <w:tab w:val="left" w:pos="1320"/>
        <w:tab w:val="right" w:leader="dot" w:pos="9060"/>
      </w:tabs>
      <w:spacing w:after="100"/>
      <w:ind w:left="442"/>
      <w:jc w:val="center"/>
    </w:pPr>
    <w:rPr>
      <w:rFonts w:eastAsiaTheme="minorEastAsia" w:cs="Times New Roman"/>
      <w:lang w:eastAsia="es-ES"/>
    </w:rPr>
  </w:style>
  <w:style w:type="paragraph" w:styleId="Prrafodelista">
    <w:name w:val="List Paragraph"/>
    <w:basedOn w:val="Normal"/>
    <w:uiPriority w:val="34"/>
    <w:qFormat/>
    <w:rsid w:val="00DA3B27"/>
    <w:pPr>
      <w:ind w:left="720"/>
      <w:contextualSpacing/>
    </w:pPr>
  </w:style>
  <w:style w:type="character" w:styleId="Refdecomentario">
    <w:name w:val="annotation reference"/>
    <w:basedOn w:val="Fuentedeprrafopredeter"/>
    <w:uiPriority w:val="99"/>
    <w:semiHidden/>
    <w:unhideWhenUsed/>
    <w:rsid w:val="00DA3B27"/>
    <w:rPr>
      <w:sz w:val="16"/>
      <w:szCs w:val="16"/>
    </w:rPr>
  </w:style>
  <w:style w:type="paragraph" w:styleId="Textocomentario">
    <w:name w:val="annotation text"/>
    <w:basedOn w:val="Normal"/>
    <w:link w:val="TextocomentarioCar"/>
    <w:uiPriority w:val="99"/>
    <w:unhideWhenUsed/>
    <w:rsid w:val="00DA3B27"/>
    <w:pPr>
      <w:spacing w:line="240" w:lineRule="auto"/>
    </w:pPr>
    <w:rPr>
      <w:sz w:val="20"/>
      <w:szCs w:val="20"/>
    </w:rPr>
  </w:style>
  <w:style w:type="character" w:customStyle="1" w:styleId="TextocomentarioCar">
    <w:name w:val="Texto comentario Car"/>
    <w:basedOn w:val="Fuentedeprrafopredeter"/>
    <w:link w:val="Textocomentario"/>
    <w:uiPriority w:val="99"/>
    <w:rsid w:val="00DA3B27"/>
    <w:rPr>
      <w:rFonts w:ascii="Arial" w:hAnsi="Arial"/>
      <w:sz w:val="20"/>
      <w:szCs w:val="20"/>
    </w:rPr>
  </w:style>
  <w:style w:type="paragraph" w:styleId="TtuloTDC">
    <w:name w:val="TOC Heading"/>
    <w:basedOn w:val="Ttulo1"/>
    <w:next w:val="Normal"/>
    <w:uiPriority w:val="39"/>
    <w:unhideWhenUsed/>
    <w:qFormat/>
    <w:rsid w:val="00DA3B27"/>
    <w:pPr>
      <w:outlineLvl w:val="9"/>
    </w:pPr>
    <w:rPr>
      <w:rFonts w:asciiTheme="majorHAnsi" w:hAnsiTheme="majorHAnsi"/>
      <w:sz w:val="32"/>
      <w:lang w:eastAsia="es-ES"/>
    </w:rPr>
  </w:style>
  <w:style w:type="paragraph" w:styleId="TDC1">
    <w:name w:val="toc 1"/>
    <w:basedOn w:val="Normal"/>
    <w:next w:val="Normal"/>
    <w:autoRedefine/>
    <w:uiPriority w:val="39"/>
    <w:unhideWhenUsed/>
    <w:rsid w:val="00DA3B27"/>
    <w:pPr>
      <w:spacing w:after="100"/>
    </w:pPr>
  </w:style>
  <w:style w:type="paragraph" w:styleId="TDC2">
    <w:name w:val="toc 2"/>
    <w:basedOn w:val="Normal"/>
    <w:next w:val="Normal"/>
    <w:autoRedefine/>
    <w:uiPriority w:val="39"/>
    <w:unhideWhenUsed/>
    <w:rsid w:val="00DA3B27"/>
    <w:pPr>
      <w:spacing w:after="100"/>
      <w:ind w:left="220"/>
    </w:pPr>
  </w:style>
  <w:style w:type="character" w:styleId="Hipervnculo">
    <w:name w:val="Hyperlink"/>
    <w:basedOn w:val="Fuentedeprrafopredeter"/>
    <w:uiPriority w:val="99"/>
    <w:unhideWhenUsed/>
    <w:rsid w:val="00DA3B27"/>
    <w:rPr>
      <w:color w:val="0563C1" w:themeColor="hyperlink"/>
      <w:u w:val="single"/>
    </w:rPr>
  </w:style>
  <w:style w:type="paragraph" w:styleId="Tabladeilustraciones">
    <w:name w:val="table of figures"/>
    <w:basedOn w:val="Normal"/>
    <w:next w:val="Normal"/>
    <w:uiPriority w:val="99"/>
    <w:unhideWhenUsed/>
    <w:rsid w:val="00B62082"/>
    <w:pPr>
      <w:spacing w:after="0"/>
    </w:pPr>
  </w:style>
  <w:style w:type="paragraph" w:styleId="Sinespaciado">
    <w:name w:val="No Spacing"/>
    <w:link w:val="SinespaciadoCar"/>
    <w:uiPriority w:val="1"/>
    <w:qFormat/>
    <w:rsid w:val="00B62082"/>
    <w:pPr>
      <w:spacing w:after="0" w:line="240" w:lineRule="auto"/>
    </w:pPr>
    <w:rPr>
      <w:rFonts w:eastAsiaTheme="minorEastAsia"/>
      <w:lang w:eastAsia="es-ES"/>
    </w:rPr>
  </w:style>
  <w:style w:type="character" w:customStyle="1" w:styleId="SinespaciadoCar">
    <w:name w:val="Sin espaciado Car"/>
    <w:basedOn w:val="Fuentedeprrafopredeter"/>
    <w:link w:val="Sinespaciado"/>
    <w:uiPriority w:val="1"/>
    <w:rsid w:val="00B62082"/>
    <w:rPr>
      <w:rFonts w:eastAsiaTheme="minorEastAsia"/>
      <w:lang w:eastAsia="es-ES"/>
    </w:rPr>
  </w:style>
  <w:style w:type="character" w:customStyle="1" w:styleId="Ttulo5Car">
    <w:name w:val="Título 5 Car"/>
    <w:basedOn w:val="Fuentedeprrafopredeter"/>
    <w:link w:val="Ttulo5"/>
    <w:uiPriority w:val="9"/>
    <w:rsid w:val="002C3A3D"/>
    <w:rPr>
      <w:rFonts w:ascii="Arial" w:eastAsiaTheme="majorEastAsia" w:hAnsi="Arial" w:cs="Arial"/>
      <w:color w:val="2F5496" w:themeColor="accent1" w:themeShade="BF"/>
    </w:rPr>
  </w:style>
  <w:style w:type="paragraph" w:styleId="Textoindependiente">
    <w:name w:val="Body Text"/>
    <w:basedOn w:val="Normal"/>
    <w:link w:val="TextoindependienteCar"/>
    <w:uiPriority w:val="99"/>
    <w:unhideWhenUsed/>
    <w:rsid w:val="00571788"/>
    <w:pPr>
      <w:spacing w:after="120"/>
    </w:pPr>
  </w:style>
  <w:style w:type="character" w:customStyle="1" w:styleId="TextoindependienteCar">
    <w:name w:val="Texto independiente Car"/>
    <w:basedOn w:val="Fuentedeprrafopredeter"/>
    <w:link w:val="Textoindependiente"/>
    <w:uiPriority w:val="99"/>
    <w:rsid w:val="00571788"/>
  </w:style>
  <w:style w:type="character" w:customStyle="1" w:styleId="Ttulo6Car">
    <w:name w:val="Título 6 Car"/>
    <w:basedOn w:val="Fuentedeprrafopredeter"/>
    <w:link w:val="Ttulo6"/>
    <w:uiPriority w:val="9"/>
    <w:rsid w:val="002C3A3D"/>
    <w:rPr>
      <w:rFonts w:ascii="Arial" w:eastAsiaTheme="majorEastAsia" w:hAnsi="Arial" w:cs="Arial"/>
      <w:color w:val="1F3763" w:themeColor="accent1" w:themeShade="7F"/>
    </w:rPr>
  </w:style>
  <w:style w:type="paragraph" w:styleId="TDC4">
    <w:name w:val="toc 4"/>
    <w:basedOn w:val="Normal"/>
    <w:next w:val="Normal"/>
    <w:autoRedefine/>
    <w:uiPriority w:val="39"/>
    <w:unhideWhenUsed/>
    <w:rsid w:val="00571788"/>
    <w:pPr>
      <w:spacing w:after="100"/>
      <w:ind w:left="660"/>
    </w:pPr>
  </w:style>
  <w:style w:type="paragraph" w:styleId="TDC5">
    <w:name w:val="toc 5"/>
    <w:basedOn w:val="Normal"/>
    <w:next w:val="Normal"/>
    <w:autoRedefine/>
    <w:uiPriority w:val="39"/>
    <w:unhideWhenUsed/>
    <w:rsid w:val="00571788"/>
    <w:pPr>
      <w:spacing w:after="100"/>
      <w:ind w:left="880"/>
    </w:pPr>
  </w:style>
  <w:style w:type="paragraph" w:styleId="TDC6">
    <w:name w:val="toc 6"/>
    <w:basedOn w:val="Normal"/>
    <w:next w:val="Normal"/>
    <w:autoRedefine/>
    <w:uiPriority w:val="39"/>
    <w:unhideWhenUsed/>
    <w:rsid w:val="00571788"/>
    <w:pPr>
      <w:spacing w:after="100"/>
      <w:ind w:left="1100"/>
    </w:pPr>
  </w:style>
  <w:style w:type="table" w:styleId="Tablaconcuadrcula">
    <w:name w:val="Table Grid"/>
    <w:basedOn w:val="Tablanormal"/>
    <w:uiPriority w:val="39"/>
    <w:rsid w:val="007455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74559B"/>
    <w:pPr>
      <w:autoSpaceDE w:val="0"/>
      <w:autoSpaceDN w:val="0"/>
      <w:adjustRightInd w:val="0"/>
      <w:spacing w:after="0" w:line="240" w:lineRule="auto"/>
    </w:pPr>
    <w:rPr>
      <w:rFonts w:ascii="Courier New" w:hAnsi="Courier New" w:cs="Courier New"/>
      <w:color w:val="000000"/>
      <w:sz w:val="24"/>
      <w:szCs w:val="24"/>
    </w:rPr>
  </w:style>
  <w:style w:type="paragraph" w:styleId="TDC7">
    <w:name w:val="toc 7"/>
    <w:basedOn w:val="Normal"/>
    <w:next w:val="Normal"/>
    <w:autoRedefine/>
    <w:uiPriority w:val="39"/>
    <w:unhideWhenUsed/>
    <w:rsid w:val="0074559B"/>
    <w:pPr>
      <w:spacing w:after="100"/>
      <w:ind w:left="1320"/>
    </w:pPr>
    <w:rPr>
      <w:rFonts w:eastAsiaTheme="minorEastAsia"/>
      <w:lang w:eastAsia="es-ES"/>
    </w:rPr>
  </w:style>
  <w:style w:type="paragraph" w:styleId="TDC8">
    <w:name w:val="toc 8"/>
    <w:basedOn w:val="Normal"/>
    <w:next w:val="Normal"/>
    <w:autoRedefine/>
    <w:uiPriority w:val="39"/>
    <w:unhideWhenUsed/>
    <w:rsid w:val="0074559B"/>
    <w:pPr>
      <w:spacing w:after="100"/>
      <w:ind w:left="1540"/>
    </w:pPr>
    <w:rPr>
      <w:rFonts w:eastAsiaTheme="minorEastAsia"/>
      <w:lang w:eastAsia="es-ES"/>
    </w:rPr>
  </w:style>
  <w:style w:type="paragraph" w:styleId="TDC9">
    <w:name w:val="toc 9"/>
    <w:basedOn w:val="Normal"/>
    <w:next w:val="Normal"/>
    <w:autoRedefine/>
    <w:uiPriority w:val="39"/>
    <w:unhideWhenUsed/>
    <w:rsid w:val="0074559B"/>
    <w:pPr>
      <w:spacing w:after="100"/>
      <w:ind w:left="1760"/>
    </w:pPr>
    <w:rPr>
      <w:rFonts w:eastAsiaTheme="minorEastAsia"/>
      <w:lang w:eastAsia="es-ES"/>
    </w:rPr>
  </w:style>
  <w:style w:type="character" w:styleId="Mencinsinresolver">
    <w:name w:val="Unresolved Mention"/>
    <w:basedOn w:val="Fuentedeprrafopredeter"/>
    <w:uiPriority w:val="99"/>
    <w:semiHidden/>
    <w:unhideWhenUsed/>
    <w:rsid w:val="0074559B"/>
    <w:rPr>
      <w:color w:val="605E5C"/>
      <w:shd w:val="clear" w:color="auto" w:fill="E1DFDD"/>
    </w:rPr>
  </w:style>
  <w:style w:type="paragraph" w:styleId="Asuntodelcomentario">
    <w:name w:val="annotation subject"/>
    <w:basedOn w:val="Textocomentario"/>
    <w:next w:val="Textocomentario"/>
    <w:link w:val="AsuntodelcomentarioCar"/>
    <w:uiPriority w:val="99"/>
    <w:semiHidden/>
    <w:unhideWhenUsed/>
    <w:rsid w:val="00537564"/>
    <w:rPr>
      <w:rFonts w:asciiTheme="minorHAnsi" w:hAnsiTheme="minorHAnsi"/>
      <w:b/>
      <w:bCs/>
    </w:rPr>
  </w:style>
  <w:style w:type="character" w:customStyle="1" w:styleId="AsuntodelcomentarioCar">
    <w:name w:val="Asunto del comentario Car"/>
    <w:basedOn w:val="TextocomentarioCar"/>
    <w:link w:val="Asuntodelcomentario"/>
    <w:uiPriority w:val="99"/>
    <w:semiHidden/>
    <w:rsid w:val="00537564"/>
    <w:rPr>
      <w:rFonts w:ascii="Arial" w:hAnsi="Arial"/>
      <w:b/>
      <w:bCs/>
      <w:sz w:val="20"/>
      <w:szCs w:val="20"/>
    </w:rPr>
  </w:style>
  <w:style w:type="paragraph" w:styleId="Revisin">
    <w:name w:val="Revision"/>
    <w:hidden/>
    <w:uiPriority w:val="99"/>
    <w:semiHidden/>
    <w:rsid w:val="00BA0D46"/>
    <w:pPr>
      <w:spacing w:after="0" w:line="240" w:lineRule="auto"/>
    </w:pPr>
    <w:rPr>
      <w:rFonts w:ascii="Arial" w:hAnsi="Arial" w:cs="Arial"/>
    </w:rPr>
  </w:style>
  <w:style w:type="paragraph" w:styleId="Encabezado">
    <w:name w:val="header"/>
    <w:basedOn w:val="Normal"/>
    <w:link w:val="EncabezadoCar"/>
    <w:uiPriority w:val="99"/>
    <w:unhideWhenUsed/>
    <w:rsid w:val="00EA5ADB"/>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EA5ADB"/>
    <w:rPr>
      <w:rFonts w:ascii="Arial" w:hAnsi="Arial" w:cs="Arial"/>
    </w:rPr>
  </w:style>
  <w:style w:type="paragraph" w:styleId="Piedepgina">
    <w:name w:val="footer"/>
    <w:basedOn w:val="Normal"/>
    <w:link w:val="PiedepginaCar"/>
    <w:uiPriority w:val="99"/>
    <w:unhideWhenUsed/>
    <w:rsid w:val="00EA5AD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EA5ADB"/>
    <w:rPr>
      <w:rFonts w:ascii="Arial" w:hAnsi="Arial" w:cs="Arial"/>
    </w:rPr>
  </w:style>
  <w:style w:type="character" w:styleId="Hipervnculovisitado">
    <w:name w:val="FollowedHyperlink"/>
    <w:basedOn w:val="Fuentedeprrafopredeter"/>
    <w:uiPriority w:val="99"/>
    <w:semiHidden/>
    <w:unhideWhenUsed/>
    <w:rsid w:val="00FE1EC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hyperlink" Target="https://mobaxterm.mobatek.net/" TargetMode="External"/><Relationship Id="rId42" Type="http://schemas.openxmlformats.org/officeDocument/2006/relationships/image" Target="media/image23.png"/><Relationship Id="rId47" Type="http://schemas.openxmlformats.org/officeDocument/2006/relationships/image" Target="media/image28.png"/><Relationship Id="rId63" Type="http://schemas.openxmlformats.org/officeDocument/2006/relationships/image" Target="media/image39.png"/><Relationship Id="rId68" Type="http://schemas.openxmlformats.org/officeDocument/2006/relationships/image" Target="media/image43.png"/><Relationship Id="rId84" Type="http://schemas.openxmlformats.org/officeDocument/2006/relationships/image" Target="media/image59.png"/><Relationship Id="rId89" Type="http://schemas.openxmlformats.org/officeDocument/2006/relationships/hyperlink" Target="https://www.kirale.com/support/kb/ip-connectivity-between-the-thread-network-and-the-lan-part-iv/" TargetMode="External"/><Relationship Id="rId16" Type="http://schemas.openxmlformats.org/officeDocument/2006/relationships/image" Target="media/image2.png"/><Relationship Id="rId107" Type="http://schemas.microsoft.com/office/2011/relationships/people" Target="people.xml"/><Relationship Id="rId11" Type="http://schemas.openxmlformats.org/officeDocument/2006/relationships/comments" Target="comments.xml"/><Relationship Id="rId32" Type="http://schemas.openxmlformats.org/officeDocument/2006/relationships/image" Target="media/image13.png"/><Relationship Id="rId37" Type="http://schemas.openxmlformats.org/officeDocument/2006/relationships/image" Target="media/image18.png"/><Relationship Id="rId53" Type="http://schemas.openxmlformats.org/officeDocument/2006/relationships/image" Target="media/image33.png"/><Relationship Id="rId58" Type="http://schemas.openxmlformats.org/officeDocument/2006/relationships/hyperlink" Target="https://www.kirale.com/products/ktwm102/" TargetMode="External"/><Relationship Id="rId74" Type="http://schemas.openxmlformats.org/officeDocument/2006/relationships/image" Target="media/image49.jpeg"/><Relationship Id="rId79" Type="http://schemas.openxmlformats.org/officeDocument/2006/relationships/image" Target="media/image54.jpeg"/><Relationship Id="rId102" Type="http://schemas.openxmlformats.org/officeDocument/2006/relationships/image" Target="media/image70.png"/><Relationship Id="rId5" Type="http://schemas.openxmlformats.org/officeDocument/2006/relationships/webSettings" Target="webSettings.xml"/><Relationship Id="rId90" Type="http://schemas.openxmlformats.org/officeDocument/2006/relationships/image" Target="media/image61.jpeg"/><Relationship Id="rId95" Type="http://schemas.openxmlformats.org/officeDocument/2006/relationships/hyperlink" Target="http://www.kirale.com" TargetMode="External"/><Relationship Id="rId22" Type="http://schemas.openxmlformats.org/officeDocument/2006/relationships/hyperlink" Target="https://zadig.akeo.ie/" TargetMode="External"/><Relationship Id="rId27" Type="http://schemas.openxmlformats.org/officeDocument/2006/relationships/hyperlink" Target="http://[IPv4]:8000" TargetMode="External"/><Relationship Id="rId43" Type="http://schemas.openxmlformats.org/officeDocument/2006/relationships/image" Target="media/image24.png"/><Relationship Id="rId48" Type="http://schemas.openxmlformats.org/officeDocument/2006/relationships/image" Target="media/image29.png"/><Relationship Id="rId64" Type="http://schemas.openxmlformats.org/officeDocument/2006/relationships/hyperlink" Target="https://www.kirale.com/products/ktwm102/" TargetMode="External"/><Relationship Id="rId69" Type="http://schemas.openxmlformats.org/officeDocument/2006/relationships/image" Target="media/image44.png"/><Relationship Id="rId80" Type="http://schemas.openxmlformats.org/officeDocument/2006/relationships/image" Target="media/image55.png"/><Relationship Id="rId85" Type="http://schemas.openxmlformats.org/officeDocument/2006/relationships/image" Target="media/image60.png"/><Relationship Id="rId12" Type="http://schemas.microsoft.com/office/2011/relationships/commentsExtended" Target="commentsExtended.xml"/><Relationship Id="rId17" Type="http://schemas.openxmlformats.org/officeDocument/2006/relationships/image" Target="media/image3.png"/><Relationship Id="rId33" Type="http://schemas.openxmlformats.org/officeDocument/2006/relationships/image" Target="media/image14.png"/><Relationship Id="rId38" Type="http://schemas.openxmlformats.org/officeDocument/2006/relationships/image" Target="media/image19.png"/><Relationship Id="rId59" Type="http://schemas.openxmlformats.org/officeDocument/2006/relationships/image" Target="media/image37.png"/><Relationship Id="rId103" Type="http://schemas.openxmlformats.org/officeDocument/2006/relationships/image" Target="media/image71.png"/><Relationship Id="rId108" Type="http://schemas.openxmlformats.org/officeDocument/2006/relationships/theme" Target="theme/theme1.xml"/><Relationship Id="rId20" Type="http://schemas.openxmlformats.org/officeDocument/2006/relationships/hyperlink" Target="https://www.kirale.com/products/ktbrn1/" TargetMode="External"/><Relationship Id="rId41" Type="http://schemas.openxmlformats.org/officeDocument/2006/relationships/image" Target="media/image22.png"/><Relationship Id="rId54" Type="http://schemas.openxmlformats.org/officeDocument/2006/relationships/image" Target="media/image34.png"/><Relationship Id="rId62" Type="http://schemas.openxmlformats.org/officeDocument/2006/relationships/hyperlink" Target="https://datatracker.ietf.org/doc/html/draft-ietf-pppext-cobs-00" TargetMode="External"/><Relationship Id="rId70" Type="http://schemas.openxmlformats.org/officeDocument/2006/relationships/image" Target="media/image45.png"/><Relationship Id="rId75" Type="http://schemas.openxmlformats.org/officeDocument/2006/relationships/image" Target="media/image50.jpeg"/><Relationship Id="rId83" Type="http://schemas.openxmlformats.org/officeDocument/2006/relationships/image" Target="media/image58.png"/><Relationship Id="rId88" Type="http://schemas.openxmlformats.org/officeDocument/2006/relationships/hyperlink" Target="https://www.kirale.com/support/kb/ip-connectivity-between-the-thread-network-and-the-lan-part-iii/" TargetMode="External"/><Relationship Id="rId91" Type="http://schemas.openxmlformats.org/officeDocument/2006/relationships/image" Target="media/image62.jpeg"/><Relationship Id="rId96" Type="http://schemas.openxmlformats.org/officeDocument/2006/relationships/image" Target="media/image6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jpeg"/><Relationship Id="rId23" Type="http://schemas.openxmlformats.org/officeDocument/2006/relationships/image" Target="media/image6.png"/><Relationship Id="rId28" Type="http://schemas.openxmlformats.org/officeDocument/2006/relationships/hyperlink" Target="http://[IPv6]:8000" TargetMode="External"/><Relationship Id="rId36" Type="http://schemas.openxmlformats.org/officeDocument/2006/relationships/image" Target="media/image17.png"/><Relationship Id="rId49" Type="http://schemas.openxmlformats.org/officeDocument/2006/relationships/image" Target="media/image30.png"/><Relationship Id="rId57" Type="http://schemas.openxmlformats.org/officeDocument/2006/relationships/image" Target="media/image36.png"/><Relationship Id="rId106" Type="http://schemas.openxmlformats.org/officeDocument/2006/relationships/fontTable" Target="fontTable.xml"/><Relationship Id="rId10" Type="http://schemas.openxmlformats.org/officeDocument/2006/relationships/footer" Target="footer3.xml"/><Relationship Id="rId31" Type="http://schemas.openxmlformats.org/officeDocument/2006/relationships/image" Target="media/image12.png"/><Relationship Id="rId44" Type="http://schemas.openxmlformats.org/officeDocument/2006/relationships/image" Target="media/image25.png"/><Relationship Id="rId52" Type="http://schemas.openxmlformats.org/officeDocument/2006/relationships/image" Target="media/image32.png"/><Relationship Id="rId60" Type="http://schemas.openxmlformats.org/officeDocument/2006/relationships/image" Target="media/image38.png"/><Relationship Id="rId65" Type="http://schemas.openxmlformats.org/officeDocument/2006/relationships/image" Target="media/image40.png"/><Relationship Id="rId73" Type="http://schemas.openxmlformats.org/officeDocument/2006/relationships/image" Target="media/image48.png"/><Relationship Id="rId78" Type="http://schemas.openxmlformats.org/officeDocument/2006/relationships/image" Target="media/image53.png"/><Relationship Id="rId81" Type="http://schemas.openxmlformats.org/officeDocument/2006/relationships/image" Target="media/image56.png"/><Relationship Id="rId86" Type="http://schemas.openxmlformats.org/officeDocument/2006/relationships/hyperlink" Target="https://www.kirale.com/support/kb/ip-connectivity-between-the-thread-network-and-the-lan-part-i/" TargetMode="External"/><Relationship Id="rId94" Type="http://schemas.openxmlformats.org/officeDocument/2006/relationships/image" Target="media/image65.jpeg"/><Relationship Id="rId99" Type="http://schemas.openxmlformats.org/officeDocument/2006/relationships/hyperlink" Target="http://www.kirale.com" TargetMode="External"/><Relationship Id="rId101" Type="http://schemas.openxmlformats.org/officeDocument/2006/relationships/image" Target="media/image69.png"/><Relationship Id="rId4" Type="http://schemas.openxmlformats.org/officeDocument/2006/relationships/settings" Target="settings.xml"/><Relationship Id="rId9" Type="http://schemas.openxmlformats.org/officeDocument/2006/relationships/footer" Target="footer2.xml"/><Relationship Id="rId13" Type="http://schemas.microsoft.com/office/2016/09/relationships/commentsIds" Target="commentsIds.xml"/><Relationship Id="rId18" Type="http://schemas.openxmlformats.org/officeDocument/2006/relationships/image" Target="media/image4.png"/><Relationship Id="rId39" Type="http://schemas.openxmlformats.org/officeDocument/2006/relationships/image" Target="media/image20.png"/><Relationship Id="rId34" Type="http://schemas.openxmlformats.org/officeDocument/2006/relationships/image" Target="media/image15.png"/><Relationship Id="rId50" Type="http://schemas.openxmlformats.org/officeDocument/2006/relationships/image" Target="media/image31.png"/><Relationship Id="rId55" Type="http://schemas.openxmlformats.org/officeDocument/2006/relationships/image" Target="media/image35.png"/><Relationship Id="rId76" Type="http://schemas.openxmlformats.org/officeDocument/2006/relationships/image" Target="media/image51.png"/><Relationship Id="rId97" Type="http://schemas.openxmlformats.org/officeDocument/2006/relationships/image" Target="media/image67.png"/><Relationship Id="rId104" Type="http://schemas.openxmlformats.org/officeDocument/2006/relationships/header" Target="header1.xml"/><Relationship Id="rId7" Type="http://schemas.openxmlformats.org/officeDocument/2006/relationships/endnotes" Target="endnotes.xml"/><Relationship Id="rId71" Type="http://schemas.openxmlformats.org/officeDocument/2006/relationships/image" Target="media/image46.png"/><Relationship Id="rId92" Type="http://schemas.openxmlformats.org/officeDocument/2006/relationships/image" Target="media/image63.jpeg"/><Relationship Id="rId2" Type="http://schemas.openxmlformats.org/officeDocument/2006/relationships/numbering" Target="numbering.xml"/><Relationship Id="rId29" Type="http://schemas.openxmlformats.org/officeDocument/2006/relationships/image" Target="media/image10.png"/><Relationship Id="rId24" Type="http://schemas.openxmlformats.org/officeDocument/2006/relationships/image" Target="media/image7.png"/><Relationship Id="rId40" Type="http://schemas.openxmlformats.org/officeDocument/2006/relationships/image" Target="media/image21.png"/><Relationship Id="rId45" Type="http://schemas.openxmlformats.org/officeDocument/2006/relationships/image" Target="media/image26.png"/><Relationship Id="rId66" Type="http://schemas.openxmlformats.org/officeDocument/2006/relationships/image" Target="media/image41.png"/><Relationship Id="rId87" Type="http://schemas.openxmlformats.org/officeDocument/2006/relationships/hyperlink" Target="https://www.kirale.com/support/kb/ip-connectivity-between-the-thread-network-and-the-lan-part-ii/" TargetMode="External"/><Relationship Id="rId61" Type="http://schemas.openxmlformats.org/officeDocument/2006/relationships/hyperlink" Target="https://www.kirale.com/products/ktwm102/" TargetMode="External"/><Relationship Id="rId82" Type="http://schemas.openxmlformats.org/officeDocument/2006/relationships/image" Target="media/image57.png"/><Relationship Id="rId19" Type="http://schemas.openxmlformats.org/officeDocument/2006/relationships/image" Target="media/image5.png"/><Relationship Id="rId14" Type="http://schemas.microsoft.com/office/2018/08/relationships/commentsExtensible" Target="commentsExtensible.xml"/><Relationship Id="rId30" Type="http://schemas.openxmlformats.org/officeDocument/2006/relationships/image" Target="media/image11.png"/><Relationship Id="rId35" Type="http://schemas.openxmlformats.org/officeDocument/2006/relationships/image" Target="media/image16.png"/><Relationship Id="rId56" Type="http://schemas.openxmlformats.org/officeDocument/2006/relationships/hyperlink" Target="https://www.kirale.com/support/" TargetMode="External"/><Relationship Id="rId77" Type="http://schemas.openxmlformats.org/officeDocument/2006/relationships/image" Target="media/image52.png"/><Relationship Id="rId100" Type="http://schemas.openxmlformats.org/officeDocument/2006/relationships/hyperlink" Target="http://www.google.com" TargetMode="External"/><Relationship Id="rId105" Type="http://schemas.openxmlformats.org/officeDocument/2006/relationships/footer" Target="footer4.xml"/><Relationship Id="rId8" Type="http://schemas.openxmlformats.org/officeDocument/2006/relationships/footer" Target="footer1.xml"/><Relationship Id="rId51" Type="http://schemas.openxmlformats.org/officeDocument/2006/relationships/hyperlink" Target="https://brew.sh/" TargetMode="External"/><Relationship Id="rId72" Type="http://schemas.openxmlformats.org/officeDocument/2006/relationships/image" Target="media/image47.png"/><Relationship Id="rId93" Type="http://schemas.openxmlformats.org/officeDocument/2006/relationships/image" Target="media/image64.jpeg"/><Relationship Id="rId98" Type="http://schemas.openxmlformats.org/officeDocument/2006/relationships/image" Target="media/image68.png"/><Relationship Id="rId3" Type="http://schemas.openxmlformats.org/officeDocument/2006/relationships/styles" Target="styles.xml"/><Relationship Id="rId25" Type="http://schemas.openxmlformats.org/officeDocument/2006/relationships/image" Target="media/image8.png"/><Relationship Id="rId46" Type="http://schemas.openxmlformats.org/officeDocument/2006/relationships/image" Target="media/image27.png"/><Relationship Id="rId67" Type="http://schemas.openxmlformats.org/officeDocument/2006/relationships/image" Target="media/image4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A551A1-BCCC-4BE6-BB49-739D4D2814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9</Pages>
  <Words>39900</Words>
  <Characters>219451</Characters>
  <Application>Microsoft Office Word</Application>
  <DocSecurity>0</DocSecurity>
  <Lines>1828</Lines>
  <Paragraphs>51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588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GE CONTRERAS ORTIZ</dc:creator>
  <cp:keywords/>
  <dc:description/>
  <cp:lastModifiedBy>JORGE CONTRERAS ORTIZ</cp:lastModifiedBy>
  <cp:revision>13</cp:revision>
  <dcterms:created xsi:type="dcterms:W3CDTF">2021-09-02T16:49:00Z</dcterms:created>
  <dcterms:modified xsi:type="dcterms:W3CDTF">2021-09-04T1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352aa052-40c7-3806-99e7-07f33a39801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